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D606CE" w14:textId="67950DD0" w:rsidR="00542A21" w:rsidRPr="006F580E" w:rsidRDefault="00BB4C7A" w:rsidP="006F580E">
      <w:pPr>
        <w:spacing w:line="240" w:lineRule="auto"/>
        <w:jc w:val="center"/>
        <w:rPr>
          <w:b/>
          <w:szCs w:val="28"/>
        </w:rPr>
      </w:pPr>
      <w:r w:rsidRPr="006F580E">
        <w:rPr>
          <w:b/>
          <w:szCs w:val="28"/>
          <w:lang w:val="en-US"/>
        </w:rPr>
        <w:t>SISTEM INFORMASI</w:t>
      </w:r>
      <w:r w:rsidR="00753248" w:rsidRPr="006F580E">
        <w:rPr>
          <w:b/>
          <w:szCs w:val="28"/>
        </w:rPr>
        <w:t xml:space="preserve"> PRIORITAS PENGEMBANGAN</w:t>
      </w:r>
      <w:r w:rsidR="000F5485" w:rsidRPr="006F580E">
        <w:rPr>
          <w:b/>
          <w:szCs w:val="28"/>
        </w:rPr>
        <w:t xml:space="preserve"> </w:t>
      </w:r>
      <w:r w:rsidR="00753248" w:rsidRPr="006F580E">
        <w:rPr>
          <w:b/>
          <w:szCs w:val="28"/>
        </w:rPr>
        <w:t xml:space="preserve">INFRASTRUKTUR MENGGUNAKAN METODE HANLON BERDASARKAN </w:t>
      </w:r>
      <w:r w:rsidR="004C357B" w:rsidRPr="006F580E">
        <w:rPr>
          <w:b/>
          <w:szCs w:val="28"/>
          <w:lang w:val="en-US"/>
        </w:rPr>
        <w:t>INVESTASI</w:t>
      </w:r>
      <w:r w:rsidR="00753248" w:rsidRPr="006F580E">
        <w:rPr>
          <w:b/>
          <w:szCs w:val="28"/>
        </w:rPr>
        <w:t xml:space="preserve"> WARGA DESA</w:t>
      </w:r>
      <w:r w:rsidRPr="006F580E">
        <w:rPr>
          <w:b/>
          <w:szCs w:val="28"/>
          <w:lang w:val="en-US"/>
        </w:rPr>
        <w:t xml:space="preserve"> </w:t>
      </w:r>
      <w:r w:rsidR="00753248" w:rsidRPr="006F580E">
        <w:rPr>
          <w:b/>
          <w:szCs w:val="28"/>
        </w:rPr>
        <w:t>SEKAPUK</w:t>
      </w:r>
    </w:p>
    <w:p w14:paraId="1CCFD359" w14:textId="7EA48E8C" w:rsidR="00753248" w:rsidRPr="000C1FD7" w:rsidRDefault="00753248" w:rsidP="00753248">
      <w:pPr>
        <w:jc w:val="center"/>
        <w:rPr>
          <w:b/>
          <w:sz w:val="28"/>
          <w:szCs w:val="28"/>
        </w:rPr>
      </w:pPr>
    </w:p>
    <w:p w14:paraId="09FD85FA" w14:textId="77777777" w:rsidR="002A7426" w:rsidRPr="000C1FD7" w:rsidRDefault="002A7426" w:rsidP="00753248">
      <w:pPr>
        <w:jc w:val="center"/>
        <w:rPr>
          <w:b/>
          <w:sz w:val="28"/>
          <w:szCs w:val="28"/>
        </w:rPr>
      </w:pPr>
    </w:p>
    <w:p w14:paraId="6BEBADE2" w14:textId="0A60D3DA" w:rsidR="00F23B1A" w:rsidRPr="000337BA" w:rsidRDefault="000337BA" w:rsidP="00753248">
      <w:pPr>
        <w:jc w:val="center"/>
        <w:rPr>
          <w:b/>
          <w:sz w:val="28"/>
          <w:szCs w:val="28"/>
          <w:lang w:val="en-US"/>
        </w:rPr>
      </w:pPr>
      <w:r w:rsidRPr="006F580E">
        <w:rPr>
          <w:b/>
          <w:sz w:val="28"/>
          <w:szCs w:val="28"/>
          <w:lang w:val="en-US"/>
        </w:rPr>
        <w:t>SKRIPSI</w:t>
      </w:r>
    </w:p>
    <w:p w14:paraId="3210A9B1" w14:textId="77777777" w:rsidR="00123760" w:rsidRDefault="00123760" w:rsidP="002A7426">
      <w:pPr>
        <w:jc w:val="center"/>
        <w:rPr>
          <w:b/>
          <w:sz w:val="26"/>
          <w:szCs w:val="26"/>
        </w:rPr>
      </w:pPr>
    </w:p>
    <w:p w14:paraId="7C605DD6" w14:textId="79B50F16" w:rsidR="002A7426" w:rsidRPr="000C1FD7" w:rsidRDefault="002A7426" w:rsidP="002A7426">
      <w:pPr>
        <w:jc w:val="center"/>
        <w:rPr>
          <w:b/>
          <w:sz w:val="26"/>
          <w:szCs w:val="26"/>
        </w:rPr>
      </w:pPr>
      <w:r w:rsidRPr="000C1FD7">
        <w:rPr>
          <w:b/>
          <w:sz w:val="32"/>
          <w:szCs w:val="28"/>
          <w:lang w:eastAsia="id-ID"/>
        </w:rPr>
        <w:drawing>
          <wp:anchor distT="0" distB="0" distL="114300" distR="114300" simplePos="0" relativeHeight="251640320" behindDoc="0" locked="0" layoutInCell="1" allowOverlap="1" wp14:anchorId="0986B080" wp14:editId="2010DB56">
            <wp:simplePos x="0" y="0"/>
            <wp:positionH relativeFrom="margin">
              <wp:align>center</wp:align>
            </wp:positionH>
            <wp:positionV relativeFrom="paragraph">
              <wp:posOffset>356622</wp:posOffset>
            </wp:positionV>
            <wp:extent cx="1440000" cy="1440000"/>
            <wp:effectExtent l="0" t="0" r="8255" b="0"/>
            <wp:wrapTopAndBottom/>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E788B2" w14:textId="4DE37B66" w:rsidR="002A7426" w:rsidRPr="000C1FD7" w:rsidRDefault="002A7426" w:rsidP="002A7426">
      <w:pPr>
        <w:jc w:val="center"/>
        <w:rPr>
          <w:b/>
          <w:sz w:val="26"/>
          <w:szCs w:val="26"/>
        </w:rPr>
      </w:pPr>
    </w:p>
    <w:p w14:paraId="2B01D198" w14:textId="77777777" w:rsidR="002A7426" w:rsidRPr="000C1FD7" w:rsidRDefault="002A7426" w:rsidP="002A7426">
      <w:pPr>
        <w:jc w:val="center"/>
        <w:rPr>
          <w:b/>
          <w:sz w:val="26"/>
          <w:szCs w:val="26"/>
        </w:rPr>
      </w:pPr>
    </w:p>
    <w:p w14:paraId="144EEEE7" w14:textId="444AB7F4" w:rsidR="00F23B1A" w:rsidRDefault="006F580E" w:rsidP="002A7426">
      <w:pPr>
        <w:jc w:val="center"/>
        <w:rPr>
          <w:b/>
          <w:szCs w:val="26"/>
        </w:rPr>
      </w:pPr>
      <w:r w:rsidRPr="00123760">
        <w:rPr>
          <w:b/>
          <w:szCs w:val="26"/>
          <w:lang w:val="en-US"/>
        </w:rPr>
        <w:t>Disusun Oleh</w:t>
      </w:r>
      <w:r w:rsidR="002A7426" w:rsidRPr="00123760">
        <w:rPr>
          <w:b/>
          <w:szCs w:val="26"/>
        </w:rPr>
        <w:t>:</w:t>
      </w:r>
    </w:p>
    <w:p w14:paraId="017FDE84" w14:textId="77777777" w:rsidR="00123760" w:rsidRPr="00123760" w:rsidRDefault="00123760" w:rsidP="002A7426">
      <w:pPr>
        <w:jc w:val="center"/>
        <w:rPr>
          <w:b/>
          <w:szCs w:val="26"/>
        </w:rPr>
      </w:pPr>
    </w:p>
    <w:p w14:paraId="68ED7511" w14:textId="3BB98920" w:rsidR="002A7426" w:rsidRPr="00123760" w:rsidRDefault="002A7426" w:rsidP="002A7426">
      <w:pPr>
        <w:jc w:val="center"/>
        <w:rPr>
          <w:b/>
          <w:szCs w:val="26"/>
        </w:rPr>
      </w:pPr>
      <w:r w:rsidRPr="00123760">
        <w:rPr>
          <w:b/>
          <w:szCs w:val="26"/>
        </w:rPr>
        <w:t>TAKA FIDIHAMA</w:t>
      </w:r>
    </w:p>
    <w:p w14:paraId="57CE59D4" w14:textId="7FD29061" w:rsidR="002A7426" w:rsidRPr="00123760" w:rsidRDefault="002A7426" w:rsidP="002A7426">
      <w:pPr>
        <w:jc w:val="center"/>
        <w:rPr>
          <w:b/>
          <w:szCs w:val="26"/>
        </w:rPr>
      </w:pPr>
      <w:r w:rsidRPr="00123760">
        <w:rPr>
          <w:b/>
          <w:szCs w:val="26"/>
        </w:rPr>
        <w:t>H06215012</w:t>
      </w:r>
    </w:p>
    <w:p w14:paraId="4BF9C31D" w14:textId="47BEFC56" w:rsidR="002A7426" w:rsidRPr="000C1FD7" w:rsidRDefault="002A7426" w:rsidP="002A7426">
      <w:pPr>
        <w:jc w:val="center"/>
        <w:rPr>
          <w:b/>
          <w:sz w:val="26"/>
          <w:szCs w:val="26"/>
        </w:rPr>
      </w:pPr>
    </w:p>
    <w:p w14:paraId="04E3500E" w14:textId="1F82D047" w:rsidR="002A7426" w:rsidRPr="000C1FD7" w:rsidRDefault="002A7426" w:rsidP="002A7426">
      <w:pPr>
        <w:jc w:val="center"/>
        <w:rPr>
          <w:b/>
          <w:sz w:val="26"/>
          <w:szCs w:val="26"/>
        </w:rPr>
      </w:pPr>
    </w:p>
    <w:p w14:paraId="787CE731" w14:textId="51659A1A" w:rsidR="002A7426" w:rsidRPr="00123760" w:rsidRDefault="002A7426" w:rsidP="00123760">
      <w:pPr>
        <w:spacing w:line="240" w:lineRule="auto"/>
        <w:jc w:val="center"/>
        <w:rPr>
          <w:b/>
          <w:szCs w:val="26"/>
        </w:rPr>
      </w:pPr>
      <w:r w:rsidRPr="00123760">
        <w:rPr>
          <w:b/>
          <w:szCs w:val="26"/>
        </w:rPr>
        <w:t>PROGRAM STUDI SISTEM INFORMASI</w:t>
      </w:r>
    </w:p>
    <w:p w14:paraId="41D5A5E5" w14:textId="1984CC26" w:rsidR="002A7426" w:rsidRPr="00123760" w:rsidRDefault="002A7426" w:rsidP="00123760">
      <w:pPr>
        <w:spacing w:line="240" w:lineRule="auto"/>
        <w:jc w:val="center"/>
        <w:rPr>
          <w:b/>
          <w:szCs w:val="26"/>
        </w:rPr>
      </w:pPr>
      <w:r w:rsidRPr="00123760">
        <w:rPr>
          <w:b/>
          <w:szCs w:val="26"/>
        </w:rPr>
        <w:t>FAKULTAS SAINS DAN TEKNOLOGI</w:t>
      </w:r>
    </w:p>
    <w:p w14:paraId="16988FF8" w14:textId="7BF80685" w:rsidR="002A7426" w:rsidRPr="00123760" w:rsidRDefault="002A7426" w:rsidP="00123760">
      <w:pPr>
        <w:spacing w:line="240" w:lineRule="auto"/>
        <w:jc w:val="center"/>
        <w:rPr>
          <w:b/>
          <w:szCs w:val="26"/>
        </w:rPr>
      </w:pPr>
      <w:r w:rsidRPr="00123760">
        <w:rPr>
          <w:b/>
          <w:szCs w:val="26"/>
        </w:rPr>
        <w:t>UNIVERSITAS ISLAM NEGERI SUNAN AMPEL</w:t>
      </w:r>
    </w:p>
    <w:p w14:paraId="751F21E9" w14:textId="0AF34EA5" w:rsidR="002A7426" w:rsidRPr="00123760" w:rsidRDefault="002A7426" w:rsidP="00123760">
      <w:pPr>
        <w:spacing w:line="240" w:lineRule="auto"/>
        <w:jc w:val="center"/>
        <w:rPr>
          <w:b/>
          <w:szCs w:val="26"/>
        </w:rPr>
      </w:pPr>
      <w:r w:rsidRPr="00123760">
        <w:rPr>
          <w:b/>
          <w:szCs w:val="26"/>
        </w:rPr>
        <w:t>SURABAYA</w:t>
      </w:r>
    </w:p>
    <w:p w14:paraId="0391416C" w14:textId="5080850F" w:rsidR="00F73639" w:rsidRPr="00123760" w:rsidRDefault="002A7426" w:rsidP="00123760">
      <w:pPr>
        <w:spacing w:line="240" w:lineRule="auto"/>
        <w:jc w:val="center"/>
        <w:rPr>
          <w:b/>
          <w:szCs w:val="26"/>
        </w:rPr>
      </w:pPr>
      <w:r w:rsidRPr="00123760">
        <w:rPr>
          <w:b/>
          <w:szCs w:val="26"/>
        </w:rPr>
        <w:t>2019</w:t>
      </w:r>
    </w:p>
    <w:p w14:paraId="6D7D7872" w14:textId="3BFD67CA" w:rsidR="00F73639" w:rsidRDefault="00F73639">
      <w:pPr>
        <w:spacing w:after="160" w:line="259" w:lineRule="auto"/>
        <w:jc w:val="left"/>
        <w:rPr>
          <w:b/>
          <w:sz w:val="26"/>
          <w:szCs w:val="26"/>
        </w:rPr>
      </w:pPr>
      <w:r>
        <w:rPr>
          <w:b/>
          <w:sz w:val="26"/>
          <w:szCs w:val="26"/>
        </w:rPr>
        <w:br w:type="page"/>
      </w:r>
    </w:p>
    <w:p w14:paraId="0182B21E" w14:textId="4DA033D2" w:rsidR="00F73639" w:rsidRPr="005E4A44" w:rsidRDefault="00F73639" w:rsidP="005E4A44">
      <w:pPr>
        <w:spacing w:line="240" w:lineRule="auto"/>
        <w:jc w:val="center"/>
        <w:rPr>
          <w:b/>
          <w:szCs w:val="28"/>
        </w:rPr>
      </w:pPr>
      <w:bookmarkStart w:id="0" w:name="_GoBack"/>
      <w:r w:rsidRPr="005E4A44">
        <w:rPr>
          <w:b/>
          <w:szCs w:val="28"/>
          <w:lang w:val="en-US"/>
        </w:rPr>
        <w:lastRenderedPageBreak/>
        <w:t>SISTEM INFORMASI</w:t>
      </w:r>
      <w:r w:rsidRPr="005E4A44">
        <w:rPr>
          <w:b/>
          <w:szCs w:val="28"/>
        </w:rPr>
        <w:t xml:space="preserve"> PRIORITAS PENGEMBANGAN INFRASTRUKTUR MENGGUNAKAN METODE HANLON BERDASARKAN </w:t>
      </w:r>
      <w:r w:rsidRPr="005E4A44">
        <w:rPr>
          <w:b/>
          <w:szCs w:val="28"/>
          <w:lang w:val="en-US"/>
        </w:rPr>
        <w:t>INVESTASI</w:t>
      </w:r>
      <w:r w:rsidRPr="005E4A44">
        <w:rPr>
          <w:b/>
          <w:szCs w:val="28"/>
        </w:rPr>
        <w:t xml:space="preserve"> WARGA DESA</w:t>
      </w:r>
      <w:r w:rsidRPr="005E4A44">
        <w:rPr>
          <w:b/>
          <w:szCs w:val="28"/>
          <w:lang w:val="en-US"/>
        </w:rPr>
        <w:t xml:space="preserve"> </w:t>
      </w:r>
      <w:r w:rsidRPr="005E4A44">
        <w:rPr>
          <w:b/>
          <w:szCs w:val="28"/>
        </w:rPr>
        <w:t>SEKAPUK</w:t>
      </w:r>
    </w:p>
    <w:p w14:paraId="0DF7D064" w14:textId="77777777" w:rsidR="00F73639" w:rsidRPr="000C1FD7" w:rsidRDefault="00F73639" w:rsidP="00F73639">
      <w:pPr>
        <w:jc w:val="center"/>
        <w:rPr>
          <w:b/>
          <w:sz w:val="28"/>
          <w:szCs w:val="28"/>
        </w:rPr>
      </w:pPr>
    </w:p>
    <w:p w14:paraId="7702353D" w14:textId="77777777" w:rsidR="00F73639" w:rsidRPr="000C1FD7" w:rsidRDefault="00F73639" w:rsidP="00F73639">
      <w:pPr>
        <w:jc w:val="center"/>
        <w:rPr>
          <w:b/>
          <w:sz w:val="28"/>
          <w:szCs w:val="28"/>
        </w:rPr>
      </w:pPr>
    </w:p>
    <w:p w14:paraId="2AC1513F" w14:textId="3FAC1123" w:rsidR="00F73639" w:rsidRPr="005E4A44" w:rsidRDefault="00F73639" w:rsidP="00F73639">
      <w:pPr>
        <w:jc w:val="center"/>
        <w:rPr>
          <w:b/>
          <w:sz w:val="28"/>
          <w:szCs w:val="28"/>
          <w:lang w:val="en-US"/>
        </w:rPr>
      </w:pPr>
      <w:r w:rsidRPr="005E4A44">
        <w:rPr>
          <w:b/>
          <w:sz w:val="28"/>
          <w:szCs w:val="28"/>
          <w:lang w:val="en-US"/>
        </w:rPr>
        <w:t>SKRIPSI</w:t>
      </w:r>
    </w:p>
    <w:p w14:paraId="689E166C" w14:textId="77777777" w:rsidR="00F73639" w:rsidRDefault="00F73639" w:rsidP="005E4A44">
      <w:pPr>
        <w:jc w:val="center"/>
        <w:rPr>
          <w:rFonts w:cs="Times New Roman"/>
          <w:noProof w:val="0"/>
          <w:szCs w:val="24"/>
          <w:lang w:val="en-US"/>
        </w:rPr>
      </w:pPr>
      <w:r>
        <w:rPr>
          <w:rFonts w:cs="Times New Roman"/>
          <w:szCs w:val="24"/>
        </w:rPr>
        <w:t xml:space="preserve">Diajukan guna memenuhi persyaratan untuk meraih gelar Sarjana Komputer (S.Kom) pada Program Studi Sistem Informasi Fakultas Sains dan Teknologi </w:t>
      </w:r>
    </w:p>
    <w:p w14:paraId="471A355F" w14:textId="13CF287F" w:rsidR="00F73639" w:rsidRPr="000337BA" w:rsidRDefault="00F73639" w:rsidP="005E4A44">
      <w:pPr>
        <w:jc w:val="center"/>
        <w:rPr>
          <w:b/>
          <w:sz w:val="28"/>
          <w:szCs w:val="28"/>
          <w:lang w:val="en-US"/>
        </w:rPr>
      </w:pPr>
      <w:r>
        <w:rPr>
          <w:rFonts w:cs="Times New Roman"/>
          <w:szCs w:val="24"/>
        </w:rPr>
        <w:t>Universitas Islam Negeri Sunan Ampel Surabaya</w:t>
      </w:r>
    </w:p>
    <w:p w14:paraId="5556A54B" w14:textId="77777777" w:rsidR="00F73639" w:rsidRPr="000C1FD7" w:rsidRDefault="00F73639" w:rsidP="00F73639">
      <w:pPr>
        <w:jc w:val="center"/>
        <w:rPr>
          <w:b/>
          <w:sz w:val="26"/>
          <w:szCs w:val="26"/>
        </w:rPr>
      </w:pPr>
      <w:r w:rsidRPr="000C1FD7">
        <w:rPr>
          <w:b/>
          <w:sz w:val="32"/>
          <w:szCs w:val="28"/>
          <w:lang w:eastAsia="id-ID"/>
        </w:rPr>
        <w:drawing>
          <wp:anchor distT="0" distB="0" distL="114300" distR="114300" simplePos="0" relativeHeight="251726336" behindDoc="0" locked="0" layoutInCell="1" allowOverlap="1" wp14:anchorId="39A3B2DF" wp14:editId="41BB457D">
            <wp:simplePos x="0" y="0"/>
            <wp:positionH relativeFrom="margin">
              <wp:align>center</wp:align>
            </wp:positionH>
            <wp:positionV relativeFrom="paragraph">
              <wp:posOffset>451789</wp:posOffset>
            </wp:positionV>
            <wp:extent cx="1440000" cy="1440000"/>
            <wp:effectExtent l="0" t="0" r="8255" b="0"/>
            <wp:wrapTopAndBottom/>
            <wp:docPr id="74" name="Picture 7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40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100C0E" w14:textId="77777777" w:rsidR="00F73639" w:rsidRPr="000C1FD7" w:rsidRDefault="00F73639" w:rsidP="00F73639">
      <w:pPr>
        <w:jc w:val="center"/>
        <w:rPr>
          <w:b/>
          <w:sz w:val="26"/>
          <w:szCs w:val="26"/>
        </w:rPr>
      </w:pPr>
    </w:p>
    <w:p w14:paraId="1AAB5ED0" w14:textId="77777777" w:rsidR="00F73639" w:rsidRPr="000C1FD7" w:rsidRDefault="00F73639" w:rsidP="00F73639">
      <w:pPr>
        <w:jc w:val="center"/>
        <w:rPr>
          <w:b/>
          <w:sz w:val="26"/>
          <w:szCs w:val="26"/>
        </w:rPr>
      </w:pPr>
    </w:p>
    <w:p w14:paraId="3B61106E" w14:textId="421B14A0" w:rsidR="00F73639" w:rsidRDefault="005E4A44" w:rsidP="00F73639">
      <w:pPr>
        <w:jc w:val="center"/>
        <w:rPr>
          <w:b/>
          <w:sz w:val="26"/>
          <w:szCs w:val="26"/>
        </w:rPr>
      </w:pPr>
      <w:r>
        <w:rPr>
          <w:b/>
          <w:sz w:val="26"/>
          <w:szCs w:val="26"/>
          <w:lang w:val="en-US"/>
        </w:rPr>
        <w:t>Disusun Oleh</w:t>
      </w:r>
      <w:r w:rsidR="00F73639" w:rsidRPr="000C1FD7">
        <w:rPr>
          <w:b/>
          <w:sz w:val="26"/>
          <w:szCs w:val="26"/>
        </w:rPr>
        <w:t>:</w:t>
      </w:r>
    </w:p>
    <w:p w14:paraId="23F317E4" w14:textId="77777777" w:rsidR="00DD54B7" w:rsidRPr="000C1FD7" w:rsidRDefault="00DD54B7" w:rsidP="00F73639">
      <w:pPr>
        <w:jc w:val="center"/>
        <w:rPr>
          <w:b/>
          <w:sz w:val="26"/>
          <w:szCs w:val="26"/>
        </w:rPr>
      </w:pPr>
    </w:p>
    <w:p w14:paraId="15C00EA6" w14:textId="77777777" w:rsidR="00F73639" w:rsidRPr="000C1FD7" w:rsidRDefault="00F73639" w:rsidP="00F73639">
      <w:pPr>
        <w:jc w:val="center"/>
        <w:rPr>
          <w:b/>
          <w:sz w:val="26"/>
          <w:szCs w:val="26"/>
        </w:rPr>
      </w:pPr>
      <w:r w:rsidRPr="000C1FD7">
        <w:rPr>
          <w:b/>
          <w:sz w:val="26"/>
          <w:szCs w:val="26"/>
        </w:rPr>
        <w:t>TAKA FIDIHAMA</w:t>
      </w:r>
    </w:p>
    <w:p w14:paraId="03FEC31C" w14:textId="77777777" w:rsidR="00F73639" w:rsidRPr="000C1FD7" w:rsidRDefault="00F73639" w:rsidP="00F73639">
      <w:pPr>
        <w:jc w:val="center"/>
        <w:rPr>
          <w:b/>
          <w:sz w:val="26"/>
          <w:szCs w:val="26"/>
        </w:rPr>
      </w:pPr>
      <w:r w:rsidRPr="000C1FD7">
        <w:rPr>
          <w:b/>
          <w:sz w:val="26"/>
          <w:szCs w:val="26"/>
        </w:rPr>
        <w:t>H06215012</w:t>
      </w:r>
    </w:p>
    <w:p w14:paraId="5F8FC39D" w14:textId="77777777" w:rsidR="00F73639" w:rsidRPr="000C1FD7" w:rsidRDefault="00F73639" w:rsidP="00F73639">
      <w:pPr>
        <w:jc w:val="center"/>
        <w:rPr>
          <w:b/>
          <w:sz w:val="26"/>
          <w:szCs w:val="26"/>
        </w:rPr>
      </w:pPr>
    </w:p>
    <w:p w14:paraId="295051F3" w14:textId="77777777" w:rsidR="00F73639" w:rsidRPr="000C1FD7" w:rsidRDefault="00F73639" w:rsidP="00F73639">
      <w:pPr>
        <w:jc w:val="center"/>
        <w:rPr>
          <w:b/>
          <w:sz w:val="26"/>
          <w:szCs w:val="26"/>
        </w:rPr>
      </w:pPr>
    </w:p>
    <w:p w14:paraId="0964B10C" w14:textId="77777777" w:rsidR="00F73639" w:rsidRPr="000C1FD7" w:rsidRDefault="00F73639" w:rsidP="00DD54B7">
      <w:pPr>
        <w:spacing w:line="240" w:lineRule="auto"/>
        <w:jc w:val="center"/>
        <w:rPr>
          <w:b/>
          <w:sz w:val="26"/>
          <w:szCs w:val="26"/>
        </w:rPr>
      </w:pPr>
      <w:r w:rsidRPr="000C1FD7">
        <w:rPr>
          <w:b/>
          <w:sz w:val="26"/>
          <w:szCs w:val="26"/>
        </w:rPr>
        <w:t>PROGRAM STUDI SISTEM INFORMASI</w:t>
      </w:r>
    </w:p>
    <w:p w14:paraId="76E8BDB2" w14:textId="77777777" w:rsidR="00F73639" w:rsidRPr="000C1FD7" w:rsidRDefault="00F73639" w:rsidP="00DD54B7">
      <w:pPr>
        <w:spacing w:line="240" w:lineRule="auto"/>
        <w:jc w:val="center"/>
        <w:rPr>
          <w:b/>
          <w:sz w:val="26"/>
          <w:szCs w:val="26"/>
        </w:rPr>
      </w:pPr>
      <w:r w:rsidRPr="000C1FD7">
        <w:rPr>
          <w:b/>
          <w:sz w:val="26"/>
          <w:szCs w:val="26"/>
        </w:rPr>
        <w:t>FAKULTAS SAINS DAN TEKNOLOGI</w:t>
      </w:r>
    </w:p>
    <w:p w14:paraId="59C25989" w14:textId="77777777" w:rsidR="00F73639" w:rsidRPr="000C1FD7" w:rsidRDefault="00F73639" w:rsidP="00DD54B7">
      <w:pPr>
        <w:spacing w:line="240" w:lineRule="auto"/>
        <w:jc w:val="center"/>
        <w:rPr>
          <w:b/>
          <w:sz w:val="26"/>
          <w:szCs w:val="26"/>
        </w:rPr>
      </w:pPr>
      <w:r w:rsidRPr="000C1FD7">
        <w:rPr>
          <w:b/>
          <w:sz w:val="26"/>
          <w:szCs w:val="26"/>
        </w:rPr>
        <w:t>UNIVERSITAS ISLAM NEGERI SUNAN AMPEL</w:t>
      </w:r>
    </w:p>
    <w:p w14:paraId="0FF1D0FD" w14:textId="77777777" w:rsidR="00F73639" w:rsidRPr="000C1FD7" w:rsidRDefault="00F73639" w:rsidP="00DD54B7">
      <w:pPr>
        <w:spacing w:line="240" w:lineRule="auto"/>
        <w:jc w:val="center"/>
        <w:rPr>
          <w:b/>
          <w:sz w:val="26"/>
          <w:szCs w:val="26"/>
        </w:rPr>
      </w:pPr>
      <w:r w:rsidRPr="000C1FD7">
        <w:rPr>
          <w:b/>
          <w:sz w:val="26"/>
          <w:szCs w:val="26"/>
        </w:rPr>
        <w:t>SURABAYA</w:t>
      </w:r>
    </w:p>
    <w:p w14:paraId="158CAAC8" w14:textId="73858795" w:rsidR="00315B73" w:rsidRDefault="00F73639" w:rsidP="00DD54B7">
      <w:pPr>
        <w:spacing w:line="240" w:lineRule="auto"/>
        <w:jc w:val="center"/>
        <w:rPr>
          <w:b/>
          <w:sz w:val="26"/>
          <w:szCs w:val="26"/>
        </w:rPr>
      </w:pPr>
      <w:r w:rsidRPr="000C1FD7">
        <w:rPr>
          <w:b/>
          <w:sz w:val="26"/>
          <w:szCs w:val="26"/>
        </w:rPr>
        <w:t>2019</w:t>
      </w:r>
    </w:p>
    <w:bookmarkEnd w:id="0"/>
    <w:p w14:paraId="64AF5C2F" w14:textId="5022443A" w:rsidR="00315B73" w:rsidRDefault="00315B73">
      <w:pPr>
        <w:spacing w:after="160" w:line="259" w:lineRule="auto"/>
        <w:jc w:val="left"/>
        <w:rPr>
          <w:b/>
          <w:sz w:val="26"/>
          <w:szCs w:val="26"/>
        </w:rPr>
      </w:pPr>
      <w:r>
        <w:rPr>
          <w:b/>
          <w:sz w:val="26"/>
          <w:szCs w:val="26"/>
        </w:rPr>
        <w:br w:type="page"/>
      </w:r>
    </w:p>
    <w:p w14:paraId="42E4C1A3" w14:textId="77777777" w:rsidR="00315B73" w:rsidRDefault="00315B73" w:rsidP="00F73639">
      <w:pPr>
        <w:jc w:val="center"/>
        <w:rPr>
          <w:b/>
          <w:sz w:val="26"/>
          <w:szCs w:val="26"/>
        </w:rPr>
        <w:sectPr w:rsidR="00315B73" w:rsidSect="000A2497">
          <w:footerReference w:type="default" r:id="rId9"/>
          <w:pgSz w:w="11906" w:h="16838" w:code="9"/>
          <w:pgMar w:top="2268" w:right="1701" w:bottom="1701" w:left="2268" w:header="720" w:footer="720" w:gutter="0"/>
          <w:pgNumType w:fmt="lowerRoman" w:start="1"/>
          <w:cols w:space="720"/>
          <w:titlePg/>
          <w:docGrid w:linePitch="360"/>
        </w:sectPr>
      </w:pPr>
    </w:p>
    <w:p w14:paraId="612A75BE" w14:textId="4E88E5E4" w:rsidR="000A2497" w:rsidRDefault="001419FA">
      <w:pPr>
        <w:spacing w:after="160" w:line="259" w:lineRule="auto"/>
        <w:jc w:val="left"/>
        <w:rPr>
          <w:b/>
          <w:sz w:val="26"/>
          <w:szCs w:val="26"/>
        </w:rPr>
      </w:pPr>
      <w:r>
        <w:rPr>
          <w:b/>
          <w:sz w:val="26"/>
          <w:szCs w:val="26"/>
        </w:rPr>
        <w:lastRenderedPageBreak/>
        <w:drawing>
          <wp:anchor distT="0" distB="0" distL="114300" distR="114300" simplePos="0" relativeHeight="251833856" behindDoc="0" locked="0" layoutInCell="1" allowOverlap="1" wp14:anchorId="74E83AD6" wp14:editId="34664031">
            <wp:simplePos x="0" y="0"/>
            <wp:positionH relativeFrom="page">
              <wp:align>left</wp:align>
            </wp:positionH>
            <wp:positionV relativeFrom="paragraph">
              <wp:posOffset>-1426665</wp:posOffset>
            </wp:positionV>
            <wp:extent cx="7519916" cy="10633240"/>
            <wp:effectExtent l="0" t="0" r="508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G_20190807_0003.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26276" cy="10642233"/>
                    </a:xfrm>
                    <a:prstGeom prst="rect">
                      <a:avLst/>
                    </a:prstGeom>
                  </pic:spPr>
                </pic:pic>
              </a:graphicData>
            </a:graphic>
            <wp14:sizeRelH relativeFrom="margin">
              <wp14:pctWidth>0</wp14:pctWidth>
            </wp14:sizeRelH>
            <wp14:sizeRelV relativeFrom="margin">
              <wp14:pctHeight>0</wp14:pctHeight>
            </wp14:sizeRelV>
          </wp:anchor>
        </w:drawing>
      </w:r>
      <w:r w:rsidR="000A2497">
        <w:rPr>
          <w:b/>
          <w:sz w:val="26"/>
          <w:szCs w:val="26"/>
        </w:rPr>
        <w:br w:type="page"/>
      </w:r>
    </w:p>
    <w:p w14:paraId="5C5284FB" w14:textId="77777777" w:rsidR="007F623C" w:rsidRDefault="007F623C" w:rsidP="002A7426">
      <w:pPr>
        <w:jc w:val="center"/>
        <w:rPr>
          <w:b/>
          <w:sz w:val="26"/>
          <w:szCs w:val="26"/>
        </w:rPr>
        <w:sectPr w:rsidR="007F623C" w:rsidSect="000A2497">
          <w:footerReference w:type="first" r:id="rId11"/>
          <w:pgSz w:w="11906" w:h="16838" w:code="9"/>
          <w:pgMar w:top="2268" w:right="1701" w:bottom="1701" w:left="2268" w:header="720" w:footer="720" w:gutter="0"/>
          <w:pgNumType w:fmt="lowerRoman" w:start="1"/>
          <w:cols w:space="720"/>
          <w:titlePg/>
          <w:docGrid w:linePitch="360"/>
        </w:sectPr>
      </w:pPr>
    </w:p>
    <w:p w14:paraId="691CC236" w14:textId="5C4B170E" w:rsidR="00315B73" w:rsidRDefault="001419FA" w:rsidP="00315B73">
      <w:pPr>
        <w:rPr>
          <w:rFonts w:cs="Times New Roman"/>
          <w:szCs w:val="24"/>
          <w:lang w:val="en-US"/>
        </w:rPr>
      </w:pPr>
      <w:r>
        <w:rPr>
          <w:rFonts w:cs="Times New Roman"/>
          <w:szCs w:val="24"/>
          <w:lang w:val="en-US"/>
        </w:rPr>
        <w:lastRenderedPageBreak/>
        <w:drawing>
          <wp:anchor distT="0" distB="0" distL="114300" distR="114300" simplePos="0" relativeHeight="251834880" behindDoc="0" locked="0" layoutInCell="1" allowOverlap="1" wp14:anchorId="1E40F576" wp14:editId="709C2C09">
            <wp:simplePos x="0" y="0"/>
            <wp:positionH relativeFrom="page">
              <wp:align>right</wp:align>
            </wp:positionH>
            <wp:positionV relativeFrom="paragraph">
              <wp:posOffset>-1440180</wp:posOffset>
            </wp:positionV>
            <wp:extent cx="7642746" cy="10756850"/>
            <wp:effectExtent l="0" t="0" r="0"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lembar pengesahan.jpg"/>
                    <pic:cNvPicPr/>
                  </pic:nvPicPr>
                  <pic:blipFill>
                    <a:blip r:embed="rId12">
                      <a:extLst>
                        <a:ext uri="{28A0092B-C50C-407E-A947-70E740481C1C}">
                          <a14:useLocalDpi xmlns:a14="http://schemas.microsoft.com/office/drawing/2010/main" val="0"/>
                        </a:ext>
                      </a:extLst>
                    </a:blip>
                    <a:stretch>
                      <a:fillRect/>
                    </a:stretch>
                  </pic:blipFill>
                  <pic:spPr>
                    <a:xfrm>
                      <a:off x="0" y="0"/>
                      <a:ext cx="7642746" cy="10756850"/>
                    </a:xfrm>
                    <a:prstGeom prst="rect">
                      <a:avLst/>
                    </a:prstGeom>
                  </pic:spPr>
                </pic:pic>
              </a:graphicData>
            </a:graphic>
            <wp14:sizeRelH relativeFrom="margin">
              <wp14:pctWidth>0</wp14:pctWidth>
            </wp14:sizeRelH>
            <wp14:sizeRelV relativeFrom="margin">
              <wp14:pctHeight>0</wp14:pctHeight>
            </wp14:sizeRelV>
          </wp:anchor>
        </w:drawing>
      </w:r>
    </w:p>
    <w:p w14:paraId="0F538B87" w14:textId="5173A343" w:rsidR="00315B73" w:rsidRDefault="00315B73" w:rsidP="00315B73">
      <w:pPr>
        <w:jc w:val="center"/>
        <w:rPr>
          <w:rFonts w:cs="Times New Roman"/>
          <w:b/>
          <w:szCs w:val="24"/>
        </w:rPr>
      </w:pPr>
    </w:p>
    <w:p w14:paraId="131C81D4" w14:textId="1797979D" w:rsidR="00315B73" w:rsidRDefault="00315B73" w:rsidP="00315B73">
      <w:pPr>
        <w:rPr>
          <w:rFonts w:cs="Times New Roman"/>
          <w:b/>
          <w:szCs w:val="24"/>
        </w:rPr>
      </w:pPr>
    </w:p>
    <w:p w14:paraId="47AD55F1" w14:textId="1F789BD9" w:rsidR="00315B73" w:rsidRDefault="00315B73" w:rsidP="00315B73">
      <w:pPr>
        <w:jc w:val="center"/>
        <w:rPr>
          <w:rFonts w:cs="Times New Roman"/>
          <w:b/>
          <w:szCs w:val="24"/>
        </w:rPr>
      </w:pPr>
    </w:p>
    <w:p w14:paraId="61F95E0B" w14:textId="3699C7C7" w:rsidR="001419FA" w:rsidRDefault="001419FA" w:rsidP="00315B73">
      <w:pPr>
        <w:jc w:val="center"/>
        <w:rPr>
          <w:rFonts w:cs="Times New Roman"/>
          <w:b/>
          <w:szCs w:val="24"/>
        </w:rPr>
      </w:pPr>
    </w:p>
    <w:p w14:paraId="4491F9D4" w14:textId="2F2A205E" w:rsidR="001419FA" w:rsidRDefault="001419FA" w:rsidP="00315B73">
      <w:pPr>
        <w:jc w:val="center"/>
        <w:rPr>
          <w:rFonts w:cs="Times New Roman"/>
          <w:b/>
          <w:szCs w:val="24"/>
        </w:rPr>
      </w:pPr>
    </w:p>
    <w:p w14:paraId="7E2894A1" w14:textId="0097EBA8" w:rsidR="001419FA" w:rsidRDefault="001419FA" w:rsidP="00315B73">
      <w:pPr>
        <w:jc w:val="center"/>
        <w:rPr>
          <w:rFonts w:cs="Times New Roman"/>
          <w:b/>
          <w:szCs w:val="24"/>
        </w:rPr>
      </w:pPr>
    </w:p>
    <w:p w14:paraId="5F382AC0" w14:textId="1C19B5E5" w:rsidR="001419FA" w:rsidRDefault="001419FA" w:rsidP="00315B73">
      <w:pPr>
        <w:jc w:val="center"/>
        <w:rPr>
          <w:rFonts w:cs="Times New Roman"/>
          <w:b/>
          <w:szCs w:val="24"/>
        </w:rPr>
      </w:pPr>
    </w:p>
    <w:p w14:paraId="2163C24C" w14:textId="0B21A89E" w:rsidR="001419FA" w:rsidRDefault="001419FA" w:rsidP="00315B73">
      <w:pPr>
        <w:jc w:val="center"/>
        <w:rPr>
          <w:rFonts w:cs="Times New Roman"/>
          <w:b/>
          <w:szCs w:val="24"/>
        </w:rPr>
      </w:pPr>
    </w:p>
    <w:p w14:paraId="254E620F" w14:textId="4B1496D1" w:rsidR="001419FA" w:rsidRDefault="001419FA" w:rsidP="00315B73">
      <w:pPr>
        <w:jc w:val="center"/>
        <w:rPr>
          <w:rFonts w:cs="Times New Roman"/>
          <w:b/>
          <w:szCs w:val="24"/>
        </w:rPr>
      </w:pPr>
    </w:p>
    <w:p w14:paraId="6FEAA0B2" w14:textId="24530189" w:rsidR="001419FA" w:rsidRDefault="001419FA" w:rsidP="00315B73">
      <w:pPr>
        <w:jc w:val="center"/>
        <w:rPr>
          <w:rFonts w:cs="Times New Roman"/>
          <w:b/>
          <w:szCs w:val="24"/>
        </w:rPr>
      </w:pPr>
    </w:p>
    <w:p w14:paraId="525D7F11" w14:textId="67E0A3C3" w:rsidR="001419FA" w:rsidRDefault="001419FA" w:rsidP="00315B73">
      <w:pPr>
        <w:jc w:val="center"/>
        <w:rPr>
          <w:rFonts w:cs="Times New Roman"/>
          <w:b/>
          <w:szCs w:val="24"/>
        </w:rPr>
      </w:pPr>
    </w:p>
    <w:p w14:paraId="2FF761F5" w14:textId="4075BFFB" w:rsidR="001419FA" w:rsidRDefault="001419FA" w:rsidP="00315B73">
      <w:pPr>
        <w:jc w:val="center"/>
        <w:rPr>
          <w:rFonts w:cs="Times New Roman"/>
          <w:b/>
          <w:szCs w:val="24"/>
        </w:rPr>
      </w:pPr>
    </w:p>
    <w:p w14:paraId="0052E112" w14:textId="06911DB3" w:rsidR="001419FA" w:rsidRDefault="001419FA" w:rsidP="00315B73">
      <w:pPr>
        <w:jc w:val="center"/>
        <w:rPr>
          <w:rFonts w:cs="Times New Roman"/>
          <w:b/>
          <w:szCs w:val="24"/>
        </w:rPr>
      </w:pPr>
    </w:p>
    <w:p w14:paraId="082D0B50" w14:textId="4317AF26" w:rsidR="001419FA" w:rsidRDefault="001419FA" w:rsidP="00315B73">
      <w:pPr>
        <w:jc w:val="center"/>
        <w:rPr>
          <w:rFonts w:cs="Times New Roman"/>
          <w:b/>
          <w:szCs w:val="24"/>
        </w:rPr>
      </w:pPr>
    </w:p>
    <w:p w14:paraId="7EA72978" w14:textId="6DEECEE3" w:rsidR="001419FA" w:rsidRDefault="001419FA" w:rsidP="00315B73">
      <w:pPr>
        <w:jc w:val="center"/>
        <w:rPr>
          <w:rFonts w:cs="Times New Roman"/>
          <w:b/>
          <w:szCs w:val="24"/>
        </w:rPr>
      </w:pPr>
    </w:p>
    <w:p w14:paraId="7D83C2B0" w14:textId="42D0CD41" w:rsidR="001419FA" w:rsidRDefault="001419FA" w:rsidP="00315B73">
      <w:pPr>
        <w:jc w:val="center"/>
        <w:rPr>
          <w:rFonts w:cs="Times New Roman"/>
          <w:b/>
          <w:szCs w:val="24"/>
        </w:rPr>
      </w:pPr>
    </w:p>
    <w:p w14:paraId="5F5EFF11" w14:textId="5A6C21D1" w:rsidR="001419FA" w:rsidRDefault="001419FA" w:rsidP="00315B73">
      <w:pPr>
        <w:jc w:val="center"/>
        <w:rPr>
          <w:rFonts w:cs="Times New Roman"/>
          <w:b/>
          <w:szCs w:val="24"/>
        </w:rPr>
      </w:pPr>
    </w:p>
    <w:p w14:paraId="015A2552" w14:textId="7A567ED2" w:rsidR="001419FA" w:rsidRDefault="001419FA" w:rsidP="00315B73">
      <w:pPr>
        <w:jc w:val="center"/>
        <w:rPr>
          <w:rFonts w:cs="Times New Roman"/>
          <w:b/>
          <w:szCs w:val="24"/>
        </w:rPr>
      </w:pPr>
    </w:p>
    <w:p w14:paraId="634C3BCB" w14:textId="7E9EC9B6" w:rsidR="001419FA" w:rsidRDefault="001419FA" w:rsidP="00315B73">
      <w:pPr>
        <w:jc w:val="center"/>
        <w:rPr>
          <w:rFonts w:cs="Times New Roman"/>
          <w:b/>
          <w:szCs w:val="24"/>
        </w:rPr>
      </w:pPr>
    </w:p>
    <w:p w14:paraId="2CAD4BB2" w14:textId="0F3DB9D1" w:rsidR="001419FA" w:rsidRDefault="001419FA" w:rsidP="00315B73">
      <w:pPr>
        <w:jc w:val="center"/>
        <w:rPr>
          <w:rFonts w:cs="Times New Roman"/>
          <w:b/>
          <w:szCs w:val="24"/>
        </w:rPr>
      </w:pPr>
    </w:p>
    <w:p w14:paraId="4E0E4BB6" w14:textId="157B5538" w:rsidR="001419FA" w:rsidRDefault="001419FA" w:rsidP="00315B73">
      <w:pPr>
        <w:jc w:val="center"/>
        <w:rPr>
          <w:rFonts w:cs="Times New Roman"/>
          <w:b/>
          <w:szCs w:val="24"/>
        </w:rPr>
      </w:pPr>
    </w:p>
    <w:p w14:paraId="3780FF7D" w14:textId="6AD63673" w:rsidR="001419FA" w:rsidRDefault="001419FA" w:rsidP="00315B73">
      <w:pPr>
        <w:jc w:val="center"/>
        <w:rPr>
          <w:rFonts w:cs="Times New Roman"/>
          <w:b/>
          <w:szCs w:val="24"/>
        </w:rPr>
      </w:pPr>
    </w:p>
    <w:p w14:paraId="36F3C407" w14:textId="40B409E6" w:rsidR="001419FA" w:rsidRDefault="001419FA" w:rsidP="00315B73">
      <w:pPr>
        <w:jc w:val="center"/>
        <w:rPr>
          <w:rFonts w:cs="Times New Roman"/>
          <w:b/>
          <w:szCs w:val="24"/>
        </w:rPr>
      </w:pPr>
    </w:p>
    <w:p w14:paraId="55EC8FB9" w14:textId="6F529DDF" w:rsidR="001419FA" w:rsidRDefault="001419FA" w:rsidP="00315B73">
      <w:pPr>
        <w:jc w:val="center"/>
        <w:rPr>
          <w:rFonts w:cs="Times New Roman"/>
          <w:b/>
          <w:szCs w:val="24"/>
        </w:rPr>
      </w:pPr>
    </w:p>
    <w:p w14:paraId="4F7F62E8" w14:textId="65023186" w:rsidR="001419FA" w:rsidRDefault="001419FA" w:rsidP="00315B73">
      <w:pPr>
        <w:jc w:val="center"/>
        <w:rPr>
          <w:rFonts w:cs="Times New Roman"/>
          <w:b/>
          <w:szCs w:val="24"/>
        </w:rPr>
      </w:pPr>
    </w:p>
    <w:p w14:paraId="2032DA51" w14:textId="77777777" w:rsidR="001419FA" w:rsidRDefault="001419FA" w:rsidP="00315B73">
      <w:pPr>
        <w:jc w:val="center"/>
        <w:rPr>
          <w:rFonts w:cs="Times New Roman"/>
          <w:b/>
          <w:szCs w:val="24"/>
        </w:rPr>
      </w:pPr>
    </w:p>
    <w:p w14:paraId="69CC08BD" w14:textId="53782030" w:rsidR="001419FA" w:rsidRDefault="001419FA" w:rsidP="00315B73">
      <w:pPr>
        <w:jc w:val="center"/>
        <w:rPr>
          <w:rFonts w:cs="Times New Roman"/>
          <w:b/>
          <w:szCs w:val="24"/>
        </w:rPr>
      </w:pPr>
    </w:p>
    <w:p w14:paraId="4277AFFF" w14:textId="77777777" w:rsidR="001419FA" w:rsidRDefault="001419FA" w:rsidP="00315B73">
      <w:pPr>
        <w:jc w:val="center"/>
        <w:rPr>
          <w:rFonts w:cs="Times New Roman"/>
          <w:b/>
          <w:szCs w:val="24"/>
        </w:rPr>
      </w:pPr>
    </w:p>
    <w:p w14:paraId="5FC6D3AB" w14:textId="15B916A1" w:rsidR="00315B73" w:rsidRDefault="00315B73" w:rsidP="00315B73">
      <w:pPr>
        <w:jc w:val="center"/>
        <w:rPr>
          <w:rFonts w:cs="Times New Roman"/>
          <w:b/>
          <w:szCs w:val="24"/>
        </w:rPr>
      </w:pPr>
    </w:p>
    <w:p w14:paraId="36F9480B" w14:textId="0106A057" w:rsidR="00607CD2" w:rsidRDefault="00607CD2" w:rsidP="00607CD2">
      <w:pPr>
        <w:spacing w:line="240" w:lineRule="auto"/>
        <w:rPr>
          <w:rFonts w:cs="Times New Roman"/>
          <w:color w:val="000000"/>
          <w:szCs w:val="24"/>
        </w:rPr>
      </w:pPr>
    </w:p>
    <w:p w14:paraId="144DA271" w14:textId="7641DDC1" w:rsidR="00607CD2" w:rsidRDefault="001419FA" w:rsidP="00607CD2">
      <w:pPr>
        <w:spacing w:line="240" w:lineRule="auto"/>
        <w:rPr>
          <w:rFonts w:cs="Times New Roman"/>
          <w:color w:val="000000"/>
          <w:szCs w:val="24"/>
        </w:rPr>
      </w:pPr>
      <w:r>
        <w:rPr>
          <w:rFonts w:cs="Times New Roman"/>
          <w:color w:val="000000"/>
          <w:szCs w:val="24"/>
        </w:rPr>
        <w:lastRenderedPageBreak/>
        <w:drawing>
          <wp:anchor distT="0" distB="0" distL="114300" distR="114300" simplePos="0" relativeHeight="251835904" behindDoc="0" locked="0" layoutInCell="1" allowOverlap="1" wp14:anchorId="779D5091" wp14:editId="38B13418">
            <wp:simplePos x="0" y="0"/>
            <wp:positionH relativeFrom="margin">
              <wp:align>center</wp:align>
            </wp:positionH>
            <wp:positionV relativeFrom="paragraph">
              <wp:posOffset>-1181034</wp:posOffset>
            </wp:positionV>
            <wp:extent cx="6522720" cy="10539837"/>
            <wp:effectExtent l="0" t="0" r="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lembar keaslian.jpg"/>
                    <pic:cNvPicPr/>
                  </pic:nvPicPr>
                  <pic:blipFill rotWithShape="1">
                    <a:blip r:embed="rId13">
                      <a:extLst>
                        <a:ext uri="{28A0092B-C50C-407E-A947-70E740481C1C}">
                          <a14:useLocalDpi xmlns:a14="http://schemas.microsoft.com/office/drawing/2010/main" val="0"/>
                        </a:ext>
                      </a:extLst>
                    </a:blip>
                    <a:srcRect l="2250" t="771"/>
                    <a:stretch/>
                  </pic:blipFill>
                  <pic:spPr bwMode="auto">
                    <a:xfrm>
                      <a:off x="0" y="0"/>
                      <a:ext cx="6522720" cy="105398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15D97BB" w14:textId="77777777" w:rsidR="00607CD2" w:rsidRDefault="00607CD2" w:rsidP="00607CD2">
      <w:pPr>
        <w:spacing w:line="240" w:lineRule="auto"/>
        <w:rPr>
          <w:rFonts w:cs="Times New Roman"/>
          <w:color w:val="000000"/>
          <w:szCs w:val="24"/>
        </w:rPr>
      </w:pPr>
    </w:p>
    <w:p w14:paraId="7E9289C4" w14:textId="77777777" w:rsidR="00607CD2" w:rsidRDefault="00607CD2" w:rsidP="00607CD2">
      <w:pPr>
        <w:spacing w:line="240" w:lineRule="auto"/>
        <w:rPr>
          <w:rFonts w:cs="Times New Roman"/>
          <w:color w:val="000000"/>
          <w:szCs w:val="24"/>
        </w:rPr>
      </w:pPr>
    </w:p>
    <w:p w14:paraId="56BC242E" w14:textId="77777777" w:rsidR="00607CD2" w:rsidRDefault="00607CD2" w:rsidP="00607CD2">
      <w:pPr>
        <w:spacing w:line="240" w:lineRule="auto"/>
        <w:rPr>
          <w:rFonts w:cs="Times New Roman"/>
          <w:color w:val="000000"/>
          <w:szCs w:val="24"/>
        </w:rPr>
      </w:pPr>
    </w:p>
    <w:p w14:paraId="0AC4E762" w14:textId="77777777" w:rsidR="00607CD2" w:rsidRDefault="00607CD2" w:rsidP="00607CD2">
      <w:pPr>
        <w:spacing w:line="240" w:lineRule="auto"/>
        <w:rPr>
          <w:rFonts w:cs="Times New Roman"/>
          <w:color w:val="000000"/>
          <w:szCs w:val="24"/>
        </w:rPr>
      </w:pPr>
    </w:p>
    <w:p w14:paraId="3EED58F1" w14:textId="77777777" w:rsidR="00607CD2" w:rsidRDefault="00607CD2" w:rsidP="00607CD2">
      <w:pPr>
        <w:spacing w:line="240" w:lineRule="auto"/>
        <w:rPr>
          <w:rFonts w:cs="Times New Roman"/>
          <w:color w:val="000000"/>
          <w:szCs w:val="24"/>
        </w:rPr>
      </w:pPr>
    </w:p>
    <w:p w14:paraId="3279F430" w14:textId="24C31B31" w:rsidR="00607CD2" w:rsidRDefault="00607CD2" w:rsidP="00607CD2">
      <w:pPr>
        <w:spacing w:line="240" w:lineRule="auto"/>
        <w:rPr>
          <w:rFonts w:cs="Times New Roman"/>
          <w:color w:val="000000"/>
          <w:szCs w:val="24"/>
        </w:rPr>
      </w:pPr>
    </w:p>
    <w:p w14:paraId="6BF6E151" w14:textId="792EDB4E" w:rsidR="001419FA" w:rsidRDefault="001419FA" w:rsidP="00607CD2">
      <w:pPr>
        <w:spacing w:line="240" w:lineRule="auto"/>
        <w:rPr>
          <w:rFonts w:cs="Times New Roman"/>
          <w:color w:val="000000"/>
          <w:szCs w:val="24"/>
        </w:rPr>
      </w:pPr>
    </w:p>
    <w:p w14:paraId="15A03B58" w14:textId="004527D6" w:rsidR="001419FA" w:rsidRDefault="001419FA" w:rsidP="00607CD2">
      <w:pPr>
        <w:spacing w:line="240" w:lineRule="auto"/>
        <w:rPr>
          <w:rFonts w:cs="Times New Roman"/>
          <w:color w:val="000000"/>
          <w:szCs w:val="24"/>
        </w:rPr>
      </w:pPr>
    </w:p>
    <w:p w14:paraId="7815E7E6" w14:textId="0482AD4E" w:rsidR="001419FA" w:rsidRDefault="001419FA" w:rsidP="00607CD2">
      <w:pPr>
        <w:spacing w:line="240" w:lineRule="auto"/>
        <w:rPr>
          <w:rFonts w:cs="Times New Roman"/>
          <w:color w:val="000000"/>
          <w:szCs w:val="24"/>
        </w:rPr>
      </w:pPr>
    </w:p>
    <w:p w14:paraId="243F473B" w14:textId="1CCB77DA" w:rsidR="001419FA" w:rsidRDefault="001419FA" w:rsidP="00607CD2">
      <w:pPr>
        <w:spacing w:line="240" w:lineRule="auto"/>
        <w:rPr>
          <w:rFonts w:cs="Times New Roman"/>
          <w:color w:val="000000"/>
          <w:szCs w:val="24"/>
        </w:rPr>
      </w:pPr>
    </w:p>
    <w:p w14:paraId="44C194CD" w14:textId="50673EC7" w:rsidR="001419FA" w:rsidRDefault="001419FA" w:rsidP="00607CD2">
      <w:pPr>
        <w:spacing w:line="240" w:lineRule="auto"/>
        <w:rPr>
          <w:rFonts w:cs="Times New Roman"/>
          <w:color w:val="000000"/>
          <w:szCs w:val="24"/>
        </w:rPr>
      </w:pPr>
    </w:p>
    <w:p w14:paraId="23E04923" w14:textId="0F42F484" w:rsidR="001419FA" w:rsidRDefault="001419FA" w:rsidP="00607CD2">
      <w:pPr>
        <w:spacing w:line="240" w:lineRule="auto"/>
        <w:rPr>
          <w:rFonts w:cs="Times New Roman"/>
          <w:color w:val="000000"/>
          <w:szCs w:val="24"/>
        </w:rPr>
      </w:pPr>
    </w:p>
    <w:p w14:paraId="16AB30BD" w14:textId="01992797" w:rsidR="001419FA" w:rsidRDefault="001419FA" w:rsidP="00607CD2">
      <w:pPr>
        <w:spacing w:line="240" w:lineRule="auto"/>
        <w:rPr>
          <w:rFonts w:cs="Times New Roman"/>
          <w:color w:val="000000"/>
          <w:szCs w:val="24"/>
        </w:rPr>
      </w:pPr>
    </w:p>
    <w:p w14:paraId="6B908FBD" w14:textId="168F48A0" w:rsidR="001419FA" w:rsidRDefault="001419FA" w:rsidP="00607CD2">
      <w:pPr>
        <w:spacing w:line="240" w:lineRule="auto"/>
        <w:rPr>
          <w:rFonts w:cs="Times New Roman"/>
          <w:color w:val="000000"/>
          <w:szCs w:val="24"/>
        </w:rPr>
      </w:pPr>
    </w:p>
    <w:p w14:paraId="11E1D11C" w14:textId="1E81EB72" w:rsidR="001419FA" w:rsidRDefault="001419FA" w:rsidP="00607CD2">
      <w:pPr>
        <w:spacing w:line="240" w:lineRule="auto"/>
        <w:rPr>
          <w:rFonts w:cs="Times New Roman"/>
          <w:color w:val="000000"/>
          <w:szCs w:val="24"/>
        </w:rPr>
      </w:pPr>
    </w:p>
    <w:p w14:paraId="79322D48" w14:textId="61BA7164" w:rsidR="001419FA" w:rsidRDefault="001419FA" w:rsidP="00607CD2">
      <w:pPr>
        <w:spacing w:line="240" w:lineRule="auto"/>
        <w:rPr>
          <w:rFonts w:cs="Times New Roman"/>
          <w:color w:val="000000"/>
          <w:szCs w:val="24"/>
        </w:rPr>
      </w:pPr>
    </w:p>
    <w:p w14:paraId="489D0230" w14:textId="6891F762" w:rsidR="001419FA" w:rsidRDefault="001419FA" w:rsidP="00607CD2">
      <w:pPr>
        <w:spacing w:line="240" w:lineRule="auto"/>
        <w:rPr>
          <w:rFonts w:cs="Times New Roman"/>
          <w:color w:val="000000"/>
          <w:szCs w:val="24"/>
        </w:rPr>
      </w:pPr>
    </w:p>
    <w:p w14:paraId="42CC5C91" w14:textId="14C2BB1A" w:rsidR="001419FA" w:rsidRDefault="001419FA" w:rsidP="00607CD2">
      <w:pPr>
        <w:spacing w:line="240" w:lineRule="auto"/>
        <w:rPr>
          <w:rFonts w:cs="Times New Roman"/>
          <w:color w:val="000000"/>
          <w:szCs w:val="24"/>
        </w:rPr>
      </w:pPr>
    </w:p>
    <w:p w14:paraId="0D908AC6" w14:textId="19082AFE" w:rsidR="001419FA" w:rsidRDefault="001419FA" w:rsidP="00607CD2">
      <w:pPr>
        <w:spacing w:line="240" w:lineRule="auto"/>
        <w:rPr>
          <w:rFonts w:cs="Times New Roman"/>
          <w:color w:val="000000"/>
          <w:szCs w:val="24"/>
        </w:rPr>
      </w:pPr>
    </w:p>
    <w:p w14:paraId="69661243" w14:textId="7DB1AA35" w:rsidR="001419FA" w:rsidRDefault="001419FA" w:rsidP="00607CD2">
      <w:pPr>
        <w:spacing w:line="240" w:lineRule="auto"/>
        <w:rPr>
          <w:rFonts w:cs="Times New Roman"/>
          <w:color w:val="000000"/>
          <w:szCs w:val="24"/>
        </w:rPr>
      </w:pPr>
    </w:p>
    <w:p w14:paraId="23DBBF12" w14:textId="6EDB8818" w:rsidR="001419FA" w:rsidRDefault="001419FA" w:rsidP="00607CD2">
      <w:pPr>
        <w:spacing w:line="240" w:lineRule="auto"/>
        <w:rPr>
          <w:rFonts w:cs="Times New Roman"/>
          <w:color w:val="000000"/>
          <w:szCs w:val="24"/>
        </w:rPr>
      </w:pPr>
    </w:p>
    <w:p w14:paraId="7700EAD0" w14:textId="77811456" w:rsidR="001419FA" w:rsidRDefault="001419FA" w:rsidP="00607CD2">
      <w:pPr>
        <w:spacing w:line="240" w:lineRule="auto"/>
        <w:rPr>
          <w:rFonts w:cs="Times New Roman"/>
          <w:color w:val="000000"/>
          <w:szCs w:val="24"/>
        </w:rPr>
      </w:pPr>
    </w:p>
    <w:p w14:paraId="2DF61F47" w14:textId="5AD1BE81" w:rsidR="001419FA" w:rsidRDefault="001419FA" w:rsidP="00607CD2">
      <w:pPr>
        <w:spacing w:line="240" w:lineRule="auto"/>
        <w:rPr>
          <w:rFonts w:cs="Times New Roman"/>
          <w:color w:val="000000"/>
          <w:szCs w:val="24"/>
        </w:rPr>
      </w:pPr>
    </w:p>
    <w:p w14:paraId="3B864DF4" w14:textId="10CA7774" w:rsidR="001419FA" w:rsidRDefault="001419FA" w:rsidP="00607CD2">
      <w:pPr>
        <w:spacing w:line="240" w:lineRule="auto"/>
        <w:rPr>
          <w:rFonts w:cs="Times New Roman"/>
          <w:color w:val="000000"/>
          <w:szCs w:val="24"/>
        </w:rPr>
      </w:pPr>
    </w:p>
    <w:p w14:paraId="42554501" w14:textId="23D8AF42" w:rsidR="001419FA" w:rsidRDefault="001419FA" w:rsidP="00607CD2">
      <w:pPr>
        <w:spacing w:line="240" w:lineRule="auto"/>
        <w:rPr>
          <w:rFonts w:cs="Times New Roman"/>
          <w:color w:val="000000"/>
          <w:szCs w:val="24"/>
        </w:rPr>
      </w:pPr>
    </w:p>
    <w:p w14:paraId="4AC84B7F" w14:textId="4952D949" w:rsidR="001419FA" w:rsidRDefault="001419FA" w:rsidP="00607CD2">
      <w:pPr>
        <w:spacing w:line="240" w:lineRule="auto"/>
        <w:rPr>
          <w:rFonts w:cs="Times New Roman"/>
          <w:color w:val="000000"/>
          <w:szCs w:val="24"/>
        </w:rPr>
      </w:pPr>
    </w:p>
    <w:p w14:paraId="0A66B098" w14:textId="56124708" w:rsidR="001419FA" w:rsidRDefault="001419FA" w:rsidP="00607CD2">
      <w:pPr>
        <w:spacing w:line="240" w:lineRule="auto"/>
        <w:rPr>
          <w:rFonts w:cs="Times New Roman"/>
          <w:color w:val="000000"/>
          <w:szCs w:val="24"/>
        </w:rPr>
      </w:pPr>
    </w:p>
    <w:p w14:paraId="163BEBAE" w14:textId="399E0044" w:rsidR="001419FA" w:rsidRDefault="001419FA" w:rsidP="00607CD2">
      <w:pPr>
        <w:spacing w:line="240" w:lineRule="auto"/>
        <w:rPr>
          <w:rFonts w:cs="Times New Roman"/>
          <w:color w:val="000000"/>
          <w:szCs w:val="24"/>
        </w:rPr>
      </w:pPr>
    </w:p>
    <w:p w14:paraId="7D7D12C8" w14:textId="19367E9F" w:rsidR="001419FA" w:rsidRDefault="001419FA" w:rsidP="00607CD2">
      <w:pPr>
        <w:spacing w:line="240" w:lineRule="auto"/>
        <w:rPr>
          <w:rFonts w:cs="Times New Roman"/>
          <w:color w:val="000000"/>
          <w:szCs w:val="24"/>
        </w:rPr>
      </w:pPr>
    </w:p>
    <w:p w14:paraId="5AA461C4" w14:textId="04AF3D6E" w:rsidR="001419FA" w:rsidRDefault="001419FA" w:rsidP="00607CD2">
      <w:pPr>
        <w:spacing w:line="240" w:lineRule="auto"/>
        <w:rPr>
          <w:rFonts w:cs="Times New Roman"/>
          <w:color w:val="000000"/>
          <w:szCs w:val="24"/>
        </w:rPr>
      </w:pPr>
    </w:p>
    <w:p w14:paraId="51D44B79" w14:textId="3E2842B6" w:rsidR="001419FA" w:rsidRDefault="001419FA" w:rsidP="00607CD2">
      <w:pPr>
        <w:spacing w:line="240" w:lineRule="auto"/>
        <w:rPr>
          <w:rFonts w:cs="Times New Roman"/>
          <w:color w:val="000000"/>
          <w:szCs w:val="24"/>
        </w:rPr>
      </w:pPr>
    </w:p>
    <w:p w14:paraId="2994074D" w14:textId="6E236C2A" w:rsidR="001419FA" w:rsidRDefault="001419FA" w:rsidP="00607CD2">
      <w:pPr>
        <w:spacing w:line="240" w:lineRule="auto"/>
        <w:rPr>
          <w:rFonts w:cs="Times New Roman"/>
          <w:color w:val="000000"/>
          <w:szCs w:val="24"/>
        </w:rPr>
      </w:pPr>
    </w:p>
    <w:p w14:paraId="5FF986DC" w14:textId="2A06F92D" w:rsidR="001419FA" w:rsidRDefault="001419FA" w:rsidP="00607CD2">
      <w:pPr>
        <w:spacing w:line="240" w:lineRule="auto"/>
        <w:rPr>
          <w:rFonts w:cs="Times New Roman"/>
          <w:color w:val="000000"/>
          <w:szCs w:val="24"/>
        </w:rPr>
      </w:pPr>
    </w:p>
    <w:p w14:paraId="68920C49" w14:textId="72513B1A" w:rsidR="001419FA" w:rsidRDefault="001419FA" w:rsidP="00607CD2">
      <w:pPr>
        <w:spacing w:line="240" w:lineRule="auto"/>
        <w:rPr>
          <w:rFonts w:cs="Times New Roman"/>
          <w:color w:val="000000"/>
          <w:szCs w:val="24"/>
        </w:rPr>
      </w:pPr>
    </w:p>
    <w:p w14:paraId="31554A75" w14:textId="29AEFACB" w:rsidR="001419FA" w:rsidRDefault="001419FA" w:rsidP="00607CD2">
      <w:pPr>
        <w:spacing w:line="240" w:lineRule="auto"/>
        <w:rPr>
          <w:rFonts w:cs="Times New Roman"/>
          <w:color w:val="000000"/>
          <w:szCs w:val="24"/>
        </w:rPr>
      </w:pPr>
    </w:p>
    <w:p w14:paraId="38D7FCB0" w14:textId="5105B597" w:rsidR="00A64418" w:rsidRDefault="00A64418" w:rsidP="00607CD2">
      <w:pPr>
        <w:spacing w:line="240" w:lineRule="auto"/>
        <w:rPr>
          <w:rFonts w:cs="Times New Roman"/>
          <w:color w:val="000000"/>
          <w:szCs w:val="24"/>
        </w:rPr>
      </w:pPr>
    </w:p>
    <w:p w14:paraId="631450E6" w14:textId="1D7068BD" w:rsidR="00A64418" w:rsidRDefault="00A64418" w:rsidP="00607CD2">
      <w:pPr>
        <w:spacing w:line="240" w:lineRule="auto"/>
        <w:rPr>
          <w:rFonts w:cs="Times New Roman"/>
          <w:color w:val="000000"/>
          <w:szCs w:val="24"/>
        </w:rPr>
      </w:pPr>
    </w:p>
    <w:p w14:paraId="7C6EE4B0" w14:textId="45481F76" w:rsidR="00A64418" w:rsidRDefault="00A64418" w:rsidP="00607CD2">
      <w:pPr>
        <w:spacing w:line="240" w:lineRule="auto"/>
        <w:rPr>
          <w:rFonts w:cs="Times New Roman"/>
          <w:color w:val="000000"/>
          <w:szCs w:val="24"/>
        </w:rPr>
      </w:pPr>
    </w:p>
    <w:p w14:paraId="7AEBBE84" w14:textId="40F8C730" w:rsidR="00A64418" w:rsidRDefault="00A64418" w:rsidP="00607CD2">
      <w:pPr>
        <w:spacing w:line="240" w:lineRule="auto"/>
        <w:rPr>
          <w:rFonts w:cs="Times New Roman"/>
          <w:color w:val="000000"/>
          <w:szCs w:val="24"/>
        </w:rPr>
      </w:pPr>
    </w:p>
    <w:p w14:paraId="22FE5262" w14:textId="11AB3A31" w:rsidR="00A64418" w:rsidRDefault="00A64418" w:rsidP="00607CD2">
      <w:pPr>
        <w:spacing w:line="240" w:lineRule="auto"/>
        <w:rPr>
          <w:rFonts w:cs="Times New Roman"/>
          <w:color w:val="000000"/>
          <w:szCs w:val="24"/>
        </w:rPr>
      </w:pPr>
    </w:p>
    <w:p w14:paraId="70E4334E" w14:textId="77777777" w:rsidR="00A64418" w:rsidRDefault="00A64418" w:rsidP="00607CD2">
      <w:pPr>
        <w:spacing w:line="240" w:lineRule="auto"/>
        <w:rPr>
          <w:rFonts w:cs="Times New Roman"/>
          <w:color w:val="000000"/>
          <w:szCs w:val="24"/>
        </w:rPr>
      </w:pPr>
    </w:p>
    <w:p w14:paraId="31A71A3E" w14:textId="3ED03BC9" w:rsidR="001419FA" w:rsidRDefault="001419FA" w:rsidP="00607CD2">
      <w:pPr>
        <w:spacing w:line="240" w:lineRule="auto"/>
        <w:rPr>
          <w:rFonts w:cs="Times New Roman"/>
          <w:color w:val="000000"/>
          <w:szCs w:val="24"/>
        </w:rPr>
      </w:pPr>
    </w:p>
    <w:p w14:paraId="5592690E" w14:textId="02462638" w:rsidR="001419FA" w:rsidRDefault="001419FA" w:rsidP="00607CD2">
      <w:pPr>
        <w:spacing w:line="240" w:lineRule="auto"/>
        <w:rPr>
          <w:rFonts w:cs="Times New Roman"/>
          <w:color w:val="000000"/>
          <w:szCs w:val="24"/>
        </w:rPr>
      </w:pPr>
    </w:p>
    <w:p w14:paraId="5834F315" w14:textId="720DB4E3" w:rsidR="001419FA" w:rsidRDefault="001419FA" w:rsidP="00607CD2">
      <w:pPr>
        <w:spacing w:line="240" w:lineRule="auto"/>
        <w:rPr>
          <w:rFonts w:cs="Times New Roman"/>
          <w:color w:val="000000"/>
          <w:szCs w:val="24"/>
        </w:rPr>
      </w:pPr>
    </w:p>
    <w:p w14:paraId="12E168F8" w14:textId="77777777" w:rsidR="001419FA" w:rsidRDefault="001419FA" w:rsidP="00607CD2">
      <w:pPr>
        <w:spacing w:line="240" w:lineRule="auto"/>
        <w:rPr>
          <w:rFonts w:cs="Times New Roman"/>
          <w:color w:val="000000"/>
          <w:szCs w:val="24"/>
        </w:rPr>
      </w:pPr>
    </w:p>
    <w:p w14:paraId="72928150" w14:textId="1EAB0EC6" w:rsidR="00472539" w:rsidRDefault="00472539" w:rsidP="00472539">
      <w:pPr>
        <w:pStyle w:val="Heading1"/>
        <w:rPr>
          <w:color w:val="000000"/>
          <w:szCs w:val="28"/>
        </w:rPr>
      </w:pPr>
      <w:bookmarkStart w:id="1" w:name="_Toc15024836"/>
      <w:bookmarkStart w:id="2" w:name="_Toc14902445"/>
      <w:bookmarkStart w:id="3" w:name="_Toc15919172"/>
      <w:r>
        <w:rPr>
          <w:color w:val="000000"/>
          <w:szCs w:val="28"/>
        </w:rPr>
        <w:lastRenderedPageBreak/>
        <w:t>HALAMAN MOTTO</w:t>
      </w:r>
      <w:bookmarkEnd w:id="1"/>
      <w:bookmarkEnd w:id="2"/>
      <w:bookmarkEnd w:id="3"/>
    </w:p>
    <w:p w14:paraId="2362781B" w14:textId="77777777" w:rsidR="00D41CEA" w:rsidRPr="00D41CEA" w:rsidRDefault="00D41CEA" w:rsidP="00D41CEA"/>
    <w:p w14:paraId="7977BCE4" w14:textId="27774C77" w:rsidR="00472539" w:rsidRDefault="00472539" w:rsidP="00472539">
      <w:pPr>
        <w:rPr>
          <w:lang w:val="en-US"/>
        </w:rPr>
      </w:pPr>
    </w:p>
    <w:p w14:paraId="26BD2ADA" w14:textId="4221BAD2" w:rsidR="001C049B" w:rsidRDefault="001C049B" w:rsidP="00472539">
      <w:pPr>
        <w:rPr>
          <w:lang w:val="en-US"/>
        </w:rPr>
      </w:pPr>
    </w:p>
    <w:p w14:paraId="2308EB06" w14:textId="282D0BC4" w:rsidR="001C049B" w:rsidRDefault="001C049B" w:rsidP="00472539">
      <w:pPr>
        <w:rPr>
          <w:lang w:val="en-US"/>
        </w:rPr>
      </w:pPr>
    </w:p>
    <w:p w14:paraId="632915B9" w14:textId="3A334AE6" w:rsidR="001C049B" w:rsidRDefault="001C049B" w:rsidP="00472539">
      <w:pPr>
        <w:rPr>
          <w:lang w:val="en-US"/>
        </w:rPr>
      </w:pPr>
    </w:p>
    <w:p w14:paraId="5CCD3A96" w14:textId="484D6EF3" w:rsidR="001C049B" w:rsidRDefault="001C049B" w:rsidP="00472539">
      <w:pPr>
        <w:rPr>
          <w:lang w:val="en-US"/>
        </w:rPr>
      </w:pPr>
    </w:p>
    <w:p w14:paraId="5DA62DAD" w14:textId="4B33380A" w:rsidR="001C049B" w:rsidRDefault="001C049B" w:rsidP="00472539">
      <w:pPr>
        <w:rPr>
          <w:lang w:val="en-US"/>
        </w:rPr>
      </w:pPr>
    </w:p>
    <w:p w14:paraId="06F9AA95" w14:textId="3311CC87" w:rsidR="001C049B" w:rsidRDefault="001C049B" w:rsidP="00472539">
      <w:pPr>
        <w:rPr>
          <w:lang w:val="en-US"/>
        </w:rPr>
      </w:pPr>
    </w:p>
    <w:p w14:paraId="4CE02BF0" w14:textId="4F02684F" w:rsidR="001C049B" w:rsidRDefault="001C049B" w:rsidP="00472539">
      <w:pPr>
        <w:rPr>
          <w:lang w:val="en-US"/>
        </w:rPr>
      </w:pPr>
    </w:p>
    <w:p w14:paraId="2A687B89" w14:textId="055812A3" w:rsidR="001C049B" w:rsidRDefault="001C049B" w:rsidP="00472539">
      <w:pPr>
        <w:rPr>
          <w:lang w:val="en-US"/>
        </w:rPr>
      </w:pPr>
    </w:p>
    <w:p w14:paraId="1ECF9EDB" w14:textId="1E0DEE69" w:rsidR="001C049B" w:rsidRDefault="001C049B" w:rsidP="00472539">
      <w:pPr>
        <w:rPr>
          <w:lang w:val="en-US"/>
        </w:rPr>
      </w:pPr>
    </w:p>
    <w:p w14:paraId="04E6F3E8" w14:textId="2B27ABA7" w:rsidR="001C049B" w:rsidRDefault="001C049B" w:rsidP="00472539">
      <w:pPr>
        <w:rPr>
          <w:lang w:val="en-US"/>
        </w:rPr>
      </w:pPr>
    </w:p>
    <w:p w14:paraId="2BF0EB21" w14:textId="77777777" w:rsidR="001C049B" w:rsidRDefault="001C049B" w:rsidP="00472539">
      <w:pPr>
        <w:rPr>
          <w:lang w:val="en-US"/>
        </w:rPr>
      </w:pPr>
    </w:p>
    <w:p w14:paraId="0B9998BA" w14:textId="24D717E3" w:rsidR="00607CD2" w:rsidRPr="001C049B" w:rsidRDefault="00472539" w:rsidP="00472539">
      <w:pPr>
        <w:spacing w:line="240" w:lineRule="auto"/>
        <w:rPr>
          <w:rFonts w:ascii="Futura Bk BT" w:hAnsi="Futura Bk BT" w:cs="Times New Roman"/>
          <w:color w:val="000000"/>
          <w:szCs w:val="24"/>
        </w:rPr>
      </w:pPr>
      <w:r w:rsidRPr="001C049B">
        <w:rPr>
          <w:rFonts w:ascii="Futura Bk BT" w:hAnsi="Futura Bk BT" w:cs="Times New Roman"/>
          <w:sz w:val="56"/>
          <w:szCs w:val="56"/>
        </w:rPr>
        <w:t>“</w:t>
      </w:r>
      <w:r w:rsidRPr="001C049B">
        <w:rPr>
          <w:rFonts w:ascii="Futura Bk BT" w:hAnsi="Futura Bk BT" w:cs="Times New Roman"/>
          <w:sz w:val="56"/>
          <w:szCs w:val="56"/>
          <w:lang w:val="en-US"/>
        </w:rPr>
        <w:t xml:space="preserve">Hiduplah sebagaimana </w:t>
      </w:r>
      <w:r w:rsidR="00D41CEA" w:rsidRPr="001C049B">
        <w:rPr>
          <w:rFonts w:ascii="Futura Bk BT" w:hAnsi="Futura Bk BT" w:cs="Times New Roman"/>
          <w:sz w:val="56"/>
          <w:szCs w:val="56"/>
          <w:lang w:val="en-US"/>
        </w:rPr>
        <w:t xml:space="preserve">ini </w:t>
      </w:r>
      <w:r w:rsidRPr="001C049B">
        <w:rPr>
          <w:rFonts w:ascii="Futura Bk BT" w:hAnsi="Futura Bk BT" w:cs="Times New Roman"/>
          <w:sz w:val="56"/>
          <w:szCs w:val="56"/>
          <w:lang w:val="en-US"/>
        </w:rPr>
        <w:t>adalah hari terakhirmu di dunia</w:t>
      </w:r>
      <w:r w:rsidRPr="001C049B">
        <w:rPr>
          <w:rFonts w:ascii="Futura Bk BT" w:hAnsi="Futura Bk BT" w:cs="Times New Roman"/>
          <w:sz w:val="56"/>
          <w:szCs w:val="56"/>
        </w:rPr>
        <w:t>”</w:t>
      </w:r>
    </w:p>
    <w:p w14:paraId="1E84CF65" w14:textId="06BF2884" w:rsidR="00607CD2" w:rsidRDefault="00607CD2" w:rsidP="00607CD2">
      <w:pPr>
        <w:spacing w:line="240" w:lineRule="auto"/>
        <w:rPr>
          <w:rFonts w:cs="Times New Roman"/>
          <w:color w:val="000000"/>
          <w:szCs w:val="24"/>
        </w:rPr>
      </w:pPr>
    </w:p>
    <w:p w14:paraId="6E8213B0" w14:textId="0F3A2893" w:rsidR="00943024" w:rsidRDefault="00943024" w:rsidP="00607CD2">
      <w:pPr>
        <w:spacing w:line="240" w:lineRule="auto"/>
        <w:rPr>
          <w:rFonts w:cs="Times New Roman"/>
          <w:color w:val="000000"/>
          <w:szCs w:val="24"/>
        </w:rPr>
      </w:pPr>
    </w:p>
    <w:p w14:paraId="45333697" w14:textId="58C2189E" w:rsidR="00943024" w:rsidRDefault="00943024" w:rsidP="00607CD2">
      <w:pPr>
        <w:spacing w:line="240" w:lineRule="auto"/>
        <w:rPr>
          <w:rFonts w:cs="Times New Roman"/>
          <w:color w:val="000000"/>
          <w:szCs w:val="24"/>
        </w:rPr>
      </w:pPr>
    </w:p>
    <w:p w14:paraId="29375678" w14:textId="4AFCF0BE" w:rsidR="00943024" w:rsidRDefault="00943024" w:rsidP="00607CD2">
      <w:pPr>
        <w:spacing w:line="240" w:lineRule="auto"/>
        <w:rPr>
          <w:rFonts w:cs="Times New Roman"/>
          <w:color w:val="000000"/>
          <w:szCs w:val="24"/>
        </w:rPr>
      </w:pPr>
    </w:p>
    <w:p w14:paraId="64AC76DF" w14:textId="47593EA6" w:rsidR="00943024" w:rsidRDefault="00943024" w:rsidP="00607CD2">
      <w:pPr>
        <w:spacing w:line="240" w:lineRule="auto"/>
        <w:rPr>
          <w:rFonts w:cs="Times New Roman"/>
          <w:color w:val="000000"/>
          <w:szCs w:val="24"/>
        </w:rPr>
      </w:pPr>
    </w:p>
    <w:p w14:paraId="45C546E3" w14:textId="3C3D5179" w:rsidR="00943024" w:rsidRDefault="00943024" w:rsidP="00607CD2">
      <w:pPr>
        <w:spacing w:line="240" w:lineRule="auto"/>
        <w:rPr>
          <w:rFonts w:cs="Times New Roman"/>
          <w:color w:val="000000"/>
          <w:szCs w:val="24"/>
        </w:rPr>
      </w:pPr>
    </w:p>
    <w:p w14:paraId="176B7516" w14:textId="10779693" w:rsidR="00943024" w:rsidRDefault="00943024" w:rsidP="00607CD2">
      <w:pPr>
        <w:spacing w:line="240" w:lineRule="auto"/>
        <w:rPr>
          <w:rFonts w:cs="Times New Roman"/>
          <w:color w:val="000000"/>
          <w:szCs w:val="24"/>
        </w:rPr>
      </w:pPr>
    </w:p>
    <w:p w14:paraId="56D8471D" w14:textId="422D08D7" w:rsidR="00943024" w:rsidRDefault="00943024" w:rsidP="00607CD2">
      <w:pPr>
        <w:spacing w:line="240" w:lineRule="auto"/>
        <w:rPr>
          <w:rFonts w:cs="Times New Roman"/>
          <w:color w:val="000000"/>
          <w:szCs w:val="24"/>
        </w:rPr>
      </w:pPr>
    </w:p>
    <w:p w14:paraId="54B8E9C2" w14:textId="54ECA685" w:rsidR="00943024" w:rsidRDefault="00943024" w:rsidP="00607CD2">
      <w:pPr>
        <w:spacing w:line="240" w:lineRule="auto"/>
        <w:rPr>
          <w:rFonts w:cs="Times New Roman"/>
          <w:color w:val="000000"/>
          <w:szCs w:val="24"/>
        </w:rPr>
      </w:pPr>
    </w:p>
    <w:p w14:paraId="15BD1D80" w14:textId="13218188" w:rsidR="00943024" w:rsidRDefault="00943024" w:rsidP="00607CD2">
      <w:pPr>
        <w:spacing w:line="240" w:lineRule="auto"/>
        <w:rPr>
          <w:rFonts w:cs="Times New Roman"/>
          <w:color w:val="000000"/>
          <w:szCs w:val="24"/>
        </w:rPr>
      </w:pPr>
    </w:p>
    <w:p w14:paraId="07730392" w14:textId="625C9E40" w:rsidR="00943024" w:rsidRDefault="00943024" w:rsidP="00607CD2">
      <w:pPr>
        <w:spacing w:line="240" w:lineRule="auto"/>
        <w:rPr>
          <w:rFonts w:cs="Times New Roman"/>
          <w:color w:val="000000"/>
          <w:szCs w:val="24"/>
        </w:rPr>
      </w:pPr>
    </w:p>
    <w:p w14:paraId="162FEF85" w14:textId="480474DE" w:rsidR="00943024" w:rsidRDefault="00943024" w:rsidP="00607CD2">
      <w:pPr>
        <w:spacing w:line="240" w:lineRule="auto"/>
        <w:rPr>
          <w:rFonts w:cs="Times New Roman"/>
          <w:color w:val="000000"/>
          <w:szCs w:val="24"/>
        </w:rPr>
      </w:pPr>
    </w:p>
    <w:p w14:paraId="6E044149" w14:textId="34498927" w:rsidR="00943024" w:rsidRDefault="00943024" w:rsidP="00607CD2">
      <w:pPr>
        <w:spacing w:line="240" w:lineRule="auto"/>
        <w:rPr>
          <w:rFonts w:cs="Times New Roman"/>
          <w:color w:val="000000"/>
          <w:szCs w:val="24"/>
        </w:rPr>
      </w:pPr>
    </w:p>
    <w:p w14:paraId="041F6BEC" w14:textId="447BEC8A" w:rsidR="00943024" w:rsidRDefault="00943024" w:rsidP="00607CD2">
      <w:pPr>
        <w:spacing w:line="240" w:lineRule="auto"/>
        <w:rPr>
          <w:rFonts w:cs="Times New Roman"/>
          <w:color w:val="000000"/>
          <w:szCs w:val="24"/>
        </w:rPr>
      </w:pPr>
    </w:p>
    <w:p w14:paraId="612E3FA0" w14:textId="464BC0A1" w:rsidR="00943024" w:rsidRDefault="00943024" w:rsidP="00607CD2">
      <w:pPr>
        <w:spacing w:line="240" w:lineRule="auto"/>
        <w:rPr>
          <w:rFonts w:cs="Times New Roman"/>
          <w:color w:val="000000"/>
          <w:szCs w:val="24"/>
        </w:rPr>
      </w:pPr>
    </w:p>
    <w:p w14:paraId="6329C2B8" w14:textId="541FEBB4" w:rsidR="00943024" w:rsidRDefault="00943024" w:rsidP="00607CD2">
      <w:pPr>
        <w:spacing w:line="240" w:lineRule="auto"/>
        <w:rPr>
          <w:rFonts w:cs="Times New Roman"/>
          <w:color w:val="000000"/>
          <w:szCs w:val="24"/>
        </w:rPr>
      </w:pPr>
    </w:p>
    <w:p w14:paraId="67A23094" w14:textId="542E95F3" w:rsidR="00943024" w:rsidRDefault="00943024" w:rsidP="00607CD2">
      <w:pPr>
        <w:spacing w:line="240" w:lineRule="auto"/>
        <w:rPr>
          <w:rFonts w:cs="Times New Roman"/>
          <w:color w:val="000000"/>
          <w:szCs w:val="24"/>
        </w:rPr>
      </w:pPr>
    </w:p>
    <w:p w14:paraId="1A3B729B" w14:textId="00EF706B" w:rsidR="00943024" w:rsidRDefault="00943024" w:rsidP="00607CD2">
      <w:pPr>
        <w:spacing w:line="240" w:lineRule="auto"/>
        <w:rPr>
          <w:rFonts w:cs="Times New Roman"/>
          <w:color w:val="000000"/>
          <w:szCs w:val="24"/>
        </w:rPr>
      </w:pPr>
    </w:p>
    <w:p w14:paraId="7CB85E42" w14:textId="4804FC51" w:rsidR="00A64418" w:rsidRDefault="00A64418" w:rsidP="00607CD2">
      <w:pPr>
        <w:spacing w:line="240" w:lineRule="auto"/>
        <w:rPr>
          <w:rFonts w:cs="Times New Roman"/>
          <w:color w:val="000000"/>
          <w:szCs w:val="24"/>
        </w:rPr>
      </w:pPr>
    </w:p>
    <w:p w14:paraId="02509BDA" w14:textId="6977A74D" w:rsidR="00A64418" w:rsidRDefault="00A64418" w:rsidP="00607CD2">
      <w:pPr>
        <w:spacing w:line="240" w:lineRule="auto"/>
        <w:rPr>
          <w:rFonts w:cs="Times New Roman"/>
          <w:color w:val="000000"/>
          <w:szCs w:val="24"/>
        </w:rPr>
      </w:pPr>
    </w:p>
    <w:p w14:paraId="361B098B" w14:textId="4DC8D05B" w:rsidR="00943024" w:rsidRDefault="00943024" w:rsidP="00943024">
      <w:pPr>
        <w:pStyle w:val="Heading1"/>
        <w:rPr>
          <w:szCs w:val="28"/>
        </w:rPr>
      </w:pPr>
      <w:bookmarkStart w:id="4" w:name="_Toc15024837"/>
      <w:bookmarkStart w:id="5" w:name="_Toc14902446"/>
      <w:bookmarkStart w:id="6" w:name="_Toc15919173"/>
      <w:r>
        <w:rPr>
          <w:szCs w:val="28"/>
        </w:rPr>
        <w:lastRenderedPageBreak/>
        <w:t>HALAMAN PERSEMBAHAN</w:t>
      </w:r>
      <w:bookmarkEnd w:id="4"/>
      <w:bookmarkEnd w:id="5"/>
      <w:bookmarkEnd w:id="6"/>
    </w:p>
    <w:p w14:paraId="2BEE20FB" w14:textId="77777777" w:rsidR="00A5107A" w:rsidRPr="00A5107A" w:rsidRDefault="00A5107A" w:rsidP="00A5107A"/>
    <w:p w14:paraId="4649FAA4" w14:textId="37ACB943" w:rsidR="00943024" w:rsidRDefault="00943024" w:rsidP="00943024">
      <w:pPr>
        <w:ind w:firstLine="720"/>
        <w:rPr>
          <w:rFonts w:asciiTheme="majorBidi" w:hAnsiTheme="majorBidi" w:cstheme="majorBidi"/>
          <w:szCs w:val="24"/>
          <w:lang w:val="en-US"/>
        </w:rPr>
      </w:pPr>
      <w:r>
        <w:rPr>
          <w:rFonts w:asciiTheme="majorBidi" w:hAnsiTheme="majorBidi" w:cstheme="majorBidi"/>
          <w:szCs w:val="24"/>
        </w:rPr>
        <w:t>Segala puji bagi Allah SWT, atas segala nikmat, karunia serta ridho-Nya yang senantiasa menuntun langkahku dan memberiku kekuatan dalam menyelesaikan skripsi ini. Tak lupa, Sholawat serta salam saya haturkan pada junjungan Nabi</w:t>
      </w:r>
      <w:r>
        <w:rPr>
          <w:rFonts w:asciiTheme="majorBidi" w:hAnsiTheme="majorBidi" w:cstheme="majorBidi"/>
          <w:szCs w:val="24"/>
          <w:lang w:val="en-US"/>
        </w:rPr>
        <w:t xml:space="preserve"> </w:t>
      </w:r>
      <w:r>
        <w:rPr>
          <w:rFonts w:asciiTheme="majorBidi" w:hAnsiTheme="majorBidi" w:cstheme="majorBidi"/>
          <w:szCs w:val="24"/>
        </w:rPr>
        <w:t>besar umat Islam, Nabi Muhammad SAW.</w:t>
      </w:r>
    </w:p>
    <w:p w14:paraId="1F213F58" w14:textId="77777777" w:rsidR="00943024" w:rsidRDefault="00943024" w:rsidP="00943024">
      <w:pPr>
        <w:rPr>
          <w:rFonts w:asciiTheme="majorBidi" w:hAnsiTheme="majorBidi" w:cstheme="majorBidi"/>
          <w:szCs w:val="24"/>
        </w:rPr>
      </w:pPr>
      <w:r>
        <w:rPr>
          <w:rFonts w:asciiTheme="majorBidi" w:hAnsiTheme="majorBidi" w:cstheme="majorBidi"/>
          <w:szCs w:val="24"/>
        </w:rPr>
        <w:t>Saya persembahkan karya ini untuk:</w:t>
      </w:r>
    </w:p>
    <w:p w14:paraId="5987DDAC" w14:textId="757BE6F8" w:rsidR="00943024" w:rsidRDefault="00943024" w:rsidP="00943024">
      <w:pPr>
        <w:ind w:firstLine="567"/>
        <w:rPr>
          <w:rFonts w:asciiTheme="majorBidi" w:hAnsiTheme="majorBidi" w:cstheme="majorBidi"/>
          <w:szCs w:val="24"/>
        </w:rPr>
      </w:pPr>
      <w:r>
        <w:rPr>
          <w:rFonts w:asciiTheme="majorBidi" w:hAnsiTheme="majorBidi" w:cstheme="majorBidi"/>
          <w:szCs w:val="24"/>
        </w:rPr>
        <w:t xml:space="preserve">Kedua orang tua tercinta, </w:t>
      </w:r>
      <w:r w:rsidR="00231D18">
        <w:rPr>
          <w:rFonts w:asciiTheme="majorBidi" w:hAnsiTheme="majorBidi" w:cstheme="majorBidi"/>
          <w:szCs w:val="24"/>
          <w:lang w:val="en-US"/>
        </w:rPr>
        <w:t>Almarhum</w:t>
      </w:r>
      <w:r>
        <w:rPr>
          <w:rFonts w:asciiTheme="majorBidi" w:hAnsiTheme="majorBidi" w:cstheme="majorBidi"/>
          <w:szCs w:val="24"/>
        </w:rPr>
        <w:t xml:space="preserve"> </w:t>
      </w:r>
      <w:r w:rsidR="00231D18">
        <w:rPr>
          <w:rFonts w:asciiTheme="majorBidi" w:hAnsiTheme="majorBidi" w:cstheme="majorBidi"/>
          <w:szCs w:val="24"/>
          <w:lang w:val="en-US"/>
        </w:rPr>
        <w:t>Hanni Setyo Yuwono</w:t>
      </w:r>
      <w:r>
        <w:rPr>
          <w:rFonts w:asciiTheme="majorBidi" w:hAnsiTheme="majorBidi" w:cstheme="majorBidi"/>
          <w:szCs w:val="24"/>
        </w:rPr>
        <w:t xml:space="preserve">, dan Ibu </w:t>
      </w:r>
      <w:r w:rsidR="00231D18">
        <w:rPr>
          <w:rFonts w:asciiTheme="majorBidi" w:hAnsiTheme="majorBidi" w:cstheme="majorBidi"/>
          <w:szCs w:val="24"/>
          <w:lang w:val="en-US"/>
        </w:rPr>
        <w:t xml:space="preserve">Dwi Agustini </w:t>
      </w:r>
      <w:r>
        <w:rPr>
          <w:rFonts w:asciiTheme="majorBidi" w:hAnsiTheme="majorBidi" w:cstheme="majorBidi"/>
          <w:szCs w:val="24"/>
        </w:rPr>
        <w:t>yang telah memberikan</w:t>
      </w:r>
      <w:r w:rsidR="00B90BFF">
        <w:rPr>
          <w:rFonts w:asciiTheme="majorBidi" w:hAnsiTheme="majorBidi" w:cstheme="majorBidi"/>
          <w:szCs w:val="24"/>
          <w:lang w:val="en-US"/>
        </w:rPr>
        <w:t xml:space="preserve"> dukungan berupa</w:t>
      </w:r>
      <w:r>
        <w:rPr>
          <w:rFonts w:asciiTheme="majorBidi" w:hAnsiTheme="majorBidi" w:cstheme="majorBidi"/>
          <w:szCs w:val="24"/>
        </w:rPr>
        <w:t xml:space="preserve"> do’a, motivasi dan nasihat yang tiada hentinya. yang selalu memberi dukungan, motivasi, kasih sayang, dan telah s</w:t>
      </w:r>
      <w:r w:rsidR="008A4FAD">
        <w:rPr>
          <w:rFonts w:asciiTheme="majorBidi" w:hAnsiTheme="majorBidi" w:cstheme="majorBidi"/>
          <w:szCs w:val="24"/>
          <w:lang w:val="en-US"/>
        </w:rPr>
        <w:t>elalu s</w:t>
      </w:r>
      <w:r>
        <w:rPr>
          <w:rFonts w:asciiTheme="majorBidi" w:hAnsiTheme="majorBidi" w:cstheme="majorBidi"/>
          <w:szCs w:val="24"/>
        </w:rPr>
        <w:t xml:space="preserve">abar </w:t>
      </w:r>
      <w:r w:rsidR="008A4FAD">
        <w:rPr>
          <w:rFonts w:asciiTheme="majorBidi" w:hAnsiTheme="majorBidi" w:cstheme="majorBidi"/>
          <w:szCs w:val="24"/>
          <w:lang w:val="en-US"/>
        </w:rPr>
        <w:t>dalam membimbing</w:t>
      </w:r>
      <w:r>
        <w:rPr>
          <w:rFonts w:asciiTheme="majorBidi" w:hAnsiTheme="majorBidi" w:cstheme="majorBidi"/>
          <w:szCs w:val="24"/>
        </w:rPr>
        <w:t>.</w:t>
      </w:r>
    </w:p>
    <w:p w14:paraId="4C4FECFF" w14:textId="3D86DACE" w:rsidR="00943024" w:rsidRDefault="00943024" w:rsidP="00943024">
      <w:pPr>
        <w:ind w:firstLine="567"/>
        <w:rPr>
          <w:rFonts w:asciiTheme="majorBidi" w:hAnsiTheme="majorBidi" w:cstheme="majorBidi"/>
          <w:szCs w:val="24"/>
        </w:rPr>
      </w:pPr>
      <w:r>
        <w:rPr>
          <w:rFonts w:asciiTheme="majorBidi" w:hAnsiTheme="majorBidi" w:cstheme="majorBidi"/>
          <w:szCs w:val="24"/>
        </w:rPr>
        <w:t>Semua pahlawan tanda jasa, guru dan dosen dari TK hingga Perguruan Tinggi. bapak dosen pembimbing skripsi, Bapak Achmad Teguh Wibowo, MT</w:t>
      </w:r>
      <w:r>
        <w:rPr>
          <w:rFonts w:asciiTheme="majorBidi" w:hAnsiTheme="majorBidi" w:cstheme="majorBidi"/>
        </w:rPr>
        <w:t xml:space="preserve"> </w:t>
      </w:r>
      <w:r>
        <w:rPr>
          <w:rFonts w:asciiTheme="majorBidi" w:hAnsiTheme="majorBidi" w:cstheme="majorBidi"/>
          <w:szCs w:val="24"/>
        </w:rPr>
        <w:t xml:space="preserve">dan </w:t>
      </w:r>
      <w:r w:rsidR="009C4B6D">
        <w:rPr>
          <w:rFonts w:asciiTheme="majorBidi" w:hAnsiTheme="majorBidi" w:cstheme="majorBidi"/>
          <w:szCs w:val="24"/>
          <w:lang w:val="en-US"/>
        </w:rPr>
        <w:t>Ibu Nita Yalina</w:t>
      </w:r>
      <w:r>
        <w:rPr>
          <w:rFonts w:asciiTheme="majorBidi" w:eastAsia="Times New Roman" w:hAnsiTheme="majorBidi" w:cstheme="majorBidi"/>
        </w:rPr>
        <w:t>, M.MT</w:t>
      </w:r>
      <w:r>
        <w:rPr>
          <w:rFonts w:asciiTheme="majorBidi" w:hAnsiTheme="majorBidi" w:cstheme="majorBidi"/>
          <w:szCs w:val="24"/>
        </w:rPr>
        <w:t xml:space="preserve">, serta dosen wali, Bapak </w:t>
      </w:r>
      <w:r w:rsidR="009C4B6D" w:rsidRPr="009C4B6D">
        <w:rPr>
          <w:rFonts w:asciiTheme="majorBidi" w:hAnsiTheme="majorBidi" w:cstheme="majorBidi"/>
          <w:szCs w:val="24"/>
        </w:rPr>
        <w:t>Achmad Teguh Wibowo, MT</w:t>
      </w:r>
      <w:r>
        <w:rPr>
          <w:rFonts w:asciiTheme="majorBidi" w:hAnsiTheme="majorBidi" w:cstheme="majorBidi"/>
          <w:szCs w:val="24"/>
        </w:rPr>
        <w:t>, yang telah tulus dan sabar mendidik, membimbing, dan memberikan ilmunya kepada kami.</w:t>
      </w:r>
    </w:p>
    <w:p w14:paraId="3143C07D" w14:textId="32FBE30A" w:rsidR="00943024" w:rsidRDefault="00943024" w:rsidP="00485BF9">
      <w:pPr>
        <w:ind w:firstLine="567"/>
        <w:rPr>
          <w:rFonts w:asciiTheme="majorBidi" w:hAnsiTheme="majorBidi" w:cstheme="majorBidi"/>
          <w:szCs w:val="24"/>
        </w:rPr>
      </w:pPr>
      <w:r>
        <w:rPr>
          <w:rFonts w:asciiTheme="majorBidi" w:hAnsiTheme="majorBidi" w:cstheme="majorBidi"/>
          <w:szCs w:val="24"/>
        </w:rPr>
        <w:t xml:space="preserve">Sahabat paling spesial  </w:t>
      </w:r>
      <w:r w:rsidR="00822027">
        <w:rPr>
          <w:rFonts w:asciiTheme="majorBidi" w:hAnsiTheme="majorBidi" w:cstheme="majorBidi"/>
          <w:szCs w:val="24"/>
          <w:lang w:val="en-US"/>
        </w:rPr>
        <w:t>Feby Fitriani Sudarsono</w:t>
      </w:r>
      <w:r>
        <w:rPr>
          <w:rFonts w:asciiTheme="majorBidi" w:hAnsiTheme="majorBidi" w:cstheme="majorBidi"/>
          <w:szCs w:val="24"/>
        </w:rPr>
        <w:t xml:space="preserve">, Anggota </w:t>
      </w:r>
      <w:r w:rsidR="002130E9">
        <w:rPr>
          <w:rFonts w:asciiTheme="majorBidi" w:hAnsiTheme="majorBidi" w:cstheme="majorBidi"/>
          <w:szCs w:val="24"/>
          <w:lang w:val="en-US"/>
        </w:rPr>
        <w:t>PTN Fighters</w:t>
      </w:r>
      <w:r w:rsidR="00D062F2">
        <w:rPr>
          <w:rFonts w:asciiTheme="majorBidi" w:hAnsiTheme="majorBidi" w:cstheme="majorBidi"/>
          <w:szCs w:val="24"/>
          <w:lang w:val="en-US"/>
        </w:rPr>
        <w:t xml:space="preserve">! </w:t>
      </w:r>
      <w:r>
        <w:rPr>
          <w:rFonts w:asciiTheme="majorBidi" w:hAnsiTheme="majorBidi" w:cstheme="majorBidi"/>
          <w:szCs w:val="24"/>
        </w:rPr>
        <w:t>(</w:t>
      </w:r>
      <w:r w:rsidR="00FB7D1E">
        <w:rPr>
          <w:rFonts w:asciiTheme="majorBidi" w:hAnsiTheme="majorBidi" w:cstheme="majorBidi"/>
          <w:szCs w:val="24"/>
          <w:lang w:val="en-US"/>
        </w:rPr>
        <w:t xml:space="preserve">Vivi, Juwita, Afrisia, Diah, </w:t>
      </w:r>
      <w:r w:rsidR="006B1ACD">
        <w:rPr>
          <w:rFonts w:asciiTheme="majorBidi" w:hAnsiTheme="majorBidi" w:cstheme="majorBidi"/>
          <w:szCs w:val="24"/>
          <w:lang w:val="en-US"/>
        </w:rPr>
        <w:t xml:space="preserve">Ayun, Karyn, </w:t>
      </w:r>
      <w:r w:rsidR="00FB7D1E">
        <w:rPr>
          <w:rFonts w:asciiTheme="majorBidi" w:hAnsiTheme="majorBidi" w:cstheme="majorBidi"/>
          <w:szCs w:val="24"/>
          <w:lang w:val="en-US"/>
        </w:rPr>
        <w:t>Irin, Irfan, Bagas, Faizal, Suryo, Robby</w:t>
      </w:r>
      <w:r>
        <w:rPr>
          <w:rFonts w:asciiTheme="majorBidi" w:hAnsiTheme="majorBidi" w:cstheme="majorBidi"/>
          <w:szCs w:val="24"/>
        </w:rPr>
        <w:t>), dan Teman-teman EXIST’15 (Alif, Firza, Indra, Rizky, Alfin, Dibio, Gesang, Awan, Umam, Hilmi, Irhamna, Fauzi, Bagus, Fian, Intan, Safira, Nia, Rafika, Murni, Rizka, Taka, Rophy, Galuh, Oxie), dan teman-teman yang</w:t>
      </w:r>
      <w:r w:rsidR="00FB7D1E">
        <w:rPr>
          <w:rFonts w:asciiTheme="majorBidi" w:hAnsiTheme="majorBidi" w:cstheme="majorBidi"/>
          <w:szCs w:val="24"/>
          <w:lang w:val="en-US"/>
        </w:rPr>
        <w:t xml:space="preserve"> lain yang</w:t>
      </w:r>
      <w:r>
        <w:rPr>
          <w:rFonts w:asciiTheme="majorBidi" w:hAnsiTheme="majorBidi" w:cstheme="majorBidi"/>
          <w:szCs w:val="24"/>
        </w:rPr>
        <w:t xml:space="preserve"> t</w:t>
      </w:r>
      <w:r w:rsidR="00FB7D1E">
        <w:rPr>
          <w:rFonts w:asciiTheme="majorBidi" w:hAnsiTheme="majorBidi" w:cstheme="majorBidi"/>
          <w:szCs w:val="24"/>
          <w:lang w:val="en-US"/>
        </w:rPr>
        <w:t>id</w:t>
      </w:r>
      <w:r>
        <w:rPr>
          <w:rFonts w:asciiTheme="majorBidi" w:hAnsiTheme="majorBidi" w:cstheme="majorBidi"/>
          <w:szCs w:val="24"/>
        </w:rPr>
        <w:t>ak bisa saya sebut satu persatu. Terima kasih atas kerjasama, kenangan, kebersamaan, dan pengalaman bersama kalian tak akan terlupakan dan tergantikan.</w:t>
      </w:r>
    </w:p>
    <w:p w14:paraId="1432982C" w14:textId="27DE4498" w:rsidR="0052485F" w:rsidRDefault="0052485F" w:rsidP="00607CD2">
      <w:pPr>
        <w:spacing w:line="240" w:lineRule="auto"/>
        <w:rPr>
          <w:rFonts w:cs="Times New Roman"/>
          <w:color w:val="000000"/>
          <w:szCs w:val="24"/>
        </w:rPr>
      </w:pPr>
    </w:p>
    <w:p w14:paraId="14FA4494" w14:textId="77777777" w:rsidR="0052485F" w:rsidRDefault="0052485F">
      <w:pPr>
        <w:spacing w:after="160" w:line="259" w:lineRule="auto"/>
        <w:jc w:val="left"/>
        <w:rPr>
          <w:rFonts w:cs="Times New Roman"/>
          <w:color w:val="000000"/>
          <w:szCs w:val="24"/>
        </w:rPr>
      </w:pPr>
      <w:r>
        <w:rPr>
          <w:rFonts w:cs="Times New Roman"/>
          <w:color w:val="000000"/>
          <w:szCs w:val="24"/>
        </w:rPr>
        <w:br w:type="page"/>
      </w:r>
    </w:p>
    <w:p w14:paraId="1B713885" w14:textId="77777777" w:rsidR="0052485F" w:rsidRDefault="0052485F" w:rsidP="0052485F">
      <w:pPr>
        <w:pStyle w:val="Heading1"/>
        <w:rPr>
          <w:noProof w:val="0"/>
          <w:lang w:val="en-US"/>
        </w:rPr>
      </w:pPr>
      <w:bookmarkStart w:id="7" w:name="_Toc15024838"/>
      <w:bookmarkStart w:id="8" w:name="_Toc510369119"/>
      <w:bookmarkStart w:id="9" w:name="_Toc517906695"/>
      <w:bookmarkStart w:id="10" w:name="_Toc517907177"/>
      <w:bookmarkStart w:id="11" w:name="_Toc517907947"/>
      <w:bookmarkStart w:id="12" w:name="_Toc517961029"/>
      <w:bookmarkStart w:id="13" w:name="_Toc518285286"/>
      <w:bookmarkStart w:id="14" w:name="_Toc518298508"/>
      <w:bookmarkStart w:id="15" w:name="_Toc519430306"/>
      <w:bookmarkStart w:id="16" w:name="_Toc520842484"/>
      <w:bookmarkStart w:id="17" w:name="_Toc520892025"/>
      <w:bookmarkStart w:id="18" w:name="_Toc14902447"/>
      <w:bookmarkStart w:id="19" w:name="_Toc15919174"/>
      <w:r>
        <w:lastRenderedPageBreak/>
        <w:t>KATA PENGANTAR</w:t>
      </w:r>
      <w:bookmarkEnd w:id="7"/>
      <w:bookmarkEnd w:id="8"/>
      <w:bookmarkEnd w:id="9"/>
      <w:bookmarkEnd w:id="10"/>
      <w:bookmarkEnd w:id="11"/>
      <w:bookmarkEnd w:id="12"/>
      <w:bookmarkEnd w:id="13"/>
      <w:bookmarkEnd w:id="14"/>
      <w:bookmarkEnd w:id="15"/>
      <w:bookmarkEnd w:id="16"/>
      <w:bookmarkEnd w:id="17"/>
      <w:bookmarkEnd w:id="18"/>
      <w:bookmarkEnd w:id="19"/>
    </w:p>
    <w:p w14:paraId="61920D46" w14:textId="013E711C" w:rsidR="0052485F" w:rsidRDefault="0052485F" w:rsidP="0052485F">
      <w:pPr>
        <w:autoSpaceDE w:val="0"/>
        <w:autoSpaceDN w:val="0"/>
        <w:adjustRightInd w:val="0"/>
        <w:ind w:firstLine="567"/>
        <w:rPr>
          <w:rFonts w:cs="Times New Roman"/>
          <w:color w:val="000000"/>
          <w:szCs w:val="24"/>
          <w:lang w:val="en-US"/>
        </w:rPr>
      </w:pPr>
      <w:r>
        <w:rPr>
          <w:rFonts w:cs="Times New Roman"/>
          <w:color w:val="000000"/>
          <w:szCs w:val="24"/>
        </w:rPr>
        <w:t>Segala puji</w:t>
      </w:r>
      <w:r w:rsidR="00DF1ABF">
        <w:rPr>
          <w:rFonts w:cs="Times New Roman"/>
          <w:color w:val="000000"/>
          <w:szCs w:val="24"/>
          <w:lang w:val="en-US"/>
        </w:rPr>
        <w:t xml:space="preserve"> dan</w:t>
      </w:r>
      <w:r>
        <w:rPr>
          <w:rFonts w:cs="Times New Roman"/>
          <w:color w:val="000000"/>
          <w:szCs w:val="24"/>
        </w:rPr>
        <w:t xml:space="preserve"> syukur </w:t>
      </w:r>
      <w:r w:rsidR="00DF1ABF">
        <w:rPr>
          <w:rFonts w:cs="Times New Roman"/>
          <w:color w:val="000000"/>
          <w:szCs w:val="24"/>
          <w:lang w:val="en-US"/>
        </w:rPr>
        <w:t xml:space="preserve">atas </w:t>
      </w:r>
      <w:r>
        <w:rPr>
          <w:rFonts w:cs="Times New Roman"/>
          <w:color w:val="000000"/>
          <w:szCs w:val="24"/>
        </w:rPr>
        <w:t>kehadirat Allah SWT</w:t>
      </w:r>
      <w:r w:rsidR="00DF1ABF">
        <w:rPr>
          <w:rFonts w:cs="Times New Roman"/>
          <w:color w:val="000000"/>
          <w:szCs w:val="24"/>
          <w:lang w:val="en-US"/>
        </w:rPr>
        <w:t xml:space="preserve"> penulis panjatkan</w:t>
      </w:r>
      <w:r>
        <w:rPr>
          <w:rFonts w:cs="Times New Roman"/>
          <w:color w:val="000000"/>
          <w:szCs w:val="24"/>
        </w:rPr>
        <w:t>, atas segala nikmat dan karunia-Nya</w:t>
      </w:r>
      <w:r w:rsidR="00E14B91">
        <w:rPr>
          <w:rFonts w:cs="Times New Roman"/>
          <w:color w:val="000000"/>
          <w:szCs w:val="24"/>
          <w:lang w:val="en-US"/>
        </w:rPr>
        <w:t xml:space="preserve"> yang telah diberikan</w:t>
      </w:r>
      <w:r>
        <w:rPr>
          <w:rFonts w:cs="Times New Roman"/>
          <w:color w:val="000000"/>
          <w:szCs w:val="24"/>
        </w:rPr>
        <w:t xml:space="preserve"> sehingga penulis dapat menyelesaikan skripsi yang berjudul </w:t>
      </w:r>
      <w:r>
        <w:rPr>
          <w:rFonts w:cs="Times New Roman"/>
          <w:b/>
          <w:bCs/>
          <w:color w:val="000000"/>
          <w:szCs w:val="24"/>
        </w:rPr>
        <w:t>“</w:t>
      </w:r>
      <w:r w:rsidR="00843490" w:rsidRPr="00843490">
        <w:rPr>
          <w:rFonts w:cs="Times New Roman"/>
          <w:b/>
          <w:bCs/>
        </w:rPr>
        <w:t xml:space="preserve">Sistem Informasi Prioritas Pengembangan Infrastruktur Menggunakan Metode </w:t>
      </w:r>
      <w:r w:rsidR="00843490" w:rsidRPr="00EB571E">
        <w:rPr>
          <w:rFonts w:cs="Times New Roman"/>
          <w:b/>
          <w:bCs/>
          <w:i/>
        </w:rPr>
        <w:t>Hanlon</w:t>
      </w:r>
      <w:r w:rsidR="00843490" w:rsidRPr="00843490">
        <w:rPr>
          <w:rFonts w:cs="Times New Roman"/>
          <w:b/>
          <w:bCs/>
        </w:rPr>
        <w:t xml:space="preserve"> Berdasarkan Investasi Warga Desa Sekapuk</w:t>
      </w:r>
      <w:r>
        <w:rPr>
          <w:rFonts w:cs="Times New Roman"/>
          <w:b/>
          <w:bCs/>
          <w:i/>
          <w:iCs/>
          <w:color w:val="000000"/>
          <w:szCs w:val="24"/>
        </w:rPr>
        <w:t>”</w:t>
      </w:r>
      <w:r>
        <w:rPr>
          <w:rFonts w:cs="Times New Roman"/>
          <w:i/>
          <w:iCs/>
          <w:color w:val="000000"/>
          <w:szCs w:val="24"/>
        </w:rPr>
        <w:t xml:space="preserve">. </w:t>
      </w:r>
      <w:r>
        <w:rPr>
          <w:rFonts w:cs="Times New Roman"/>
          <w:color w:val="000000"/>
          <w:szCs w:val="24"/>
        </w:rPr>
        <w:t>Skripsi ini penulis susun sebagai salah satu syarat untuk menyelesaikan studi Strata I di Program Studi Sistem Informasi, Fakultas Sains dan Teknologi Universitas Islam Negeri Sunan Ampel Surabaya.</w:t>
      </w:r>
    </w:p>
    <w:p w14:paraId="3B1427CC" w14:textId="77777777" w:rsidR="0052485F" w:rsidRDefault="0052485F" w:rsidP="0052485F">
      <w:pPr>
        <w:autoSpaceDE w:val="0"/>
        <w:autoSpaceDN w:val="0"/>
        <w:adjustRightInd w:val="0"/>
        <w:ind w:firstLine="567"/>
        <w:rPr>
          <w:rFonts w:cs="Times New Roman"/>
          <w:color w:val="000000"/>
          <w:szCs w:val="24"/>
        </w:rPr>
      </w:pPr>
      <w:r>
        <w:rPr>
          <w:rFonts w:cs="Times New Roman"/>
          <w:color w:val="000000"/>
          <w:szCs w:val="24"/>
        </w:rPr>
        <w:t>Skipsi ini penulis susun dari berbagai acuan melalui studi pustaka pada beberapa buku-buku diktat, dan jurnal-jurnal pendukung yang dicuplik berdasarkan aturan-aturan cuplikan karya ilmiah secara benar dan dapat dipertanggung jawabkan. Adapun dengan adanya skripsi ini, penulis berharap hasilnya dapat digunakan sebagai referensi bagi adik-adik maupun orang lain sebagai tambahan ilmu pengetahuan.</w:t>
      </w:r>
    </w:p>
    <w:p w14:paraId="0F479022" w14:textId="4B204AF2" w:rsidR="0052485F" w:rsidRDefault="0052485F" w:rsidP="0052485F">
      <w:pPr>
        <w:autoSpaceDE w:val="0"/>
        <w:autoSpaceDN w:val="0"/>
        <w:adjustRightInd w:val="0"/>
        <w:ind w:firstLine="567"/>
        <w:rPr>
          <w:rFonts w:cs="Times New Roman"/>
          <w:color w:val="000000"/>
          <w:szCs w:val="24"/>
        </w:rPr>
      </w:pPr>
      <w:r>
        <w:rPr>
          <w:rFonts w:cs="Times New Roman"/>
          <w:color w:val="000000"/>
          <w:szCs w:val="24"/>
        </w:rPr>
        <w:t>Skripsi ini terselesaikan melalui kerja keras, niat dan kesungguhan penulis serta bantuan dan dukungan dari berbagai pihak berupa</w:t>
      </w:r>
      <w:r w:rsidR="008732A8">
        <w:rPr>
          <w:rFonts w:cs="Times New Roman"/>
          <w:color w:val="000000"/>
          <w:szCs w:val="24"/>
          <w:lang w:val="en-US"/>
        </w:rPr>
        <w:t xml:space="preserve"> </w:t>
      </w:r>
      <w:r>
        <w:rPr>
          <w:rFonts w:cs="Times New Roman"/>
          <w:color w:val="000000"/>
          <w:szCs w:val="24"/>
        </w:rPr>
        <w:t>fisik</w:t>
      </w:r>
      <w:r w:rsidR="008732A8">
        <w:rPr>
          <w:rFonts w:cs="Times New Roman"/>
          <w:color w:val="000000"/>
          <w:szCs w:val="24"/>
          <w:lang w:val="en-US"/>
        </w:rPr>
        <w:t>, spiritual</w:t>
      </w:r>
      <w:r>
        <w:rPr>
          <w:rFonts w:cs="Times New Roman"/>
          <w:color w:val="000000"/>
          <w:szCs w:val="24"/>
        </w:rPr>
        <w:t xml:space="preserve"> maupun materil. Pada kesempatan ini tidak lupa penulis menyampaikan rasa terima kasih sebesar-besarnya kepada:</w:t>
      </w:r>
    </w:p>
    <w:p w14:paraId="477125B8" w14:textId="2DF9045F" w:rsidR="0052485F" w:rsidRDefault="0052485F" w:rsidP="00C375E7">
      <w:pPr>
        <w:pStyle w:val="Default"/>
        <w:numPr>
          <w:ilvl w:val="0"/>
          <w:numId w:val="28"/>
        </w:numPr>
        <w:spacing w:line="360" w:lineRule="auto"/>
        <w:jc w:val="both"/>
      </w:pPr>
      <w:r>
        <w:t xml:space="preserve">Allah SWT yang </w:t>
      </w:r>
      <w:proofErr w:type="spellStart"/>
      <w:r>
        <w:t>t</w:t>
      </w:r>
      <w:r w:rsidR="002E1E81">
        <w:t>iada</w:t>
      </w:r>
      <w:proofErr w:type="spellEnd"/>
      <w:r w:rsidR="002E1E81">
        <w:t xml:space="preserve"> </w:t>
      </w:r>
      <w:proofErr w:type="spellStart"/>
      <w:r w:rsidR="002E1E81">
        <w:t>hentinya</w:t>
      </w:r>
      <w:proofErr w:type="spellEnd"/>
      <w:r w:rsidR="002E1E81">
        <w:t xml:space="preserve"> </w:t>
      </w:r>
      <w:proofErr w:type="spellStart"/>
      <w:r w:rsidR="002E1E81">
        <w:t>t</w:t>
      </w:r>
      <w:r>
        <w:t>elah</w:t>
      </w:r>
      <w:proofErr w:type="spellEnd"/>
      <w:r>
        <w:t xml:space="preserve"> </w:t>
      </w:r>
      <w:proofErr w:type="spellStart"/>
      <w:r>
        <w:t>memberikan</w:t>
      </w:r>
      <w:proofErr w:type="spellEnd"/>
      <w:r>
        <w:t xml:space="preserve"> </w:t>
      </w:r>
      <w:proofErr w:type="spellStart"/>
      <w:r>
        <w:t>nikmat</w:t>
      </w:r>
      <w:proofErr w:type="spellEnd"/>
      <w:r>
        <w:t xml:space="preserve"> </w:t>
      </w:r>
      <w:proofErr w:type="spellStart"/>
      <w:r>
        <w:t>hidayah</w:t>
      </w:r>
      <w:proofErr w:type="spellEnd"/>
      <w:r>
        <w:t xml:space="preserve"> </w:t>
      </w:r>
      <w:proofErr w:type="spellStart"/>
      <w:r>
        <w:t>serta</w:t>
      </w:r>
      <w:proofErr w:type="spellEnd"/>
      <w:r>
        <w:t xml:space="preserve"> </w:t>
      </w:r>
      <w:proofErr w:type="spellStart"/>
      <w:r>
        <w:t>petunjuk</w:t>
      </w:r>
      <w:proofErr w:type="spellEnd"/>
      <w:r w:rsidR="002E1E81">
        <w:t xml:space="preserve"> </w:t>
      </w:r>
      <w:proofErr w:type="spellStart"/>
      <w:r w:rsidR="002E1E81">
        <w:t>kepada</w:t>
      </w:r>
      <w:proofErr w:type="spellEnd"/>
      <w:r w:rsidR="002E1E81">
        <w:t xml:space="preserve"> </w:t>
      </w:r>
      <w:proofErr w:type="spellStart"/>
      <w:r w:rsidR="002E1E81">
        <w:t>penulis</w:t>
      </w:r>
      <w:proofErr w:type="spellEnd"/>
      <w:r w:rsidR="002E1E81">
        <w:t xml:space="preserve"> di </w:t>
      </w:r>
      <w:proofErr w:type="spellStart"/>
      <w:r w:rsidR="002E1E81">
        <w:t>setiap</w:t>
      </w:r>
      <w:proofErr w:type="spellEnd"/>
      <w:r w:rsidR="002E1E81">
        <w:t xml:space="preserve"> </w:t>
      </w:r>
      <w:proofErr w:type="spellStart"/>
      <w:r w:rsidR="002E1E81">
        <w:t>harinya</w:t>
      </w:r>
      <w:proofErr w:type="spellEnd"/>
      <w:r>
        <w:t>.</w:t>
      </w:r>
    </w:p>
    <w:p w14:paraId="5AC0D49D" w14:textId="74788631" w:rsidR="0052485F" w:rsidRDefault="007640A4" w:rsidP="00C375E7">
      <w:pPr>
        <w:pStyle w:val="Default"/>
        <w:numPr>
          <w:ilvl w:val="0"/>
          <w:numId w:val="28"/>
        </w:numPr>
        <w:spacing w:line="360" w:lineRule="auto"/>
        <w:jc w:val="both"/>
      </w:pPr>
      <w:proofErr w:type="spellStart"/>
      <w:r>
        <w:rPr>
          <w:lang w:val="en-US"/>
        </w:rPr>
        <w:t>Almarhum</w:t>
      </w:r>
      <w:proofErr w:type="spellEnd"/>
      <w:r>
        <w:rPr>
          <w:lang w:val="en-US"/>
        </w:rPr>
        <w:t xml:space="preserve"> </w:t>
      </w:r>
      <w:proofErr w:type="spellStart"/>
      <w:r>
        <w:rPr>
          <w:lang w:val="en-US"/>
        </w:rPr>
        <w:t>Hanni</w:t>
      </w:r>
      <w:proofErr w:type="spellEnd"/>
      <w:r>
        <w:rPr>
          <w:lang w:val="en-US"/>
        </w:rPr>
        <w:t xml:space="preserve"> </w:t>
      </w:r>
      <w:proofErr w:type="spellStart"/>
      <w:r>
        <w:rPr>
          <w:lang w:val="en-US"/>
        </w:rPr>
        <w:t>Setyo</w:t>
      </w:r>
      <w:proofErr w:type="spellEnd"/>
      <w:r>
        <w:rPr>
          <w:lang w:val="en-US"/>
        </w:rPr>
        <w:t xml:space="preserve"> </w:t>
      </w:r>
      <w:proofErr w:type="spellStart"/>
      <w:r>
        <w:rPr>
          <w:lang w:val="en-US"/>
        </w:rPr>
        <w:t>Yuwono</w:t>
      </w:r>
      <w:proofErr w:type="spellEnd"/>
      <w:r w:rsidR="0052485F">
        <w:rPr>
          <w:lang w:val="id-ID"/>
        </w:rPr>
        <w:t xml:space="preserve"> </w:t>
      </w:r>
      <w:r w:rsidR="0052485F">
        <w:t xml:space="preserve">dan </w:t>
      </w:r>
      <w:r w:rsidR="0052485F">
        <w:rPr>
          <w:lang w:val="id-ID"/>
        </w:rPr>
        <w:t xml:space="preserve">Ibu </w:t>
      </w:r>
      <w:proofErr w:type="spellStart"/>
      <w:r>
        <w:rPr>
          <w:lang w:val="en-US"/>
        </w:rPr>
        <w:t>Dwi</w:t>
      </w:r>
      <w:proofErr w:type="spellEnd"/>
      <w:r>
        <w:rPr>
          <w:lang w:val="en-US"/>
        </w:rPr>
        <w:t xml:space="preserve"> </w:t>
      </w:r>
      <w:proofErr w:type="spellStart"/>
      <w:r>
        <w:rPr>
          <w:lang w:val="en-US"/>
        </w:rPr>
        <w:t>Agustini</w:t>
      </w:r>
      <w:proofErr w:type="spellEnd"/>
      <w:r w:rsidR="0052485F">
        <w:t xml:space="preserve">, </w:t>
      </w:r>
      <w:proofErr w:type="spellStart"/>
      <w:r w:rsidR="0052485F">
        <w:t>selaku</w:t>
      </w:r>
      <w:proofErr w:type="spellEnd"/>
      <w:r w:rsidR="0052485F">
        <w:t xml:space="preserve"> orang </w:t>
      </w:r>
      <w:proofErr w:type="spellStart"/>
      <w:r w:rsidR="0052485F">
        <w:t>tua</w:t>
      </w:r>
      <w:proofErr w:type="spellEnd"/>
      <w:r w:rsidR="0052485F">
        <w:t xml:space="preserve"> </w:t>
      </w:r>
      <w:proofErr w:type="spellStart"/>
      <w:r w:rsidR="0052485F">
        <w:t>penulis</w:t>
      </w:r>
      <w:proofErr w:type="spellEnd"/>
      <w:r w:rsidR="0052485F">
        <w:t xml:space="preserve"> yang </w:t>
      </w:r>
      <w:proofErr w:type="spellStart"/>
      <w:r w:rsidR="0052485F">
        <w:t>telah</w:t>
      </w:r>
      <w:proofErr w:type="spellEnd"/>
      <w:r w:rsidR="0052485F">
        <w:t xml:space="preserve"> </w:t>
      </w:r>
      <w:proofErr w:type="spellStart"/>
      <w:r w:rsidR="0052485F">
        <w:t>memberikan</w:t>
      </w:r>
      <w:proofErr w:type="spellEnd"/>
      <w:r w:rsidR="0052485F">
        <w:t xml:space="preserve"> </w:t>
      </w:r>
      <w:proofErr w:type="spellStart"/>
      <w:r w:rsidR="0052485F">
        <w:t>do’a</w:t>
      </w:r>
      <w:proofErr w:type="spellEnd"/>
      <w:r w:rsidR="0052485F">
        <w:t xml:space="preserve">, </w:t>
      </w:r>
      <w:proofErr w:type="spellStart"/>
      <w:r w:rsidR="0052485F">
        <w:t>motivasi</w:t>
      </w:r>
      <w:proofErr w:type="spellEnd"/>
      <w:r w:rsidR="0052485F">
        <w:t xml:space="preserve"> dan </w:t>
      </w:r>
      <w:proofErr w:type="spellStart"/>
      <w:r w:rsidR="0052485F">
        <w:t>nasihat</w:t>
      </w:r>
      <w:proofErr w:type="spellEnd"/>
      <w:r w:rsidR="0052485F">
        <w:t xml:space="preserve"> yang </w:t>
      </w:r>
      <w:proofErr w:type="spellStart"/>
      <w:r w:rsidR="0052485F">
        <w:t>tiada</w:t>
      </w:r>
      <w:proofErr w:type="spellEnd"/>
      <w:r w:rsidR="0052485F">
        <w:t xml:space="preserve"> </w:t>
      </w:r>
      <w:proofErr w:type="spellStart"/>
      <w:r w:rsidR="0052485F">
        <w:t>hentinya</w:t>
      </w:r>
      <w:proofErr w:type="spellEnd"/>
      <w:r w:rsidR="0052485F">
        <w:t>.</w:t>
      </w:r>
    </w:p>
    <w:p w14:paraId="32A983E5" w14:textId="77777777" w:rsidR="0052485F" w:rsidRDefault="0052485F" w:rsidP="00C375E7">
      <w:pPr>
        <w:pStyle w:val="Default"/>
        <w:numPr>
          <w:ilvl w:val="0"/>
          <w:numId w:val="28"/>
        </w:numPr>
        <w:spacing w:line="360" w:lineRule="auto"/>
        <w:jc w:val="both"/>
      </w:pPr>
      <w:r>
        <w:t xml:space="preserve">Bapak </w:t>
      </w:r>
      <w:proofErr w:type="spellStart"/>
      <w:r>
        <w:t>Andik</w:t>
      </w:r>
      <w:proofErr w:type="spellEnd"/>
      <w:r>
        <w:t xml:space="preserve"> </w:t>
      </w:r>
      <w:proofErr w:type="spellStart"/>
      <w:r>
        <w:t>Izzuddin</w:t>
      </w:r>
      <w:proofErr w:type="spellEnd"/>
      <w:r>
        <w:t xml:space="preserve">, M.T </w:t>
      </w:r>
      <w:proofErr w:type="spellStart"/>
      <w:r>
        <w:t>selaku</w:t>
      </w:r>
      <w:proofErr w:type="spellEnd"/>
      <w:r>
        <w:t xml:space="preserve"> </w:t>
      </w:r>
      <w:proofErr w:type="spellStart"/>
      <w:r>
        <w:t>Ketua</w:t>
      </w:r>
      <w:proofErr w:type="spellEnd"/>
      <w:r>
        <w:t xml:space="preserve"> Prodi </w:t>
      </w:r>
      <w:r>
        <w:rPr>
          <w:lang w:val="id-ID"/>
        </w:rPr>
        <w:t>Sistem Informasi</w:t>
      </w:r>
      <w:r>
        <w:t xml:space="preserve"> </w:t>
      </w:r>
      <w:proofErr w:type="spellStart"/>
      <w:r>
        <w:t>Fakultas</w:t>
      </w:r>
      <w:proofErr w:type="spellEnd"/>
      <w:r>
        <w:t xml:space="preserve"> </w:t>
      </w:r>
      <w:proofErr w:type="spellStart"/>
      <w:r>
        <w:t>Sains</w:t>
      </w:r>
      <w:proofErr w:type="spellEnd"/>
      <w:r>
        <w:t xml:space="preserve"> dan </w:t>
      </w:r>
      <w:proofErr w:type="spellStart"/>
      <w:r>
        <w:t>Teknologi</w:t>
      </w:r>
      <w:proofErr w:type="spellEnd"/>
      <w:r>
        <w:t xml:space="preserve"> UIN </w:t>
      </w:r>
      <w:proofErr w:type="spellStart"/>
      <w:r>
        <w:t>Sunan</w:t>
      </w:r>
      <w:proofErr w:type="spellEnd"/>
      <w:r>
        <w:t xml:space="preserve"> </w:t>
      </w:r>
      <w:proofErr w:type="spellStart"/>
      <w:r>
        <w:t>Ampel</w:t>
      </w:r>
      <w:proofErr w:type="spellEnd"/>
      <w:r>
        <w:t xml:space="preserve"> Surabaya </w:t>
      </w:r>
      <w:proofErr w:type="spellStart"/>
      <w:r>
        <w:t>atas</w:t>
      </w:r>
      <w:proofErr w:type="spellEnd"/>
      <w:r>
        <w:t xml:space="preserve"> </w:t>
      </w:r>
      <w:proofErr w:type="spellStart"/>
      <w:r>
        <w:t>bantuan</w:t>
      </w:r>
      <w:proofErr w:type="spellEnd"/>
      <w:r>
        <w:t xml:space="preserve">, </w:t>
      </w:r>
      <w:proofErr w:type="spellStart"/>
      <w:r>
        <w:t>motivasi</w:t>
      </w:r>
      <w:proofErr w:type="spellEnd"/>
      <w:r>
        <w:t xml:space="preserve">, dan </w:t>
      </w:r>
      <w:proofErr w:type="spellStart"/>
      <w:r>
        <w:t>bimbingan</w:t>
      </w:r>
      <w:proofErr w:type="spellEnd"/>
      <w:r>
        <w:t xml:space="preserve"> yang </w:t>
      </w:r>
      <w:proofErr w:type="spellStart"/>
      <w:r>
        <w:t>diberikan</w:t>
      </w:r>
      <w:proofErr w:type="spellEnd"/>
      <w:r>
        <w:t>.</w:t>
      </w:r>
    </w:p>
    <w:p w14:paraId="2C35C182" w14:textId="00DAF643" w:rsidR="0052485F" w:rsidRDefault="0052485F" w:rsidP="00C375E7">
      <w:pPr>
        <w:pStyle w:val="Default"/>
        <w:numPr>
          <w:ilvl w:val="0"/>
          <w:numId w:val="28"/>
        </w:numPr>
        <w:spacing w:line="360" w:lineRule="auto"/>
        <w:jc w:val="both"/>
      </w:pPr>
      <w:r>
        <w:rPr>
          <w:lang w:val="id-ID"/>
        </w:rPr>
        <w:t xml:space="preserve">Bapak </w:t>
      </w:r>
      <w:proofErr w:type="spellStart"/>
      <w:r>
        <w:t>Achmad</w:t>
      </w:r>
      <w:proofErr w:type="spellEnd"/>
      <w:r>
        <w:t xml:space="preserve"> </w:t>
      </w:r>
      <w:proofErr w:type="spellStart"/>
      <w:r>
        <w:t>Teguh</w:t>
      </w:r>
      <w:proofErr w:type="spellEnd"/>
      <w:r>
        <w:t xml:space="preserve"> </w:t>
      </w:r>
      <w:proofErr w:type="spellStart"/>
      <w:r>
        <w:t>Wibowo</w:t>
      </w:r>
      <w:proofErr w:type="spellEnd"/>
      <w:r>
        <w:t xml:space="preserve">, MT dan </w:t>
      </w:r>
      <w:proofErr w:type="spellStart"/>
      <w:r w:rsidR="008F46FC">
        <w:t>Ibu</w:t>
      </w:r>
      <w:proofErr w:type="spellEnd"/>
      <w:r w:rsidR="008F46FC">
        <w:t xml:space="preserve"> Nita </w:t>
      </w:r>
      <w:proofErr w:type="spellStart"/>
      <w:r w:rsidR="008F46FC">
        <w:t>Yalina</w:t>
      </w:r>
      <w:proofErr w:type="spellEnd"/>
      <w:r>
        <w:rPr>
          <w:rFonts w:eastAsia="Times New Roman"/>
        </w:rPr>
        <w:t>, M.MT</w:t>
      </w:r>
      <w:r>
        <w:rPr>
          <w:lang w:val="id-ID"/>
        </w:rPr>
        <w:t xml:space="preserve">, </w:t>
      </w:r>
      <w:proofErr w:type="spellStart"/>
      <w:r>
        <w:t>selaku</w:t>
      </w:r>
      <w:proofErr w:type="spellEnd"/>
      <w:r w:rsidR="00077182">
        <w:t xml:space="preserve"> </w:t>
      </w:r>
      <w:proofErr w:type="spellStart"/>
      <w:r w:rsidR="00077182">
        <w:t>Dosen</w:t>
      </w:r>
      <w:proofErr w:type="spellEnd"/>
      <w:r>
        <w:t xml:space="preserve"> </w:t>
      </w:r>
      <w:proofErr w:type="spellStart"/>
      <w:r>
        <w:t>Pembimbing</w:t>
      </w:r>
      <w:proofErr w:type="spellEnd"/>
      <w:r>
        <w:t xml:space="preserve"> yang</w:t>
      </w:r>
      <w:r w:rsidR="00FE1576">
        <w:t xml:space="preserve"> </w:t>
      </w:r>
      <w:proofErr w:type="spellStart"/>
      <w:r w:rsidR="00FE1576">
        <w:t>tiada</w:t>
      </w:r>
      <w:proofErr w:type="spellEnd"/>
      <w:r w:rsidR="00FE1576">
        <w:t xml:space="preserve"> </w:t>
      </w:r>
      <w:proofErr w:type="spellStart"/>
      <w:r w:rsidR="00FE1576">
        <w:t>henti</w:t>
      </w:r>
      <w:proofErr w:type="spellEnd"/>
      <w:r>
        <w:t xml:space="preserve"> </w:t>
      </w:r>
      <w:proofErr w:type="spellStart"/>
      <w:r>
        <w:t>telah</w:t>
      </w:r>
      <w:proofErr w:type="spellEnd"/>
      <w:r>
        <w:t xml:space="preserve"> </w:t>
      </w:r>
      <w:proofErr w:type="spellStart"/>
      <w:r>
        <w:t>menyediakan</w:t>
      </w:r>
      <w:proofErr w:type="spellEnd"/>
      <w:r>
        <w:t xml:space="preserve"> </w:t>
      </w:r>
      <w:proofErr w:type="spellStart"/>
      <w:r>
        <w:t>waktu</w:t>
      </w:r>
      <w:proofErr w:type="spellEnd"/>
      <w:r>
        <w:t xml:space="preserve">, </w:t>
      </w:r>
      <w:proofErr w:type="spellStart"/>
      <w:r>
        <w:t>tenaga</w:t>
      </w:r>
      <w:proofErr w:type="spellEnd"/>
      <w:r>
        <w:t xml:space="preserve"> dan </w:t>
      </w:r>
      <w:proofErr w:type="spellStart"/>
      <w:r>
        <w:t>pikiran</w:t>
      </w:r>
      <w:proofErr w:type="spellEnd"/>
      <w:r>
        <w:t xml:space="preserve"> </w:t>
      </w:r>
      <w:proofErr w:type="spellStart"/>
      <w:r>
        <w:t>untuk</w:t>
      </w:r>
      <w:proofErr w:type="spellEnd"/>
      <w:r>
        <w:t xml:space="preserve"> </w:t>
      </w:r>
      <w:proofErr w:type="spellStart"/>
      <w:r>
        <w:t>mengarahkan</w:t>
      </w:r>
      <w:proofErr w:type="spellEnd"/>
      <w:r>
        <w:t xml:space="preserve"> </w:t>
      </w:r>
      <w:proofErr w:type="spellStart"/>
      <w:r>
        <w:t>penulis</w:t>
      </w:r>
      <w:proofErr w:type="spellEnd"/>
      <w:r>
        <w:t xml:space="preserve"> </w:t>
      </w: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
    <w:p w14:paraId="2454E7EC" w14:textId="02DC08A0" w:rsidR="0052485F" w:rsidRDefault="0052485F" w:rsidP="00C375E7">
      <w:pPr>
        <w:pStyle w:val="Default"/>
        <w:numPr>
          <w:ilvl w:val="0"/>
          <w:numId w:val="28"/>
        </w:numPr>
        <w:spacing w:line="360" w:lineRule="auto"/>
        <w:jc w:val="both"/>
      </w:pPr>
      <w:proofErr w:type="spellStart"/>
      <w:r>
        <w:t>Sahabat</w:t>
      </w:r>
      <w:proofErr w:type="spellEnd"/>
      <w:r w:rsidR="00CD2501">
        <w:t xml:space="preserve"> paling</w:t>
      </w:r>
      <w:r>
        <w:t xml:space="preserve"> </w:t>
      </w:r>
      <w:proofErr w:type="spellStart"/>
      <w:r>
        <w:t>spesial</w:t>
      </w:r>
      <w:proofErr w:type="spellEnd"/>
      <w:r>
        <w:t xml:space="preserve"> </w:t>
      </w:r>
      <w:proofErr w:type="spellStart"/>
      <w:r>
        <w:t>penulis</w:t>
      </w:r>
      <w:proofErr w:type="spellEnd"/>
      <w:r>
        <w:t xml:space="preserve"> </w:t>
      </w:r>
      <w:r w:rsidR="003972E9">
        <w:rPr>
          <w:lang w:val="en-US"/>
        </w:rPr>
        <w:t xml:space="preserve">Feby </w:t>
      </w:r>
      <w:proofErr w:type="spellStart"/>
      <w:r w:rsidR="003972E9">
        <w:rPr>
          <w:lang w:val="en-US"/>
        </w:rPr>
        <w:t>Fitriani</w:t>
      </w:r>
      <w:proofErr w:type="spellEnd"/>
      <w:r w:rsidR="003972E9">
        <w:rPr>
          <w:lang w:val="en-US"/>
        </w:rPr>
        <w:t xml:space="preserve"> </w:t>
      </w:r>
      <w:proofErr w:type="spellStart"/>
      <w:r w:rsidR="003972E9">
        <w:rPr>
          <w:lang w:val="en-US"/>
        </w:rPr>
        <w:t>Sudarsono</w:t>
      </w:r>
      <w:proofErr w:type="spellEnd"/>
      <w:r w:rsidR="003972E9">
        <w:rPr>
          <w:lang w:val="en-US"/>
        </w:rPr>
        <w:t xml:space="preserve"> </w:t>
      </w:r>
      <w:r>
        <w:t xml:space="preserve">yang </w:t>
      </w:r>
      <w:proofErr w:type="spellStart"/>
      <w:r>
        <w:t>tiada</w:t>
      </w:r>
      <w:proofErr w:type="spellEnd"/>
      <w:r>
        <w:t xml:space="preserve"> </w:t>
      </w:r>
      <w:proofErr w:type="spellStart"/>
      <w:r>
        <w:t>henti</w:t>
      </w:r>
      <w:proofErr w:type="spellEnd"/>
      <w:r>
        <w:t xml:space="preserve"> </w:t>
      </w:r>
      <w:proofErr w:type="spellStart"/>
      <w:r>
        <w:t>memberikan</w:t>
      </w:r>
      <w:proofErr w:type="spellEnd"/>
      <w:r>
        <w:t xml:space="preserve"> </w:t>
      </w:r>
      <w:proofErr w:type="spellStart"/>
      <w:r w:rsidR="00FE1576">
        <w:t>dukungan</w:t>
      </w:r>
      <w:proofErr w:type="spellEnd"/>
      <w:r w:rsidR="00FE1576">
        <w:t xml:space="preserve"> </w:t>
      </w:r>
      <w:proofErr w:type="spellStart"/>
      <w:r w:rsidR="00FE1576">
        <w:t>berupa</w:t>
      </w:r>
      <w:proofErr w:type="spellEnd"/>
      <w:r w:rsidR="00FE1576">
        <w:t xml:space="preserve"> </w:t>
      </w:r>
      <w:proofErr w:type="spellStart"/>
      <w:r>
        <w:t>motivasi</w:t>
      </w:r>
      <w:proofErr w:type="spellEnd"/>
      <w:r>
        <w:t xml:space="preserve">, </w:t>
      </w:r>
      <w:proofErr w:type="spellStart"/>
      <w:r>
        <w:t>nasihat</w:t>
      </w:r>
      <w:proofErr w:type="spellEnd"/>
      <w:r w:rsidR="006A1F5F">
        <w:t xml:space="preserve"> </w:t>
      </w:r>
      <w:proofErr w:type="spellStart"/>
      <w:r w:rsidR="00707AE1">
        <w:t>selama</w:t>
      </w:r>
      <w:proofErr w:type="spellEnd"/>
      <w:r w:rsidR="00707AE1">
        <w:t xml:space="preserve"> </w:t>
      </w:r>
      <w:proofErr w:type="spellStart"/>
      <w:r w:rsidR="00707AE1">
        <w:t>penyusunan</w:t>
      </w:r>
      <w:proofErr w:type="spellEnd"/>
      <w:r w:rsidR="00707AE1">
        <w:t xml:space="preserve"> </w:t>
      </w:r>
      <w:proofErr w:type="spellStart"/>
      <w:r w:rsidR="00707AE1">
        <w:t>skripsi</w:t>
      </w:r>
      <w:proofErr w:type="spellEnd"/>
      <w:r>
        <w:t>.</w:t>
      </w:r>
    </w:p>
    <w:p w14:paraId="68521456" w14:textId="680AD491" w:rsidR="0052485F" w:rsidRDefault="0052485F" w:rsidP="00C375E7">
      <w:pPr>
        <w:pStyle w:val="Default"/>
        <w:numPr>
          <w:ilvl w:val="0"/>
          <w:numId w:val="28"/>
        </w:numPr>
        <w:spacing w:line="360" w:lineRule="auto"/>
        <w:jc w:val="both"/>
      </w:pPr>
      <w:r>
        <w:rPr>
          <w:lang w:val="id-ID"/>
        </w:rPr>
        <w:lastRenderedPageBreak/>
        <w:t xml:space="preserve">Anggota </w:t>
      </w:r>
      <w:r w:rsidR="004F7428">
        <w:rPr>
          <w:lang w:val="en-US"/>
        </w:rPr>
        <w:t>PTN Fighters!</w:t>
      </w:r>
      <w:r>
        <w:t xml:space="preserve"> yang </w:t>
      </w:r>
      <w:proofErr w:type="spellStart"/>
      <w:r>
        <w:t>telah</w:t>
      </w:r>
      <w:proofErr w:type="spellEnd"/>
      <w:r>
        <w:t xml:space="preserve"> </w:t>
      </w:r>
      <w:proofErr w:type="spellStart"/>
      <w:r w:rsidR="0058717D">
        <w:t>memberikan</w:t>
      </w:r>
      <w:proofErr w:type="spellEnd"/>
      <w:r w:rsidR="0058717D">
        <w:t xml:space="preserve"> </w:t>
      </w:r>
      <w:proofErr w:type="spellStart"/>
      <w:r w:rsidR="0058717D">
        <w:t>dukungan</w:t>
      </w:r>
      <w:proofErr w:type="spellEnd"/>
      <w:r w:rsidR="0058717D">
        <w:t xml:space="preserve"> </w:t>
      </w:r>
      <w:proofErr w:type="spellStart"/>
      <w:r w:rsidR="0058717D">
        <w:t>beserta</w:t>
      </w:r>
      <w:proofErr w:type="spellEnd"/>
      <w:r w:rsidR="0058717D">
        <w:t xml:space="preserve"> </w:t>
      </w:r>
      <w:proofErr w:type="spellStart"/>
      <w:r w:rsidR="0058717D">
        <w:t>motivasi</w:t>
      </w:r>
      <w:proofErr w:type="spellEnd"/>
      <w:r w:rsidR="0058717D">
        <w:t xml:space="preserve">, </w:t>
      </w:r>
      <w:proofErr w:type="spellStart"/>
      <w:r w:rsidR="0058717D">
        <w:t>kepada</w:t>
      </w:r>
      <w:proofErr w:type="spellEnd"/>
      <w:r w:rsidR="0058717D">
        <w:t xml:space="preserve"> </w:t>
      </w:r>
      <w:proofErr w:type="spellStart"/>
      <w:r w:rsidR="0058717D">
        <w:t>penulis</w:t>
      </w:r>
      <w:proofErr w:type="spellEnd"/>
      <w:r w:rsidR="0058717D">
        <w:t xml:space="preserve"> </w:t>
      </w:r>
      <w:proofErr w:type="spellStart"/>
      <w:r w:rsidR="0058717D">
        <w:t>selama</w:t>
      </w:r>
      <w:proofErr w:type="spellEnd"/>
      <w:r w:rsidR="0058717D">
        <w:t xml:space="preserve"> proses </w:t>
      </w:r>
      <w:proofErr w:type="spellStart"/>
      <w:r>
        <w:t>menyelesaikan</w:t>
      </w:r>
      <w:proofErr w:type="spellEnd"/>
      <w:r>
        <w:t xml:space="preserve"> </w:t>
      </w:r>
      <w:proofErr w:type="spellStart"/>
      <w:r>
        <w:t>skripsi</w:t>
      </w:r>
      <w:proofErr w:type="spellEnd"/>
      <w:r>
        <w:t xml:space="preserve"> </w:t>
      </w:r>
      <w:proofErr w:type="spellStart"/>
      <w:r>
        <w:t>ini</w:t>
      </w:r>
      <w:proofErr w:type="spellEnd"/>
      <w:r>
        <w:t xml:space="preserve">. </w:t>
      </w:r>
    </w:p>
    <w:p w14:paraId="2FE30BA6" w14:textId="77777777" w:rsidR="0052485F" w:rsidRDefault="0052485F" w:rsidP="00C375E7">
      <w:pPr>
        <w:pStyle w:val="Default"/>
        <w:numPr>
          <w:ilvl w:val="0"/>
          <w:numId w:val="28"/>
        </w:numPr>
        <w:spacing w:line="360" w:lineRule="auto"/>
        <w:jc w:val="both"/>
      </w:pPr>
      <w:proofErr w:type="spellStart"/>
      <w:r>
        <w:t>Sahabat-sahabat</w:t>
      </w:r>
      <w:proofErr w:type="spellEnd"/>
      <w:r>
        <w:t xml:space="preserve"> EXIST</w:t>
      </w:r>
      <w:r>
        <w:rPr>
          <w:lang w:val="id-ID"/>
        </w:rPr>
        <w:t>’1</w:t>
      </w:r>
      <w:r>
        <w:t xml:space="preserve">5 yang </w:t>
      </w:r>
      <w:proofErr w:type="spellStart"/>
      <w:r>
        <w:t>telah</w:t>
      </w:r>
      <w:proofErr w:type="spellEnd"/>
      <w:r>
        <w:t xml:space="preserve"> </w:t>
      </w:r>
      <w:proofErr w:type="spellStart"/>
      <w:r>
        <w:t>banyak</w:t>
      </w:r>
      <w:proofErr w:type="spellEnd"/>
      <w:r>
        <w:t xml:space="preserve"> </w:t>
      </w:r>
      <w:proofErr w:type="spellStart"/>
      <w:r>
        <w:t>membantu</w:t>
      </w:r>
      <w:proofErr w:type="spellEnd"/>
      <w:r>
        <w:t xml:space="preserve">, </w:t>
      </w:r>
      <w:proofErr w:type="spellStart"/>
      <w:r>
        <w:t>menyemangati</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semangat</w:t>
      </w:r>
      <w:proofErr w:type="spellEnd"/>
      <w:r>
        <w:t xml:space="preserve">, dan </w:t>
      </w:r>
      <w:proofErr w:type="spellStart"/>
      <w:r>
        <w:t>setia</w:t>
      </w:r>
      <w:proofErr w:type="spellEnd"/>
      <w:r>
        <w:t xml:space="preserve"> </w:t>
      </w:r>
      <w:proofErr w:type="spellStart"/>
      <w:r>
        <w:t>menemani</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skripsi</w:t>
      </w:r>
      <w:proofErr w:type="spellEnd"/>
      <w:r>
        <w:t xml:space="preserve"> </w:t>
      </w:r>
      <w:proofErr w:type="spellStart"/>
      <w:r>
        <w:t>ini</w:t>
      </w:r>
      <w:proofErr w:type="spellEnd"/>
      <w:r>
        <w:t>.</w:t>
      </w:r>
    </w:p>
    <w:p w14:paraId="3442A211" w14:textId="20BDFA74" w:rsidR="0052485F" w:rsidRDefault="0052485F" w:rsidP="00C375E7">
      <w:pPr>
        <w:pStyle w:val="Default"/>
        <w:numPr>
          <w:ilvl w:val="0"/>
          <w:numId w:val="28"/>
        </w:numPr>
        <w:spacing w:line="360" w:lineRule="auto"/>
        <w:jc w:val="both"/>
      </w:pPr>
      <w:proofErr w:type="spellStart"/>
      <w:r>
        <w:t>Semua</w:t>
      </w:r>
      <w:proofErr w:type="spellEnd"/>
      <w:r>
        <w:t xml:space="preserve"> </w:t>
      </w:r>
      <w:proofErr w:type="spellStart"/>
      <w:r>
        <w:t>pihak</w:t>
      </w:r>
      <w:proofErr w:type="spellEnd"/>
      <w:r>
        <w:t xml:space="preserve"> </w:t>
      </w:r>
      <w:r w:rsidR="00085202">
        <w:t xml:space="preserve">yang </w:t>
      </w:r>
      <w:proofErr w:type="spellStart"/>
      <w:r w:rsidR="00085202">
        <w:t>belum</w:t>
      </w:r>
      <w:proofErr w:type="spellEnd"/>
      <w:r w:rsidR="00085202">
        <w:t xml:space="preserve"> </w:t>
      </w:r>
      <w:proofErr w:type="spellStart"/>
      <w:r w:rsidR="00085202">
        <w:t>sempat</w:t>
      </w:r>
      <w:proofErr w:type="spellEnd"/>
      <w:r w:rsidR="00085202">
        <w:t xml:space="preserve"> </w:t>
      </w:r>
      <w:proofErr w:type="spellStart"/>
      <w:r w:rsidR="00085202">
        <w:t>disebutkan</w:t>
      </w:r>
      <w:proofErr w:type="spellEnd"/>
      <w:r w:rsidR="00085202">
        <w:t>, dan</w:t>
      </w:r>
      <w:r>
        <w:t xml:space="preserve"> </w:t>
      </w:r>
      <w:proofErr w:type="spellStart"/>
      <w:r>
        <w:t>telah</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skripsi</w:t>
      </w:r>
      <w:proofErr w:type="spellEnd"/>
      <w:r>
        <w:t xml:space="preserve"> </w:t>
      </w:r>
      <w:proofErr w:type="spellStart"/>
      <w:r>
        <w:t>ini</w:t>
      </w:r>
      <w:proofErr w:type="spellEnd"/>
      <w:r>
        <w:t xml:space="preserve">. </w:t>
      </w:r>
    </w:p>
    <w:p w14:paraId="7B5039F1" w14:textId="79B44639" w:rsidR="0052485F" w:rsidRDefault="0052485F" w:rsidP="0052485F">
      <w:pPr>
        <w:pStyle w:val="Default"/>
        <w:spacing w:line="360" w:lineRule="auto"/>
        <w:ind w:firstLine="567"/>
        <w:jc w:val="both"/>
        <w:rPr>
          <w:lang w:val="id-ID"/>
        </w:rPr>
      </w:pPr>
      <w:proofErr w:type="spellStart"/>
      <w:r>
        <w:t>Penulis</w:t>
      </w:r>
      <w:proofErr w:type="spellEnd"/>
      <w:r>
        <w:t xml:space="preserve"> </w:t>
      </w:r>
      <w:proofErr w:type="spellStart"/>
      <w:r>
        <w:t>mengakui</w:t>
      </w:r>
      <w:proofErr w:type="spellEnd"/>
      <w:r>
        <w:t xml:space="preserve"> </w:t>
      </w:r>
      <w:proofErr w:type="spellStart"/>
      <w:r>
        <w:t>atas</w:t>
      </w:r>
      <w:proofErr w:type="spellEnd"/>
      <w:r>
        <w:t xml:space="preserve"> </w:t>
      </w:r>
      <w:proofErr w:type="spellStart"/>
      <w:r>
        <w:t>kekurangan-kekurangan</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skripsi</w:t>
      </w:r>
      <w:proofErr w:type="spellEnd"/>
      <w:r>
        <w:t xml:space="preserve">, dan </w:t>
      </w:r>
      <w:proofErr w:type="spellStart"/>
      <w:r>
        <w:t>bahkan</w:t>
      </w:r>
      <w:proofErr w:type="spellEnd"/>
      <w:r>
        <w:t xml:space="preserve"> </w:t>
      </w:r>
      <w:proofErr w:type="spellStart"/>
      <w:r>
        <w:t>mungkin</w:t>
      </w:r>
      <w:proofErr w:type="spellEnd"/>
      <w:r>
        <w:t xml:space="preserve"> </w:t>
      </w:r>
      <w:proofErr w:type="spellStart"/>
      <w:r>
        <w:t>masih</w:t>
      </w:r>
      <w:proofErr w:type="spellEnd"/>
      <w:r>
        <w:t xml:space="preserve"> </w:t>
      </w:r>
      <w:proofErr w:type="spellStart"/>
      <w:r>
        <w:t>jauh</w:t>
      </w:r>
      <w:proofErr w:type="spellEnd"/>
      <w:r>
        <w:t xml:space="preserve"> </w:t>
      </w:r>
      <w:proofErr w:type="spellStart"/>
      <w:r>
        <w:t>dari</w:t>
      </w:r>
      <w:proofErr w:type="spellEnd"/>
      <w:r>
        <w:t xml:space="preserve"> </w:t>
      </w:r>
      <w:proofErr w:type="spellStart"/>
      <w:r>
        <w:t>kesempurnaan</w:t>
      </w:r>
      <w:proofErr w:type="spellEnd"/>
      <w:r>
        <w:t xml:space="preserve">. </w:t>
      </w:r>
      <w:proofErr w:type="spellStart"/>
      <w:r>
        <w:t>Untuk</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erima</w:t>
      </w:r>
      <w:proofErr w:type="spellEnd"/>
      <w:r>
        <w:t xml:space="preserve"> </w:t>
      </w:r>
      <w:proofErr w:type="spellStart"/>
      <w:r>
        <w:t>dengan</w:t>
      </w:r>
      <w:proofErr w:type="spellEnd"/>
      <w:r>
        <w:t xml:space="preserve"> </w:t>
      </w:r>
      <w:proofErr w:type="spellStart"/>
      <w:r>
        <w:t>senang</w:t>
      </w:r>
      <w:proofErr w:type="spellEnd"/>
      <w:r>
        <w:t xml:space="preserve"> </w:t>
      </w:r>
      <w:proofErr w:type="spellStart"/>
      <w:r>
        <w:t>hati</w:t>
      </w:r>
      <w:proofErr w:type="spellEnd"/>
      <w:r>
        <w:t xml:space="preserve"> </w:t>
      </w:r>
      <w:proofErr w:type="spellStart"/>
      <w:r>
        <w:t>segala</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dari</w:t>
      </w:r>
      <w:proofErr w:type="spellEnd"/>
      <w:r>
        <w:t xml:space="preserve"> </w:t>
      </w:r>
      <w:r>
        <w:rPr>
          <w:lang w:val="id-ID"/>
        </w:rPr>
        <w:t>pembaca</w:t>
      </w:r>
      <w:r>
        <w:t xml:space="preserve">, </w:t>
      </w:r>
      <w:proofErr w:type="spellStart"/>
      <w:r>
        <w:t>sehingga</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diharapkan</w:t>
      </w:r>
      <w:proofErr w:type="spellEnd"/>
      <w:r>
        <w:t xml:space="preserve"> </w:t>
      </w:r>
      <w:proofErr w:type="spellStart"/>
      <w:r>
        <w:t>bisa</w:t>
      </w:r>
      <w:proofErr w:type="spellEnd"/>
      <w:r>
        <w:t xml:space="preserve"> </w:t>
      </w:r>
      <w:proofErr w:type="spellStart"/>
      <w:r>
        <w:t>lebih</w:t>
      </w:r>
      <w:proofErr w:type="spellEnd"/>
      <w:r>
        <w:t xml:space="preserve"> </w:t>
      </w:r>
      <w:proofErr w:type="spellStart"/>
      <w:r>
        <w:t>baik</w:t>
      </w:r>
      <w:proofErr w:type="spellEnd"/>
      <w:r>
        <w:t xml:space="preserve"> dan </w:t>
      </w:r>
      <w:proofErr w:type="spellStart"/>
      <w:r>
        <w:t>semoga</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w:t>
      </w:r>
      <w:proofErr w:type="spellStart"/>
      <w:r>
        <w:t>serta</w:t>
      </w:r>
      <w:proofErr w:type="spellEnd"/>
      <w:r>
        <w:t xml:space="preserve"> </w:t>
      </w:r>
      <w:proofErr w:type="spellStart"/>
      <w:r>
        <w:t>perkembangan</w:t>
      </w:r>
      <w:proofErr w:type="spellEnd"/>
      <w:r>
        <w:t xml:space="preserve"> </w:t>
      </w:r>
      <w:proofErr w:type="spellStart"/>
      <w:r w:rsidR="006236D4">
        <w:t>I</w:t>
      </w:r>
      <w:r>
        <w:t>lmu</w:t>
      </w:r>
      <w:proofErr w:type="spellEnd"/>
      <w:r>
        <w:t xml:space="preserve"> </w:t>
      </w:r>
      <w:proofErr w:type="spellStart"/>
      <w:r w:rsidR="006236D4">
        <w:t>P</w:t>
      </w:r>
      <w:r>
        <w:t>engetahuan</w:t>
      </w:r>
      <w:proofErr w:type="spellEnd"/>
      <w:r>
        <w:t xml:space="preserve">, dan </w:t>
      </w:r>
      <w:proofErr w:type="spellStart"/>
      <w:r>
        <w:t>dapat</w:t>
      </w:r>
      <w:proofErr w:type="spellEnd"/>
      <w:r>
        <w:t xml:space="preserve"> </w:t>
      </w:r>
      <w:proofErr w:type="spellStart"/>
      <w:r>
        <w:t>berkontribusi</w:t>
      </w:r>
      <w:proofErr w:type="spellEnd"/>
      <w:r>
        <w:t xml:space="preserve"> </w:t>
      </w:r>
      <w:proofErr w:type="spellStart"/>
      <w:r>
        <w:t>terhadap</w:t>
      </w:r>
      <w:proofErr w:type="spellEnd"/>
      <w:r>
        <w:t xml:space="preserve"> </w:t>
      </w:r>
      <w:proofErr w:type="spellStart"/>
      <w:r>
        <w:t>kemajuan</w:t>
      </w:r>
      <w:proofErr w:type="spellEnd"/>
      <w:r>
        <w:t xml:space="preserve"> UINSA, </w:t>
      </w:r>
      <w:proofErr w:type="spellStart"/>
      <w:r w:rsidR="00554E69">
        <w:t>B</w:t>
      </w:r>
      <w:r>
        <w:t>angsa</w:t>
      </w:r>
      <w:proofErr w:type="spellEnd"/>
      <w:r>
        <w:t>, dan Ne</w:t>
      </w:r>
      <w:r>
        <w:rPr>
          <w:lang w:val="id-ID"/>
        </w:rPr>
        <w:t>g</w:t>
      </w:r>
      <w:proofErr w:type="spellStart"/>
      <w:r>
        <w:t>ara</w:t>
      </w:r>
      <w:proofErr w:type="spellEnd"/>
      <w:r>
        <w:t>.</w:t>
      </w:r>
      <w:r>
        <w:rPr>
          <w:lang w:val="id-ID"/>
        </w:rPr>
        <w:t xml:space="preserve"> Akhir kata</w:t>
      </w:r>
      <w:r w:rsidR="00EA6873">
        <w:rPr>
          <w:lang w:val="en-US"/>
        </w:rPr>
        <w:t xml:space="preserve"> </w:t>
      </w:r>
      <w:r>
        <w:rPr>
          <w:lang w:val="id-ID"/>
        </w:rPr>
        <w:t xml:space="preserve">penulis sampaikan terimakasih kepada semua pihak yang telah membantu menyelesaikan skipsi ini dan semoga skipsi penelitian ini bermanfaat. </w:t>
      </w:r>
    </w:p>
    <w:p w14:paraId="4FCBD59A" w14:textId="77777777" w:rsidR="0052485F" w:rsidRDefault="0052485F" w:rsidP="0052485F">
      <w:pPr>
        <w:pStyle w:val="Default"/>
        <w:spacing w:line="360" w:lineRule="auto"/>
        <w:ind w:firstLine="567"/>
        <w:jc w:val="both"/>
        <w:rPr>
          <w:lang w:val="id-ID"/>
        </w:rPr>
      </w:pPr>
    </w:p>
    <w:p w14:paraId="59CE42F2" w14:textId="256ACDA6" w:rsidR="0052485F" w:rsidRDefault="0052485F" w:rsidP="0052485F">
      <w:pPr>
        <w:pStyle w:val="Default"/>
        <w:spacing w:line="360" w:lineRule="auto"/>
        <w:jc w:val="right"/>
        <w:rPr>
          <w:lang w:val="en-US"/>
        </w:rPr>
      </w:pPr>
      <w:r>
        <w:t>Surabaya,</w:t>
      </w:r>
      <w:r w:rsidR="00BD5AEA">
        <w:t xml:space="preserve"> 31 </w:t>
      </w:r>
      <w:proofErr w:type="spellStart"/>
      <w:r w:rsidR="00BD5AEA">
        <w:t>Juli</w:t>
      </w:r>
      <w:proofErr w:type="spellEnd"/>
      <w:r w:rsidR="00BD5AEA">
        <w:t xml:space="preserve"> </w:t>
      </w:r>
      <w:r>
        <w:t xml:space="preserve">2019 </w:t>
      </w:r>
    </w:p>
    <w:p w14:paraId="58EB1B20" w14:textId="77777777" w:rsidR="0052485F" w:rsidRDefault="0052485F" w:rsidP="0052485F">
      <w:pPr>
        <w:pStyle w:val="Default"/>
        <w:spacing w:line="360" w:lineRule="auto"/>
        <w:jc w:val="right"/>
      </w:pPr>
    </w:p>
    <w:p w14:paraId="4E7C72F7" w14:textId="77777777" w:rsidR="0052485F" w:rsidRDefault="0052485F" w:rsidP="0052485F">
      <w:pPr>
        <w:pStyle w:val="Default"/>
        <w:spacing w:line="360" w:lineRule="auto"/>
        <w:jc w:val="right"/>
      </w:pPr>
    </w:p>
    <w:p w14:paraId="17534D7E" w14:textId="123B5E39" w:rsidR="0052485F" w:rsidRPr="0052485F" w:rsidRDefault="0052485F" w:rsidP="0052485F">
      <w:pPr>
        <w:pStyle w:val="Default"/>
        <w:spacing w:line="360" w:lineRule="auto"/>
        <w:jc w:val="right"/>
        <w:rPr>
          <w:b/>
          <w:bCs/>
          <w:u w:val="single"/>
          <w:lang w:val="en-US"/>
        </w:rPr>
      </w:pPr>
      <w:r>
        <w:rPr>
          <w:b/>
          <w:bCs/>
          <w:u w:val="single"/>
          <w:lang w:val="en-US"/>
        </w:rPr>
        <w:t>Taka Fidihama</w:t>
      </w:r>
    </w:p>
    <w:p w14:paraId="35055017" w14:textId="74C20CA0" w:rsidR="00943024" w:rsidRPr="0052485F" w:rsidRDefault="0052485F" w:rsidP="0052485F">
      <w:pPr>
        <w:spacing w:line="240" w:lineRule="auto"/>
        <w:rPr>
          <w:rFonts w:cs="Times New Roman"/>
          <w:color w:val="000000"/>
          <w:szCs w:val="24"/>
          <w:lang w:val="en-US"/>
        </w:rPr>
      </w:pPr>
      <w:r>
        <w:rPr>
          <w:rFonts w:asciiTheme="majorBidi" w:hAnsiTheme="majorBidi" w:cstheme="majorBidi"/>
          <w:b/>
          <w:bCs/>
          <w:szCs w:val="24"/>
        </w:rPr>
        <w:t xml:space="preserve"> </w:t>
      </w:r>
      <w:r>
        <w:rPr>
          <w:rFonts w:asciiTheme="majorBidi" w:hAnsiTheme="majorBidi" w:cstheme="majorBidi"/>
          <w:b/>
          <w:bCs/>
          <w:szCs w:val="24"/>
        </w:rPr>
        <w:tab/>
      </w:r>
      <w:r>
        <w:rPr>
          <w:rFonts w:asciiTheme="majorBidi" w:hAnsiTheme="majorBidi" w:cstheme="majorBidi"/>
          <w:b/>
          <w:bCs/>
          <w:szCs w:val="24"/>
        </w:rPr>
        <w:tab/>
        <w:t xml:space="preserve">                                                                              NIM. H</w:t>
      </w:r>
      <w:r>
        <w:rPr>
          <w:rFonts w:asciiTheme="majorBidi" w:hAnsiTheme="majorBidi" w:cstheme="majorBidi"/>
          <w:b/>
          <w:bCs/>
          <w:szCs w:val="24"/>
          <w:lang w:val="en-US"/>
        </w:rPr>
        <w:t>0</w:t>
      </w:r>
      <w:r>
        <w:rPr>
          <w:rFonts w:asciiTheme="majorBidi" w:hAnsiTheme="majorBidi" w:cstheme="majorBidi"/>
          <w:b/>
          <w:bCs/>
          <w:szCs w:val="24"/>
        </w:rPr>
        <w:t>62150</w:t>
      </w:r>
      <w:r>
        <w:rPr>
          <w:rFonts w:asciiTheme="majorBidi" w:hAnsiTheme="majorBidi" w:cstheme="majorBidi"/>
          <w:b/>
          <w:bCs/>
          <w:szCs w:val="24"/>
          <w:lang w:val="en-US"/>
        </w:rPr>
        <w:t>12</w:t>
      </w:r>
    </w:p>
    <w:p w14:paraId="68151587" w14:textId="77777777" w:rsidR="00607CD2" w:rsidRDefault="00607CD2" w:rsidP="00607CD2">
      <w:pPr>
        <w:spacing w:line="240" w:lineRule="auto"/>
        <w:rPr>
          <w:rFonts w:cs="Times New Roman"/>
          <w:color w:val="000000"/>
          <w:szCs w:val="24"/>
        </w:rPr>
      </w:pPr>
    </w:p>
    <w:p w14:paraId="28069789" w14:textId="3243A66A" w:rsidR="007E7B00" w:rsidRDefault="007E7B00">
      <w:pPr>
        <w:spacing w:after="160" w:line="259" w:lineRule="auto"/>
        <w:jc w:val="left"/>
      </w:pPr>
    </w:p>
    <w:p w14:paraId="685407B9" w14:textId="77777777" w:rsidR="007E7B00" w:rsidRDefault="007E7B00">
      <w:pPr>
        <w:spacing w:after="160" w:line="259" w:lineRule="auto"/>
        <w:jc w:val="left"/>
      </w:pPr>
      <w:r>
        <w:br w:type="page"/>
      </w:r>
    </w:p>
    <w:p w14:paraId="265F54C4" w14:textId="77777777" w:rsidR="00607CD2" w:rsidRDefault="00607CD2">
      <w:pPr>
        <w:spacing w:after="160" w:line="259" w:lineRule="auto"/>
        <w:jc w:val="left"/>
        <w:sectPr w:rsidR="00607CD2" w:rsidSect="00FB7D1E">
          <w:footerReference w:type="default" r:id="rId14"/>
          <w:footerReference w:type="first" r:id="rId15"/>
          <w:pgSz w:w="11906" w:h="16838" w:code="9"/>
          <w:pgMar w:top="2268" w:right="1701" w:bottom="1701" w:left="2268" w:header="720" w:footer="720" w:gutter="0"/>
          <w:pgNumType w:fmt="lowerRoman" w:start="2"/>
          <w:cols w:space="720"/>
          <w:titlePg/>
          <w:docGrid w:linePitch="360"/>
        </w:sectPr>
      </w:pPr>
    </w:p>
    <w:p w14:paraId="1CB1C7B1" w14:textId="77777777" w:rsidR="007E7B00" w:rsidRDefault="007E7B00" w:rsidP="00CB5E33">
      <w:pPr>
        <w:pStyle w:val="Heading1"/>
        <w:spacing w:line="240" w:lineRule="auto"/>
        <w:rPr>
          <w:noProof w:val="0"/>
        </w:rPr>
      </w:pPr>
      <w:bookmarkStart w:id="20" w:name="_Toc15024839"/>
      <w:bookmarkStart w:id="21" w:name="_Toc520842485"/>
      <w:bookmarkStart w:id="22" w:name="_Toc520892026"/>
      <w:bookmarkStart w:id="23" w:name="_Toc14902448"/>
      <w:bookmarkStart w:id="24" w:name="_Toc15919175"/>
      <w:r>
        <w:lastRenderedPageBreak/>
        <w:t>ABSTRAK</w:t>
      </w:r>
      <w:bookmarkEnd w:id="20"/>
      <w:bookmarkEnd w:id="21"/>
      <w:bookmarkEnd w:id="22"/>
      <w:bookmarkEnd w:id="23"/>
      <w:bookmarkEnd w:id="24"/>
    </w:p>
    <w:p w14:paraId="4C4FEB68" w14:textId="51FCD319" w:rsidR="007E7B00" w:rsidRDefault="008C793D" w:rsidP="00CB5E33">
      <w:pPr>
        <w:autoSpaceDE w:val="0"/>
        <w:autoSpaceDN w:val="0"/>
        <w:adjustRightInd w:val="0"/>
        <w:spacing w:line="240" w:lineRule="auto"/>
        <w:jc w:val="center"/>
        <w:rPr>
          <w:rFonts w:asciiTheme="majorBidi" w:hAnsiTheme="majorBidi" w:cstheme="majorBidi"/>
          <w:b/>
          <w:bCs/>
          <w:szCs w:val="24"/>
        </w:rPr>
      </w:pPr>
      <w:r w:rsidRPr="008C793D">
        <w:rPr>
          <w:rFonts w:asciiTheme="majorBidi" w:hAnsiTheme="majorBidi" w:cstheme="majorBidi"/>
          <w:b/>
          <w:bCs/>
          <w:szCs w:val="24"/>
          <w:lang w:val="en-ID"/>
        </w:rPr>
        <w:t>SISTEM INFORMASI PRIORITAS PENGEMBANGAN INFRASTRUKTUR MENGGUNAKAN METODE HANLON BERDASARKAN INVESTASI WARGA DESA SEKAPUK</w:t>
      </w:r>
    </w:p>
    <w:p w14:paraId="6B1DB35B" w14:textId="3532E850" w:rsidR="007E7B00" w:rsidRPr="00FD232D" w:rsidRDefault="00FD232D" w:rsidP="00CB5E33">
      <w:pPr>
        <w:spacing w:line="240" w:lineRule="auto"/>
        <w:jc w:val="center"/>
        <w:rPr>
          <w:rFonts w:cs="Times New Roman"/>
          <w:b/>
          <w:szCs w:val="24"/>
          <w:lang w:val="en-US"/>
        </w:rPr>
      </w:pPr>
      <w:r>
        <w:rPr>
          <w:rFonts w:cs="Times New Roman"/>
          <w:b/>
          <w:szCs w:val="24"/>
          <w:lang w:val="en-US"/>
        </w:rPr>
        <w:t>`</w:t>
      </w:r>
    </w:p>
    <w:p w14:paraId="6D76A4F0" w14:textId="77777777" w:rsidR="007E7B00" w:rsidRDefault="007E7B00" w:rsidP="00CB5E33">
      <w:pPr>
        <w:spacing w:line="240" w:lineRule="auto"/>
        <w:jc w:val="center"/>
        <w:rPr>
          <w:rFonts w:cs="Times New Roman"/>
          <w:b/>
          <w:szCs w:val="24"/>
          <w:lang w:val="en-US"/>
        </w:rPr>
      </w:pPr>
      <w:r>
        <w:rPr>
          <w:rFonts w:cs="Times New Roman"/>
          <w:b/>
          <w:szCs w:val="24"/>
        </w:rPr>
        <w:t>Oleh:</w:t>
      </w:r>
    </w:p>
    <w:p w14:paraId="7BA28731" w14:textId="7EADB4F9" w:rsidR="007E7B00" w:rsidRDefault="00F348D8" w:rsidP="00CB5E33">
      <w:pPr>
        <w:spacing w:line="240" w:lineRule="auto"/>
        <w:jc w:val="center"/>
        <w:rPr>
          <w:rFonts w:cs="Times New Roman"/>
          <w:b/>
          <w:szCs w:val="24"/>
          <w:lang w:val="en-US"/>
        </w:rPr>
      </w:pPr>
      <w:r>
        <w:rPr>
          <w:rFonts w:cs="Times New Roman"/>
          <w:b/>
          <w:szCs w:val="24"/>
          <w:lang w:val="en-US"/>
        </w:rPr>
        <w:t>Taka Fidihama</w:t>
      </w:r>
    </w:p>
    <w:p w14:paraId="6904ADFD" w14:textId="77777777" w:rsidR="00BF6827" w:rsidRPr="00F348D8" w:rsidRDefault="00BF6827" w:rsidP="00CB5E33">
      <w:pPr>
        <w:spacing w:line="240" w:lineRule="auto"/>
        <w:jc w:val="center"/>
        <w:rPr>
          <w:rFonts w:cs="Times New Roman"/>
          <w:b/>
          <w:szCs w:val="24"/>
          <w:lang w:val="en-US"/>
        </w:rPr>
      </w:pPr>
    </w:p>
    <w:p w14:paraId="21E83C12" w14:textId="4E978572" w:rsidR="002938BB" w:rsidRDefault="002938BB" w:rsidP="00CB5E33">
      <w:pPr>
        <w:spacing w:line="240" w:lineRule="auto"/>
        <w:rPr>
          <w:rFonts w:cs="Times New Roman"/>
          <w:szCs w:val="24"/>
        </w:rPr>
      </w:pPr>
      <w:r w:rsidRPr="002938BB">
        <w:rPr>
          <w:rFonts w:cs="Times New Roman"/>
          <w:szCs w:val="24"/>
        </w:rPr>
        <w:t xml:space="preserve">Sistem </w:t>
      </w:r>
      <w:r w:rsidR="0051419D">
        <w:rPr>
          <w:rFonts w:cs="Times New Roman"/>
          <w:szCs w:val="24"/>
          <w:lang w:val="en-US"/>
        </w:rPr>
        <w:t>Informasi</w:t>
      </w:r>
      <w:r w:rsidR="002846B1">
        <w:rPr>
          <w:rFonts w:cs="Times New Roman"/>
          <w:szCs w:val="24"/>
          <w:lang w:val="en-US"/>
        </w:rPr>
        <w:t xml:space="preserve"> </w:t>
      </w:r>
      <w:r w:rsidR="0051419D">
        <w:rPr>
          <w:rFonts w:cs="Times New Roman"/>
          <w:szCs w:val="24"/>
          <w:lang w:val="en-US"/>
        </w:rPr>
        <w:t xml:space="preserve">Prioritas Pengembangan Infrastruktur </w:t>
      </w:r>
      <w:r w:rsidRPr="002938BB">
        <w:rPr>
          <w:rFonts w:cs="Times New Roman"/>
          <w:szCs w:val="24"/>
        </w:rPr>
        <w:t xml:space="preserve">adalah sistem berbasis </w:t>
      </w:r>
      <w:r w:rsidRPr="00D2364D">
        <w:rPr>
          <w:rFonts w:cs="Times New Roman"/>
          <w:i/>
          <w:szCs w:val="24"/>
        </w:rPr>
        <w:t>web</w:t>
      </w:r>
      <w:r w:rsidR="00D77F49">
        <w:rPr>
          <w:rFonts w:cs="Times New Roman"/>
          <w:szCs w:val="24"/>
          <w:lang w:val="en-US"/>
        </w:rPr>
        <w:t xml:space="preserve"> yang dibangun</w:t>
      </w:r>
      <w:r w:rsidRPr="002938BB">
        <w:rPr>
          <w:rFonts w:cs="Times New Roman"/>
          <w:szCs w:val="24"/>
        </w:rPr>
        <w:t xml:space="preserve"> menggunakan bahasa </w:t>
      </w:r>
      <w:r w:rsidR="003D5A4F">
        <w:rPr>
          <w:rFonts w:cs="Times New Roman"/>
          <w:szCs w:val="24"/>
          <w:lang w:val="en-US"/>
        </w:rPr>
        <w:t xml:space="preserve">pemrograman </w:t>
      </w:r>
      <w:r w:rsidRPr="002938BB">
        <w:rPr>
          <w:rFonts w:cs="Times New Roman"/>
          <w:szCs w:val="24"/>
        </w:rPr>
        <w:t>PHP</w:t>
      </w:r>
      <w:r w:rsidR="00983E04">
        <w:rPr>
          <w:rFonts w:cs="Times New Roman"/>
          <w:szCs w:val="24"/>
          <w:lang w:val="en-US"/>
        </w:rPr>
        <w:t xml:space="preserve">, dengan </w:t>
      </w:r>
      <w:r w:rsidR="00983E04">
        <w:rPr>
          <w:rFonts w:cs="Times New Roman"/>
          <w:i/>
          <w:szCs w:val="24"/>
          <w:lang w:val="en-US"/>
        </w:rPr>
        <w:t>framework CodeIgniter</w:t>
      </w:r>
      <w:r w:rsidRPr="002938BB">
        <w:rPr>
          <w:rFonts w:cs="Times New Roman"/>
          <w:szCs w:val="24"/>
        </w:rPr>
        <w:t xml:space="preserve"> dan database MySQL yang dapat membantu </w:t>
      </w:r>
      <w:r w:rsidR="00EC495B">
        <w:rPr>
          <w:rFonts w:cs="Times New Roman"/>
          <w:szCs w:val="24"/>
          <w:lang w:val="en-US"/>
        </w:rPr>
        <w:t xml:space="preserve">memberikan </w:t>
      </w:r>
      <w:r w:rsidRPr="002938BB">
        <w:rPr>
          <w:rFonts w:cs="Times New Roman"/>
          <w:szCs w:val="24"/>
        </w:rPr>
        <w:t>hasil rekomend</w:t>
      </w:r>
      <w:r w:rsidR="006F1677">
        <w:rPr>
          <w:rFonts w:cs="Times New Roman"/>
          <w:szCs w:val="24"/>
          <w:lang w:val="en-US"/>
        </w:rPr>
        <w:t>a</w:t>
      </w:r>
      <w:r w:rsidRPr="002938BB">
        <w:rPr>
          <w:rFonts w:cs="Times New Roman"/>
          <w:szCs w:val="24"/>
        </w:rPr>
        <w:t>si p</w:t>
      </w:r>
      <w:r w:rsidR="00F10AEA">
        <w:rPr>
          <w:rFonts w:cs="Times New Roman"/>
          <w:szCs w:val="24"/>
          <w:lang w:val="en-US"/>
        </w:rPr>
        <w:t>rioritas permasalahan</w:t>
      </w:r>
      <w:r w:rsidR="004F4E60">
        <w:rPr>
          <w:rFonts w:cs="Times New Roman"/>
          <w:szCs w:val="24"/>
          <w:lang w:val="en-US"/>
        </w:rPr>
        <w:t xml:space="preserve"> pembangunan infrastruktur</w:t>
      </w:r>
      <w:r w:rsidRPr="002938BB">
        <w:rPr>
          <w:rFonts w:cs="Times New Roman"/>
          <w:szCs w:val="24"/>
        </w:rPr>
        <w:t xml:space="preserve">. Penelitian ini </w:t>
      </w:r>
      <w:r w:rsidR="00A477EE">
        <w:rPr>
          <w:rFonts w:cs="Times New Roman"/>
          <w:szCs w:val="24"/>
          <w:lang w:val="en-US"/>
        </w:rPr>
        <w:t>bertujuan</w:t>
      </w:r>
      <w:r w:rsidRPr="002938BB">
        <w:rPr>
          <w:rFonts w:cs="Times New Roman"/>
          <w:szCs w:val="24"/>
        </w:rPr>
        <w:t xml:space="preserve"> untuk me</w:t>
      </w:r>
      <w:r w:rsidR="003C5305">
        <w:rPr>
          <w:rFonts w:cs="Times New Roman"/>
          <w:szCs w:val="24"/>
          <w:lang w:val="en-US"/>
        </w:rPr>
        <w:t xml:space="preserve">nghasilkan </w:t>
      </w:r>
      <w:r w:rsidRPr="002938BB">
        <w:rPr>
          <w:rFonts w:cs="Times New Roman"/>
          <w:szCs w:val="24"/>
        </w:rPr>
        <w:t>rekomendasi</w:t>
      </w:r>
      <w:r w:rsidR="003C5305">
        <w:rPr>
          <w:rFonts w:cs="Times New Roman"/>
          <w:szCs w:val="24"/>
          <w:lang w:val="en-US"/>
        </w:rPr>
        <w:t xml:space="preserve"> prioritas permasalahan</w:t>
      </w:r>
      <w:r w:rsidR="00654EF2">
        <w:rPr>
          <w:rFonts w:cs="Times New Roman"/>
          <w:szCs w:val="24"/>
          <w:lang w:val="en-US"/>
        </w:rPr>
        <w:t xml:space="preserve"> pada pembangunan infrastruktur</w:t>
      </w:r>
      <w:r w:rsidR="00413489">
        <w:rPr>
          <w:rFonts w:cs="Times New Roman"/>
          <w:szCs w:val="24"/>
          <w:lang w:val="en-US"/>
        </w:rPr>
        <w:t xml:space="preserve"> Bukit Kapur Setigi, Desa Sekapuk, Kecamatan Ujungpangkah </w:t>
      </w:r>
      <w:r w:rsidR="00662DDA">
        <w:rPr>
          <w:rFonts w:cs="Times New Roman"/>
          <w:szCs w:val="24"/>
          <w:lang w:val="en-US"/>
        </w:rPr>
        <w:t>–</w:t>
      </w:r>
      <w:r w:rsidR="00413489">
        <w:rPr>
          <w:rFonts w:cs="Times New Roman"/>
          <w:szCs w:val="24"/>
          <w:lang w:val="en-US"/>
        </w:rPr>
        <w:t xml:space="preserve"> Gresik</w:t>
      </w:r>
      <w:r w:rsidR="00662DDA">
        <w:rPr>
          <w:rFonts w:cs="Times New Roman"/>
          <w:szCs w:val="24"/>
          <w:lang w:val="en-US"/>
        </w:rPr>
        <w:t>.</w:t>
      </w:r>
      <w:r w:rsidRPr="002938BB">
        <w:rPr>
          <w:rFonts w:cs="Times New Roman"/>
          <w:szCs w:val="24"/>
        </w:rPr>
        <w:t xml:space="preserve"> </w:t>
      </w:r>
      <w:r w:rsidR="00A477EE">
        <w:rPr>
          <w:rFonts w:cs="Times New Roman"/>
          <w:szCs w:val="24"/>
          <w:lang w:val="en-US"/>
        </w:rPr>
        <w:t xml:space="preserve">Adapun pengembangan sistemnya </w:t>
      </w:r>
      <w:r w:rsidR="00A477EE" w:rsidRPr="002938BB">
        <w:rPr>
          <w:rFonts w:cs="Times New Roman"/>
          <w:szCs w:val="24"/>
        </w:rPr>
        <w:t xml:space="preserve">menggunakan </w:t>
      </w:r>
      <w:r w:rsidR="00A477EE">
        <w:rPr>
          <w:rFonts w:cs="Times New Roman"/>
          <w:szCs w:val="24"/>
          <w:lang w:val="en-US"/>
        </w:rPr>
        <w:t xml:space="preserve"> </w:t>
      </w:r>
      <w:r w:rsidR="00A477EE">
        <w:rPr>
          <w:rFonts w:cs="Times New Roman"/>
          <w:i/>
          <w:szCs w:val="24"/>
          <w:lang w:val="en-US"/>
        </w:rPr>
        <w:t xml:space="preserve">waterfall model. </w:t>
      </w:r>
      <w:r w:rsidR="00B0564F">
        <w:rPr>
          <w:rFonts w:cs="Times New Roman"/>
          <w:szCs w:val="24"/>
          <w:lang w:val="en-US"/>
        </w:rPr>
        <w:t xml:space="preserve">Hasil rekomendasi prioritas </w:t>
      </w:r>
      <w:r w:rsidR="00A17B86">
        <w:rPr>
          <w:rFonts w:cs="Times New Roman"/>
          <w:szCs w:val="24"/>
          <w:lang w:val="en-US"/>
        </w:rPr>
        <w:t xml:space="preserve">yang diberikan </w:t>
      </w:r>
      <w:r w:rsidRPr="002938BB">
        <w:rPr>
          <w:rFonts w:cs="Times New Roman"/>
          <w:szCs w:val="24"/>
        </w:rPr>
        <w:t xml:space="preserve">sesuai dengan data masukan yang menjadi </w:t>
      </w:r>
      <w:r w:rsidR="00B62FA0">
        <w:rPr>
          <w:rFonts w:cs="Times New Roman"/>
          <w:szCs w:val="24"/>
          <w:lang w:val="en-US"/>
        </w:rPr>
        <w:t xml:space="preserve">variabel dalam perhitungan metode </w:t>
      </w:r>
      <w:r w:rsidR="00B62FA0">
        <w:rPr>
          <w:rFonts w:cs="Times New Roman"/>
          <w:i/>
          <w:szCs w:val="24"/>
          <w:lang w:val="en-US"/>
        </w:rPr>
        <w:t xml:space="preserve">Hanlon </w:t>
      </w:r>
      <w:r w:rsidR="00B62FA0">
        <w:rPr>
          <w:rFonts w:cs="Times New Roman"/>
          <w:szCs w:val="24"/>
          <w:lang w:val="en-US"/>
        </w:rPr>
        <w:t>yaitu Komponen A</w:t>
      </w:r>
      <w:r w:rsidR="00A477EE">
        <w:rPr>
          <w:rFonts w:cs="Times New Roman"/>
          <w:szCs w:val="24"/>
          <w:lang w:val="en-US"/>
        </w:rPr>
        <w:t xml:space="preserve"> (</w:t>
      </w:r>
      <w:r w:rsidR="009C72C6">
        <w:rPr>
          <w:rFonts w:cs="Times New Roman"/>
          <w:szCs w:val="24"/>
          <w:lang w:val="en-US"/>
        </w:rPr>
        <w:t xml:space="preserve">nilai </w:t>
      </w:r>
      <w:r w:rsidR="008F0B39">
        <w:rPr>
          <w:rFonts w:cs="Times New Roman"/>
          <w:szCs w:val="24"/>
          <w:lang w:val="en-US"/>
        </w:rPr>
        <w:t>bobot permasalahan)</w:t>
      </w:r>
      <w:r w:rsidR="00B62FA0">
        <w:rPr>
          <w:rFonts w:cs="Times New Roman"/>
          <w:szCs w:val="24"/>
          <w:lang w:val="en-US"/>
        </w:rPr>
        <w:t>, Komponen B</w:t>
      </w:r>
      <w:r w:rsidR="00C60229">
        <w:rPr>
          <w:rFonts w:cs="Times New Roman"/>
          <w:szCs w:val="24"/>
          <w:lang w:val="en-US"/>
        </w:rPr>
        <w:t xml:space="preserve"> </w:t>
      </w:r>
      <w:r w:rsidR="00597607">
        <w:rPr>
          <w:rFonts w:cs="Times New Roman"/>
          <w:szCs w:val="24"/>
          <w:lang w:val="en-US"/>
        </w:rPr>
        <w:t>(nilai tingkat keganasan dan urgensi)</w:t>
      </w:r>
      <w:r w:rsidR="00B62FA0">
        <w:rPr>
          <w:rFonts w:cs="Times New Roman"/>
          <w:szCs w:val="24"/>
          <w:lang w:val="en-US"/>
        </w:rPr>
        <w:t>, Komponen C</w:t>
      </w:r>
      <w:r w:rsidR="007552A2">
        <w:rPr>
          <w:rFonts w:cs="Times New Roman"/>
          <w:szCs w:val="24"/>
          <w:lang w:val="en-US"/>
        </w:rPr>
        <w:t xml:space="preserve"> </w:t>
      </w:r>
      <w:r w:rsidR="00125710">
        <w:rPr>
          <w:rFonts w:cs="Times New Roman"/>
          <w:szCs w:val="24"/>
          <w:lang w:val="en-US"/>
        </w:rPr>
        <w:t>(nilai kemudahan penanggulangan masalah)</w:t>
      </w:r>
      <w:r w:rsidR="00B62FA0">
        <w:rPr>
          <w:rFonts w:cs="Times New Roman"/>
          <w:szCs w:val="24"/>
          <w:lang w:val="en-US"/>
        </w:rPr>
        <w:t xml:space="preserve"> dan Komponen D</w:t>
      </w:r>
      <w:r w:rsidR="00E22293">
        <w:rPr>
          <w:rFonts w:cs="Times New Roman"/>
          <w:szCs w:val="24"/>
          <w:lang w:val="en-US"/>
        </w:rPr>
        <w:t xml:space="preserve"> </w:t>
      </w:r>
      <w:r w:rsidR="00AB1C9B">
        <w:rPr>
          <w:rFonts w:cs="Times New Roman"/>
          <w:szCs w:val="24"/>
          <w:lang w:val="en-US"/>
        </w:rPr>
        <w:t>(</w:t>
      </w:r>
      <w:r w:rsidR="005B76C2">
        <w:rPr>
          <w:rFonts w:cs="Times New Roman"/>
          <w:szCs w:val="24"/>
          <w:lang w:val="en-US"/>
        </w:rPr>
        <w:t xml:space="preserve">nilai kemungkinan </w:t>
      </w:r>
      <w:r w:rsidR="00036B8D">
        <w:rPr>
          <w:rFonts w:cs="Times New Roman"/>
          <w:szCs w:val="24"/>
          <w:lang w:val="en-US"/>
        </w:rPr>
        <w:t xml:space="preserve">kesesuaian permasalahan dengan masyarakat, </w:t>
      </w:r>
      <w:r w:rsidR="00E942F5">
        <w:rPr>
          <w:rFonts w:cs="Times New Roman"/>
          <w:szCs w:val="24"/>
          <w:lang w:val="en-US"/>
        </w:rPr>
        <w:t xml:space="preserve">nilai </w:t>
      </w:r>
      <w:r w:rsidR="00036B8D">
        <w:rPr>
          <w:rFonts w:cs="Times New Roman"/>
          <w:szCs w:val="24"/>
          <w:lang w:val="en-US"/>
        </w:rPr>
        <w:t xml:space="preserve">kemungkinan nilai ekonomis, </w:t>
      </w:r>
      <w:r w:rsidR="009A34D6">
        <w:rPr>
          <w:rFonts w:cs="Times New Roman"/>
          <w:szCs w:val="24"/>
          <w:lang w:val="en-US"/>
        </w:rPr>
        <w:t xml:space="preserve">nilai </w:t>
      </w:r>
      <w:r w:rsidR="00036B8D">
        <w:rPr>
          <w:rFonts w:cs="Times New Roman"/>
          <w:szCs w:val="24"/>
          <w:lang w:val="en-US"/>
        </w:rPr>
        <w:t xml:space="preserve">kemungkinan dapat diterima oleh masyarakat, </w:t>
      </w:r>
      <w:r w:rsidR="00984A89">
        <w:rPr>
          <w:rFonts w:cs="Times New Roman"/>
          <w:szCs w:val="24"/>
          <w:lang w:val="en-US"/>
        </w:rPr>
        <w:t xml:space="preserve">nilai </w:t>
      </w:r>
      <w:r w:rsidR="00036B8D">
        <w:rPr>
          <w:rFonts w:cs="Times New Roman"/>
          <w:szCs w:val="24"/>
          <w:lang w:val="en-US"/>
        </w:rPr>
        <w:t xml:space="preserve">ketersediaan sumberdaya dalam menanggulangi masalah, dan </w:t>
      </w:r>
      <w:r w:rsidR="00E67FF1">
        <w:rPr>
          <w:rFonts w:cs="Times New Roman"/>
          <w:szCs w:val="24"/>
          <w:lang w:val="en-US"/>
        </w:rPr>
        <w:t xml:space="preserve">nilai </w:t>
      </w:r>
      <w:r w:rsidR="00036B8D">
        <w:rPr>
          <w:rFonts w:cs="Times New Roman"/>
          <w:szCs w:val="24"/>
          <w:lang w:val="en-US"/>
        </w:rPr>
        <w:t>kesesuaian dengan hukum yang berlaku</w:t>
      </w:r>
      <w:r w:rsidR="00AB1C9B">
        <w:rPr>
          <w:rFonts w:cs="Times New Roman"/>
          <w:szCs w:val="24"/>
          <w:lang w:val="en-US"/>
        </w:rPr>
        <w:t>)</w:t>
      </w:r>
      <w:r w:rsidRPr="002938BB">
        <w:rPr>
          <w:rFonts w:cs="Times New Roman"/>
          <w:szCs w:val="24"/>
        </w:rPr>
        <w:t>.</w:t>
      </w:r>
      <w:r w:rsidR="005D0403">
        <w:rPr>
          <w:rFonts w:cs="Times New Roman"/>
          <w:szCs w:val="24"/>
          <w:lang w:val="en-US"/>
        </w:rPr>
        <w:t xml:space="preserve"> </w:t>
      </w:r>
      <w:r w:rsidR="008D6DF9">
        <w:rPr>
          <w:rFonts w:cs="Times New Roman"/>
          <w:szCs w:val="24"/>
          <w:lang w:val="en-US"/>
        </w:rPr>
        <w:t>U</w:t>
      </w:r>
      <w:r w:rsidRPr="002938BB">
        <w:rPr>
          <w:rFonts w:cs="Times New Roman"/>
          <w:szCs w:val="24"/>
        </w:rPr>
        <w:t xml:space="preserve">ntuk </w:t>
      </w:r>
      <w:r w:rsidR="008A7E42">
        <w:rPr>
          <w:rFonts w:cs="Times New Roman"/>
          <w:szCs w:val="24"/>
          <w:lang w:val="en-US"/>
        </w:rPr>
        <w:t>menghasilkan</w:t>
      </w:r>
      <w:r w:rsidRPr="002938BB">
        <w:rPr>
          <w:rFonts w:cs="Times New Roman"/>
          <w:szCs w:val="24"/>
        </w:rPr>
        <w:t xml:space="preserve"> hasil rekomendasi </w:t>
      </w:r>
      <w:r w:rsidR="008D6DF9">
        <w:rPr>
          <w:rFonts w:cs="Times New Roman"/>
          <w:szCs w:val="24"/>
          <w:lang w:val="en-US"/>
        </w:rPr>
        <w:t>prioritas</w:t>
      </w:r>
      <w:r w:rsidR="00E67199">
        <w:rPr>
          <w:rFonts w:cs="Times New Roman"/>
          <w:szCs w:val="24"/>
          <w:lang w:val="en-US"/>
        </w:rPr>
        <w:t>,</w:t>
      </w:r>
      <w:r w:rsidR="00FC7653">
        <w:rPr>
          <w:rFonts w:cs="Times New Roman"/>
          <w:szCs w:val="24"/>
          <w:lang w:val="en-US"/>
        </w:rPr>
        <w:t xml:space="preserve"> sistem</w:t>
      </w:r>
      <w:r w:rsidR="008D6DF9">
        <w:rPr>
          <w:rFonts w:cs="Times New Roman"/>
          <w:szCs w:val="24"/>
          <w:lang w:val="en-US"/>
        </w:rPr>
        <w:t xml:space="preserve"> </w:t>
      </w:r>
      <w:r w:rsidR="002B34CB">
        <w:rPr>
          <w:rFonts w:cs="Times New Roman"/>
          <w:szCs w:val="24"/>
          <w:lang w:val="en-US"/>
        </w:rPr>
        <w:t>mengur</w:t>
      </w:r>
      <w:r w:rsidR="00E67199">
        <w:rPr>
          <w:rFonts w:cs="Times New Roman"/>
          <w:szCs w:val="24"/>
          <w:lang w:val="en-US"/>
        </w:rPr>
        <w:t>utkan Nilai Prioritas Total</w:t>
      </w:r>
      <w:r w:rsidR="002D6981">
        <w:rPr>
          <w:rFonts w:cs="Times New Roman"/>
          <w:szCs w:val="24"/>
          <w:lang w:val="en-US"/>
        </w:rPr>
        <w:t xml:space="preserve"> </w:t>
      </w:r>
      <w:r w:rsidR="00D816B1">
        <w:rPr>
          <w:rFonts w:cs="Times New Roman"/>
          <w:szCs w:val="24"/>
          <w:lang w:val="en-US"/>
        </w:rPr>
        <w:t>(NPT)</w:t>
      </w:r>
      <w:r w:rsidR="00E67199">
        <w:rPr>
          <w:rFonts w:cs="Times New Roman"/>
          <w:szCs w:val="24"/>
          <w:lang w:val="en-US"/>
        </w:rPr>
        <w:t xml:space="preserve"> permasalahan tertinggi</w:t>
      </w:r>
      <w:r w:rsidRPr="002938BB">
        <w:rPr>
          <w:rFonts w:cs="Times New Roman"/>
          <w:szCs w:val="24"/>
        </w:rPr>
        <w:t>.</w:t>
      </w:r>
      <w:r w:rsidR="00C801F8" w:rsidRPr="00C801F8">
        <w:rPr>
          <w:rFonts w:cs="Times New Roman"/>
          <w:szCs w:val="24"/>
        </w:rPr>
        <w:t xml:space="preserve"> </w:t>
      </w:r>
      <w:r w:rsidR="00E74755">
        <w:rPr>
          <w:rFonts w:cs="Times New Roman"/>
          <w:szCs w:val="24"/>
          <w:lang w:val="en-US"/>
        </w:rPr>
        <w:t>Dari studi kasus yang dilakukan d</w:t>
      </w:r>
      <w:r w:rsidR="00D816B1">
        <w:rPr>
          <w:rFonts w:cs="Times New Roman"/>
          <w:szCs w:val="24"/>
          <w:lang w:val="en-US"/>
        </w:rPr>
        <w:t>alam</w:t>
      </w:r>
      <w:r w:rsidR="00E74755">
        <w:rPr>
          <w:rFonts w:cs="Times New Roman"/>
          <w:szCs w:val="24"/>
          <w:lang w:val="en-US"/>
        </w:rPr>
        <w:t xml:space="preserve"> penelitian ini, dihasilkan </w:t>
      </w:r>
      <w:r w:rsidR="00C801F8">
        <w:rPr>
          <w:rFonts w:cs="Times New Roman"/>
          <w:szCs w:val="24"/>
          <w:lang w:val="en-US"/>
        </w:rPr>
        <w:t xml:space="preserve">rekomendasi prioritas permasalahan </w:t>
      </w:r>
      <w:r w:rsidR="00BD0C25">
        <w:rPr>
          <w:rFonts w:cs="Times New Roman"/>
          <w:szCs w:val="24"/>
          <w:lang w:val="en-US"/>
        </w:rPr>
        <w:t>yaitu</w:t>
      </w:r>
      <w:r w:rsidR="00C801F8">
        <w:rPr>
          <w:rFonts w:cs="Times New Roman"/>
          <w:szCs w:val="24"/>
          <w:lang w:val="en-US"/>
        </w:rPr>
        <w:t xml:space="preserve"> permasalahan sanitasi </w:t>
      </w:r>
      <w:r w:rsidR="00D816B1">
        <w:rPr>
          <w:rFonts w:cs="Times New Roman"/>
          <w:szCs w:val="24"/>
          <w:lang w:val="en-US"/>
        </w:rPr>
        <w:t>dengan nilai NPT</w:t>
      </w:r>
      <w:r w:rsidR="002D6981">
        <w:rPr>
          <w:rFonts w:cs="Times New Roman"/>
          <w:szCs w:val="24"/>
          <w:lang w:val="en-US"/>
        </w:rPr>
        <w:t xml:space="preserve"> </w:t>
      </w:r>
      <w:r w:rsidR="00271C2B">
        <w:rPr>
          <w:rFonts w:cs="Times New Roman"/>
          <w:szCs w:val="24"/>
          <w:lang w:val="en-US"/>
        </w:rPr>
        <w:t>=</w:t>
      </w:r>
      <w:r w:rsidR="002D6981">
        <w:rPr>
          <w:rFonts w:cs="Times New Roman"/>
          <w:szCs w:val="24"/>
          <w:lang w:val="en-US"/>
        </w:rPr>
        <w:t xml:space="preserve"> 176 </w:t>
      </w:r>
      <w:r w:rsidR="00C801F8">
        <w:rPr>
          <w:rFonts w:cs="Times New Roman"/>
          <w:szCs w:val="24"/>
          <w:lang w:val="en-US"/>
        </w:rPr>
        <w:t>dan permasalahan taman</w:t>
      </w:r>
      <w:r w:rsidR="00271C2B">
        <w:rPr>
          <w:rFonts w:cs="Times New Roman"/>
          <w:szCs w:val="24"/>
          <w:lang w:val="en-US"/>
        </w:rPr>
        <w:t xml:space="preserve"> d</w:t>
      </w:r>
      <w:r w:rsidR="004F7AAE">
        <w:rPr>
          <w:rFonts w:cs="Times New Roman"/>
          <w:szCs w:val="24"/>
          <w:lang w:val="en-US"/>
        </w:rPr>
        <w:t>engan nilai NPT = 101.75</w:t>
      </w:r>
      <w:r w:rsidR="00C801F8">
        <w:rPr>
          <w:rFonts w:cs="Times New Roman"/>
          <w:szCs w:val="24"/>
          <w:lang w:val="en-US"/>
        </w:rPr>
        <w:t>.</w:t>
      </w:r>
      <w:r w:rsidR="00C801F8" w:rsidRPr="002938BB">
        <w:rPr>
          <w:rFonts w:cs="Times New Roman"/>
          <w:szCs w:val="24"/>
        </w:rPr>
        <w:t xml:space="preserve"> </w:t>
      </w:r>
      <w:r w:rsidR="00474705">
        <w:rPr>
          <w:rFonts w:cs="Times New Roman"/>
          <w:szCs w:val="24"/>
          <w:lang w:val="en-US"/>
        </w:rPr>
        <w:t xml:space="preserve"> </w:t>
      </w:r>
      <w:r w:rsidR="00164BB3">
        <w:rPr>
          <w:rFonts w:cs="Times New Roman"/>
          <w:szCs w:val="24"/>
          <w:lang w:val="en-US"/>
        </w:rPr>
        <w:t>S</w:t>
      </w:r>
      <w:r w:rsidR="00455FF9">
        <w:rPr>
          <w:rFonts w:cs="Times New Roman"/>
          <w:szCs w:val="24"/>
          <w:lang w:val="en-US"/>
        </w:rPr>
        <w:t xml:space="preserve">edangkan </w:t>
      </w:r>
      <w:r w:rsidR="00351AB8">
        <w:rPr>
          <w:rFonts w:cs="Times New Roman"/>
          <w:szCs w:val="24"/>
          <w:lang w:val="en-US"/>
        </w:rPr>
        <w:t xml:space="preserve">pengujian </w:t>
      </w:r>
      <w:r w:rsidR="00455FF9">
        <w:rPr>
          <w:rFonts w:cs="Times New Roman"/>
          <w:szCs w:val="24"/>
          <w:lang w:val="en-US"/>
        </w:rPr>
        <w:t xml:space="preserve">fungsionalitas </w:t>
      </w:r>
      <w:r w:rsidR="00351AB8">
        <w:rPr>
          <w:rFonts w:cs="Times New Roman"/>
          <w:szCs w:val="24"/>
          <w:lang w:val="en-US"/>
        </w:rPr>
        <w:t>sistem</w:t>
      </w:r>
      <w:r w:rsidR="00EF0232">
        <w:rPr>
          <w:rFonts w:cs="Times New Roman"/>
          <w:szCs w:val="24"/>
          <w:lang w:val="en-US"/>
        </w:rPr>
        <w:t>nya =</w:t>
      </w:r>
      <w:r w:rsidR="00145DEC">
        <w:rPr>
          <w:rFonts w:cs="Times New Roman"/>
          <w:szCs w:val="24"/>
          <w:lang w:val="en-US"/>
        </w:rPr>
        <w:t xml:space="preserve"> 100%</w:t>
      </w:r>
      <w:r w:rsidRPr="002938BB">
        <w:rPr>
          <w:rFonts w:cs="Times New Roman"/>
          <w:szCs w:val="24"/>
        </w:rPr>
        <w:t>.</w:t>
      </w:r>
      <w:r w:rsidR="003033C8">
        <w:rPr>
          <w:rFonts w:cs="Times New Roman"/>
          <w:szCs w:val="24"/>
          <w:lang w:val="en-US"/>
        </w:rPr>
        <w:t xml:space="preserve"> </w:t>
      </w:r>
    </w:p>
    <w:p w14:paraId="3D948875" w14:textId="6C299380" w:rsidR="007E7B00" w:rsidRDefault="007E7B00" w:rsidP="00CB5E33">
      <w:pPr>
        <w:spacing w:line="240" w:lineRule="auto"/>
        <w:rPr>
          <w:rFonts w:cs="Times New Roman"/>
          <w:b/>
          <w:bCs/>
          <w:szCs w:val="24"/>
        </w:rPr>
      </w:pPr>
      <w:r>
        <w:rPr>
          <w:rFonts w:cs="Times New Roman"/>
          <w:b/>
          <w:bCs/>
          <w:szCs w:val="24"/>
        </w:rPr>
        <w:t xml:space="preserve">Kata Kunci : </w:t>
      </w:r>
      <w:r w:rsidR="00211C03">
        <w:rPr>
          <w:rFonts w:cs="Times New Roman"/>
          <w:b/>
          <w:bCs/>
          <w:szCs w:val="24"/>
          <w:lang w:val="en-US"/>
        </w:rPr>
        <w:t>Sistem Informas</w:t>
      </w:r>
      <w:r w:rsidR="00C22190">
        <w:rPr>
          <w:rFonts w:cs="Times New Roman"/>
          <w:b/>
          <w:bCs/>
          <w:szCs w:val="24"/>
          <w:lang w:val="en-US"/>
        </w:rPr>
        <w:t>i</w:t>
      </w:r>
      <w:r w:rsidR="002234C0">
        <w:rPr>
          <w:rFonts w:cs="Times New Roman"/>
          <w:b/>
          <w:bCs/>
          <w:szCs w:val="24"/>
          <w:lang w:val="en-US"/>
        </w:rPr>
        <w:t xml:space="preserve"> </w:t>
      </w:r>
      <w:r w:rsidR="00211C03">
        <w:rPr>
          <w:rFonts w:cs="Times New Roman"/>
          <w:b/>
          <w:bCs/>
          <w:szCs w:val="24"/>
          <w:lang w:val="en-US"/>
        </w:rPr>
        <w:t>Prioritas</w:t>
      </w:r>
      <w:r w:rsidR="002234C0">
        <w:rPr>
          <w:rFonts w:cs="Times New Roman"/>
          <w:b/>
          <w:bCs/>
          <w:szCs w:val="24"/>
          <w:lang w:val="en-US"/>
        </w:rPr>
        <w:t>,</w:t>
      </w:r>
      <w:r w:rsidR="00A03660">
        <w:rPr>
          <w:rFonts w:cs="Times New Roman"/>
          <w:b/>
          <w:bCs/>
          <w:szCs w:val="24"/>
          <w:lang w:val="en-US"/>
        </w:rPr>
        <w:t xml:space="preserve"> </w:t>
      </w:r>
      <w:r w:rsidR="00D90415" w:rsidRPr="00020231">
        <w:rPr>
          <w:rFonts w:cs="Times New Roman"/>
          <w:b/>
          <w:bCs/>
          <w:i/>
          <w:szCs w:val="24"/>
        </w:rPr>
        <w:t>Hanlon</w:t>
      </w:r>
      <w:r w:rsidR="00D90415" w:rsidRPr="00D90415">
        <w:rPr>
          <w:rFonts w:cs="Times New Roman"/>
          <w:b/>
          <w:bCs/>
          <w:szCs w:val="24"/>
        </w:rPr>
        <w:t xml:space="preserve">, </w:t>
      </w:r>
      <w:r w:rsidR="008F7A4A">
        <w:rPr>
          <w:rFonts w:cs="Times New Roman"/>
          <w:b/>
          <w:bCs/>
          <w:szCs w:val="24"/>
          <w:lang w:val="en-US"/>
        </w:rPr>
        <w:t>Rekomendasi prioritas</w:t>
      </w:r>
      <w:r w:rsidR="00625332">
        <w:rPr>
          <w:rFonts w:cs="Times New Roman"/>
          <w:b/>
          <w:bCs/>
          <w:szCs w:val="24"/>
          <w:lang w:val="en-US"/>
        </w:rPr>
        <w:t xml:space="preserve"> permasalahan</w:t>
      </w:r>
      <w:r w:rsidR="00D90415" w:rsidRPr="00D90415">
        <w:rPr>
          <w:rFonts w:cs="Times New Roman"/>
          <w:b/>
          <w:bCs/>
          <w:szCs w:val="24"/>
        </w:rPr>
        <w:t xml:space="preserve">, </w:t>
      </w:r>
      <w:r w:rsidR="008F7A4A" w:rsidRPr="00020231">
        <w:rPr>
          <w:rFonts w:cs="Times New Roman"/>
          <w:b/>
          <w:bCs/>
          <w:i/>
          <w:szCs w:val="24"/>
          <w:lang w:val="en-US"/>
        </w:rPr>
        <w:t>CodeIgniter</w:t>
      </w:r>
      <w:r w:rsidR="00765AB2">
        <w:rPr>
          <w:rFonts w:cs="Times New Roman"/>
          <w:b/>
          <w:bCs/>
          <w:szCs w:val="24"/>
          <w:lang w:val="en-US"/>
        </w:rPr>
        <w:t xml:space="preserve">, </w:t>
      </w:r>
      <w:r w:rsidR="00765AB2" w:rsidRPr="00020231">
        <w:rPr>
          <w:rFonts w:cs="Times New Roman"/>
          <w:b/>
          <w:bCs/>
          <w:i/>
          <w:szCs w:val="24"/>
          <w:lang w:val="en-US"/>
        </w:rPr>
        <w:t>Waterfall</w:t>
      </w:r>
      <w:r w:rsidR="00D90415" w:rsidRPr="00D90415">
        <w:rPr>
          <w:rFonts w:cs="Times New Roman"/>
          <w:b/>
          <w:bCs/>
          <w:szCs w:val="24"/>
        </w:rPr>
        <w:t>.</w:t>
      </w:r>
    </w:p>
    <w:p w14:paraId="0643D2F7" w14:textId="77777777" w:rsidR="007E7B00" w:rsidRDefault="007E7B00" w:rsidP="00CB5E33">
      <w:pPr>
        <w:spacing w:line="240" w:lineRule="auto"/>
        <w:rPr>
          <w:rFonts w:asciiTheme="minorHAnsi" w:hAnsiTheme="minorHAnsi"/>
          <w:sz w:val="22"/>
          <w:lang w:val="en-US"/>
        </w:rPr>
      </w:pPr>
    </w:p>
    <w:p w14:paraId="7300F4C4" w14:textId="77777777" w:rsidR="007E7B00" w:rsidRDefault="007E7B00" w:rsidP="007E7B00"/>
    <w:p w14:paraId="06BAF566" w14:textId="77777777" w:rsidR="007E7B00" w:rsidRDefault="007E7B00" w:rsidP="007E7B00"/>
    <w:p w14:paraId="4D64F6A3" w14:textId="77777777" w:rsidR="007E7B00" w:rsidRDefault="007E7B00" w:rsidP="007E7B00"/>
    <w:p w14:paraId="3556A7FA" w14:textId="120660A8" w:rsidR="007E7B00" w:rsidRDefault="007E7B00" w:rsidP="007E7B00"/>
    <w:p w14:paraId="19B6C24F" w14:textId="134909CC" w:rsidR="0096799D" w:rsidRDefault="0096799D" w:rsidP="007E7B00"/>
    <w:p w14:paraId="74099A51" w14:textId="04DDEB1D" w:rsidR="0096799D" w:rsidRDefault="0096799D" w:rsidP="007E7B00"/>
    <w:p w14:paraId="509178A6" w14:textId="3458AFA3" w:rsidR="0096799D" w:rsidRDefault="0096799D" w:rsidP="007E7B00"/>
    <w:p w14:paraId="4956DE2D" w14:textId="3629A907" w:rsidR="0096799D" w:rsidRDefault="0096799D" w:rsidP="007E7B00"/>
    <w:p w14:paraId="77463B6B" w14:textId="7F9254DC" w:rsidR="0096799D" w:rsidRDefault="0096799D" w:rsidP="007E7B00"/>
    <w:p w14:paraId="2BCE86D7" w14:textId="2D17B6F4" w:rsidR="00CB5E33" w:rsidRDefault="00CB5E33" w:rsidP="007E7B00"/>
    <w:p w14:paraId="44FB9CC8" w14:textId="77777777" w:rsidR="007E7B00" w:rsidRDefault="007E7B00" w:rsidP="009F3774">
      <w:pPr>
        <w:pStyle w:val="Heading1"/>
        <w:spacing w:line="240" w:lineRule="auto"/>
        <w:rPr>
          <w:rFonts w:cs="Times New Roman"/>
        </w:rPr>
      </w:pPr>
      <w:bookmarkStart w:id="25" w:name="_Toc15024840"/>
      <w:bookmarkStart w:id="26" w:name="_Toc520842486"/>
      <w:bookmarkStart w:id="27" w:name="_Toc520892027"/>
      <w:bookmarkStart w:id="28" w:name="_Toc14902449"/>
      <w:bookmarkStart w:id="29" w:name="_Toc15919176"/>
      <w:r>
        <w:lastRenderedPageBreak/>
        <w:t>ABSTRACT</w:t>
      </w:r>
      <w:bookmarkEnd w:id="25"/>
      <w:bookmarkEnd w:id="26"/>
      <w:bookmarkEnd w:id="27"/>
      <w:bookmarkEnd w:id="28"/>
      <w:bookmarkEnd w:id="29"/>
    </w:p>
    <w:p w14:paraId="2B5E618F" w14:textId="30757124" w:rsidR="007E7B00" w:rsidRPr="006E6C61" w:rsidRDefault="00675908" w:rsidP="009F3774">
      <w:pPr>
        <w:spacing w:line="240" w:lineRule="auto"/>
        <w:jc w:val="center"/>
        <w:rPr>
          <w:rFonts w:cs="Times New Roman"/>
          <w:b/>
          <w:iCs/>
          <w:szCs w:val="24"/>
        </w:rPr>
      </w:pPr>
      <w:r w:rsidRPr="006E6C61">
        <w:rPr>
          <w:rFonts w:cs="Times New Roman"/>
          <w:b/>
          <w:iCs/>
          <w:szCs w:val="24"/>
        </w:rPr>
        <w:t>Infrastructure Development Priority Information System Using Hanlon Method Based On Investment of Sekapuk Villagers</w:t>
      </w:r>
    </w:p>
    <w:p w14:paraId="24824267" w14:textId="77777777" w:rsidR="0045406F" w:rsidRDefault="0045406F" w:rsidP="009F3774">
      <w:pPr>
        <w:spacing w:line="240" w:lineRule="auto"/>
        <w:jc w:val="center"/>
        <w:rPr>
          <w:rFonts w:cs="Times New Roman"/>
          <w:b/>
          <w:i/>
          <w:iCs/>
          <w:szCs w:val="24"/>
        </w:rPr>
      </w:pPr>
    </w:p>
    <w:p w14:paraId="5ED1646B" w14:textId="77777777" w:rsidR="007E7B00" w:rsidRDefault="007E7B00" w:rsidP="009F3774">
      <w:pPr>
        <w:spacing w:line="240" w:lineRule="auto"/>
        <w:jc w:val="center"/>
        <w:rPr>
          <w:rFonts w:cs="Times New Roman"/>
          <w:b/>
          <w:szCs w:val="24"/>
        </w:rPr>
      </w:pPr>
      <w:r>
        <w:rPr>
          <w:rFonts w:cs="Times New Roman"/>
          <w:b/>
          <w:szCs w:val="24"/>
        </w:rPr>
        <w:t>By:</w:t>
      </w:r>
    </w:p>
    <w:p w14:paraId="220642ED" w14:textId="7393B4B9" w:rsidR="007E7B00" w:rsidRDefault="00675908" w:rsidP="009F3774">
      <w:pPr>
        <w:spacing w:line="240" w:lineRule="auto"/>
        <w:jc w:val="center"/>
        <w:rPr>
          <w:rFonts w:cs="Times New Roman"/>
          <w:b/>
          <w:szCs w:val="24"/>
          <w:lang w:val="en-US"/>
        </w:rPr>
      </w:pPr>
      <w:r>
        <w:rPr>
          <w:rFonts w:cs="Times New Roman"/>
          <w:b/>
          <w:szCs w:val="24"/>
          <w:lang w:val="en-US"/>
        </w:rPr>
        <w:t>Taka Fidihama</w:t>
      </w:r>
    </w:p>
    <w:p w14:paraId="04891A0B" w14:textId="77777777" w:rsidR="00BF6827" w:rsidRPr="00675908" w:rsidRDefault="00BF6827" w:rsidP="009F3774">
      <w:pPr>
        <w:spacing w:line="240" w:lineRule="auto"/>
        <w:jc w:val="center"/>
        <w:rPr>
          <w:rFonts w:cs="Times New Roman"/>
          <w:b/>
          <w:szCs w:val="24"/>
          <w:lang w:val="en-US"/>
        </w:rPr>
      </w:pPr>
    </w:p>
    <w:p w14:paraId="5D8563DC" w14:textId="063966E4" w:rsidR="00EC2578" w:rsidRPr="00503AF8" w:rsidRDefault="00EC2578" w:rsidP="009F3774">
      <w:pPr>
        <w:spacing w:line="240" w:lineRule="auto"/>
        <w:rPr>
          <w:lang w:val="en-US"/>
        </w:rPr>
      </w:pPr>
      <w:r w:rsidRPr="00503AF8">
        <w:t xml:space="preserve">Infrastructure Development Priority Information System is a web-based system built using the PHP programming language, with the CodeIgniter framework and MySQL database that can help provide recommendations for priority issues in infrastructure development issues. This research aims to produce priority recommendations for problems in the development of Bukit Kapur Setigi infrastructure, Sekapuk Village, Ujungpangkah District - Gresik. </w:t>
      </w:r>
      <w:r w:rsidR="007B6196" w:rsidRPr="00503AF8">
        <w:t>The system development uses the waterfall model.</w:t>
      </w:r>
      <w:r w:rsidR="007B6196" w:rsidRPr="00503AF8">
        <w:rPr>
          <w:lang w:val="en-US"/>
        </w:rPr>
        <w:t xml:space="preserve"> The results of the priority recommendations given are in accordance with the input data that become variables in the calculation of the Hanlon method, namely Component A (weight value of the problem</w:t>
      </w:r>
      <w:r w:rsidR="00980161" w:rsidRPr="00503AF8">
        <w:rPr>
          <w:lang w:val="en-US"/>
        </w:rPr>
        <w:t>), Component B (the value of the level of malignancy and urgency), Component C (the value of ease of handling the problem) and Component D (the value of the likelihood of conformity problems with the community, the value of the possibility of economic value, the value of the likelihood of being accepted by the community, the value of the availability of resources in overcoming the problem, and the value of compliance with applicable law). To produce the results of priority recommendations, the system ranks the highest priority Total Value (NPT) of the problem. From the case study conducted in this study, recommendations for priority issues were generated namely sanitation problems with NPT value = 176 and garden problems with NPT value = 101.75. While testing the system functionality = 100%.</w:t>
      </w:r>
    </w:p>
    <w:p w14:paraId="2C2C3550" w14:textId="4563F76E" w:rsidR="00CB77A4" w:rsidRPr="00503AF8" w:rsidRDefault="007E7B00" w:rsidP="009F3774">
      <w:pPr>
        <w:spacing w:line="240" w:lineRule="auto"/>
      </w:pPr>
      <w:r w:rsidRPr="00503AF8">
        <w:rPr>
          <w:b/>
        </w:rPr>
        <w:t xml:space="preserve">Keywords: </w:t>
      </w:r>
      <w:r w:rsidR="00D561B6" w:rsidRPr="00503AF8">
        <w:rPr>
          <w:b/>
        </w:rPr>
        <w:t xml:space="preserve">Priority Information System, Hanlon, </w:t>
      </w:r>
      <w:r w:rsidR="00F4254D" w:rsidRPr="00503AF8">
        <w:rPr>
          <w:b/>
          <w:lang w:val="en-US"/>
        </w:rPr>
        <w:t>Priority Recommendations</w:t>
      </w:r>
      <w:r w:rsidR="00D561B6" w:rsidRPr="00503AF8">
        <w:rPr>
          <w:b/>
        </w:rPr>
        <w:t>, CodeIgniter, Waterfall.</w:t>
      </w:r>
    </w:p>
    <w:p w14:paraId="42D29375" w14:textId="77777777" w:rsidR="007E7B00" w:rsidRDefault="007E7B00">
      <w:pPr>
        <w:spacing w:after="160" w:line="259" w:lineRule="auto"/>
        <w:jc w:val="left"/>
        <w:rPr>
          <w:rFonts w:eastAsiaTheme="majorEastAsia" w:cstheme="majorBidi"/>
          <w:b/>
          <w:sz w:val="28"/>
          <w:szCs w:val="32"/>
        </w:rPr>
      </w:pPr>
      <w:r>
        <w:br w:type="page"/>
      </w:r>
    </w:p>
    <w:bookmarkStart w:id="30" w:name="_Toc15919177" w:displacedByCustomXml="next"/>
    <w:sdt>
      <w:sdtPr>
        <w:rPr>
          <w:rFonts w:eastAsiaTheme="minorHAnsi" w:cstheme="minorBidi"/>
          <w:b w:val="0"/>
          <w:sz w:val="24"/>
          <w:szCs w:val="22"/>
        </w:rPr>
        <w:id w:val="-2005280749"/>
        <w:docPartObj>
          <w:docPartGallery w:val="Table of Contents"/>
          <w:docPartUnique/>
        </w:docPartObj>
      </w:sdtPr>
      <w:sdtEndPr>
        <w:rPr>
          <w:bCs/>
        </w:rPr>
      </w:sdtEndPr>
      <w:sdtContent>
        <w:p w14:paraId="757710C8" w14:textId="239ED168" w:rsidR="007151FE" w:rsidRPr="007151FE" w:rsidRDefault="007151FE" w:rsidP="007151FE">
          <w:pPr>
            <w:pStyle w:val="Heading1"/>
            <w:rPr>
              <w:lang w:val="en-US"/>
            </w:rPr>
          </w:pPr>
          <w:r>
            <w:rPr>
              <w:lang w:val="en-US"/>
            </w:rPr>
            <w:t>DAFTAR ISI</w:t>
          </w:r>
          <w:bookmarkEnd w:id="30"/>
        </w:p>
        <w:p w14:paraId="577F78ED" w14:textId="6EE0A303" w:rsidR="00BA1411" w:rsidRDefault="007151FE">
          <w:pPr>
            <w:pStyle w:val="TOC1"/>
            <w:tabs>
              <w:tab w:val="right" w:leader="dot" w:pos="7927"/>
            </w:tabs>
            <w:rPr>
              <w:rFonts w:asciiTheme="minorHAnsi" w:eastAsiaTheme="minorEastAsia" w:hAnsiTheme="minorHAnsi"/>
              <w:sz w:val="22"/>
              <w:lang w:val="en-US"/>
            </w:rPr>
          </w:pPr>
          <w:r>
            <w:rPr>
              <w:b/>
              <w:bCs/>
            </w:rPr>
            <w:fldChar w:fldCharType="begin"/>
          </w:r>
          <w:r>
            <w:rPr>
              <w:b/>
              <w:bCs/>
            </w:rPr>
            <w:instrText xml:space="preserve"> TOC \o "1-3" \h \z \u </w:instrText>
          </w:r>
          <w:r>
            <w:rPr>
              <w:b/>
              <w:bCs/>
            </w:rPr>
            <w:fldChar w:fldCharType="separate"/>
          </w:r>
          <w:hyperlink w:anchor="_Toc15919169" w:history="1">
            <w:r w:rsidR="00BA1411" w:rsidRPr="00C50EFD">
              <w:rPr>
                <w:rStyle w:val="Hyperlink"/>
              </w:rPr>
              <w:t>LEMBAR PERSETUJUAN PEMBIMBING</w:t>
            </w:r>
            <w:r w:rsidR="00BA1411">
              <w:rPr>
                <w:webHidden/>
              </w:rPr>
              <w:tab/>
            </w:r>
            <w:r w:rsidR="00BA1411">
              <w:rPr>
                <w:webHidden/>
              </w:rPr>
              <w:fldChar w:fldCharType="begin"/>
            </w:r>
            <w:r w:rsidR="00BA1411">
              <w:rPr>
                <w:webHidden/>
              </w:rPr>
              <w:instrText xml:space="preserve"> PAGEREF _Toc15919169 \h </w:instrText>
            </w:r>
            <w:r w:rsidR="00BA1411">
              <w:rPr>
                <w:webHidden/>
              </w:rPr>
            </w:r>
            <w:r w:rsidR="00BA1411">
              <w:rPr>
                <w:webHidden/>
              </w:rPr>
              <w:fldChar w:fldCharType="separate"/>
            </w:r>
            <w:r w:rsidR="00A2182B">
              <w:rPr>
                <w:webHidden/>
              </w:rPr>
              <w:t>i</w:t>
            </w:r>
            <w:r w:rsidR="00BA1411">
              <w:rPr>
                <w:webHidden/>
              </w:rPr>
              <w:fldChar w:fldCharType="end"/>
            </w:r>
          </w:hyperlink>
        </w:p>
        <w:p w14:paraId="504F08F8" w14:textId="774D67AD" w:rsidR="00BA1411" w:rsidRDefault="002726A4">
          <w:pPr>
            <w:pStyle w:val="TOC1"/>
            <w:tabs>
              <w:tab w:val="right" w:leader="dot" w:pos="7927"/>
            </w:tabs>
            <w:rPr>
              <w:rFonts w:asciiTheme="minorHAnsi" w:eastAsiaTheme="minorEastAsia" w:hAnsiTheme="minorHAnsi"/>
              <w:sz w:val="22"/>
              <w:lang w:val="en-US"/>
            </w:rPr>
          </w:pPr>
          <w:hyperlink w:anchor="_Toc15919170" w:history="1">
            <w:r w:rsidR="00BA1411" w:rsidRPr="00C50EFD">
              <w:rPr>
                <w:rStyle w:val="Hyperlink"/>
                <w:rFonts w:asciiTheme="majorBidi" w:hAnsiTheme="majorBidi"/>
              </w:rPr>
              <w:t>PENGESAHAN TIM PENGUJI SKRIPSI</w:t>
            </w:r>
            <w:r w:rsidR="00BA1411">
              <w:rPr>
                <w:webHidden/>
              </w:rPr>
              <w:tab/>
            </w:r>
            <w:r w:rsidR="00BA1411">
              <w:rPr>
                <w:webHidden/>
              </w:rPr>
              <w:fldChar w:fldCharType="begin"/>
            </w:r>
            <w:r w:rsidR="00BA1411">
              <w:rPr>
                <w:webHidden/>
              </w:rPr>
              <w:instrText xml:space="preserve"> PAGEREF _Toc15919170 \h </w:instrText>
            </w:r>
            <w:r w:rsidR="00BA1411">
              <w:rPr>
                <w:webHidden/>
              </w:rPr>
            </w:r>
            <w:r w:rsidR="00BA1411">
              <w:rPr>
                <w:webHidden/>
              </w:rPr>
              <w:fldChar w:fldCharType="separate"/>
            </w:r>
            <w:r w:rsidR="00A2182B">
              <w:rPr>
                <w:webHidden/>
              </w:rPr>
              <w:t>ii</w:t>
            </w:r>
            <w:r w:rsidR="00BA1411">
              <w:rPr>
                <w:webHidden/>
              </w:rPr>
              <w:fldChar w:fldCharType="end"/>
            </w:r>
          </w:hyperlink>
        </w:p>
        <w:p w14:paraId="0317E904" w14:textId="6ABB8AAD" w:rsidR="00BA1411" w:rsidRDefault="002726A4">
          <w:pPr>
            <w:pStyle w:val="TOC1"/>
            <w:tabs>
              <w:tab w:val="right" w:leader="dot" w:pos="7927"/>
            </w:tabs>
            <w:rPr>
              <w:rFonts w:asciiTheme="minorHAnsi" w:eastAsiaTheme="minorEastAsia" w:hAnsiTheme="minorHAnsi"/>
              <w:sz w:val="22"/>
              <w:lang w:val="en-US"/>
            </w:rPr>
          </w:pPr>
          <w:hyperlink w:anchor="_Toc15919171" w:history="1">
            <w:r w:rsidR="00BA1411" w:rsidRPr="00C50EFD">
              <w:rPr>
                <w:rStyle w:val="Hyperlink"/>
                <w:bCs/>
              </w:rPr>
              <w:t>PERNYATAAN KEASLIAN</w:t>
            </w:r>
            <w:r w:rsidR="00BA1411">
              <w:rPr>
                <w:webHidden/>
              </w:rPr>
              <w:tab/>
            </w:r>
            <w:r w:rsidR="00BA1411">
              <w:rPr>
                <w:webHidden/>
              </w:rPr>
              <w:fldChar w:fldCharType="begin"/>
            </w:r>
            <w:r w:rsidR="00BA1411">
              <w:rPr>
                <w:webHidden/>
              </w:rPr>
              <w:instrText xml:space="preserve"> PAGEREF _Toc15919171 \h </w:instrText>
            </w:r>
            <w:r w:rsidR="00BA1411">
              <w:rPr>
                <w:webHidden/>
              </w:rPr>
            </w:r>
            <w:r w:rsidR="00BA1411">
              <w:rPr>
                <w:webHidden/>
              </w:rPr>
              <w:fldChar w:fldCharType="separate"/>
            </w:r>
            <w:r w:rsidR="00A2182B">
              <w:rPr>
                <w:webHidden/>
              </w:rPr>
              <w:t>iii</w:t>
            </w:r>
            <w:r w:rsidR="00BA1411">
              <w:rPr>
                <w:webHidden/>
              </w:rPr>
              <w:fldChar w:fldCharType="end"/>
            </w:r>
          </w:hyperlink>
        </w:p>
        <w:p w14:paraId="4752E68A" w14:textId="7354E780" w:rsidR="00BA1411" w:rsidRDefault="002726A4">
          <w:pPr>
            <w:pStyle w:val="TOC1"/>
            <w:tabs>
              <w:tab w:val="right" w:leader="dot" w:pos="7927"/>
            </w:tabs>
            <w:rPr>
              <w:rFonts w:asciiTheme="minorHAnsi" w:eastAsiaTheme="minorEastAsia" w:hAnsiTheme="minorHAnsi"/>
              <w:sz w:val="22"/>
              <w:lang w:val="en-US"/>
            </w:rPr>
          </w:pPr>
          <w:hyperlink w:anchor="_Toc15919172" w:history="1">
            <w:r w:rsidR="00BA1411" w:rsidRPr="00C50EFD">
              <w:rPr>
                <w:rStyle w:val="Hyperlink"/>
              </w:rPr>
              <w:t>HALAMAN MOTTO</w:t>
            </w:r>
            <w:r w:rsidR="00BA1411">
              <w:rPr>
                <w:webHidden/>
              </w:rPr>
              <w:tab/>
            </w:r>
            <w:r w:rsidR="00BA1411">
              <w:rPr>
                <w:webHidden/>
              </w:rPr>
              <w:fldChar w:fldCharType="begin"/>
            </w:r>
            <w:r w:rsidR="00BA1411">
              <w:rPr>
                <w:webHidden/>
              </w:rPr>
              <w:instrText xml:space="preserve"> PAGEREF _Toc15919172 \h </w:instrText>
            </w:r>
            <w:r w:rsidR="00BA1411">
              <w:rPr>
                <w:webHidden/>
              </w:rPr>
            </w:r>
            <w:r w:rsidR="00BA1411">
              <w:rPr>
                <w:webHidden/>
              </w:rPr>
              <w:fldChar w:fldCharType="separate"/>
            </w:r>
            <w:r w:rsidR="00A2182B">
              <w:rPr>
                <w:webHidden/>
              </w:rPr>
              <w:t>iv</w:t>
            </w:r>
            <w:r w:rsidR="00BA1411">
              <w:rPr>
                <w:webHidden/>
              </w:rPr>
              <w:fldChar w:fldCharType="end"/>
            </w:r>
          </w:hyperlink>
        </w:p>
        <w:p w14:paraId="52631CCB" w14:textId="51962380" w:rsidR="00BA1411" w:rsidRDefault="002726A4">
          <w:pPr>
            <w:pStyle w:val="TOC1"/>
            <w:tabs>
              <w:tab w:val="right" w:leader="dot" w:pos="7927"/>
            </w:tabs>
            <w:rPr>
              <w:rFonts w:asciiTheme="minorHAnsi" w:eastAsiaTheme="minorEastAsia" w:hAnsiTheme="minorHAnsi"/>
              <w:sz w:val="22"/>
              <w:lang w:val="en-US"/>
            </w:rPr>
          </w:pPr>
          <w:hyperlink w:anchor="_Toc15919173" w:history="1">
            <w:r w:rsidR="00BA1411" w:rsidRPr="00C50EFD">
              <w:rPr>
                <w:rStyle w:val="Hyperlink"/>
              </w:rPr>
              <w:t>HALAMAN PERSEMBAHAN</w:t>
            </w:r>
            <w:r w:rsidR="00BA1411">
              <w:rPr>
                <w:webHidden/>
              </w:rPr>
              <w:tab/>
            </w:r>
            <w:r w:rsidR="00BA1411">
              <w:rPr>
                <w:webHidden/>
              </w:rPr>
              <w:fldChar w:fldCharType="begin"/>
            </w:r>
            <w:r w:rsidR="00BA1411">
              <w:rPr>
                <w:webHidden/>
              </w:rPr>
              <w:instrText xml:space="preserve"> PAGEREF _Toc15919173 \h </w:instrText>
            </w:r>
            <w:r w:rsidR="00BA1411">
              <w:rPr>
                <w:webHidden/>
              </w:rPr>
            </w:r>
            <w:r w:rsidR="00BA1411">
              <w:rPr>
                <w:webHidden/>
              </w:rPr>
              <w:fldChar w:fldCharType="separate"/>
            </w:r>
            <w:r w:rsidR="00A2182B">
              <w:rPr>
                <w:webHidden/>
              </w:rPr>
              <w:t>v</w:t>
            </w:r>
            <w:r w:rsidR="00BA1411">
              <w:rPr>
                <w:webHidden/>
              </w:rPr>
              <w:fldChar w:fldCharType="end"/>
            </w:r>
          </w:hyperlink>
        </w:p>
        <w:p w14:paraId="3F546E5D" w14:textId="3A6EA0BC" w:rsidR="00BA1411" w:rsidRDefault="002726A4">
          <w:pPr>
            <w:pStyle w:val="TOC1"/>
            <w:tabs>
              <w:tab w:val="right" w:leader="dot" w:pos="7927"/>
            </w:tabs>
            <w:rPr>
              <w:rFonts w:asciiTheme="minorHAnsi" w:eastAsiaTheme="minorEastAsia" w:hAnsiTheme="minorHAnsi"/>
              <w:sz w:val="22"/>
              <w:lang w:val="en-US"/>
            </w:rPr>
          </w:pPr>
          <w:hyperlink w:anchor="_Toc15919174" w:history="1">
            <w:r w:rsidR="00BA1411" w:rsidRPr="00C50EFD">
              <w:rPr>
                <w:rStyle w:val="Hyperlink"/>
              </w:rPr>
              <w:t>KATA PENGANTAR</w:t>
            </w:r>
            <w:r w:rsidR="00BA1411">
              <w:rPr>
                <w:webHidden/>
              </w:rPr>
              <w:tab/>
            </w:r>
            <w:r w:rsidR="00BA1411">
              <w:rPr>
                <w:webHidden/>
              </w:rPr>
              <w:fldChar w:fldCharType="begin"/>
            </w:r>
            <w:r w:rsidR="00BA1411">
              <w:rPr>
                <w:webHidden/>
              </w:rPr>
              <w:instrText xml:space="preserve"> PAGEREF _Toc15919174 \h </w:instrText>
            </w:r>
            <w:r w:rsidR="00BA1411">
              <w:rPr>
                <w:webHidden/>
              </w:rPr>
            </w:r>
            <w:r w:rsidR="00BA1411">
              <w:rPr>
                <w:webHidden/>
              </w:rPr>
              <w:fldChar w:fldCharType="separate"/>
            </w:r>
            <w:r w:rsidR="00A2182B">
              <w:rPr>
                <w:webHidden/>
              </w:rPr>
              <w:t>vi</w:t>
            </w:r>
            <w:r w:rsidR="00BA1411">
              <w:rPr>
                <w:webHidden/>
              </w:rPr>
              <w:fldChar w:fldCharType="end"/>
            </w:r>
          </w:hyperlink>
        </w:p>
        <w:p w14:paraId="251ABEBA" w14:textId="7D03FC72" w:rsidR="00BA1411" w:rsidRDefault="002726A4">
          <w:pPr>
            <w:pStyle w:val="TOC1"/>
            <w:tabs>
              <w:tab w:val="right" w:leader="dot" w:pos="7927"/>
            </w:tabs>
            <w:rPr>
              <w:rFonts w:asciiTheme="minorHAnsi" w:eastAsiaTheme="minorEastAsia" w:hAnsiTheme="minorHAnsi"/>
              <w:sz w:val="22"/>
              <w:lang w:val="en-US"/>
            </w:rPr>
          </w:pPr>
          <w:hyperlink w:anchor="_Toc15919175" w:history="1">
            <w:r w:rsidR="00BA1411" w:rsidRPr="00C50EFD">
              <w:rPr>
                <w:rStyle w:val="Hyperlink"/>
              </w:rPr>
              <w:t>ABSTRAK</w:t>
            </w:r>
            <w:r w:rsidR="00BA1411">
              <w:rPr>
                <w:webHidden/>
              </w:rPr>
              <w:tab/>
            </w:r>
            <w:r w:rsidR="00BA1411">
              <w:rPr>
                <w:webHidden/>
              </w:rPr>
              <w:fldChar w:fldCharType="begin"/>
            </w:r>
            <w:r w:rsidR="00BA1411">
              <w:rPr>
                <w:webHidden/>
              </w:rPr>
              <w:instrText xml:space="preserve"> PAGEREF _Toc15919175 \h </w:instrText>
            </w:r>
            <w:r w:rsidR="00BA1411">
              <w:rPr>
                <w:webHidden/>
              </w:rPr>
            </w:r>
            <w:r w:rsidR="00BA1411">
              <w:rPr>
                <w:webHidden/>
              </w:rPr>
              <w:fldChar w:fldCharType="separate"/>
            </w:r>
            <w:r w:rsidR="00A2182B">
              <w:rPr>
                <w:webHidden/>
              </w:rPr>
              <w:t>viii</w:t>
            </w:r>
            <w:r w:rsidR="00BA1411">
              <w:rPr>
                <w:webHidden/>
              </w:rPr>
              <w:fldChar w:fldCharType="end"/>
            </w:r>
          </w:hyperlink>
        </w:p>
        <w:p w14:paraId="0E13B05A" w14:textId="05C80554" w:rsidR="00BA1411" w:rsidRDefault="002726A4">
          <w:pPr>
            <w:pStyle w:val="TOC1"/>
            <w:tabs>
              <w:tab w:val="right" w:leader="dot" w:pos="7927"/>
            </w:tabs>
            <w:rPr>
              <w:rFonts w:asciiTheme="minorHAnsi" w:eastAsiaTheme="minorEastAsia" w:hAnsiTheme="minorHAnsi"/>
              <w:sz w:val="22"/>
              <w:lang w:val="en-US"/>
            </w:rPr>
          </w:pPr>
          <w:hyperlink w:anchor="_Toc15919176" w:history="1">
            <w:r w:rsidR="00BA1411" w:rsidRPr="00C50EFD">
              <w:rPr>
                <w:rStyle w:val="Hyperlink"/>
              </w:rPr>
              <w:t>ABSTRACT</w:t>
            </w:r>
            <w:r w:rsidR="00BA1411">
              <w:rPr>
                <w:webHidden/>
              </w:rPr>
              <w:tab/>
            </w:r>
            <w:r w:rsidR="00BA1411">
              <w:rPr>
                <w:webHidden/>
              </w:rPr>
              <w:fldChar w:fldCharType="begin"/>
            </w:r>
            <w:r w:rsidR="00BA1411">
              <w:rPr>
                <w:webHidden/>
              </w:rPr>
              <w:instrText xml:space="preserve"> PAGEREF _Toc15919176 \h </w:instrText>
            </w:r>
            <w:r w:rsidR="00BA1411">
              <w:rPr>
                <w:webHidden/>
              </w:rPr>
            </w:r>
            <w:r w:rsidR="00BA1411">
              <w:rPr>
                <w:webHidden/>
              </w:rPr>
              <w:fldChar w:fldCharType="separate"/>
            </w:r>
            <w:r w:rsidR="00A2182B">
              <w:rPr>
                <w:webHidden/>
              </w:rPr>
              <w:t>ix</w:t>
            </w:r>
            <w:r w:rsidR="00BA1411">
              <w:rPr>
                <w:webHidden/>
              </w:rPr>
              <w:fldChar w:fldCharType="end"/>
            </w:r>
          </w:hyperlink>
        </w:p>
        <w:p w14:paraId="24612AD0" w14:textId="266DE301" w:rsidR="00BA1411" w:rsidRDefault="002726A4">
          <w:pPr>
            <w:pStyle w:val="TOC1"/>
            <w:tabs>
              <w:tab w:val="right" w:leader="dot" w:pos="7927"/>
            </w:tabs>
            <w:rPr>
              <w:rFonts w:asciiTheme="minorHAnsi" w:eastAsiaTheme="minorEastAsia" w:hAnsiTheme="minorHAnsi"/>
              <w:sz w:val="22"/>
              <w:lang w:val="en-US"/>
            </w:rPr>
          </w:pPr>
          <w:hyperlink w:anchor="_Toc15919177" w:history="1">
            <w:r w:rsidR="00BA1411" w:rsidRPr="00C50EFD">
              <w:rPr>
                <w:rStyle w:val="Hyperlink"/>
                <w:lang w:val="en-US"/>
              </w:rPr>
              <w:t>DAFTAR ISI</w:t>
            </w:r>
            <w:r w:rsidR="00BA1411">
              <w:rPr>
                <w:webHidden/>
              </w:rPr>
              <w:tab/>
            </w:r>
            <w:r w:rsidR="00BA1411">
              <w:rPr>
                <w:webHidden/>
              </w:rPr>
              <w:fldChar w:fldCharType="begin"/>
            </w:r>
            <w:r w:rsidR="00BA1411">
              <w:rPr>
                <w:webHidden/>
              </w:rPr>
              <w:instrText xml:space="preserve"> PAGEREF _Toc15919177 \h </w:instrText>
            </w:r>
            <w:r w:rsidR="00BA1411">
              <w:rPr>
                <w:webHidden/>
              </w:rPr>
            </w:r>
            <w:r w:rsidR="00BA1411">
              <w:rPr>
                <w:webHidden/>
              </w:rPr>
              <w:fldChar w:fldCharType="separate"/>
            </w:r>
            <w:r w:rsidR="00A2182B">
              <w:rPr>
                <w:webHidden/>
              </w:rPr>
              <w:t>x</w:t>
            </w:r>
            <w:r w:rsidR="00BA1411">
              <w:rPr>
                <w:webHidden/>
              </w:rPr>
              <w:fldChar w:fldCharType="end"/>
            </w:r>
          </w:hyperlink>
        </w:p>
        <w:p w14:paraId="3EB4374B" w14:textId="06303D21" w:rsidR="00BA1411" w:rsidRDefault="002726A4">
          <w:pPr>
            <w:pStyle w:val="TOC1"/>
            <w:tabs>
              <w:tab w:val="right" w:leader="dot" w:pos="7927"/>
            </w:tabs>
            <w:rPr>
              <w:rFonts w:asciiTheme="minorHAnsi" w:eastAsiaTheme="minorEastAsia" w:hAnsiTheme="minorHAnsi"/>
              <w:sz w:val="22"/>
              <w:lang w:val="en-US"/>
            </w:rPr>
          </w:pPr>
          <w:hyperlink w:anchor="_Toc15919178" w:history="1">
            <w:r w:rsidR="00BA1411" w:rsidRPr="00C50EFD">
              <w:rPr>
                <w:rStyle w:val="Hyperlink"/>
                <w:lang w:val="en-US"/>
              </w:rPr>
              <w:t>DAFTAR TABEL</w:t>
            </w:r>
            <w:r w:rsidR="00BA1411">
              <w:rPr>
                <w:webHidden/>
              </w:rPr>
              <w:tab/>
            </w:r>
            <w:r w:rsidR="00BA1411">
              <w:rPr>
                <w:webHidden/>
              </w:rPr>
              <w:fldChar w:fldCharType="begin"/>
            </w:r>
            <w:r w:rsidR="00BA1411">
              <w:rPr>
                <w:webHidden/>
              </w:rPr>
              <w:instrText xml:space="preserve"> PAGEREF _Toc15919178 \h </w:instrText>
            </w:r>
            <w:r w:rsidR="00BA1411">
              <w:rPr>
                <w:webHidden/>
              </w:rPr>
            </w:r>
            <w:r w:rsidR="00BA1411">
              <w:rPr>
                <w:webHidden/>
              </w:rPr>
              <w:fldChar w:fldCharType="separate"/>
            </w:r>
            <w:r w:rsidR="00A2182B">
              <w:rPr>
                <w:webHidden/>
              </w:rPr>
              <w:t>xiii</w:t>
            </w:r>
            <w:r w:rsidR="00BA1411">
              <w:rPr>
                <w:webHidden/>
              </w:rPr>
              <w:fldChar w:fldCharType="end"/>
            </w:r>
          </w:hyperlink>
        </w:p>
        <w:p w14:paraId="22BA07E6" w14:textId="08ACB6E7" w:rsidR="00BA1411" w:rsidRDefault="002726A4">
          <w:pPr>
            <w:pStyle w:val="TOC1"/>
            <w:tabs>
              <w:tab w:val="right" w:leader="dot" w:pos="7927"/>
            </w:tabs>
            <w:rPr>
              <w:rFonts w:asciiTheme="minorHAnsi" w:eastAsiaTheme="minorEastAsia" w:hAnsiTheme="minorHAnsi"/>
              <w:sz w:val="22"/>
              <w:lang w:val="en-US"/>
            </w:rPr>
          </w:pPr>
          <w:hyperlink w:anchor="_Toc15919179" w:history="1">
            <w:r w:rsidR="00BA1411" w:rsidRPr="00C50EFD">
              <w:rPr>
                <w:rStyle w:val="Hyperlink"/>
              </w:rPr>
              <w:t>DAFTAR</w:t>
            </w:r>
            <w:r w:rsidR="00BA1411" w:rsidRPr="00C50EFD">
              <w:rPr>
                <w:rStyle w:val="Hyperlink"/>
                <w:lang w:val="en-US"/>
              </w:rPr>
              <w:t xml:space="preserve"> GAMBAR</w:t>
            </w:r>
            <w:r w:rsidR="00BA1411">
              <w:rPr>
                <w:webHidden/>
              </w:rPr>
              <w:tab/>
            </w:r>
            <w:r w:rsidR="00BA1411">
              <w:rPr>
                <w:webHidden/>
              </w:rPr>
              <w:fldChar w:fldCharType="begin"/>
            </w:r>
            <w:r w:rsidR="00BA1411">
              <w:rPr>
                <w:webHidden/>
              </w:rPr>
              <w:instrText xml:space="preserve"> PAGEREF _Toc15919179 \h </w:instrText>
            </w:r>
            <w:r w:rsidR="00BA1411">
              <w:rPr>
                <w:webHidden/>
              </w:rPr>
            </w:r>
            <w:r w:rsidR="00BA1411">
              <w:rPr>
                <w:webHidden/>
              </w:rPr>
              <w:fldChar w:fldCharType="separate"/>
            </w:r>
            <w:r w:rsidR="00A2182B">
              <w:rPr>
                <w:webHidden/>
              </w:rPr>
              <w:t>xiv</w:t>
            </w:r>
            <w:r w:rsidR="00BA1411">
              <w:rPr>
                <w:webHidden/>
              </w:rPr>
              <w:fldChar w:fldCharType="end"/>
            </w:r>
          </w:hyperlink>
        </w:p>
        <w:p w14:paraId="55CDB940" w14:textId="1AE1432C" w:rsidR="00BA1411" w:rsidRDefault="002726A4">
          <w:pPr>
            <w:pStyle w:val="TOC1"/>
            <w:tabs>
              <w:tab w:val="right" w:leader="dot" w:pos="7927"/>
            </w:tabs>
            <w:rPr>
              <w:rFonts w:asciiTheme="minorHAnsi" w:eastAsiaTheme="minorEastAsia" w:hAnsiTheme="minorHAnsi"/>
              <w:sz w:val="22"/>
              <w:lang w:val="en-US"/>
            </w:rPr>
          </w:pPr>
          <w:hyperlink w:anchor="_Toc15919180" w:history="1">
            <w:r w:rsidR="00BA1411" w:rsidRPr="00C50EFD">
              <w:rPr>
                <w:rStyle w:val="Hyperlink"/>
              </w:rPr>
              <w:t xml:space="preserve">BAB </w:t>
            </w:r>
            <w:r w:rsidR="00BA1411" w:rsidRPr="00C50EFD">
              <w:rPr>
                <w:rStyle w:val="Hyperlink"/>
                <w:lang w:val="en-US"/>
              </w:rPr>
              <w:t>I</w:t>
            </w:r>
            <w:r w:rsidR="00BA1411">
              <w:rPr>
                <w:webHidden/>
              </w:rPr>
              <w:tab/>
            </w:r>
            <w:r w:rsidR="00BA1411">
              <w:rPr>
                <w:webHidden/>
              </w:rPr>
              <w:fldChar w:fldCharType="begin"/>
            </w:r>
            <w:r w:rsidR="00BA1411">
              <w:rPr>
                <w:webHidden/>
              </w:rPr>
              <w:instrText xml:space="preserve"> PAGEREF _Toc15919180 \h </w:instrText>
            </w:r>
            <w:r w:rsidR="00BA1411">
              <w:rPr>
                <w:webHidden/>
              </w:rPr>
            </w:r>
            <w:r w:rsidR="00BA1411">
              <w:rPr>
                <w:webHidden/>
              </w:rPr>
              <w:fldChar w:fldCharType="separate"/>
            </w:r>
            <w:r w:rsidR="00A2182B">
              <w:rPr>
                <w:webHidden/>
              </w:rPr>
              <w:t>1</w:t>
            </w:r>
            <w:r w:rsidR="00BA1411">
              <w:rPr>
                <w:webHidden/>
              </w:rPr>
              <w:fldChar w:fldCharType="end"/>
            </w:r>
          </w:hyperlink>
        </w:p>
        <w:p w14:paraId="5048BD04" w14:textId="3512F4FB" w:rsidR="00BA1411" w:rsidRDefault="002726A4">
          <w:pPr>
            <w:pStyle w:val="TOC2"/>
            <w:rPr>
              <w:rFonts w:asciiTheme="minorHAnsi" w:eastAsiaTheme="minorEastAsia" w:hAnsiTheme="minorHAnsi"/>
              <w:sz w:val="22"/>
              <w:lang w:val="en-US"/>
            </w:rPr>
          </w:pPr>
          <w:hyperlink w:anchor="_Toc15919181" w:history="1">
            <w:r w:rsidR="00BA1411" w:rsidRPr="00C50EFD">
              <w:rPr>
                <w:rStyle w:val="Hyperlink"/>
              </w:rPr>
              <w:t>1.1.</w:t>
            </w:r>
            <w:r w:rsidR="00BA1411">
              <w:rPr>
                <w:rFonts w:asciiTheme="minorHAnsi" w:eastAsiaTheme="minorEastAsia" w:hAnsiTheme="minorHAnsi"/>
                <w:sz w:val="22"/>
                <w:lang w:val="en-US"/>
              </w:rPr>
              <w:tab/>
            </w:r>
            <w:r w:rsidR="00BA1411" w:rsidRPr="00C50EFD">
              <w:rPr>
                <w:rStyle w:val="Hyperlink"/>
              </w:rPr>
              <w:t>Latar Belakang</w:t>
            </w:r>
            <w:r w:rsidR="00BA1411">
              <w:rPr>
                <w:webHidden/>
              </w:rPr>
              <w:tab/>
            </w:r>
            <w:r w:rsidR="00BA1411">
              <w:rPr>
                <w:webHidden/>
              </w:rPr>
              <w:fldChar w:fldCharType="begin"/>
            </w:r>
            <w:r w:rsidR="00BA1411">
              <w:rPr>
                <w:webHidden/>
              </w:rPr>
              <w:instrText xml:space="preserve"> PAGEREF _Toc15919181 \h </w:instrText>
            </w:r>
            <w:r w:rsidR="00BA1411">
              <w:rPr>
                <w:webHidden/>
              </w:rPr>
            </w:r>
            <w:r w:rsidR="00BA1411">
              <w:rPr>
                <w:webHidden/>
              </w:rPr>
              <w:fldChar w:fldCharType="separate"/>
            </w:r>
            <w:r w:rsidR="00A2182B">
              <w:rPr>
                <w:webHidden/>
              </w:rPr>
              <w:t>1</w:t>
            </w:r>
            <w:r w:rsidR="00BA1411">
              <w:rPr>
                <w:webHidden/>
              </w:rPr>
              <w:fldChar w:fldCharType="end"/>
            </w:r>
          </w:hyperlink>
        </w:p>
        <w:p w14:paraId="11882A75" w14:textId="2C7210A0" w:rsidR="00BA1411" w:rsidRDefault="002726A4">
          <w:pPr>
            <w:pStyle w:val="TOC2"/>
            <w:rPr>
              <w:rFonts w:asciiTheme="minorHAnsi" w:eastAsiaTheme="minorEastAsia" w:hAnsiTheme="minorHAnsi"/>
              <w:sz w:val="22"/>
              <w:lang w:val="en-US"/>
            </w:rPr>
          </w:pPr>
          <w:hyperlink w:anchor="_Toc15919182" w:history="1">
            <w:r w:rsidR="00BA1411" w:rsidRPr="00C50EFD">
              <w:rPr>
                <w:rStyle w:val="Hyperlink"/>
              </w:rPr>
              <w:t>1.2.</w:t>
            </w:r>
            <w:r w:rsidR="00BA1411">
              <w:rPr>
                <w:rFonts w:asciiTheme="minorHAnsi" w:eastAsiaTheme="minorEastAsia" w:hAnsiTheme="minorHAnsi"/>
                <w:sz w:val="22"/>
                <w:lang w:val="en-US"/>
              </w:rPr>
              <w:tab/>
            </w:r>
            <w:r w:rsidR="00BA1411" w:rsidRPr="00C50EFD">
              <w:rPr>
                <w:rStyle w:val="Hyperlink"/>
              </w:rPr>
              <w:t>Perumusan Masalah</w:t>
            </w:r>
            <w:r w:rsidR="00BA1411">
              <w:rPr>
                <w:webHidden/>
              </w:rPr>
              <w:tab/>
            </w:r>
            <w:r w:rsidR="00BA1411">
              <w:rPr>
                <w:webHidden/>
              </w:rPr>
              <w:fldChar w:fldCharType="begin"/>
            </w:r>
            <w:r w:rsidR="00BA1411">
              <w:rPr>
                <w:webHidden/>
              </w:rPr>
              <w:instrText xml:space="preserve"> PAGEREF _Toc15919182 \h </w:instrText>
            </w:r>
            <w:r w:rsidR="00BA1411">
              <w:rPr>
                <w:webHidden/>
              </w:rPr>
            </w:r>
            <w:r w:rsidR="00BA1411">
              <w:rPr>
                <w:webHidden/>
              </w:rPr>
              <w:fldChar w:fldCharType="separate"/>
            </w:r>
            <w:r w:rsidR="00A2182B">
              <w:rPr>
                <w:webHidden/>
              </w:rPr>
              <w:t>3</w:t>
            </w:r>
            <w:r w:rsidR="00BA1411">
              <w:rPr>
                <w:webHidden/>
              </w:rPr>
              <w:fldChar w:fldCharType="end"/>
            </w:r>
          </w:hyperlink>
        </w:p>
        <w:p w14:paraId="2FD1827A" w14:textId="78744138" w:rsidR="00BA1411" w:rsidRDefault="002726A4">
          <w:pPr>
            <w:pStyle w:val="TOC2"/>
            <w:rPr>
              <w:rFonts w:asciiTheme="minorHAnsi" w:eastAsiaTheme="minorEastAsia" w:hAnsiTheme="minorHAnsi"/>
              <w:sz w:val="22"/>
              <w:lang w:val="en-US"/>
            </w:rPr>
          </w:pPr>
          <w:hyperlink w:anchor="_Toc15919183" w:history="1">
            <w:r w:rsidR="00BA1411" w:rsidRPr="00C50EFD">
              <w:rPr>
                <w:rStyle w:val="Hyperlink"/>
              </w:rPr>
              <w:t>1.3.</w:t>
            </w:r>
            <w:r w:rsidR="00BA1411">
              <w:rPr>
                <w:rFonts w:asciiTheme="minorHAnsi" w:eastAsiaTheme="minorEastAsia" w:hAnsiTheme="minorHAnsi"/>
                <w:sz w:val="22"/>
                <w:lang w:val="en-US"/>
              </w:rPr>
              <w:tab/>
            </w:r>
            <w:r w:rsidR="00BA1411" w:rsidRPr="00C50EFD">
              <w:rPr>
                <w:rStyle w:val="Hyperlink"/>
              </w:rPr>
              <w:t>Batasan Masalah</w:t>
            </w:r>
            <w:r w:rsidR="00BA1411">
              <w:rPr>
                <w:webHidden/>
              </w:rPr>
              <w:tab/>
            </w:r>
            <w:r w:rsidR="00BA1411">
              <w:rPr>
                <w:webHidden/>
              </w:rPr>
              <w:fldChar w:fldCharType="begin"/>
            </w:r>
            <w:r w:rsidR="00BA1411">
              <w:rPr>
                <w:webHidden/>
              </w:rPr>
              <w:instrText xml:space="preserve"> PAGEREF _Toc15919183 \h </w:instrText>
            </w:r>
            <w:r w:rsidR="00BA1411">
              <w:rPr>
                <w:webHidden/>
              </w:rPr>
            </w:r>
            <w:r w:rsidR="00BA1411">
              <w:rPr>
                <w:webHidden/>
              </w:rPr>
              <w:fldChar w:fldCharType="separate"/>
            </w:r>
            <w:r w:rsidR="00A2182B">
              <w:rPr>
                <w:webHidden/>
              </w:rPr>
              <w:t>3</w:t>
            </w:r>
            <w:r w:rsidR="00BA1411">
              <w:rPr>
                <w:webHidden/>
              </w:rPr>
              <w:fldChar w:fldCharType="end"/>
            </w:r>
          </w:hyperlink>
        </w:p>
        <w:p w14:paraId="13875019" w14:textId="06A3F6C8" w:rsidR="00BA1411" w:rsidRDefault="002726A4">
          <w:pPr>
            <w:pStyle w:val="TOC2"/>
            <w:rPr>
              <w:rFonts w:asciiTheme="minorHAnsi" w:eastAsiaTheme="minorEastAsia" w:hAnsiTheme="minorHAnsi"/>
              <w:sz w:val="22"/>
              <w:lang w:val="en-US"/>
            </w:rPr>
          </w:pPr>
          <w:hyperlink w:anchor="_Toc15919184" w:history="1">
            <w:r w:rsidR="00BA1411" w:rsidRPr="00C50EFD">
              <w:rPr>
                <w:rStyle w:val="Hyperlink"/>
                <w:lang w:val="en-US"/>
              </w:rPr>
              <w:t>1.4.</w:t>
            </w:r>
            <w:r w:rsidR="00BA1411">
              <w:rPr>
                <w:rFonts w:asciiTheme="minorHAnsi" w:eastAsiaTheme="minorEastAsia" w:hAnsiTheme="minorHAnsi"/>
                <w:sz w:val="22"/>
                <w:lang w:val="en-US"/>
              </w:rPr>
              <w:tab/>
            </w:r>
            <w:r w:rsidR="00BA1411" w:rsidRPr="00C50EFD">
              <w:rPr>
                <w:rStyle w:val="Hyperlink"/>
              </w:rPr>
              <w:t>Tujuan Penelitian</w:t>
            </w:r>
            <w:r w:rsidR="00BA1411">
              <w:rPr>
                <w:webHidden/>
              </w:rPr>
              <w:tab/>
            </w:r>
            <w:r w:rsidR="00BA1411">
              <w:rPr>
                <w:webHidden/>
              </w:rPr>
              <w:fldChar w:fldCharType="begin"/>
            </w:r>
            <w:r w:rsidR="00BA1411">
              <w:rPr>
                <w:webHidden/>
              </w:rPr>
              <w:instrText xml:space="preserve"> PAGEREF _Toc15919184 \h </w:instrText>
            </w:r>
            <w:r w:rsidR="00BA1411">
              <w:rPr>
                <w:webHidden/>
              </w:rPr>
            </w:r>
            <w:r w:rsidR="00BA1411">
              <w:rPr>
                <w:webHidden/>
              </w:rPr>
              <w:fldChar w:fldCharType="separate"/>
            </w:r>
            <w:r w:rsidR="00A2182B">
              <w:rPr>
                <w:webHidden/>
              </w:rPr>
              <w:t>4</w:t>
            </w:r>
            <w:r w:rsidR="00BA1411">
              <w:rPr>
                <w:webHidden/>
              </w:rPr>
              <w:fldChar w:fldCharType="end"/>
            </w:r>
          </w:hyperlink>
        </w:p>
        <w:p w14:paraId="49189763" w14:textId="1ED310BD" w:rsidR="00BA1411" w:rsidRDefault="002726A4">
          <w:pPr>
            <w:pStyle w:val="TOC2"/>
            <w:rPr>
              <w:rFonts w:asciiTheme="minorHAnsi" w:eastAsiaTheme="minorEastAsia" w:hAnsiTheme="minorHAnsi"/>
              <w:sz w:val="22"/>
              <w:lang w:val="en-US"/>
            </w:rPr>
          </w:pPr>
          <w:hyperlink w:anchor="_Toc15919185" w:history="1">
            <w:r w:rsidR="00BA1411" w:rsidRPr="00C50EFD">
              <w:rPr>
                <w:rStyle w:val="Hyperlink"/>
              </w:rPr>
              <w:t>1.5.</w:t>
            </w:r>
            <w:r w:rsidR="00BA1411">
              <w:rPr>
                <w:rFonts w:asciiTheme="minorHAnsi" w:eastAsiaTheme="minorEastAsia" w:hAnsiTheme="minorHAnsi"/>
                <w:sz w:val="22"/>
                <w:lang w:val="en-US"/>
              </w:rPr>
              <w:tab/>
            </w:r>
            <w:r w:rsidR="00BA1411" w:rsidRPr="00C50EFD">
              <w:rPr>
                <w:rStyle w:val="Hyperlink"/>
              </w:rPr>
              <w:t>Manfaat Penelitian</w:t>
            </w:r>
            <w:r w:rsidR="00BA1411">
              <w:rPr>
                <w:webHidden/>
              </w:rPr>
              <w:tab/>
            </w:r>
            <w:r w:rsidR="00BA1411">
              <w:rPr>
                <w:webHidden/>
              </w:rPr>
              <w:fldChar w:fldCharType="begin"/>
            </w:r>
            <w:r w:rsidR="00BA1411">
              <w:rPr>
                <w:webHidden/>
              </w:rPr>
              <w:instrText xml:space="preserve"> PAGEREF _Toc15919185 \h </w:instrText>
            </w:r>
            <w:r w:rsidR="00BA1411">
              <w:rPr>
                <w:webHidden/>
              </w:rPr>
            </w:r>
            <w:r w:rsidR="00BA1411">
              <w:rPr>
                <w:webHidden/>
              </w:rPr>
              <w:fldChar w:fldCharType="separate"/>
            </w:r>
            <w:r w:rsidR="00A2182B">
              <w:rPr>
                <w:webHidden/>
              </w:rPr>
              <w:t>4</w:t>
            </w:r>
            <w:r w:rsidR="00BA1411">
              <w:rPr>
                <w:webHidden/>
              </w:rPr>
              <w:fldChar w:fldCharType="end"/>
            </w:r>
          </w:hyperlink>
        </w:p>
        <w:p w14:paraId="4F7495AB" w14:textId="083F190D" w:rsidR="00BA1411" w:rsidRDefault="002726A4">
          <w:pPr>
            <w:pStyle w:val="TOC1"/>
            <w:tabs>
              <w:tab w:val="right" w:leader="dot" w:pos="7927"/>
            </w:tabs>
            <w:rPr>
              <w:rFonts w:asciiTheme="minorHAnsi" w:eastAsiaTheme="minorEastAsia" w:hAnsiTheme="minorHAnsi"/>
              <w:sz w:val="22"/>
              <w:lang w:val="en-US"/>
            </w:rPr>
          </w:pPr>
          <w:hyperlink w:anchor="_Toc15919186" w:history="1">
            <w:r w:rsidR="00BA1411" w:rsidRPr="00C50EFD">
              <w:rPr>
                <w:rStyle w:val="Hyperlink"/>
              </w:rPr>
              <w:t xml:space="preserve">Bab </w:t>
            </w:r>
            <w:r w:rsidR="00BA1411" w:rsidRPr="00C50EFD">
              <w:rPr>
                <w:rStyle w:val="Hyperlink"/>
                <w:lang w:val="en-US"/>
              </w:rPr>
              <w:t>II</w:t>
            </w:r>
            <w:r w:rsidR="00BA1411">
              <w:rPr>
                <w:webHidden/>
              </w:rPr>
              <w:tab/>
            </w:r>
            <w:r w:rsidR="00BA1411">
              <w:rPr>
                <w:webHidden/>
              </w:rPr>
              <w:fldChar w:fldCharType="begin"/>
            </w:r>
            <w:r w:rsidR="00BA1411">
              <w:rPr>
                <w:webHidden/>
              </w:rPr>
              <w:instrText xml:space="preserve"> PAGEREF _Toc15919186 \h </w:instrText>
            </w:r>
            <w:r w:rsidR="00BA1411">
              <w:rPr>
                <w:webHidden/>
              </w:rPr>
            </w:r>
            <w:r w:rsidR="00BA1411">
              <w:rPr>
                <w:webHidden/>
              </w:rPr>
              <w:fldChar w:fldCharType="separate"/>
            </w:r>
            <w:r w:rsidR="00A2182B">
              <w:rPr>
                <w:webHidden/>
              </w:rPr>
              <w:t>5</w:t>
            </w:r>
            <w:r w:rsidR="00BA1411">
              <w:rPr>
                <w:webHidden/>
              </w:rPr>
              <w:fldChar w:fldCharType="end"/>
            </w:r>
          </w:hyperlink>
        </w:p>
        <w:p w14:paraId="469E9FC1" w14:textId="538E73BD" w:rsidR="00BA1411" w:rsidRDefault="002726A4">
          <w:pPr>
            <w:pStyle w:val="TOC2"/>
            <w:rPr>
              <w:rFonts w:asciiTheme="minorHAnsi" w:eastAsiaTheme="minorEastAsia" w:hAnsiTheme="minorHAnsi"/>
              <w:sz w:val="22"/>
              <w:lang w:val="en-US"/>
            </w:rPr>
          </w:pPr>
          <w:hyperlink w:anchor="_Toc15919187" w:history="1">
            <w:r w:rsidR="00BA1411" w:rsidRPr="00C50EFD">
              <w:rPr>
                <w:rStyle w:val="Hyperlink"/>
              </w:rPr>
              <w:t xml:space="preserve">2.1. </w:t>
            </w:r>
            <w:r w:rsidR="00BA1411">
              <w:rPr>
                <w:rStyle w:val="Hyperlink"/>
                <w:lang w:val="en-US"/>
              </w:rPr>
              <w:t xml:space="preserve">   </w:t>
            </w:r>
            <w:r w:rsidR="00BA1411" w:rsidRPr="00C50EFD">
              <w:rPr>
                <w:rStyle w:val="Hyperlink"/>
              </w:rPr>
              <w:t>Tinjauan Penelitian Terdahulu</w:t>
            </w:r>
            <w:r w:rsidR="00BA1411">
              <w:rPr>
                <w:webHidden/>
              </w:rPr>
              <w:tab/>
            </w:r>
            <w:r w:rsidR="00BA1411">
              <w:rPr>
                <w:webHidden/>
              </w:rPr>
              <w:fldChar w:fldCharType="begin"/>
            </w:r>
            <w:r w:rsidR="00BA1411">
              <w:rPr>
                <w:webHidden/>
              </w:rPr>
              <w:instrText xml:space="preserve"> PAGEREF _Toc15919187 \h </w:instrText>
            </w:r>
            <w:r w:rsidR="00BA1411">
              <w:rPr>
                <w:webHidden/>
              </w:rPr>
            </w:r>
            <w:r w:rsidR="00BA1411">
              <w:rPr>
                <w:webHidden/>
              </w:rPr>
              <w:fldChar w:fldCharType="separate"/>
            </w:r>
            <w:r w:rsidR="00A2182B">
              <w:rPr>
                <w:webHidden/>
              </w:rPr>
              <w:t>5</w:t>
            </w:r>
            <w:r w:rsidR="00BA1411">
              <w:rPr>
                <w:webHidden/>
              </w:rPr>
              <w:fldChar w:fldCharType="end"/>
            </w:r>
          </w:hyperlink>
        </w:p>
        <w:p w14:paraId="4E6398C3" w14:textId="2B2AE6D8" w:rsidR="00BA1411" w:rsidRDefault="002726A4">
          <w:pPr>
            <w:pStyle w:val="TOC2"/>
            <w:rPr>
              <w:rFonts w:asciiTheme="minorHAnsi" w:eastAsiaTheme="minorEastAsia" w:hAnsiTheme="minorHAnsi"/>
              <w:sz w:val="22"/>
              <w:lang w:val="en-US"/>
            </w:rPr>
          </w:pPr>
          <w:hyperlink w:anchor="_Toc15919188" w:history="1">
            <w:r w:rsidR="00BA1411" w:rsidRPr="00C50EFD">
              <w:rPr>
                <w:rStyle w:val="Hyperlink"/>
              </w:rPr>
              <w:t>2.2.</w:t>
            </w:r>
            <w:r w:rsidR="00BA1411">
              <w:rPr>
                <w:rFonts w:asciiTheme="minorHAnsi" w:eastAsiaTheme="minorEastAsia" w:hAnsiTheme="minorHAnsi"/>
                <w:sz w:val="22"/>
                <w:lang w:val="en-US"/>
              </w:rPr>
              <w:tab/>
            </w:r>
            <w:r w:rsidR="00BA1411" w:rsidRPr="00C50EFD">
              <w:rPr>
                <w:rStyle w:val="Hyperlink"/>
              </w:rPr>
              <w:t>Metode Hanlon</w:t>
            </w:r>
            <w:r w:rsidR="00BA1411">
              <w:rPr>
                <w:webHidden/>
              </w:rPr>
              <w:tab/>
            </w:r>
            <w:r w:rsidR="00BA1411">
              <w:rPr>
                <w:webHidden/>
              </w:rPr>
              <w:fldChar w:fldCharType="begin"/>
            </w:r>
            <w:r w:rsidR="00BA1411">
              <w:rPr>
                <w:webHidden/>
              </w:rPr>
              <w:instrText xml:space="preserve"> PAGEREF _Toc15919188 \h </w:instrText>
            </w:r>
            <w:r w:rsidR="00BA1411">
              <w:rPr>
                <w:webHidden/>
              </w:rPr>
            </w:r>
            <w:r w:rsidR="00BA1411">
              <w:rPr>
                <w:webHidden/>
              </w:rPr>
              <w:fldChar w:fldCharType="separate"/>
            </w:r>
            <w:r w:rsidR="00A2182B">
              <w:rPr>
                <w:webHidden/>
              </w:rPr>
              <w:t>7</w:t>
            </w:r>
            <w:r w:rsidR="00BA1411">
              <w:rPr>
                <w:webHidden/>
              </w:rPr>
              <w:fldChar w:fldCharType="end"/>
            </w:r>
          </w:hyperlink>
        </w:p>
        <w:p w14:paraId="5DE84F06" w14:textId="56564FCA" w:rsidR="00BA1411" w:rsidRDefault="002726A4">
          <w:pPr>
            <w:pStyle w:val="TOC2"/>
            <w:rPr>
              <w:rFonts w:asciiTheme="minorHAnsi" w:eastAsiaTheme="minorEastAsia" w:hAnsiTheme="minorHAnsi"/>
              <w:sz w:val="22"/>
              <w:lang w:val="en-US"/>
            </w:rPr>
          </w:pPr>
          <w:hyperlink w:anchor="_Toc15919189" w:history="1">
            <w:r w:rsidR="00BA1411" w:rsidRPr="00C50EFD">
              <w:rPr>
                <w:rStyle w:val="Hyperlink"/>
              </w:rPr>
              <w:t>2.3.</w:t>
            </w:r>
            <w:r w:rsidR="00BA1411">
              <w:rPr>
                <w:rFonts w:asciiTheme="minorHAnsi" w:eastAsiaTheme="minorEastAsia" w:hAnsiTheme="minorHAnsi"/>
                <w:sz w:val="22"/>
                <w:lang w:val="en-US"/>
              </w:rPr>
              <w:tab/>
            </w:r>
            <w:r w:rsidR="00BA1411" w:rsidRPr="00C50EFD">
              <w:rPr>
                <w:rStyle w:val="Hyperlink"/>
              </w:rPr>
              <w:t>Keterbukaan Informasi Publik (KIP)</w:t>
            </w:r>
            <w:r w:rsidR="00BA1411">
              <w:rPr>
                <w:webHidden/>
              </w:rPr>
              <w:tab/>
            </w:r>
            <w:r w:rsidR="00BA1411">
              <w:rPr>
                <w:webHidden/>
              </w:rPr>
              <w:fldChar w:fldCharType="begin"/>
            </w:r>
            <w:r w:rsidR="00BA1411">
              <w:rPr>
                <w:webHidden/>
              </w:rPr>
              <w:instrText xml:space="preserve"> PAGEREF _Toc15919189 \h </w:instrText>
            </w:r>
            <w:r w:rsidR="00BA1411">
              <w:rPr>
                <w:webHidden/>
              </w:rPr>
            </w:r>
            <w:r w:rsidR="00BA1411">
              <w:rPr>
                <w:webHidden/>
              </w:rPr>
              <w:fldChar w:fldCharType="separate"/>
            </w:r>
            <w:r w:rsidR="00A2182B">
              <w:rPr>
                <w:webHidden/>
              </w:rPr>
              <w:t>11</w:t>
            </w:r>
            <w:r w:rsidR="00BA1411">
              <w:rPr>
                <w:webHidden/>
              </w:rPr>
              <w:fldChar w:fldCharType="end"/>
            </w:r>
          </w:hyperlink>
        </w:p>
        <w:p w14:paraId="342C7F62" w14:textId="575EB91D" w:rsidR="00BA1411" w:rsidRDefault="002726A4">
          <w:pPr>
            <w:pStyle w:val="TOC2"/>
            <w:rPr>
              <w:rFonts w:asciiTheme="minorHAnsi" w:eastAsiaTheme="minorEastAsia" w:hAnsiTheme="minorHAnsi"/>
              <w:sz w:val="22"/>
              <w:lang w:val="en-US"/>
            </w:rPr>
          </w:pPr>
          <w:hyperlink w:anchor="_Toc15919190" w:history="1">
            <w:r w:rsidR="00BA1411" w:rsidRPr="00C50EFD">
              <w:rPr>
                <w:rStyle w:val="Hyperlink"/>
                <w:i/>
              </w:rPr>
              <w:t>2.4.</w:t>
            </w:r>
            <w:r w:rsidR="00BA1411">
              <w:rPr>
                <w:rFonts w:asciiTheme="minorHAnsi" w:eastAsiaTheme="minorEastAsia" w:hAnsiTheme="minorHAnsi"/>
                <w:sz w:val="22"/>
                <w:lang w:val="en-US"/>
              </w:rPr>
              <w:tab/>
            </w:r>
            <w:r w:rsidR="00BA1411" w:rsidRPr="00C50EFD">
              <w:rPr>
                <w:rStyle w:val="Hyperlink"/>
                <w:i/>
              </w:rPr>
              <w:t>Waterfall Model</w:t>
            </w:r>
            <w:r w:rsidR="00BA1411">
              <w:rPr>
                <w:webHidden/>
              </w:rPr>
              <w:tab/>
            </w:r>
            <w:r w:rsidR="00BA1411">
              <w:rPr>
                <w:webHidden/>
              </w:rPr>
              <w:fldChar w:fldCharType="begin"/>
            </w:r>
            <w:r w:rsidR="00BA1411">
              <w:rPr>
                <w:webHidden/>
              </w:rPr>
              <w:instrText xml:space="preserve"> PAGEREF _Toc15919190 \h </w:instrText>
            </w:r>
            <w:r w:rsidR="00BA1411">
              <w:rPr>
                <w:webHidden/>
              </w:rPr>
            </w:r>
            <w:r w:rsidR="00BA1411">
              <w:rPr>
                <w:webHidden/>
              </w:rPr>
              <w:fldChar w:fldCharType="separate"/>
            </w:r>
            <w:r w:rsidR="00A2182B">
              <w:rPr>
                <w:webHidden/>
              </w:rPr>
              <w:t>12</w:t>
            </w:r>
            <w:r w:rsidR="00BA1411">
              <w:rPr>
                <w:webHidden/>
              </w:rPr>
              <w:fldChar w:fldCharType="end"/>
            </w:r>
          </w:hyperlink>
        </w:p>
        <w:p w14:paraId="2A1FA327" w14:textId="0EF985AF" w:rsidR="00BA1411" w:rsidRDefault="002726A4">
          <w:pPr>
            <w:pStyle w:val="TOC2"/>
            <w:rPr>
              <w:rFonts w:asciiTheme="minorHAnsi" w:eastAsiaTheme="minorEastAsia" w:hAnsiTheme="minorHAnsi"/>
              <w:sz w:val="22"/>
              <w:lang w:val="en-US"/>
            </w:rPr>
          </w:pPr>
          <w:hyperlink w:anchor="_Toc15919191" w:history="1">
            <w:r w:rsidR="00BA1411" w:rsidRPr="00C50EFD">
              <w:rPr>
                <w:rStyle w:val="Hyperlink"/>
                <w:i/>
              </w:rPr>
              <w:t>2.5.</w:t>
            </w:r>
            <w:r w:rsidR="00BA1411">
              <w:rPr>
                <w:rFonts w:asciiTheme="minorHAnsi" w:eastAsiaTheme="minorEastAsia" w:hAnsiTheme="minorHAnsi"/>
                <w:sz w:val="22"/>
                <w:lang w:val="en-US"/>
              </w:rPr>
              <w:tab/>
            </w:r>
            <w:r w:rsidR="00BA1411" w:rsidRPr="00C50EFD">
              <w:rPr>
                <w:rStyle w:val="Hyperlink"/>
                <w:i/>
              </w:rPr>
              <w:t>Hypertext Preprocessor</w:t>
            </w:r>
            <w:r w:rsidR="00BA1411">
              <w:rPr>
                <w:webHidden/>
              </w:rPr>
              <w:tab/>
            </w:r>
            <w:r w:rsidR="00BA1411">
              <w:rPr>
                <w:webHidden/>
              </w:rPr>
              <w:fldChar w:fldCharType="begin"/>
            </w:r>
            <w:r w:rsidR="00BA1411">
              <w:rPr>
                <w:webHidden/>
              </w:rPr>
              <w:instrText xml:space="preserve"> PAGEREF _Toc15919191 \h </w:instrText>
            </w:r>
            <w:r w:rsidR="00BA1411">
              <w:rPr>
                <w:webHidden/>
              </w:rPr>
            </w:r>
            <w:r w:rsidR="00BA1411">
              <w:rPr>
                <w:webHidden/>
              </w:rPr>
              <w:fldChar w:fldCharType="separate"/>
            </w:r>
            <w:r w:rsidR="00A2182B">
              <w:rPr>
                <w:webHidden/>
              </w:rPr>
              <w:t>13</w:t>
            </w:r>
            <w:r w:rsidR="00BA1411">
              <w:rPr>
                <w:webHidden/>
              </w:rPr>
              <w:fldChar w:fldCharType="end"/>
            </w:r>
          </w:hyperlink>
        </w:p>
        <w:p w14:paraId="1AC2CCC3" w14:textId="7660E907" w:rsidR="00BA1411" w:rsidRDefault="002726A4">
          <w:pPr>
            <w:pStyle w:val="TOC2"/>
            <w:rPr>
              <w:rFonts w:asciiTheme="minorHAnsi" w:eastAsiaTheme="minorEastAsia" w:hAnsiTheme="minorHAnsi"/>
              <w:sz w:val="22"/>
              <w:lang w:val="en-US"/>
            </w:rPr>
          </w:pPr>
          <w:hyperlink w:anchor="_Toc15919192" w:history="1">
            <w:r w:rsidR="00BA1411" w:rsidRPr="00C50EFD">
              <w:rPr>
                <w:rStyle w:val="Hyperlink"/>
                <w:i/>
              </w:rPr>
              <w:t>2.6.</w:t>
            </w:r>
            <w:r w:rsidR="00BA1411">
              <w:rPr>
                <w:rFonts w:asciiTheme="minorHAnsi" w:eastAsiaTheme="minorEastAsia" w:hAnsiTheme="minorHAnsi"/>
                <w:sz w:val="22"/>
                <w:lang w:val="en-US"/>
              </w:rPr>
              <w:tab/>
            </w:r>
            <w:r w:rsidR="00BA1411" w:rsidRPr="00C50EFD">
              <w:rPr>
                <w:rStyle w:val="Hyperlink"/>
                <w:i/>
              </w:rPr>
              <w:t>Framework CodeIgniter</w:t>
            </w:r>
            <w:r w:rsidR="00BA1411">
              <w:rPr>
                <w:webHidden/>
              </w:rPr>
              <w:tab/>
            </w:r>
            <w:r w:rsidR="00BA1411">
              <w:rPr>
                <w:webHidden/>
              </w:rPr>
              <w:fldChar w:fldCharType="begin"/>
            </w:r>
            <w:r w:rsidR="00BA1411">
              <w:rPr>
                <w:webHidden/>
              </w:rPr>
              <w:instrText xml:space="preserve"> PAGEREF _Toc15919192 \h </w:instrText>
            </w:r>
            <w:r w:rsidR="00BA1411">
              <w:rPr>
                <w:webHidden/>
              </w:rPr>
            </w:r>
            <w:r w:rsidR="00BA1411">
              <w:rPr>
                <w:webHidden/>
              </w:rPr>
              <w:fldChar w:fldCharType="separate"/>
            </w:r>
            <w:r w:rsidR="00A2182B">
              <w:rPr>
                <w:webHidden/>
              </w:rPr>
              <w:t>14</w:t>
            </w:r>
            <w:r w:rsidR="00BA1411">
              <w:rPr>
                <w:webHidden/>
              </w:rPr>
              <w:fldChar w:fldCharType="end"/>
            </w:r>
          </w:hyperlink>
        </w:p>
        <w:p w14:paraId="3E361428" w14:textId="55FA6E3E" w:rsidR="00BA1411" w:rsidRDefault="002726A4">
          <w:pPr>
            <w:pStyle w:val="TOC2"/>
            <w:rPr>
              <w:rFonts w:asciiTheme="minorHAnsi" w:eastAsiaTheme="minorEastAsia" w:hAnsiTheme="minorHAnsi"/>
              <w:sz w:val="22"/>
              <w:lang w:val="en-US"/>
            </w:rPr>
          </w:pPr>
          <w:hyperlink w:anchor="_Toc15919193" w:history="1">
            <w:r w:rsidR="00BA1411" w:rsidRPr="00C50EFD">
              <w:rPr>
                <w:rStyle w:val="Hyperlink"/>
                <w:i/>
              </w:rPr>
              <w:t>2.7.</w:t>
            </w:r>
            <w:r w:rsidR="00BA1411">
              <w:rPr>
                <w:rFonts w:asciiTheme="minorHAnsi" w:eastAsiaTheme="minorEastAsia" w:hAnsiTheme="minorHAnsi"/>
                <w:sz w:val="22"/>
                <w:lang w:val="en-US"/>
              </w:rPr>
              <w:tab/>
            </w:r>
            <w:r w:rsidR="00BA1411" w:rsidRPr="00C50EFD">
              <w:rPr>
                <w:rStyle w:val="Hyperlink"/>
              </w:rPr>
              <w:t xml:space="preserve">Basis Data, DBMS, </w:t>
            </w:r>
            <w:r w:rsidR="00BA1411" w:rsidRPr="00C50EFD">
              <w:rPr>
                <w:rStyle w:val="Hyperlink"/>
                <w:i/>
              </w:rPr>
              <w:t>MySQL</w:t>
            </w:r>
            <w:r w:rsidR="00BA1411">
              <w:rPr>
                <w:webHidden/>
              </w:rPr>
              <w:tab/>
            </w:r>
            <w:r w:rsidR="00BA1411">
              <w:rPr>
                <w:webHidden/>
              </w:rPr>
              <w:fldChar w:fldCharType="begin"/>
            </w:r>
            <w:r w:rsidR="00BA1411">
              <w:rPr>
                <w:webHidden/>
              </w:rPr>
              <w:instrText xml:space="preserve"> PAGEREF _Toc15919193 \h </w:instrText>
            </w:r>
            <w:r w:rsidR="00BA1411">
              <w:rPr>
                <w:webHidden/>
              </w:rPr>
            </w:r>
            <w:r w:rsidR="00BA1411">
              <w:rPr>
                <w:webHidden/>
              </w:rPr>
              <w:fldChar w:fldCharType="separate"/>
            </w:r>
            <w:r w:rsidR="00A2182B">
              <w:rPr>
                <w:webHidden/>
              </w:rPr>
              <w:t>15</w:t>
            </w:r>
            <w:r w:rsidR="00BA1411">
              <w:rPr>
                <w:webHidden/>
              </w:rPr>
              <w:fldChar w:fldCharType="end"/>
            </w:r>
          </w:hyperlink>
        </w:p>
        <w:p w14:paraId="3BB008AA" w14:textId="3317AAAA" w:rsidR="00BA1411" w:rsidRDefault="002726A4">
          <w:pPr>
            <w:pStyle w:val="TOC2"/>
            <w:rPr>
              <w:rFonts w:asciiTheme="minorHAnsi" w:eastAsiaTheme="minorEastAsia" w:hAnsiTheme="minorHAnsi"/>
              <w:sz w:val="22"/>
              <w:lang w:val="en-US"/>
            </w:rPr>
          </w:pPr>
          <w:hyperlink w:anchor="_Toc15919194" w:history="1">
            <w:r w:rsidR="00BA1411" w:rsidRPr="00C50EFD">
              <w:rPr>
                <w:rStyle w:val="Hyperlink"/>
              </w:rPr>
              <w:t>2.8.</w:t>
            </w:r>
            <w:r w:rsidR="00BA1411">
              <w:rPr>
                <w:rFonts w:asciiTheme="minorHAnsi" w:eastAsiaTheme="minorEastAsia" w:hAnsiTheme="minorHAnsi"/>
                <w:sz w:val="22"/>
                <w:lang w:val="en-US"/>
              </w:rPr>
              <w:tab/>
            </w:r>
            <w:r w:rsidR="00BA1411" w:rsidRPr="00C50EFD">
              <w:rPr>
                <w:rStyle w:val="Hyperlink"/>
                <w:i/>
                <w:lang w:val="en-US"/>
              </w:rPr>
              <w:t>Use Case Diagram</w:t>
            </w:r>
            <w:r w:rsidR="00BA1411">
              <w:rPr>
                <w:webHidden/>
              </w:rPr>
              <w:tab/>
            </w:r>
            <w:r w:rsidR="00BA1411">
              <w:rPr>
                <w:webHidden/>
              </w:rPr>
              <w:fldChar w:fldCharType="begin"/>
            </w:r>
            <w:r w:rsidR="00BA1411">
              <w:rPr>
                <w:webHidden/>
              </w:rPr>
              <w:instrText xml:space="preserve"> PAGEREF _Toc15919194 \h </w:instrText>
            </w:r>
            <w:r w:rsidR="00BA1411">
              <w:rPr>
                <w:webHidden/>
              </w:rPr>
            </w:r>
            <w:r w:rsidR="00BA1411">
              <w:rPr>
                <w:webHidden/>
              </w:rPr>
              <w:fldChar w:fldCharType="separate"/>
            </w:r>
            <w:r w:rsidR="00A2182B">
              <w:rPr>
                <w:webHidden/>
              </w:rPr>
              <w:t>16</w:t>
            </w:r>
            <w:r w:rsidR="00BA1411">
              <w:rPr>
                <w:webHidden/>
              </w:rPr>
              <w:fldChar w:fldCharType="end"/>
            </w:r>
          </w:hyperlink>
        </w:p>
        <w:p w14:paraId="6B493C32" w14:textId="12A6B535" w:rsidR="00BA1411" w:rsidRDefault="002726A4">
          <w:pPr>
            <w:pStyle w:val="TOC2"/>
            <w:rPr>
              <w:rFonts w:asciiTheme="minorHAnsi" w:eastAsiaTheme="minorEastAsia" w:hAnsiTheme="minorHAnsi"/>
              <w:sz w:val="22"/>
              <w:lang w:val="en-US"/>
            </w:rPr>
          </w:pPr>
          <w:hyperlink w:anchor="_Toc15919195" w:history="1">
            <w:r w:rsidR="00BA1411" w:rsidRPr="00C50EFD">
              <w:rPr>
                <w:rStyle w:val="Hyperlink"/>
                <w:i/>
                <w:lang w:val="en-US"/>
              </w:rPr>
              <w:t>2.9.</w:t>
            </w:r>
            <w:r w:rsidR="00BA1411">
              <w:rPr>
                <w:rFonts w:asciiTheme="minorHAnsi" w:eastAsiaTheme="minorEastAsia" w:hAnsiTheme="minorHAnsi"/>
                <w:sz w:val="22"/>
                <w:lang w:val="en-US"/>
              </w:rPr>
              <w:tab/>
            </w:r>
            <w:r w:rsidR="00BA1411" w:rsidRPr="00C50EFD">
              <w:rPr>
                <w:rStyle w:val="Hyperlink"/>
                <w:i/>
                <w:lang w:val="en-US"/>
              </w:rPr>
              <w:t>Activity Diagram</w:t>
            </w:r>
            <w:r w:rsidR="00BA1411">
              <w:rPr>
                <w:webHidden/>
              </w:rPr>
              <w:tab/>
            </w:r>
            <w:r w:rsidR="00BA1411">
              <w:rPr>
                <w:webHidden/>
              </w:rPr>
              <w:fldChar w:fldCharType="begin"/>
            </w:r>
            <w:r w:rsidR="00BA1411">
              <w:rPr>
                <w:webHidden/>
              </w:rPr>
              <w:instrText xml:space="preserve"> PAGEREF _Toc15919195 \h </w:instrText>
            </w:r>
            <w:r w:rsidR="00BA1411">
              <w:rPr>
                <w:webHidden/>
              </w:rPr>
            </w:r>
            <w:r w:rsidR="00BA1411">
              <w:rPr>
                <w:webHidden/>
              </w:rPr>
              <w:fldChar w:fldCharType="separate"/>
            </w:r>
            <w:r w:rsidR="00A2182B">
              <w:rPr>
                <w:webHidden/>
              </w:rPr>
              <w:t>16</w:t>
            </w:r>
            <w:r w:rsidR="00BA1411">
              <w:rPr>
                <w:webHidden/>
              </w:rPr>
              <w:fldChar w:fldCharType="end"/>
            </w:r>
          </w:hyperlink>
        </w:p>
        <w:p w14:paraId="73972D37" w14:textId="47C46EBD" w:rsidR="00BA1411" w:rsidRDefault="002726A4">
          <w:pPr>
            <w:pStyle w:val="TOC2"/>
            <w:rPr>
              <w:rFonts w:asciiTheme="minorHAnsi" w:eastAsiaTheme="minorEastAsia" w:hAnsiTheme="minorHAnsi"/>
              <w:sz w:val="22"/>
              <w:lang w:val="en-US"/>
            </w:rPr>
          </w:pPr>
          <w:hyperlink w:anchor="_Toc15919196" w:history="1">
            <w:r w:rsidR="00BA1411" w:rsidRPr="00C50EFD">
              <w:rPr>
                <w:rStyle w:val="Hyperlink"/>
                <w:i/>
                <w:lang w:val="en-US"/>
              </w:rPr>
              <w:t>2.10.</w:t>
            </w:r>
            <w:r w:rsidR="00BA1411">
              <w:rPr>
                <w:rFonts w:asciiTheme="minorHAnsi" w:eastAsiaTheme="minorEastAsia" w:hAnsiTheme="minorHAnsi"/>
                <w:sz w:val="22"/>
                <w:lang w:val="en-US"/>
              </w:rPr>
              <w:tab/>
            </w:r>
            <w:r w:rsidR="00BA1411" w:rsidRPr="00C50EFD">
              <w:rPr>
                <w:rStyle w:val="Hyperlink"/>
                <w:i/>
                <w:lang w:val="en-US"/>
              </w:rPr>
              <w:t>Sequence Diagram</w:t>
            </w:r>
            <w:r w:rsidR="00BA1411">
              <w:rPr>
                <w:webHidden/>
              </w:rPr>
              <w:tab/>
            </w:r>
            <w:r w:rsidR="00BA1411">
              <w:rPr>
                <w:webHidden/>
              </w:rPr>
              <w:fldChar w:fldCharType="begin"/>
            </w:r>
            <w:r w:rsidR="00BA1411">
              <w:rPr>
                <w:webHidden/>
              </w:rPr>
              <w:instrText xml:space="preserve"> PAGEREF _Toc15919196 \h </w:instrText>
            </w:r>
            <w:r w:rsidR="00BA1411">
              <w:rPr>
                <w:webHidden/>
              </w:rPr>
            </w:r>
            <w:r w:rsidR="00BA1411">
              <w:rPr>
                <w:webHidden/>
              </w:rPr>
              <w:fldChar w:fldCharType="separate"/>
            </w:r>
            <w:r w:rsidR="00A2182B">
              <w:rPr>
                <w:webHidden/>
              </w:rPr>
              <w:t>17</w:t>
            </w:r>
            <w:r w:rsidR="00BA1411">
              <w:rPr>
                <w:webHidden/>
              </w:rPr>
              <w:fldChar w:fldCharType="end"/>
            </w:r>
          </w:hyperlink>
        </w:p>
        <w:p w14:paraId="09AE9C48" w14:textId="08F2F8CF" w:rsidR="00BA1411" w:rsidRDefault="002726A4">
          <w:pPr>
            <w:pStyle w:val="TOC2"/>
            <w:rPr>
              <w:rFonts w:asciiTheme="minorHAnsi" w:eastAsiaTheme="minorEastAsia" w:hAnsiTheme="minorHAnsi"/>
              <w:sz w:val="22"/>
              <w:lang w:val="en-US"/>
            </w:rPr>
          </w:pPr>
          <w:hyperlink w:anchor="_Toc15919197" w:history="1">
            <w:r w:rsidR="00BA1411" w:rsidRPr="00C50EFD">
              <w:rPr>
                <w:rStyle w:val="Hyperlink"/>
              </w:rPr>
              <w:t>2.11.</w:t>
            </w:r>
            <w:r w:rsidR="00BA1411">
              <w:rPr>
                <w:rFonts w:asciiTheme="minorHAnsi" w:eastAsiaTheme="minorEastAsia" w:hAnsiTheme="minorHAnsi"/>
                <w:sz w:val="22"/>
                <w:lang w:val="en-US"/>
              </w:rPr>
              <w:tab/>
            </w:r>
            <w:r w:rsidR="00BA1411" w:rsidRPr="00C50EFD">
              <w:rPr>
                <w:rStyle w:val="Hyperlink"/>
              </w:rPr>
              <w:t>Integrasi Keilmuan</w:t>
            </w:r>
            <w:r w:rsidR="00BA1411">
              <w:rPr>
                <w:webHidden/>
              </w:rPr>
              <w:tab/>
            </w:r>
            <w:r w:rsidR="00BA1411">
              <w:rPr>
                <w:webHidden/>
              </w:rPr>
              <w:fldChar w:fldCharType="begin"/>
            </w:r>
            <w:r w:rsidR="00BA1411">
              <w:rPr>
                <w:webHidden/>
              </w:rPr>
              <w:instrText xml:space="preserve"> PAGEREF _Toc15919197 \h </w:instrText>
            </w:r>
            <w:r w:rsidR="00BA1411">
              <w:rPr>
                <w:webHidden/>
              </w:rPr>
            </w:r>
            <w:r w:rsidR="00BA1411">
              <w:rPr>
                <w:webHidden/>
              </w:rPr>
              <w:fldChar w:fldCharType="separate"/>
            </w:r>
            <w:r w:rsidR="00A2182B">
              <w:rPr>
                <w:webHidden/>
              </w:rPr>
              <w:t>17</w:t>
            </w:r>
            <w:r w:rsidR="00BA1411">
              <w:rPr>
                <w:webHidden/>
              </w:rPr>
              <w:fldChar w:fldCharType="end"/>
            </w:r>
          </w:hyperlink>
        </w:p>
        <w:p w14:paraId="0AAE2F08" w14:textId="68C7BC69" w:rsidR="00BA1411" w:rsidRDefault="002726A4">
          <w:pPr>
            <w:pStyle w:val="TOC1"/>
            <w:tabs>
              <w:tab w:val="right" w:leader="dot" w:pos="7927"/>
            </w:tabs>
            <w:rPr>
              <w:rFonts w:asciiTheme="minorHAnsi" w:eastAsiaTheme="minorEastAsia" w:hAnsiTheme="minorHAnsi"/>
              <w:sz w:val="22"/>
              <w:lang w:val="en-US"/>
            </w:rPr>
          </w:pPr>
          <w:hyperlink w:anchor="_Toc15919198" w:history="1">
            <w:r w:rsidR="00BA1411" w:rsidRPr="00C50EFD">
              <w:rPr>
                <w:rStyle w:val="Hyperlink"/>
              </w:rPr>
              <w:t xml:space="preserve">Bab </w:t>
            </w:r>
            <w:r w:rsidR="00BA1411" w:rsidRPr="00C50EFD">
              <w:rPr>
                <w:rStyle w:val="Hyperlink"/>
                <w:lang w:val="en-US"/>
              </w:rPr>
              <w:t>III</w:t>
            </w:r>
            <w:r w:rsidR="00BA1411">
              <w:rPr>
                <w:webHidden/>
              </w:rPr>
              <w:tab/>
            </w:r>
            <w:r w:rsidR="00BA1411">
              <w:rPr>
                <w:webHidden/>
              </w:rPr>
              <w:fldChar w:fldCharType="begin"/>
            </w:r>
            <w:r w:rsidR="00BA1411">
              <w:rPr>
                <w:webHidden/>
              </w:rPr>
              <w:instrText xml:space="preserve"> PAGEREF _Toc15919198 \h </w:instrText>
            </w:r>
            <w:r w:rsidR="00BA1411">
              <w:rPr>
                <w:webHidden/>
              </w:rPr>
            </w:r>
            <w:r w:rsidR="00BA1411">
              <w:rPr>
                <w:webHidden/>
              </w:rPr>
              <w:fldChar w:fldCharType="separate"/>
            </w:r>
            <w:r w:rsidR="00A2182B">
              <w:rPr>
                <w:webHidden/>
              </w:rPr>
              <w:t>19</w:t>
            </w:r>
            <w:r w:rsidR="00BA1411">
              <w:rPr>
                <w:webHidden/>
              </w:rPr>
              <w:fldChar w:fldCharType="end"/>
            </w:r>
          </w:hyperlink>
        </w:p>
        <w:p w14:paraId="574EF436" w14:textId="36CC131C" w:rsidR="00BA1411" w:rsidRDefault="002726A4">
          <w:pPr>
            <w:pStyle w:val="TOC2"/>
            <w:rPr>
              <w:rFonts w:asciiTheme="minorHAnsi" w:eastAsiaTheme="minorEastAsia" w:hAnsiTheme="minorHAnsi"/>
              <w:sz w:val="22"/>
              <w:lang w:val="en-US"/>
            </w:rPr>
          </w:pPr>
          <w:hyperlink w:anchor="_Toc15919199" w:history="1">
            <w:r w:rsidR="00BA1411" w:rsidRPr="00C50EFD">
              <w:rPr>
                <w:rStyle w:val="Hyperlink"/>
                <w:lang w:val="en-US"/>
              </w:rPr>
              <w:t>1.1.</w:t>
            </w:r>
            <w:r w:rsidR="00BA1411">
              <w:rPr>
                <w:rFonts w:asciiTheme="minorHAnsi" w:eastAsiaTheme="minorEastAsia" w:hAnsiTheme="minorHAnsi"/>
                <w:sz w:val="22"/>
                <w:lang w:val="en-US"/>
              </w:rPr>
              <w:tab/>
            </w:r>
            <w:r w:rsidR="00BA1411" w:rsidRPr="00C50EFD">
              <w:rPr>
                <w:rStyle w:val="Hyperlink"/>
                <w:lang w:val="en-US"/>
              </w:rPr>
              <w:t>Desain Penelitian</w:t>
            </w:r>
            <w:r w:rsidR="00BA1411">
              <w:rPr>
                <w:webHidden/>
              </w:rPr>
              <w:tab/>
            </w:r>
            <w:r w:rsidR="00BA1411">
              <w:rPr>
                <w:webHidden/>
              </w:rPr>
              <w:fldChar w:fldCharType="begin"/>
            </w:r>
            <w:r w:rsidR="00BA1411">
              <w:rPr>
                <w:webHidden/>
              </w:rPr>
              <w:instrText xml:space="preserve"> PAGEREF _Toc15919199 \h </w:instrText>
            </w:r>
            <w:r w:rsidR="00BA1411">
              <w:rPr>
                <w:webHidden/>
              </w:rPr>
            </w:r>
            <w:r w:rsidR="00BA1411">
              <w:rPr>
                <w:webHidden/>
              </w:rPr>
              <w:fldChar w:fldCharType="separate"/>
            </w:r>
            <w:r w:rsidR="00A2182B">
              <w:rPr>
                <w:webHidden/>
              </w:rPr>
              <w:t>19</w:t>
            </w:r>
            <w:r w:rsidR="00BA1411">
              <w:rPr>
                <w:webHidden/>
              </w:rPr>
              <w:fldChar w:fldCharType="end"/>
            </w:r>
          </w:hyperlink>
        </w:p>
        <w:p w14:paraId="0AFB9F33" w14:textId="52CA6879" w:rsidR="00BA1411" w:rsidRDefault="002726A4">
          <w:pPr>
            <w:pStyle w:val="TOC2"/>
            <w:rPr>
              <w:rFonts w:asciiTheme="minorHAnsi" w:eastAsiaTheme="minorEastAsia" w:hAnsiTheme="minorHAnsi"/>
              <w:sz w:val="22"/>
              <w:lang w:val="en-US"/>
            </w:rPr>
          </w:pPr>
          <w:hyperlink w:anchor="_Toc15919200" w:history="1">
            <w:r w:rsidR="00BA1411" w:rsidRPr="00C50EFD">
              <w:rPr>
                <w:rStyle w:val="Hyperlink"/>
                <w:lang w:val="en-US"/>
              </w:rPr>
              <w:t>1.2.</w:t>
            </w:r>
            <w:r w:rsidR="00BA1411">
              <w:rPr>
                <w:rFonts w:asciiTheme="minorHAnsi" w:eastAsiaTheme="minorEastAsia" w:hAnsiTheme="minorHAnsi"/>
                <w:sz w:val="22"/>
                <w:lang w:val="en-US"/>
              </w:rPr>
              <w:tab/>
            </w:r>
            <w:r w:rsidR="00BA1411" w:rsidRPr="00C50EFD">
              <w:rPr>
                <w:rStyle w:val="Hyperlink"/>
                <w:lang w:val="en-US"/>
              </w:rPr>
              <w:t>Lokasi Penelitian</w:t>
            </w:r>
            <w:r w:rsidR="00BA1411">
              <w:rPr>
                <w:webHidden/>
              </w:rPr>
              <w:tab/>
            </w:r>
            <w:r w:rsidR="00BA1411">
              <w:rPr>
                <w:webHidden/>
              </w:rPr>
              <w:fldChar w:fldCharType="begin"/>
            </w:r>
            <w:r w:rsidR="00BA1411">
              <w:rPr>
                <w:webHidden/>
              </w:rPr>
              <w:instrText xml:space="preserve"> PAGEREF _Toc15919200 \h </w:instrText>
            </w:r>
            <w:r w:rsidR="00BA1411">
              <w:rPr>
                <w:webHidden/>
              </w:rPr>
            </w:r>
            <w:r w:rsidR="00BA1411">
              <w:rPr>
                <w:webHidden/>
              </w:rPr>
              <w:fldChar w:fldCharType="separate"/>
            </w:r>
            <w:r w:rsidR="00A2182B">
              <w:rPr>
                <w:webHidden/>
              </w:rPr>
              <w:t>21</w:t>
            </w:r>
            <w:r w:rsidR="00BA1411">
              <w:rPr>
                <w:webHidden/>
              </w:rPr>
              <w:fldChar w:fldCharType="end"/>
            </w:r>
          </w:hyperlink>
        </w:p>
        <w:p w14:paraId="72172A5C" w14:textId="1570C5A6" w:rsidR="00BA1411" w:rsidRDefault="002726A4">
          <w:pPr>
            <w:pStyle w:val="TOC2"/>
            <w:rPr>
              <w:rFonts w:asciiTheme="minorHAnsi" w:eastAsiaTheme="minorEastAsia" w:hAnsiTheme="minorHAnsi"/>
              <w:sz w:val="22"/>
              <w:lang w:val="en-US"/>
            </w:rPr>
          </w:pPr>
          <w:hyperlink w:anchor="_Toc15919201" w:history="1">
            <w:r w:rsidR="00BA1411" w:rsidRPr="00C50EFD">
              <w:rPr>
                <w:rStyle w:val="Hyperlink"/>
                <w:lang w:val="en-US"/>
              </w:rPr>
              <w:t>1.3.</w:t>
            </w:r>
            <w:r w:rsidR="00BA1411">
              <w:rPr>
                <w:rFonts w:asciiTheme="minorHAnsi" w:eastAsiaTheme="minorEastAsia" w:hAnsiTheme="minorHAnsi"/>
                <w:sz w:val="22"/>
                <w:lang w:val="en-US"/>
              </w:rPr>
              <w:tab/>
            </w:r>
            <w:r w:rsidR="00BA1411" w:rsidRPr="00C50EFD">
              <w:rPr>
                <w:rStyle w:val="Hyperlink"/>
                <w:lang w:val="en-US"/>
              </w:rPr>
              <w:t>Pengumpulan Data</w:t>
            </w:r>
            <w:r w:rsidR="00BA1411">
              <w:rPr>
                <w:webHidden/>
              </w:rPr>
              <w:tab/>
            </w:r>
            <w:r w:rsidR="00BA1411">
              <w:rPr>
                <w:webHidden/>
              </w:rPr>
              <w:fldChar w:fldCharType="begin"/>
            </w:r>
            <w:r w:rsidR="00BA1411">
              <w:rPr>
                <w:webHidden/>
              </w:rPr>
              <w:instrText xml:space="preserve"> PAGEREF _Toc15919201 \h </w:instrText>
            </w:r>
            <w:r w:rsidR="00BA1411">
              <w:rPr>
                <w:webHidden/>
              </w:rPr>
            </w:r>
            <w:r w:rsidR="00BA1411">
              <w:rPr>
                <w:webHidden/>
              </w:rPr>
              <w:fldChar w:fldCharType="separate"/>
            </w:r>
            <w:r w:rsidR="00A2182B">
              <w:rPr>
                <w:webHidden/>
              </w:rPr>
              <w:t>21</w:t>
            </w:r>
            <w:r w:rsidR="00BA1411">
              <w:rPr>
                <w:webHidden/>
              </w:rPr>
              <w:fldChar w:fldCharType="end"/>
            </w:r>
          </w:hyperlink>
        </w:p>
        <w:p w14:paraId="7DC10C85" w14:textId="1DB01D8E" w:rsidR="00BA1411" w:rsidRDefault="002726A4">
          <w:pPr>
            <w:pStyle w:val="TOC2"/>
            <w:rPr>
              <w:rFonts w:asciiTheme="minorHAnsi" w:eastAsiaTheme="minorEastAsia" w:hAnsiTheme="minorHAnsi"/>
              <w:sz w:val="22"/>
              <w:lang w:val="en-US"/>
            </w:rPr>
          </w:pPr>
          <w:hyperlink w:anchor="_Toc15919202" w:history="1">
            <w:r w:rsidR="00BA1411" w:rsidRPr="00C50EFD">
              <w:rPr>
                <w:rStyle w:val="Hyperlink"/>
                <w:lang w:val="en-US"/>
              </w:rPr>
              <w:t>1.4.</w:t>
            </w:r>
            <w:r w:rsidR="00BA1411">
              <w:rPr>
                <w:rFonts w:asciiTheme="minorHAnsi" w:eastAsiaTheme="minorEastAsia" w:hAnsiTheme="minorHAnsi"/>
                <w:sz w:val="22"/>
                <w:lang w:val="en-US"/>
              </w:rPr>
              <w:tab/>
            </w:r>
            <w:r w:rsidR="00BA1411" w:rsidRPr="00C50EFD">
              <w:rPr>
                <w:rStyle w:val="Hyperlink"/>
                <w:lang w:val="en-US"/>
              </w:rPr>
              <w:t>Tempat Penelitian</w:t>
            </w:r>
            <w:r w:rsidR="00BA1411">
              <w:rPr>
                <w:webHidden/>
              </w:rPr>
              <w:tab/>
            </w:r>
            <w:r w:rsidR="00BA1411">
              <w:rPr>
                <w:webHidden/>
              </w:rPr>
              <w:fldChar w:fldCharType="begin"/>
            </w:r>
            <w:r w:rsidR="00BA1411">
              <w:rPr>
                <w:webHidden/>
              </w:rPr>
              <w:instrText xml:space="preserve"> PAGEREF _Toc15919202 \h </w:instrText>
            </w:r>
            <w:r w:rsidR="00BA1411">
              <w:rPr>
                <w:webHidden/>
              </w:rPr>
            </w:r>
            <w:r w:rsidR="00BA1411">
              <w:rPr>
                <w:webHidden/>
              </w:rPr>
              <w:fldChar w:fldCharType="separate"/>
            </w:r>
            <w:r w:rsidR="00A2182B">
              <w:rPr>
                <w:webHidden/>
              </w:rPr>
              <w:t>22</w:t>
            </w:r>
            <w:r w:rsidR="00BA1411">
              <w:rPr>
                <w:webHidden/>
              </w:rPr>
              <w:fldChar w:fldCharType="end"/>
            </w:r>
          </w:hyperlink>
        </w:p>
        <w:p w14:paraId="720A4951" w14:textId="7B5314B8" w:rsidR="00BA1411" w:rsidRDefault="002726A4">
          <w:pPr>
            <w:pStyle w:val="TOC1"/>
            <w:tabs>
              <w:tab w:val="right" w:leader="dot" w:pos="7927"/>
            </w:tabs>
            <w:rPr>
              <w:rFonts w:asciiTheme="minorHAnsi" w:eastAsiaTheme="minorEastAsia" w:hAnsiTheme="minorHAnsi"/>
              <w:sz w:val="22"/>
              <w:lang w:val="en-US"/>
            </w:rPr>
          </w:pPr>
          <w:hyperlink w:anchor="_Toc15919203" w:history="1">
            <w:r w:rsidR="00BA1411" w:rsidRPr="00C50EFD">
              <w:rPr>
                <w:rStyle w:val="Hyperlink"/>
                <w:lang w:val="en-US"/>
              </w:rPr>
              <w:t>BAB IV</w:t>
            </w:r>
            <w:r w:rsidR="00BA1411">
              <w:rPr>
                <w:webHidden/>
              </w:rPr>
              <w:tab/>
            </w:r>
            <w:r w:rsidR="00BA1411">
              <w:rPr>
                <w:webHidden/>
              </w:rPr>
              <w:fldChar w:fldCharType="begin"/>
            </w:r>
            <w:r w:rsidR="00BA1411">
              <w:rPr>
                <w:webHidden/>
              </w:rPr>
              <w:instrText xml:space="preserve"> PAGEREF _Toc15919203 \h </w:instrText>
            </w:r>
            <w:r w:rsidR="00BA1411">
              <w:rPr>
                <w:webHidden/>
              </w:rPr>
            </w:r>
            <w:r w:rsidR="00BA1411">
              <w:rPr>
                <w:webHidden/>
              </w:rPr>
              <w:fldChar w:fldCharType="separate"/>
            </w:r>
            <w:r w:rsidR="00A2182B">
              <w:rPr>
                <w:webHidden/>
              </w:rPr>
              <w:t>23</w:t>
            </w:r>
            <w:r w:rsidR="00BA1411">
              <w:rPr>
                <w:webHidden/>
              </w:rPr>
              <w:fldChar w:fldCharType="end"/>
            </w:r>
          </w:hyperlink>
        </w:p>
        <w:p w14:paraId="0FABA423" w14:textId="151573AD" w:rsidR="00BA1411" w:rsidRDefault="002726A4">
          <w:pPr>
            <w:pStyle w:val="TOC2"/>
            <w:rPr>
              <w:rFonts w:asciiTheme="minorHAnsi" w:eastAsiaTheme="minorEastAsia" w:hAnsiTheme="minorHAnsi"/>
              <w:sz w:val="22"/>
              <w:lang w:val="en-US"/>
            </w:rPr>
          </w:pPr>
          <w:hyperlink w:anchor="_Toc15919204" w:history="1">
            <w:r w:rsidR="00BA1411" w:rsidRPr="00C50EFD">
              <w:rPr>
                <w:rStyle w:val="Hyperlink"/>
                <w:lang w:val="en-US"/>
              </w:rPr>
              <w:t>4.1.</w:t>
            </w:r>
            <w:r w:rsidR="00BA1411">
              <w:rPr>
                <w:rFonts w:asciiTheme="minorHAnsi" w:eastAsiaTheme="minorEastAsia" w:hAnsiTheme="minorHAnsi"/>
                <w:sz w:val="22"/>
                <w:lang w:val="en-US"/>
              </w:rPr>
              <w:tab/>
            </w:r>
            <w:r w:rsidR="00BA1411" w:rsidRPr="00C50EFD">
              <w:rPr>
                <w:rStyle w:val="Hyperlink"/>
                <w:lang w:val="en-US"/>
              </w:rPr>
              <w:t>Analisis Prosedur Tabungan Plus Investasi</w:t>
            </w:r>
            <w:r w:rsidR="00BA1411">
              <w:rPr>
                <w:webHidden/>
              </w:rPr>
              <w:tab/>
            </w:r>
            <w:r w:rsidR="00BA1411">
              <w:rPr>
                <w:webHidden/>
              </w:rPr>
              <w:fldChar w:fldCharType="begin"/>
            </w:r>
            <w:r w:rsidR="00BA1411">
              <w:rPr>
                <w:webHidden/>
              </w:rPr>
              <w:instrText xml:space="preserve"> PAGEREF _Toc15919204 \h </w:instrText>
            </w:r>
            <w:r w:rsidR="00BA1411">
              <w:rPr>
                <w:webHidden/>
              </w:rPr>
            </w:r>
            <w:r w:rsidR="00BA1411">
              <w:rPr>
                <w:webHidden/>
              </w:rPr>
              <w:fldChar w:fldCharType="separate"/>
            </w:r>
            <w:r w:rsidR="00A2182B">
              <w:rPr>
                <w:webHidden/>
              </w:rPr>
              <w:t>23</w:t>
            </w:r>
            <w:r w:rsidR="00BA1411">
              <w:rPr>
                <w:webHidden/>
              </w:rPr>
              <w:fldChar w:fldCharType="end"/>
            </w:r>
          </w:hyperlink>
        </w:p>
        <w:p w14:paraId="46C481FF" w14:textId="6868613D" w:rsidR="00BA1411" w:rsidRDefault="002726A4">
          <w:pPr>
            <w:pStyle w:val="TOC2"/>
            <w:rPr>
              <w:rFonts w:asciiTheme="minorHAnsi" w:eastAsiaTheme="minorEastAsia" w:hAnsiTheme="minorHAnsi"/>
              <w:sz w:val="22"/>
              <w:lang w:val="en-US"/>
            </w:rPr>
          </w:pPr>
          <w:hyperlink w:anchor="_Toc15919205" w:history="1">
            <w:r w:rsidR="00BA1411" w:rsidRPr="00C50EFD">
              <w:rPr>
                <w:rStyle w:val="Hyperlink"/>
                <w:lang w:val="en-US"/>
              </w:rPr>
              <w:t>4.2.</w:t>
            </w:r>
            <w:r w:rsidR="00BA1411">
              <w:rPr>
                <w:rFonts w:asciiTheme="minorHAnsi" w:eastAsiaTheme="minorEastAsia" w:hAnsiTheme="minorHAnsi"/>
                <w:sz w:val="22"/>
                <w:lang w:val="en-US"/>
              </w:rPr>
              <w:tab/>
            </w:r>
            <w:r w:rsidR="00BA1411" w:rsidRPr="00C50EFD">
              <w:rPr>
                <w:rStyle w:val="Hyperlink"/>
                <w:lang w:val="en-US"/>
              </w:rPr>
              <w:t>Perancangan Alur Sistem</w:t>
            </w:r>
            <w:r w:rsidR="00BA1411">
              <w:rPr>
                <w:webHidden/>
              </w:rPr>
              <w:tab/>
            </w:r>
            <w:r w:rsidR="00BA1411">
              <w:rPr>
                <w:webHidden/>
              </w:rPr>
              <w:fldChar w:fldCharType="begin"/>
            </w:r>
            <w:r w:rsidR="00BA1411">
              <w:rPr>
                <w:webHidden/>
              </w:rPr>
              <w:instrText xml:space="preserve"> PAGEREF _Toc15919205 \h </w:instrText>
            </w:r>
            <w:r w:rsidR="00BA1411">
              <w:rPr>
                <w:webHidden/>
              </w:rPr>
            </w:r>
            <w:r w:rsidR="00BA1411">
              <w:rPr>
                <w:webHidden/>
              </w:rPr>
              <w:fldChar w:fldCharType="separate"/>
            </w:r>
            <w:r w:rsidR="00A2182B">
              <w:rPr>
                <w:webHidden/>
              </w:rPr>
              <w:t>24</w:t>
            </w:r>
            <w:r w:rsidR="00BA1411">
              <w:rPr>
                <w:webHidden/>
              </w:rPr>
              <w:fldChar w:fldCharType="end"/>
            </w:r>
          </w:hyperlink>
        </w:p>
        <w:p w14:paraId="7BBBDEB6" w14:textId="22D88C6D" w:rsidR="00BA1411" w:rsidRDefault="002726A4">
          <w:pPr>
            <w:pStyle w:val="TOC2"/>
            <w:rPr>
              <w:rFonts w:asciiTheme="minorHAnsi" w:eastAsiaTheme="minorEastAsia" w:hAnsiTheme="minorHAnsi"/>
              <w:sz w:val="22"/>
              <w:lang w:val="en-US"/>
            </w:rPr>
          </w:pPr>
          <w:hyperlink w:anchor="_Toc15919206" w:history="1">
            <w:r w:rsidR="00BA1411" w:rsidRPr="00C50EFD">
              <w:rPr>
                <w:rStyle w:val="Hyperlink"/>
                <w:i/>
              </w:rPr>
              <w:t>4.2.1.</w:t>
            </w:r>
            <w:r w:rsidR="00BA1411">
              <w:rPr>
                <w:rFonts w:asciiTheme="minorHAnsi" w:eastAsiaTheme="minorEastAsia" w:hAnsiTheme="minorHAnsi"/>
                <w:sz w:val="22"/>
                <w:lang w:val="en-US"/>
              </w:rPr>
              <w:tab/>
            </w:r>
            <w:r w:rsidR="00BA1411" w:rsidRPr="00C50EFD">
              <w:rPr>
                <w:rStyle w:val="Hyperlink"/>
                <w:i/>
              </w:rPr>
              <w:t>Use Case Diagram</w:t>
            </w:r>
            <w:r w:rsidR="00BA1411">
              <w:rPr>
                <w:webHidden/>
              </w:rPr>
              <w:tab/>
            </w:r>
            <w:r w:rsidR="00BA1411">
              <w:rPr>
                <w:webHidden/>
              </w:rPr>
              <w:fldChar w:fldCharType="begin"/>
            </w:r>
            <w:r w:rsidR="00BA1411">
              <w:rPr>
                <w:webHidden/>
              </w:rPr>
              <w:instrText xml:space="preserve"> PAGEREF _Toc15919206 \h </w:instrText>
            </w:r>
            <w:r w:rsidR="00BA1411">
              <w:rPr>
                <w:webHidden/>
              </w:rPr>
            </w:r>
            <w:r w:rsidR="00BA1411">
              <w:rPr>
                <w:webHidden/>
              </w:rPr>
              <w:fldChar w:fldCharType="separate"/>
            </w:r>
            <w:r w:rsidR="00A2182B">
              <w:rPr>
                <w:webHidden/>
              </w:rPr>
              <w:t>24</w:t>
            </w:r>
            <w:r w:rsidR="00BA1411">
              <w:rPr>
                <w:webHidden/>
              </w:rPr>
              <w:fldChar w:fldCharType="end"/>
            </w:r>
          </w:hyperlink>
        </w:p>
        <w:p w14:paraId="715BEC77" w14:textId="76B7F484" w:rsidR="00BA1411" w:rsidRDefault="002726A4">
          <w:pPr>
            <w:pStyle w:val="TOC2"/>
            <w:rPr>
              <w:rFonts w:asciiTheme="minorHAnsi" w:eastAsiaTheme="minorEastAsia" w:hAnsiTheme="minorHAnsi"/>
              <w:sz w:val="22"/>
              <w:lang w:val="en-US"/>
            </w:rPr>
          </w:pPr>
          <w:hyperlink w:anchor="_Toc15919207" w:history="1">
            <w:r w:rsidR="00BA1411" w:rsidRPr="00C50EFD">
              <w:rPr>
                <w:rStyle w:val="Hyperlink"/>
                <w:i/>
              </w:rPr>
              <w:t>4.2.2.</w:t>
            </w:r>
            <w:r w:rsidR="00BA1411">
              <w:rPr>
                <w:rFonts w:asciiTheme="minorHAnsi" w:eastAsiaTheme="minorEastAsia" w:hAnsiTheme="minorHAnsi"/>
                <w:sz w:val="22"/>
                <w:lang w:val="en-US"/>
              </w:rPr>
              <w:tab/>
            </w:r>
            <w:r w:rsidR="00BA1411" w:rsidRPr="00C50EFD">
              <w:rPr>
                <w:rStyle w:val="Hyperlink"/>
                <w:i/>
              </w:rPr>
              <w:t>Activity Diagram</w:t>
            </w:r>
            <w:r w:rsidR="00BA1411">
              <w:rPr>
                <w:webHidden/>
              </w:rPr>
              <w:tab/>
            </w:r>
            <w:r w:rsidR="00BA1411">
              <w:rPr>
                <w:webHidden/>
              </w:rPr>
              <w:fldChar w:fldCharType="begin"/>
            </w:r>
            <w:r w:rsidR="00BA1411">
              <w:rPr>
                <w:webHidden/>
              </w:rPr>
              <w:instrText xml:space="preserve"> PAGEREF _Toc15919207 \h </w:instrText>
            </w:r>
            <w:r w:rsidR="00BA1411">
              <w:rPr>
                <w:webHidden/>
              </w:rPr>
            </w:r>
            <w:r w:rsidR="00BA1411">
              <w:rPr>
                <w:webHidden/>
              </w:rPr>
              <w:fldChar w:fldCharType="separate"/>
            </w:r>
            <w:r w:rsidR="00A2182B">
              <w:rPr>
                <w:webHidden/>
              </w:rPr>
              <w:t>28</w:t>
            </w:r>
            <w:r w:rsidR="00BA1411">
              <w:rPr>
                <w:webHidden/>
              </w:rPr>
              <w:fldChar w:fldCharType="end"/>
            </w:r>
          </w:hyperlink>
        </w:p>
        <w:p w14:paraId="6E8B9746" w14:textId="62A32A48" w:rsidR="00BA1411" w:rsidRDefault="002726A4">
          <w:pPr>
            <w:pStyle w:val="TOC2"/>
            <w:rPr>
              <w:rFonts w:asciiTheme="minorHAnsi" w:eastAsiaTheme="minorEastAsia" w:hAnsiTheme="minorHAnsi"/>
              <w:sz w:val="22"/>
              <w:lang w:val="en-US"/>
            </w:rPr>
          </w:pPr>
          <w:hyperlink w:anchor="_Toc15919208" w:history="1">
            <w:r w:rsidR="00BA1411" w:rsidRPr="00C50EFD">
              <w:rPr>
                <w:rStyle w:val="Hyperlink"/>
                <w:i/>
              </w:rPr>
              <w:t>4.2.3.</w:t>
            </w:r>
            <w:r w:rsidR="00BA1411">
              <w:rPr>
                <w:rFonts w:asciiTheme="minorHAnsi" w:eastAsiaTheme="minorEastAsia" w:hAnsiTheme="minorHAnsi"/>
                <w:sz w:val="22"/>
                <w:lang w:val="en-US"/>
              </w:rPr>
              <w:tab/>
            </w:r>
            <w:r w:rsidR="00BA1411" w:rsidRPr="00C50EFD">
              <w:rPr>
                <w:rStyle w:val="Hyperlink"/>
                <w:i/>
              </w:rPr>
              <w:t>Sequence Diagram</w:t>
            </w:r>
            <w:r w:rsidR="00BA1411">
              <w:rPr>
                <w:webHidden/>
              </w:rPr>
              <w:tab/>
            </w:r>
            <w:r w:rsidR="00BA1411">
              <w:rPr>
                <w:webHidden/>
              </w:rPr>
              <w:fldChar w:fldCharType="begin"/>
            </w:r>
            <w:r w:rsidR="00BA1411">
              <w:rPr>
                <w:webHidden/>
              </w:rPr>
              <w:instrText xml:space="preserve"> PAGEREF _Toc15919208 \h </w:instrText>
            </w:r>
            <w:r w:rsidR="00BA1411">
              <w:rPr>
                <w:webHidden/>
              </w:rPr>
            </w:r>
            <w:r w:rsidR="00BA1411">
              <w:rPr>
                <w:webHidden/>
              </w:rPr>
              <w:fldChar w:fldCharType="separate"/>
            </w:r>
            <w:r w:rsidR="00A2182B">
              <w:rPr>
                <w:webHidden/>
              </w:rPr>
              <w:t>35</w:t>
            </w:r>
            <w:r w:rsidR="00BA1411">
              <w:rPr>
                <w:webHidden/>
              </w:rPr>
              <w:fldChar w:fldCharType="end"/>
            </w:r>
          </w:hyperlink>
        </w:p>
        <w:p w14:paraId="7C3756FB" w14:textId="33A0533B" w:rsidR="00BA1411" w:rsidRDefault="002726A4">
          <w:pPr>
            <w:pStyle w:val="TOC2"/>
            <w:rPr>
              <w:rFonts w:asciiTheme="minorHAnsi" w:eastAsiaTheme="minorEastAsia" w:hAnsiTheme="minorHAnsi"/>
              <w:sz w:val="22"/>
              <w:lang w:val="en-US"/>
            </w:rPr>
          </w:pPr>
          <w:hyperlink w:anchor="_Toc15919209" w:history="1">
            <w:r w:rsidR="00BA1411" w:rsidRPr="00C50EFD">
              <w:rPr>
                <w:rStyle w:val="Hyperlink"/>
                <w:lang w:val="en-US"/>
              </w:rPr>
              <w:t>4.3.</w:t>
            </w:r>
            <w:r w:rsidR="00BA1411">
              <w:rPr>
                <w:rFonts w:asciiTheme="minorHAnsi" w:eastAsiaTheme="minorEastAsia" w:hAnsiTheme="minorHAnsi"/>
                <w:sz w:val="22"/>
                <w:lang w:val="en-US"/>
              </w:rPr>
              <w:tab/>
            </w:r>
            <w:r w:rsidR="00BA1411" w:rsidRPr="00C50EFD">
              <w:rPr>
                <w:rStyle w:val="Hyperlink"/>
                <w:lang w:val="en-US"/>
              </w:rPr>
              <w:t>Perancangan basis data</w:t>
            </w:r>
            <w:r w:rsidR="00BA1411">
              <w:rPr>
                <w:webHidden/>
              </w:rPr>
              <w:tab/>
            </w:r>
            <w:r w:rsidR="00BA1411">
              <w:rPr>
                <w:webHidden/>
              </w:rPr>
              <w:fldChar w:fldCharType="begin"/>
            </w:r>
            <w:r w:rsidR="00BA1411">
              <w:rPr>
                <w:webHidden/>
              </w:rPr>
              <w:instrText xml:space="preserve"> PAGEREF _Toc15919209 \h </w:instrText>
            </w:r>
            <w:r w:rsidR="00BA1411">
              <w:rPr>
                <w:webHidden/>
              </w:rPr>
            </w:r>
            <w:r w:rsidR="00BA1411">
              <w:rPr>
                <w:webHidden/>
              </w:rPr>
              <w:fldChar w:fldCharType="separate"/>
            </w:r>
            <w:r w:rsidR="00A2182B">
              <w:rPr>
                <w:webHidden/>
              </w:rPr>
              <w:t>48</w:t>
            </w:r>
            <w:r w:rsidR="00BA1411">
              <w:rPr>
                <w:webHidden/>
              </w:rPr>
              <w:fldChar w:fldCharType="end"/>
            </w:r>
          </w:hyperlink>
        </w:p>
        <w:p w14:paraId="7210D371" w14:textId="7D0DAB1B" w:rsidR="00BA1411" w:rsidRDefault="002726A4">
          <w:pPr>
            <w:pStyle w:val="TOC2"/>
            <w:rPr>
              <w:rFonts w:asciiTheme="minorHAnsi" w:eastAsiaTheme="minorEastAsia" w:hAnsiTheme="minorHAnsi"/>
              <w:sz w:val="22"/>
              <w:lang w:val="en-US"/>
            </w:rPr>
          </w:pPr>
          <w:hyperlink w:anchor="_Toc15919210" w:history="1">
            <w:r w:rsidR="00BA1411" w:rsidRPr="00C50EFD">
              <w:rPr>
                <w:rStyle w:val="Hyperlink"/>
                <w:lang w:val="en-US"/>
              </w:rPr>
              <w:t>4.4.</w:t>
            </w:r>
            <w:r w:rsidR="00BA1411">
              <w:rPr>
                <w:rFonts w:asciiTheme="minorHAnsi" w:eastAsiaTheme="minorEastAsia" w:hAnsiTheme="minorHAnsi"/>
                <w:sz w:val="22"/>
                <w:lang w:val="en-US"/>
              </w:rPr>
              <w:tab/>
            </w:r>
            <w:r w:rsidR="00BA1411" w:rsidRPr="00C50EFD">
              <w:rPr>
                <w:rStyle w:val="Hyperlink"/>
                <w:lang w:val="en-US"/>
              </w:rPr>
              <w:t>Pengembangan Sistem</w:t>
            </w:r>
            <w:r w:rsidR="00BA1411">
              <w:rPr>
                <w:webHidden/>
              </w:rPr>
              <w:tab/>
            </w:r>
            <w:r w:rsidR="00BA1411">
              <w:rPr>
                <w:webHidden/>
              </w:rPr>
              <w:fldChar w:fldCharType="begin"/>
            </w:r>
            <w:r w:rsidR="00BA1411">
              <w:rPr>
                <w:webHidden/>
              </w:rPr>
              <w:instrText xml:space="preserve"> PAGEREF _Toc15919210 \h </w:instrText>
            </w:r>
            <w:r w:rsidR="00BA1411">
              <w:rPr>
                <w:webHidden/>
              </w:rPr>
            </w:r>
            <w:r w:rsidR="00BA1411">
              <w:rPr>
                <w:webHidden/>
              </w:rPr>
              <w:fldChar w:fldCharType="separate"/>
            </w:r>
            <w:r w:rsidR="00A2182B">
              <w:rPr>
                <w:webHidden/>
              </w:rPr>
              <w:t>56</w:t>
            </w:r>
            <w:r w:rsidR="00BA1411">
              <w:rPr>
                <w:webHidden/>
              </w:rPr>
              <w:fldChar w:fldCharType="end"/>
            </w:r>
          </w:hyperlink>
        </w:p>
        <w:p w14:paraId="0A8C846C" w14:textId="55D56ED5" w:rsidR="00BA1411" w:rsidRDefault="002726A4">
          <w:pPr>
            <w:pStyle w:val="TOC2"/>
            <w:rPr>
              <w:rFonts w:asciiTheme="minorHAnsi" w:eastAsiaTheme="minorEastAsia" w:hAnsiTheme="minorHAnsi"/>
              <w:sz w:val="22"/>
              <w:lang w:val="en-US"/>
            </w:rPr>
          </w:pPr>
          <w:hyperlink w:anchor="_Toc15919211" w:history="1">
            <w:r w:rsidR="00BA1411" w:rsidRPr="00C50EFD">
              <w:rPr>
                <w:rStyle w:val="Hyperlink"/>
              </w:rPr>
              <w:t>4.4.1.</w:t>
            </w:r>
            <w:r w:rsidR="00BA1411">
              <w:rPr>
                <w:rFonts w:asciiTheme="minorHAnsi" w:eastAsiaTheme="minorEastAsia" w:hAnsiTheme="minorHAnsi"/>
                <w:sz w:val="22"/>
                <w:lang w:val="en-US"/>
              </w:rPr>
              <w:tab/>
            </w:r>
            <w:r w:rsidR="00BA1411" w:rsidRPr="00C50EFD">
              <w:rPr>
                <w:rStyle w:val="Hyperlink"/>
              </w:rPr>
              <w:t>Requirement definition</w:t>
            </w:r>
            <w:r w:rsidR="00BA1411">
              <w:rPr>
                <w:webHidden/>
              </w:rPr>
              <w:tab/>
            </w:r>
            <w:r w:rsidR="00BA1411">
              <w:rPr>
                <w:webHidden/>
              </w:rPr>
              <w:fldChar w:fldCharType="begin"/>
            </w:r>
            <w:r w:rsidR="00BA1411">
              <w:rPr>
                <w:webHidden/>
              </w:rPr>
              <w:instrText xml:space="preserve"> PAGEREF _Toc15919211 \h </w:instrText>
            </w:r>
            <w:r w:rsidR="00BA1411">
              <w:rPr>
                <w:webHidden/>
              </w:rPr>
            </w:r>
            <w:r w:rsidR="00BA1411">
              <w:rPr>
                <w:webHidden/>
              </w:rPr>
              <w:fldChar w:fldCharType="separate"/>
            </w:r>
            <w:r w:rsidR="00A2182B">
              <w:rPr>
                <w:webHidden/>
              </w:rPr>
              <w:t>56</w:t>
            </w:r>
            <w:r w:rsidR="00BA1411">
              <w:rPr>
                <w:webHidden/>
              </w:rPr>
              <w:fldChar w:fldCharType="end"/>
            </w:r>
          </w:hyperlink>
        </w:p>
        <w:p w14:paraId="4BC0EC24" w14:textId="27774F7E" w:rsidR="00BA1411" w:rsidRDefault="002726A4">
          <w:pPr>
            <w:pStyle w:val="TOC2"/>
            <w:rPr>
              <w:rFonts w:asciiTheme="minorHAnsi" w:eastAsiaTheme="minorEastAsia" w:hAnsiTheme="minorHAnsi"/>
              <w:sz w:val="22"/>
              <w:lang w:val="en-US"/>
            </w:rPr>
          </w:pPr>
          <w:hyperlink w:anchor="_Toc15919212" w:history="1">
            <w:r w:rsidR="00BA1411" w:rsidRPr="00C50EFD">
              <w:rPr>
                <w:rStyle w:val="Hyperlink"/>
              </w:rPr>
              <w:t>4.4.2.</w:t>
            </w:r>
            <w:r w:rsidR="00BA1411">
              <w:rPr>
                <w:rFonts w:asciiTheme="minorHAnsi" w:eastAsiaTheme="minorEastAsia" w:hAnsiTheme="minorHAnsi"/>
                <w:sz w:val="22"/>
                <w:lang w:val="en-US"/>
              </w:rPr>
              <w:tab/>
            </w:r>
            <w:r w:rsidR="00BA1411" w:rsidRPr="00C50EFD">
              <w:rPr>
                <w:rStyle w:val="Hyperlink"/>
              </w:rPr>
              <w:t>System and Software Design</w:t>
            </w:r>
            <w:r w:rsidR="00BA1411">
              <w:rPr>
                <w:webHidden/>
              </w:rPr>
              <w:tab/>
            </w:r>
            <w:r w:rsidR="00BA1411">
              <w:rPr>
                <w:webHidden/>
              </w:rPr>
              <w:fldChar w:fldCharType="begin"/>
            </w:r>
            <w:r w:rsidR="00BA1411">
              <w:rPr>
                <w:webHidden/>
              </w:rPr>
              <w:instrText xml:space="preserve"> PAGEREF _Toc15919212 \h </w:instrText>
            </w:r>
            <w:r w:rsidR="00BA1411">
              <w:rPr>
                <w:webHidden/>
              </w:rPr>
            </w:r>
            <w:r w:rsidR="00BA1411">
              <w:rPr>
                <w:webHidden/>
              </w:rPr>
              <w:fldChar w:fldCharType="separate"/>
            </w:r>
            <w:r w:rsidR="00A2182B">
              <w:rPr>
                <w:webHidden/>
              </w:rPr>
              <w:t>56</w:t>
            </w:r>
            <w:r w:rsidR="00BA1411">
              <w:rPr>
                <w:webHidden/>
              </w:rPr>
              <w:fldChar w:fldCharType="end"/>
            </w:r>
          </w:hyperlink>
        </w:p>
        <w:p w14:paraId="432FF0CD" w14:textId="2CA72324" w:rsidR="00BA1411" w:rsidRDefault="002726A4">
          <w:pPr>
            <w:pStyle w:val="TOC2"/>
            <w:rPr>
              <w:rFonts w:asciiTheme="minorHAnsi" w:eastAsiaTheme="minorEastAsia" w:hAnsiTheme="minorHAnsi"/>
              <w:sz w:val="22"/>
              <w:lang w:val="en-US"/>
            </w:rPr>
          </w:pPr>
          <w:hyperlink w:anchor="_Toc15919213" w:history="1">
            <w:r w:rsidR="00BA1411" w:rsidRPr="00C50EFD">
              <w:rPr>
                <w:rStyle w:val="Hyperlink"/>
              </w:rPr>
              <w:t>4.4.3.</w:t>
            </w:r>
            <w:r w:rsidR="00BA1411">
              <w:rPr>
                <w:rFonts w:asciiTheme="minorHAnsi" w:eastAsiaTheme="minorEastAsia" w:hAnsiTheme="minorHAnsi"/>
                <w:sz w:val="22"/>
                <w:lang w:val="en-US"/>
              </w:rPr>
              <w:tab/>
            </w:r>
            <w:r w:rsidR="00BA1411" w:rsidRPr="00C50EFD">
              <w:rPr>
                <w:rStyle w:val="Hyperlink"/>
              </w:rPr>
              <w:t>Implementation</w:t>
            </w:r>
            <w:r w:rsidR="00BA1411">
              <w:rPr>
                <w:webHidden/>
              </w:rPr>
              <w:tab/>
            </w:r>
            <w:r w:rsidR="00BA1411">
              <w:rPr>
                <w:webHidden/>
              </w:rPr>
              <w:fldChar w:fldCharType="begin"/>
            </w:r>
            <w:r w:rsidR="00BA1411">
              <w:rPr>
                <w:webHidden/>
              </w:rPr>
              <w:instrText xml:space="preserve"> PAGEREF _Toc15919213 \h </w:instrText>
            </w:r>
            <w:r w:rsidR="00BA1411">
              <w:rPr>
                <w:webHidden/>
              </w:rPr>
            </w:r>
            <w:r w:rsidR="00BA1411">
              <w:rPr>
                <w:webHidden/>
              </w:rPr>
              <w:fldChar w:fldCharType="separate"/>
            </w:r>
            <w:r w:rsidR="00A2182B">
              <w:rPr>
                <w:webHidden/>
              </w:rPr>
              <w:t>60</w:t>
            </w:r>
            <w:r w:rsidR="00BA1411">
              <w:rPr>
                <w:webHidden/>
              </w:rPr>
              <w:fldChar w:fldCharType="end"/>
            </w:r>
          </w:hyperlink>
        </w:p>
        <w:p w14:paraId="2135CC81" w14:textId="36DC8CA1" w:rsidR="00BA1411" w:rsidRDefault="002726A4">
          <w:pPr>
            <w:pStyle w:val="TOC2"/>
            <w:rPr>
              <w:rFonts w:asciiTheme="minorHAnsi" w:eastAsiaTheme="minorEastAsia" w:hAnsiTheme="minorHAnsi"/>
              <w:sz w:val="22"/>
              <w:lang w:val="en-US"/>
            </w:rPr>
          </w:pPr>
          <w:hyperlink w:anchor="_Toc15919214" w:history="1">
            <w:r w:rsidR="00BA1411" w:rsidRPr="00C50EFD">
              <w:rPr>
                <w:rStyle w:val="Hyperlink"/>
                <w:lang w:val="en-US"/>
              </w:rPr>
              <w:t xml:space="preserve">4.5. </w:t>
            </w:r>
            <w:r w:rsidR="00B1519D">
              <w:rPr>
                <w:rStyle w:val="Hyperlink"/>
                <w:lang w:val="en-US"/>
              </w:rPr>
              <w:t xml:space="preserve">   </w:t>
            </w:r>
            <w:r w:rsidR="00BA1411" w:rsidRPr="00C50EFD">
              <w:rPr>
                <w:rStyle w:val="Hyperlink"/>
                <w:lang w:val="en-US"/>
              </w:rPr>
              <w:t xml:space="preserve">Perhitungan penentuan prioritas metode </w:t>
            </w:r>
            <w:r w:rsidR="00BA1411" w:rsidRPr="00C50EFD">
              <w:rPr>
                <w:rStyle w:val="Hyperlink"/>
                <w:i/>
                <w:lang w:val="en-US"/>
              </w:rPr>
              <w:t>Hanlon</w:t>
            </w:r>
            <w:r w:rsidR="00BA1411">
              <w:rPr>
                <w:webHidden/>
              </w:rPr>
              <w:tab/>
            </w:r>
            <w:r w:rsidR="00BA1411">
              <w:rPr>
                <w:webHidden/>
              </w:rPr>
              <w:fldChar w:fldCharType="begin"/>
            </w:r>
            <w:r w:rsidR="00BA1411">
              <w:rPr>
                <w:webHidden/>
              </w:rPr>
              <w:instrText xml:space="preserve"> PAGEREF _Toc15919214 \h </w:instrText>
            </w:r>
            <w:r w:rsidR="00BA1411">
              <w:rPr>
                <w:webHidden/>
              </w:rPr>
            </w:r>
            <w:r w:rsidR="00BA1411">
              <w:rPr>
                <w:webHidden/>
              </w:rPr>
              <w:fldChar w:fldCharType="separate"/>
            </w:r>
            <w:r w:rsidR="00A2182B">
              <w:rPr>
                <w:webHidden/>
              </w:rPr>
              <w:t>68</w:t>
            </w:r>
            <w:r w:rsidR="00BA1411">
              <w:rPr>
                <w:webHidden/>
              </w:rPr>
              <w:fldChar w:fldCharType="end"/>
            </w:r>
          </w:hyperlink>
        </w:p>
        <w:p w14:paraId="27F33726" w14:textId="4FF35D22" w:rsidR="00BA1411" w:rsidRDefault="002726A4">
          <w:pPr>
            <w:pStyle w:val="TOC2"/>
            <w:rPr>
              <w:rFonts w:asciiTheme="minorHAnsi" w:eastAsiaTheme="minorEastAsia" w:hAnsiTheme="minorHAnsi"/>
              <w:sz w:val="22"/>
              <w:lang w:val="en-US"/>
            </w:rPr>
          </w:pPr>
          <w:hyperlink w:anchor="_Toc15919215" w:history="1">
            <w:r w:rsidR="00BA1411" w:rsidRPr="00C50EFD">
              <w:rPr>
                <w:rStyle w:val="Hyperlink"/>
                <w:lang w:val="en-US"/>
              </w:rPr>
              <w:t xml:space="preserve">4.5.1. Langkah Pertama </w:t>
            </w:r>
            <w:r w:rsidR="00BA1411" w:rsidRPr="00C50EFD">
              <w:rPr>
                <w:rStyle w:val="Hyperlink"/>
              </w:rPr>
              <w:t>Komponen A (</w:t>
            </w:r>
            <w:r w:rsidR="00BA1411" w:rsidRPr="00C50EFD">
              <w:rPr>
                <w:rStyle w:val="Hyperlink"/>
                <w:i/>
              </w:rPr>
              <w:t>magnitude</w:t>
            </w:r>
            <w:r w:rsidR="00BA1411" w:rsidRPr="00C50EFD">
              <w:rPr>
                <w:rStyle w:val="Hyperlink"/>
              </w:rPr>
              <w:t>)</w:t>
            </w:r>
            <w:r w:rsidR="00BA1411">
              <w:rPr>
                <w:webHidden/>
              </w:rPr>
              <w:tab/>
            </w:r>
            <w:r w:rsidR="00BA1411">
              <w:rPr>
                <w:webHidden/>
              </w:rPr>
              <w:fldChar w:fldCharType="begin"/>
            </w:r>
            <w:r w:rsidR="00BA1411">
              <w:rPr>
                <w:webHidden/>
              </w:rPr>
              <w:instrText xml:space="preserve"> PAGEREF _Toc15919215 \h </w:instrText>
            </w:r>
            <w:r w:rsidR="00BA1411">
              <w:rPr>
                <w:webHidden/>
              </w:rPr>
            </w:r>
            <w:r w:rsidR="00BA1411">
              <w:rPr>
                <w:webHidden/>
              </w:rPr>
              <w:fldChar w:fldCharType="separate"/>
            </w:r>
            <w:r w:rsidR="00A2182B">
              <w:rPr>
                <w:webHidden/>
              </w:rPr>
              <w:t>68</w:t>
            </w:r>
            <w:r w:rsidR="00BA1411">
              <w:rPr>
                <w:webHidden/>
              </w:rPr>
              <w:fldChar w:fldCharType="end"/>
            </w:r>
          </w:hyperlink>
        </w:p>
        <w:p w14:paraId="38976ED1" w14:textId="71F3F96F" w:rsidR="00BA1411" w:rsidRDefault="002726A4">
          <w:pPr>
            <w:pStyle w:val="TOC2"/>
            <w:rPr>
              <w:rFonts w:asciiTheme="minorHAnsi" w:eastAsiaTheme="minorEastAsia" w:hAnsiTheme="minorHAnsi"/>
              <w:sz w:val="22"/>
              <w:lang w:val="en-US"/>
            </w:rPr>
          </w:pPr>
          <w:hyperlink w:anchor="_Toc15919216" w:history="1">
            <w:r w:rsidR="00BA1411" w:rsidRPr="00C50EFD">
              <w:rPr>
                <w:rStyle w:val="Hyperlink"/>
                <w:lang w:val="en-US"/>
              </w:rPr>
              <w:t xml:space="preserve">4.5.2. Langkah Kedua </w:t>
            </w:r>
            <w:r w:rsidR="00BA1411" w:rsidRPr="00C50EFD">
              <w:rPr>
                <w:rStyle w:val="Hyperlink"/>
              </w:rPr>
              <w:t>Komponen B (</w:t>
            </w:r>
            <w:r w:rsidR="00BA1411" w:rsidRPr="00C50EFD">
              <w:rPr>
                <w:rStyle w:val="Hyperlink"/>
                <w:i/>
              </w:rPr>
              <w:t>emergency</w:t>
            </w:r>
            <w:r w:rsidR="00BA1411" w:rsidRPr="00C50EFD">
              <w:rPr>
                <w:rStyle w:val="Hyperlink"/>
              </w:rPr>
              <w:t>)</w:t>
            </w:r>
            <w:r w:rsidR="00BA1411">
              <w:rPr>
                <w:webHidden/>
              </w:rPr>
              <w:tab/>
            </w:r>
            <w:r w:rsidR="00BA1411">
              <w:rPr>
                <w:webHidden/>
              </w:rPr>
              <w:fldChar w:fldCharType="begin"/>
            </w:r>
            <w:r w:rsidR="00BA1411">
              <w:rPr>
                <w:webHidden/>
              </w:rPr>
              <w:instrText xml:space="preserve"> PAGEREF _Toc15919216 \h </w:instrText>
            </w:r>
            <w:r w:rsidR="00BA1411">
              <w:rPr>
                <w:webHidden/>
              </w:rPr>
            </w:r>
            <w:r w:rsidR="00BA1411">
              <w:rPr>
                <w:webHidden/>
              </w:rPr>
              <w:fldChar w:fldCharType="separate"/>
            </w:r>
            <w:r w:rsidR="00A2182B">
              <w:rPr>
                <w:webHidden/>
              </w:rPr>
              <w:t>69</w:t>
            </w:r>
            <w:r w:rsidR="00BA1411">
              <w:rPr>
                <w:webHidden/>
              </w:rPr>
              <w:fldChar w:fldCharType="end"/>
            </w:r>
          </w:hyperlink>
        </w:p>
        <w:p w14:paraId="248322BE" w14:textId="34C55C4C" w:rsidR="00BA1411" w:rsidRDefault="002726A4">
          <w:pPr>
            <w:pStyle w:val="TOC2"/>
            <w:rPr>
              <w:rFonts w:asciiTheme="minorHAnsi" w:eastAsiaTheme="minorEastAsia" w:hAnsiTheme="minorHAnsi"/>
              <w:sz w:val="22"/>
              <w:lang w:val="en-US"/>
            </w:rPr>
          </w:pPr>
          <w:hyperlink w:anchor="_Toc15919217" w:history="1">
            <w:r w:rsidR="00BA1411" w:rsidRPr="00C50EFD">
              <w:rPr>
                <w:rStyle w:val="Hyperlink"/>
                <w:lang w:val="en-US"/>
              </w:rPr>
              <w:t xml:space="preserve">4.5.3. Langkah Ketiga </w:t>
            </w:r>
            <w:r w:rsidR="00BA1411" w:rsidRPr="00C50EFD">
              <w:rPr>
                <w:rStyle w:val="Hyperlink"/>
              </w:rPr>
              <w:t>Komponen C (</w:t>
            </w:r>
            <w:r w:rsidR="00BA1411" w:rsidRPr="00C50EFD">
              <w:rPr>
                <w:rStyle w:val="Hyperlink"/>
                <w:i/>
              </w:rPr>
              <w:t>causability</w:t>
            </w:r>
            <w:r w:rsidR="00BA1411" w:rsidRPr="00C50EFD">
              <w:rPr>
                <w:rStyle w:val="Hyperlink"/>
              </w:rPr>
              <w:t>)</w:t>
            </w:r>
            <w:r w:rsidR="00BA1411">
              <w:rPr>
                <w:webHidden/>
              </w:rPr>
              <w:tab/>
            </w:r>
            <w:r w:rsidR="00BA1411">
              <w:rPr>
                <w:webHidden/>
              </w:rPr>
              <w:fldChar w:fldCharType="begin"/>
            </w:r>
            <w:r w:rsidR="00BA1411">
              <w:rPr>
                <w:webHidden/>
              </w:rPr>
              <w:instrText xml:space="preserve"> PAGEREF _Toc15919217 \h </w:instrText>
            </w:r>
            <w:r w:rsidR="00BA1411">
              <w:rPr>
                <w:webHidden/>
              </w:rPr>
            </w:r>
            <w:r w:rsidR="00BA1411">
              <w:rPr>
                <w:webHidden/>
              </w:rPr>
              <w:fldChar w:fldCharType="separate"/>
            </w:r>
            <w:r w:rsidR="00A2182B">
              <w:rPr>
                <w:webHidden/>
              </w:rPr>
              <w:t>71</w:t>
            </w:r>
            <w:r w:rsidR="00BA1411">
              <w:rPr>
                <w:webHidden/>
              </w:rPr>
              <w:fldChar w:fldCharType="end"/>
            </w:r>
          </w:hyperlink>
        </w:p>
        <w:p w14:paraId="55D88C31" w14:textId="529C60CE" w:rsidR="00BA1411" w:rsidRDefault="002726A4">
          <w:pPr>
            <w:pStyle w:val="TOC2"/>
            <w:rPr>
              <w:rFonts w:asciiTheme="minorHAnsi" w:eastAsiaTheme="minorEastAsia" w:hAnsiTheme="minorHAnsi"/>
              <w:sz w:val="22"/>
              <w:lang w:val="en-US"/>
            </w:rPr>
          </w:pPr>
          <w:hyperlink w:anchor="_Toc15919218" w:history="1">
            <w:r w:rsidR="00BA1411" w:rsidRPr="00C50EFD">
              <w:rPr>
                <w:rStyle w:val="Hyperlink"/>
                <w:lang w:val="en-US"/>
              </w:rPr>
              <w:t xml:space="preserve">4.5.4. Langkah Keempat </w:t>
            </w:r>
            <w:r w:rsidR="00BA1411" w:rsidRPr="00C50EFD">
              <w:rPr>
                <w:rStyle w:val="Hyperlink"/>
              </w:rPr>
              <w:t>Komponen D (</w:t>
            </w:r>
            <w:r w:rsidR="00BA1411" w:rsidRPr="00C50EFD">
              <w:rPr>
                <w:rStyle w:val="Hyperlink"/>
                <w:i/>
              </w:rPr>
              <w:t>PEARL Factor</w:t>
            </w:r>
            <w:r w:rsidR="00BA1411" w:rsidRPr="00C50EFD">
              <w:rPr>
                <w:rStyle w:val="Hyperlink"/>
              </w:rPr>
              <w:t>)</w:t>
            </w:r>
            <w:r w:rsidR="00BA1411">
              <w:rPr>
                <w:webHidden/>
              </w:rPr>
              <w:tab/>
            </w:r>
            <w:r w:rsidR="00BA1411">
              <w:rPr>
                <w:webHidden/>
              </w:rPr>
              <w:fldChar w:fldCharType="begin"/>
            </w:r>
            <w:r w:rsidR="00BA1411">
              <w:rPr>
                <w:webHidden/>
              </w:rPr>
              <w:instrText xml:space="preserve"> PAGEREF _Toc15919218 \h </w:instrText>
            </w:r>
            <w:r w:rsidR="00BA1411">
              <w:rPr>
                <w:webHidden/>
              </w:rPr>
            </w:r>
            <w:r w:rsidR="00BA1411">
              <w:rPr>
                <w:webHidden/>
              </w:rPr>
              <w:fldChar w:fldCharType="separate"/>
            </w:r>
            <w:r w:rsidR="00A2182B">
              <w:rPr>
                <w:webHidden/>
              </w:rPr>
              <w:t>71</w:t>
            </w:r>
            <w:r w:rsidR="00BA1411">
              <w:rPr>
                <w:webHidden/>
              </w:rPr>
              <w:fldChar w:fldCharType="end"/>
            </w:r>
          </w:hyperlink>
        </w:p>
        <w:p w14:paraId="6F872457" w14:textId="667E9C56" w:rsidR="00BA1411" w:rsidRDefault="002726A4">
          <w:pPr>
            <w:pStyle w:val="TOC2"/>
            <w:rPr>
              <w:rFonts w:asciiTheme="minorHAnsi" w:eastAsiaTheme="minorEastAsia" w:hAnsiTheme="minorHAnsi"/>
              <w:sz w:val="22"/>
              <w:lang w:val="en-US"/>
            </w:rPr>
          </w:pPr>
          <w:hyperlink w:anchor="_Toc15919219" w:history="1">
            <w:r w:rsidR="00BA1411" w:rsidRPr="00C50EFD">
              <w:rPr>
                <w:rStyle w:val="Hyperlink"/>
                <w:lang w:val="en-US"/>
              </w:rPr>
              <w:t>4.5.5. Langkah Kelima menghitung Nilai Prioritas Dasar (NPD)</w:t>
            </w:r>
            <w:r w:rsidR="00BA1411">
              <w:rPr>
                <w:webHidden/>
              </w:rPr>
              <w:tab/>
            </w:r>
            <w:r w:rsidR="00BA1411">
              <w:rPr>
                <w:webHidden/>
              </w:rPr>
              <w:fldChar w:fldCharType="begin"/>
            </w:r>
            <w:r w:rsidR="00BA1411">
              <w:rPr>
                <w:webHidden/>
              </w:rPr>
              <w:instrText xml:space="preserve"> PAGEREF _Toc15919219 \h </w:instrText>
            </w:r>
            <w:r w:rsidR="00BA1411">
              <w:rPr>
                <w:webHidden/>
              </w:rPr>
            </w:r>
            <w:r w:rsidR="00BA1411">
              <w:rPr>
                <w:webHidden/>
              </w:rPr>
              <w:fldChar w:fldCharType="separate"/>
            </w:r>
            <w:r w:rsidR="00A2182B">
              <w:rPr>
                <w:webHidden/>
              </w:rPr>
              <w:t>73</w:t>
            </w:r>
            <w:r w:rsidR="00BA1411">
              <w:rPr>
                <w:webHidden/>
              </w:rPr>
              <w:fldChar w:fldCharType="end"/>
            </w:r>
          </w:hyperlink>
        </w:p>
        <w:p w14:paraId="2E8A1711" w14:textId="20C645DB" w:rsidR="00BA1411" w:rsidRDefault="002726A4">
          <w:pPr>
            <w:pStyle w:val="TOC2"/>
            <w:rPr>
              <w:rFonts w:asciiTheme="minorHAnsi" w:eastAsiaTheme="minorEastAsia" w:hAnsiTheme="minorHAnsi"/>
              <w:sz w:val="22"/>
              <w:lang w:val="en-US"/>
            </w:rPr>
          </w:pPr>
          <w:hyperlink w:anchor="_Toc15919220" w:history="1">
            <w:r w:rsidR="00BA1411" w:rsidRPr="00C50EFD">
              <w:rPr>
                <w:rStyle w:val="Hyperlink"/>
                <w:lang w:val="en-US"/>
              </w:rPr>
              <w:t>4.5.6. Langkah Keenam menghitung Nilai Prioritas Total (NPT)</w:t>
            </w:r>
            <w:r w:rsidR="00BA1411">
              <w:rPr>
                <w:webHidden/>
              </w:rPr>
              <w:tab/>
            </w:r>
            <w:r w:rsidR="00BA1411">
              <w:rPr>
                <w:webHidden/>
              </w:rPr>
              <w:fldChar w:fldCharType="begin"/>
            </w:r>
            <w:r w:rsidR="00BA1411">
              <w:rPr>
                <w:webHidden/>
              </w:rPr>
              <w:instrText xml:space="preserve"> PAGEREF _Toc15919220 \h </w:instrText>
            </w:r>
            <w:r w:rsidR="00BA1411">
              <w:rPr>
                <w:webHidden/>
              </w:rPr>
            </w:r>
            <w:r w:rsidR="00BA1411">
              <w:rPr>
                <w:webHidden/>
              </w:rPr>
              <w:fldChar w:fldCharType="separate"/>
            </w:r>
            <w:r w:rsidR="00A2182B">
              <w:rPr>
                <w:webHidden/>
              </w:rPr>
              <w:t>74</w:t>
            </w:r>
            <w:r w:rsidR="00BA1411">
              <w:rPr>
                <w:webHidden/>
              </w:rPr>
              <w:fldChar w:fldCharType="end"/>
            </w:r>
          </w:hyperlink>
        </w:p>
        <w:p w14:paraId="02A3AB97" w14:textId="58569660" w:rsidR="00BA1411" w:rsidRDefault="002726A4">
          <w:pPr>
            <w:pStyle w:val="TOC2"/>
            <w:rPr>
              <w:rFonts w:asciiTheme="minorHAnsi" w:eastAsiaTheme="minorEastAsia" w:hAnsiTheme="minorHAnsi"/>
              <w:sz w:val="22"/>
              <w:lang w:val="en-US"/>
            </w:rPr>
          </w:pPr>
          <w:hyperlink w:anchor="_Toc15919221" w:history="1">
            <w:r w:rsidR="00BA1411" w:rsidRPr="00C50EFD">
              <w:rPr>
                <w:rStyle w:val="Hyperlink"/>
                <w:lang w:val="en-US"/>
              </w:rPr>
              <w:t>4.5.7. Langkah Ketujuh menentukan rekomendasi prioritas permasalahan</w:t>
            </w:r>
            <w:r w:rsidR="00BA1411">
              <w:rPr>
                <w:webHidden/>
              </w:rPr>
              <w:tab/>
            </w:r>
            <w:r w:rsidR="00BA1411">
              <w:rPr>
                <w:webHidden/>
              </w:rPr>
              <w:fldChar w:fldCharType="begin"/>
            </w:r>
            <w:r w:rsidR="00BA1411">
              <w:rPr>
                <w:webHidden/>
              </w:rPr>
              <w:instrText xml:space="preserve"> PAGEREF _Toc15919221 \h </w:instrText>
            </w:r>
            <w:r w:rsidR="00BA1411">
              <w:rPr>
                <w:webHidden/>
              </w:rPr>
            </w:r>
            <w:r w:rsidR="00BA1411">
              <w:rPr>
                <w:webHidden/>
              </w:rPr>
              <w:fldChar w:fldCharType="separate"/>
            </w:r>
            <w:r w:rsidR="00A2182B">
              <w:rPr>
                <w:webHidden/>
              </w:rPr>
              <w:t>75</w:t>
            </w:r>
            <w:r w:rsidR="00BA1411">
              <w:rPr>
                <w:webHidden/>
              </w:rPr>
              <w:fldChar w:fldCharType="end"/>
            </w:r>
          </w:hyperlink>
        </w:p>
        <w:p w14:paraId="5BFA6D1C" w14:textId="319D90EE" w:rsidR="00BA1411" w:rsidRDefault="002726A4">
          <w:pPr>
            <w:pStyle w:val="TOC2"/>
            <w:rPr>
              <w:rFonts w:asciiTheme="minorHAnsi" w:eastAsiaTheme="minorEastAsia" w:hAnsiTheme="minorHAnsi"/>
              <w:sz w:val="22"/>
              <w:lang w:val="en-US"/>
            </w:rPr>
          </w:pPr>
          <w:hyperlink w:anchor="_Toc15919222" w:history="1">
            <w:r w:rsidR="00BA1411" w:rsidRPr="00C50EFD">
              <w:rPr>
                <w:rStyle w:val="Hyperlink"/>
                <w:lang w:val="en-US"/>
              </w:rPr>
              <w:t>4.6.</w:t>
            </w:r>
            <w:r w:rsidR="00BA1411">
              <w:rPr>
                <w:rFonts w:asciiTheme="minorHAnsi" w:eastAsiaTheme="minorEastAsia" w:hAnsiTheme="minorHAnsi"/>
                <w:sz w:val="22"/>
                <w:lang w:val="en-US"/>
              </w:rPr>
              <w:tab/>
            </w:r>
            <w:r w:rsidR="00BA1411" w:rsidRPr="00C50EFD">
              <w:rPr>
                <w:rStyle w:val="Hyperlink"/>
                <w:lang w:val="en-US"/>
              </w:rPr>
              <w:t>Pengujian Sistem Informasi</w:t>
            </w:r>
            <w:r w:rsidR="00BA1411">
              <w:rPr>
                <w:webHidden/>
              </w:rPr>
              <w:tab/>
            </w:r>
            <w:r w:rsidR="00BA1411">
              <w:rPr>
                <w:webHidden/>
              </w:rPr>
              <w:fldChar w:fldCharType="begin"/>
            </w:r>
            <w:r w:rsidR="00BA1411">
              <w:rPr>
                <w:webHidden/>
              </w:rPr>
              <w:instrText xml:space="preserve"> PAGEREF _Toc15919222 \h </w:instrText>
            </w:r>
            <w:r w:rsidR="00BA1411">
              <w:rPr>
                <w:webHidden/>
              </w:rPr>
            </w:r>
            <w:r w:rsidR="00BA1411">
              <w:rPr>
                <w:webHidden/>
              </w:rPr>
              <w:fldChar w:fldCharType="separate"/>
            </w:r>
            <w:r w:rsidR="00A2182B">
              <w:rPr>
                <w:webHidden/>
              </w:rPr>
              <w:t>76</w:t>
            </w:r>
            <w:r w:rsidR="00BA1411">
              <w:rPr>
                <w:webHidden/>
              </w:rPr>
              <w:fldChar w:fldCharType="end"/>
            </w:r>
          </w:hyperlink>
        </w:p>
        <w:p w14:paraId="3138C04A" w14:textId="6539F7F5" w:rsidR="00BA1411" w:rsidRDefault="002726A4">
          <w:pPr>
            <w:pStyle w:val="TOC1"/>
            <w:tabs>
              <w:tab w:val="right" w:leader="dot" w:pos="7927"/>
            </w:tabs>
            <w:rPr>
              <w:rFonts w:asciiTheme="minorHAnsi" w:eastAsiaTheme="minorEastAsia" w:hAnsiTheme="minorHAnsi"/>
              <w:sz w:val="22"/>
              <w:lang w:val="en-US"/>
            </w:rPr>
          </w:pPr>
          <w:hyperlink w:anchor="_Toc15919223" w:history="1">
            <w:r w:rsidR="00BA1411" w:rsidRPr="00C50EFD">
              <w:rPr>
                <w:rStyle w:val="Hyperlink"/>
                <w:lang w:val="en-US"/>
              </w:rPr>
              <w:t>BAB V</w:t>
            </w:r>
            <w:r w:rsidR="00BA1411">
              <w:rPr>
                <w:webHidden/>
              </w:rPr>
              <w:tab/>
            </w:r>
            <w:r w:rsidR="00BA1411">
              <w:rPr>
                <w:webHidden/>
              </w:rPr>
              <w:fldChar w:fldCharType="begin"/>
            </w:r>
            <w:r w:rsidR="00BA1411">
              <w:rPr>
                <w:webHidden/>
              </w:rPr>
              <w:instrText xml:space="preserve"> PAGEREF _Toc15919223 \h </w:instrText>
            </w:r>
            <w:r w:rsidR="00BA1411">
              <w:rPr>
                <w:webHidden/>
              </w:rPr>
            </w:r>
            <w:r w:rsidR="00BA1411">
              <w:rPr>
                <w:webHidden/>
              </w:rPr>
              <w:fldChar w:fldCharType="separate"/>
            </w:r>
            <w:r w:rsidR="00A2182B">
              <w:rPr>
                <w:webHidden/>
              </w:rPr>
              <w:t>78</w:t>
            </w:r>
            <w:r w:rsidR="00BA1411">
              <w:rPr>
                <w:webHidden/>
              </w:rPr>
              <w:fldChar w:fldCharType="end"/>
            </w:r>
          </w:hyperlink>
        </w:p>
        <w:p w14:paraId="69359DB0" w14:textId="677AA2FB" w:rsidR="00BA1411" w:rsidRDefault="002726A4">
          <w:pPr>
            <w:pStyle w:val="TOC2"/>
            <w:rPr>
              <w:rFonts w:asciiTheme="minorHAnsi" w:eastAsiaTheme="minorEastAsia" w:hAnsiTheme="minorHAnsi"/>
              <w:sz w:val="22"/>
              <w:lang w:val="en-US"/>
            </w:rPr>
          </w:pPr>
          <w:hyperlink w:anchor="_Toc15919224" w:history="1">
            <w:r w:rsidR="00BA1411" w:rsidRPr="00C50EFD">
              <w:rPr>
                <w:rStyle w:val="Hyperlink"/>
                <w:lang w:val="en-US"/>
              </w:rPr>
              <w:t>5.1.</w:t>
            </w:r>
            <w:r w:rsidR="00BA1411">
              <w:rPr>
                <w:rFonts w:asciiTheme="minorHAnsi" w:eastAsiaTheme="minorEastAsia" w:hAnsiTheme="minorHAnsi"/>
                <w:sz w:val="22"/>
                <w:lang w:val="en-US"/>
              </w:rPr>
              <w:tab/>
            </w:r>
            <w:r w:rsidR="00BA1411" w:rsidRPr="00C50EFD">
              <w:rPr>
                <w:rStyle w:val="Hyperlink"/>
                <w:lang w:val="en-US"/>
              </w:rPr>
              <w:t>Kesimpulan</w:t>
            </w:r>
            <w:r w:rsidR="00BA1411">
              <w:rPr>
                <w:webHidden/>
              </w:rPr>
              <w:tab/>
            </w:r>
            <w:r w:rsidR="00BA1411">
              <w:rPr>
                <w:webHidden/>
              </w:rPr>
              <w:fldChar w:fldCharType="begin"/>
            </w:r>
            <w:r w:rsidR="00BA1411">
              <w:rPr>
                <w:webHidden/>
              </w:rPr>
              <w:instrText xml:space="preserve"> PAGEREF _Toc15919224 \h </w:instrText>
            </w:r>
            <w:r w:rsidR="00BA1411">
              <w:rPr>
                <w:webHidden/>
              </w:rPr>
            </w:r>
            <w:r w:rsidR="00BA1411">
              <w:rPr>
                <w:webHidden/>
              </w:rPr>
              <w:fldChar w:fldCharType="separate"/>
            </w:r>
            <w:r w:rsidR="00A2182B">
              <w:rPr>
                <w:webHidden/>
              </w:rPr>
              <w:t>78</w:t>
            </w:r>
            <w:r w:rsidR="00BA1411">
              <w:rPr>
                <w:webHidden/>
              </w:rPr>
              <w:fldChar w:fldCharType="end"/>
            </w:r>
          </w:hyperlink>
        </w:p>
        <w:p w14:paraId="48EF5BBA" w14:textId="260EE9E1" w:rsidR="00BA1411" w:rsidRDefault="002726A4">
          <w:pPr>
            <w:pStyle w:val="TOC2"/>
            <w:rPr>
              <w:rFonts w:asciiTheme="minorHAnsi" w:eastAsiaTheme="minorEastAsia" w:hAnsiTheme="minorHAnsi"/>
              <w:sz w:val="22"/>
              <w:lang w:val="en-US"/>
            </w:rPr>
          </w:pPr>
          <w:hyperlink w:anchor="_Toc15919225" w:history="1">
            <w:r w:rsidR="00BA1411" w:rsidRPr="00C50EFD">
              <w:rPr>
                <w:rStyle w:val="Hyperlink"/>
                <w:lang w:val="en-US"/>
              </w:rPr>
              <w:t>5.2.</w:t>
            </w:r>
            <w:r w:rsidR="00BA1411">
              <w:rPr>
                <w:rFonts w:asciiTheme="minorHAnsi" w:eastAsiaTheme="minorEastAsia" w:hAnsiTheme="minorHAnsi"/>
                <w:sz w:val="22"/>
                <w:lang w:val="en-US"/>
              </w:rPr>
              <w:tab/>
            </w:r>
            <w:r w:rsidR="00BA1411" w:rsidRPr="00C50EFD">
              <w:rPr>
                <w:rStyle w:val="Hyperlink"/>
                <w:lang w:val="en-US"/>
              </w:rPr>
              <w:t>Saran</w:t>
            </w:r>
            <w:r w:rsidR="00BA1411">
              <w:rPr>
                <w:webHidden/>
              </w:rPr>
              <w:tab/>
            </w:r>
            <w:r w:rsidR="00BA1411">
              <w:rPr>
                <w:webHidden/>
              </w:rPr>
              <w:fldChar w:fldCharType="begin"/>
            </w:r>
            <w:r w:rsidR="00BA1411">
              <w:rPr>
                <w:webHidden/>
              </w:rPr>
              <w:instrText xml:space="preserve"> PAGEREF _Toc15919225 \h </w:instrText>
            </w:r>
            <w:r w:rsidR="00BA1411">
              <w:rPr>
                <w:webHidden/>
              </w:rPr>
            </w:r>
            <w:r w:rsidR="00BA1411">
              <w:rPr>
                <w:webHidden/>
              </w:rPr>
              <w:fldChar w:fldCharType="separate"/>
            </w:r>
            <w:r w:rsidR="00A2182B">
              <w:rPr>
                <w:webHidden/>
              </w:rPr>
              <w:t>78</w:t>
            </w:r>
            <w:r w:rsidR="00BA1411">
              <w:rPr>
                <w:webHidden/>
              </w:rPr>
              <w:fldChar w:fldCharType="end"/>
            </w:r>
          </w:hyperlink>
        </w:p>
        <w:p w14:paraId="219ED2E7" w14:textId="1F535D2E" w:rsidR="00BA1411" w:rsidRDefault="002726A4">
          <w:pPr>
            <w:pStyle w:val="TOC1"/>
            <w:tabs>
              <w:tab w:val="right" w:leader="dot" w:pos="7927"/>
            </w:tabs>
            <w:rPr>
              <w:rFonts w:asciiTheme="minorHAnsi" w:eastAsiaTheme="minorEastAsia" w:hAnsiTheme="minorHAnsi"/>
              <w:sz w:val="22"/>
              <w:lang w:val="en-US"/>
            </w:rPr>
          </w:pPr>
          <w:hyperlink w:anchor="_Toc15919226" w:history="1">
            <w:r w:rsidR="00BA1411" w:rsidRPr="00C50EFD">
              <w:rPr>
                <w:rStyle w:val="Hyperlink"/>
              </w:rPr>
              <w:t>Daftar Pustaka</w:t>
            </w:r>
            <w:r w:rsidR="00BA1411">
              <w:rPr>
                <w:webHidden/>
              </w:rPr>
              <w:tab/>
            </w:r>
            <w:r w:rsidR="00BA1411">
              <w:rPr>
                <w:webHidden/>
              </w:rPr>
              <w:fldChar w:fldCharType="begin"/>
            </w:r>
            <w:r w:rsidR="00BA1411">
              <w:rPr>
                <w:webHidden/>
              </w:rPr>
              <w:instrText xml:space="preserve"> PAGEREF _Toc15919226 \h </w:instrText>
            </w:r>
            <w:r w:rsidR="00BA1411">
              <w:rPr>
                <w:webHidden/>
              </w:rPr>
            </w:r>
            <w:r w:rsidR="00BA1411">
              <w:rPr>
                <w:webHidden/>
              </w:rPr>
              <w:fldChar w:fldCharType="separate"/>
            </w:r>
            <w:r w:rsidR="00A2182B">
              <w:rPr>
                <w:webHidden/>
              </w:rPr>
              <w:t>80</w:t>
            </w:r>
            <w:r w:rsidR="00BA1411">
              <w:rPr>
                <w:webHidden/>
              </w:rPr>
              <w:fldChar w:fldCharType="end"/>
            </w:r>
          </w:hyperlink>
        </w:p>
        <w:p w14:paraId="73CBC901" w14:textId="7AACEFFB" w:rsidR="007151FE" w:rsidRDefault="007151FE" w:rsidP="006C7F95">
          <w:pPr>
            <w:spacing w:line="276" w:lineRule="auto"/>
          </w:pPr>
          <w:r>
            <w:rPr>
              <w:b/>
              <w:bCs/>
            </w:rPr>
            <w:fldChar w:fldCharType="end"/>
          </w:r>
        </w:p>
      </w:sdtContent>
    </w:sdt>
    <w:p w14:paraId="7E2EFD57" w14:textId="650F80B2" w:rsidR="00882CF1" w:rsidRDefault="00882CF1" w:rsidP="00A5593C"/>
    <w:p w14:paraId="33B41877" w14:textId="77777777" w:rsidR="00401F60" w:rsidRDefault="00401F60" w:rsidP="00287E94">
      <w:pPr>
        <w:pStyle w:val="Heading1"/>
        <w:rPr>
          <w:lang w:val="en-US"/>
        </w:rPr>
      </w:pPr>
      <w:r>
        <w:br w:type="page"/>
      </w:r>
      <w:bookmarkStart w:id="31" w:name="_Toc15919178"/>
      <w:r>
        <w:rPr>
          <w:lang w:val="en-US"/>
        </w:rPr>
        <w:lastRenderedPageBreak/>
        <w:t>DAFTAR TABEL</w:t>
      </w:r>
      <w:bookmarkEnd w:id="31"/>
    </w:p>
    <w:p w14:paraId="75224122" w14:textId="61AD33A2" w:rsidR="00F0376E" w:rsidRDefault="00401F60">
      <w:pPr>
        <w:pStyle w:val="TableofFigures"/>
        <w:tabs>
          <w:tab w:val="right" w:leader="dot" w:pos="7927"/>
        </w:tabs>
        <w:rPr>
          <w:rFonts w:asciiTheme="minorHAnsi" w:eastAsiaTheme="minorEastAsia" w:hAnsiTheme="minorHAnsi"/>
          <w:sz w:val="22"/>
          <w:lang w:val="en-US"/>
        </w:rPr>
      </w:pPr>
      <w:r>
        <w:rPr>
          <w:lang w:val="en-US"/>
        </w:rPr>
        <w:fldChar w:fldCharType="begin"/>
      </w:r>
      <w:r>
        <w:rPr>
          <w:lang w:val="en-US"/>
        </w:rPr>
        <w:instrText xml:space="preserve"> TOC \h \z \c "Tabel bab 2" </w:instrText>
      </w:r>
      <w:r>
        <w:rPr>
          <w:lang w:val="en-US"/>
        </w:rPr>
        <w:fldChar w:fldCharType="separate"/>
      </w:r>
      <w:hyperlink w:anchor="_Toc15919262" w:history="1">
        <w:r w:rsidR="00F0376E" w:rsidRPr="00DC02F2">
          <w:rPr>
            <w:rStyle w:val="Hyperlink"/>
          </w:rPr>
          <w:t>Tabel 2.1</w:t>
        </w:r>
        <w:r w:rsidR="00F0376E" w:rsidRPr="00DC02F2">
          <w:rPr>
            <w:rStyle w:val="Hyperlink"/>
            <w:lang w:val="en-US"/>
          </w:rPr>
          <w:t xml:space="preserve"> </w:t>
        </w:r>
        <w:r w:rsidR="00F0376E" w:rsidRPr="00DC02F2">
          <w:rPr>
            <w:rStyle w:val="Hyperlink"/>
          </w:rPr>
          <w:t>Tabel Penelitian Terdahulu</w:t>
        </w:r>
        <w:r w:rsidR="00F0376E">
          <w:rPr>
            <w:webHidden/>
          </w:rPr>
          <w:tab/>
        </w:r>
        <w:r w:rsidR="00F0376E">
          <w:rPr>
            <w:webHidden/>
          </w:rPr>
          <w:fldChar w:fldCharType="begin"/>
        </w:r>
        <w:r w:rsidR="00F0376E">
          <w:rPr>
            <w:webHidden/>
          </w:rPr>
          <w:instrText xml:space="preserve"> PAGEREF _Toc15919262 \h </w:instrText>
        </w:r>
        <w:r w:rsidR="00F0376E">
          <w:rPr>
            <w:webHidden/>
          </w:rPr>
        </w:r>
        <w:r w:rsidR="00F0376E">
          <w:rPr>
            <w:webHidden/>
          </w:rPr>
          <w:fldChar w:fldCharType="separate"/>
        </w:r>
        <w:r w:rsidR="00A2182B">
          <w:rPr>
            <w:webHidden/>
          </w:rPr>
          <w:t>5</w:t>
        </w:r>
        <w:r w:rsidR="00F0376E">
          <w:rPr>
            <w:webHidden/>
          </w:rPr>
          <w:fldChar w:fldCharType="end"/>
        </w:r>
      </w:hyperlink>
    </w:p>
    <w:p w14:paraId="79D22942" w14:textId="182D35C9" w:rsidR="00401F60" w:rsidRDefault="002726A4" w:rsidP="00401F60">
      <w:pPr>
        <w:pStyle w:val="TableofFigures"/>
        <w:tabs>
          <w:tab w:val="right" w:leader="dot" w:pos="7927"/>
        </w:tabs>
        <w:rPr>
          <w:lang w:val="en-US"/>
        </w:rPr>
      </w:pPr>
      <w:hyperlink w:anchor="_Toc15919263" w:history="1">
        <w:r w:rsidR="00F0376E" w:rsidRPr="00DC02F2">
          <w:rPr>
            <w:rStyle w:val="Hyperlink"/>
            <w:lang w:val="en-US"/>
          </w:rPr>
          <w:t>Tabel 2.</w:t>
        </w:r>
        <w:r w:rsidR="00F0376E" w:rsidRPr="00DC02F2">
          <w:rPr>
            <w:rStyle w:val="Hyperlink"/>
          </w:rPr>
          <w:t>2</w:t>
        </w:r>
        <w:r w:rsidR="00F0376E" w:rsidRPr="00DC02F2">
          <w:rPr>
            <w:rStyle w:val="Hyperlink"/>
            <w:lang w:val="en-US"/>
          </w:rPr>
          <w:t xml:space="preserve"> Tabel</w:t>
        </w:r>
        <w:r w:rsidR="00F0376E" w:rsidRPr="00DC02F2">
          <w:rPr>
            <w:rStyle w:val="Hyperlink"/>
            <w:i/>
            <w:lang w:val="en-US"/>
          </w:rPr>
          <w:t xml:space="preserve"> </w:t>
        </w:r>
        <w:r w:rsidR="00F0376E" w:rsidRPr="00DC02F2">
          <w:rPr>
            <w:rStyle w:val="Hyperlink"/>
            <w:lang w:val="en-US"/>
          </w:rPr>
          <w:t>Simbol</w:t>
        </w:r>
        <w:r w:rsidR="00F0376E" w:rsidRPr="00DC02F2">
          <w:rPr>
            <w:rStyle w:val="Hyperlink"/>
            <w:i/>
            <w:lang w:val="en-US"/>
          </w:rPr>
          <w:t xml:space="preserve"> Activity Diagram </w:t>
        </w:r>
        <w:r w:rsidR="00F0376E" w:rsidRPr="00DC02F2">
          <w:rPr>
            <w:rStyle w:val="Hyperlink"/>
            <w:lang w:val="en-US"/>
          </w:rPr>
          <w:t>(Pratama, 2019)</w:t>
        </w:r>
        <w:r w:rsidR="00F0376E">
          <w:rPr>
            <w:webHidden/>
          </w:rPr>
          <w:tab/>
        </w:r>
        <w:r w:rsidR="00F0376E">
          <w:rPr>
            <w:webHidden/>
          </w:rPr>
          <w:fldChar w:fldCharType="begin"/>
        </w:r>
        <w:r w:rsidR="00F0376E">
          <w:rPr>
            <w:webHidden/>
          </w:rPr>
          <w:instrText xml:space="preserve"> PAGEREF _Toc15919263 \h </w:instrText>
        </w:r>
        <w:r w:rsidR="00F0376E">
          <w:rPr>
            <w:webHidden/>
          </w:rPr>
        </w:r>
        <w:r w:rsidR="00F0376E">
          <w:rPr>
            <w:webHidden/>
          </w:rPr>
          <w:fldChar w:fldCharType="separate"/>
        </w:r>
        <w:r w:rsidR="00A2182B">
          <w:rPr>
            <w:webHidden/>
          </w:rPr>
          <w:t>16</w:t>
        </w:r>
        <w:r w:rsidR="00F0376E">
          <w:rPr>
            <w:webHidden/>
          </w:rPr>
          <w:fldChar w:fldCharType="end"/>
        </w:r>
      </w:hyperlink>
      <w:r w:rsidR="00401F60">
        <w:rPr>
          <w:lang w:val="en-US"/>
        </w:rPr>
        <w:fldChar w:fldCharType="end"/>
      </w:r>
    </w:p>
    <w:p w14:paraId="0E85CAFB" w14:textId="3BA7BEBD" w:rsidR="00401F60" w:rsidRDefault="00401F60" w:rsidP="00401F60">
      <w:pPr>
        <w:pStyle w:val="TableofFigures"/>
        <w:tabs>
          <w:tab w:val="right" w:leader="dot" w:pos="7927"/>
        </w:tabs>
        <w:rPr>
          <w:rFonts w:asciiTheme="minorHAnsi" w:eastAsiaTheme="minorEastAsia" w:hAnsiTheme="minorHAnsi"/>
          <w:sz w:val="22"/>
          <w:lang w:val="en-US"/>
        </w:rPr>
      </w:pPr>
      <w:r>
        <w:rPr>
          <w:lang w:val="en-US"/>
        </w:rPr>
        <w:fldChar w:fldCharType="begin"/>
      </w:r>
      <w:r>
        <w:rPr>
          <w:lang w:val="en-US"/>
        </w:rPr>
        <w:instrText xml:space="preserve"> TOC \h \z \c "Tabel bab 4" </w:instrText>
      </w:r>
      <w:r>
        <w:rPr>
          <w:lang w:val="en-US"/>
        </w:rPr>
        <w:fldChar w:fldCharType="separate"/>
      </w:r>
      <w:hyperlink w:anchor="_Toc15889948" w:history="1">
        <w:r w:rsidRPr="001B07CD">
          <w:rPr>
            <w:rStyle w:val="Hyperlink"/>
            <w:lang w:val="en-US"/>
          </w:rPr>
          <w:t>Tabel 4.1 Deskripsi Role / Hak akses warga</w:t>
        </w:r>
        <w:r>
          <w:rPr>
            <w:webHidden/>
          </w:rPr>
          <w:tab/>
        </w:r>
        <w:r>
          <w:rPr>
            <w:webHidden/>
          </w:rPr>
          <w:fldChar w:fldCharType="begin"/>
        </w:r>
        <w:r>
          <w:rPr>
            <w:webHidden/>
          </w:rPr>
          <w:instrText xml:space="preserve"> PAGEREF _Toc15889948 \h </w:instrText>
        </w:r>
        <w:r>
          <w:rPr>
            <w:webHidden/>
          </w:rPr>
        </w:r>
        <w:r>
          <w:rPr>
            <w:webHidden/>
          </w:rPr>
          <w:fldChar w:fldCharType="separate"/>
        </w:r>
        <w:r w:rsidR="00A2182B">
          <w:rPr>
            <w:webHidden/>
          </w:rPr>
          <w:t>25</w:t>
        </w:r>
        <w:r>
          <w:rPr>
            <w:webHidden/>
          </w:rPr>
          <w:fldChar w:fldCharType="end"/>
        </w:r>
      </w:hyperlink>
    </w:p>
    <w:p w14:paraId="3DC8B85B" w14:textId="0723D854"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49" w:history="1">
        <w:r w:rsidR="00401F60" w:rsidRPr="001B07CD">
          <w:rPr>
            <w:rStyle w:val="Hyperlink"/>
            <w:lang w:val="en-US"/>
          </w:rPr>
          <w:t>Tabel 4.2 Deskripsi Role / Hak akses RT/RW</w:t>
        </w:r>
        <w:r w:rsidR="00401F60">
          <w:rPr>
            <w:webHidden/>
          </w:rPr>
          <w:tab/>
        </w:r>
        <w:r w:rsidR="00401F60">
          <w:rPr>
            <w:webHidden/>
          </w:rPr>
          <w:fldChar w:fldCharType="begin"/>
        </w:r>
        <w:r w:rsidR="00401F60">
          <w:rPr>
            <w:webHidden/>
          </w:rPr>
          <w:instrText xml:space="preserve"> PAGEREF _Toc15889949 \h </w:instrText>
        </w:r>
        <w:r w:rsidR="00401F60">
          <w:rPr>
            <w:webHidden/>
          </w:rPr>
        </w:r>
        <w:r w:rsidR="00401F60">
          <w:rPr>
            <w:webHidden/>
          </w:rPr>
          <w:fldChar w:fldCharType="separate"/>
        </w:r>
        <w:r w:rsidR="00A2182B">
          <w:rPr>
            <w:webHidden/>
          </w:rPr>
          <w:t>26</w:t>
        </w:r>
        <w:r w:rsidR="00401F60">
          <w:rPr>
            <w:webHidden/>
          </w:rPr>
          <w:fldChar w:fldCharType="end"/>
        </w:r>
      </w:hyperlink>
    </w:p>
    <w:p w14:paraId="5855453D" w14:textId="6EC67414"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0" w:history="1">
        <w:r w:rsidR="00401F60" w:rsidRPr="001B07CD">
          <w:rPr>
            <w:rStyle w:val="Hyperlink"/>
            <w:lang w:val="en-US"/>
          </w:rPr>
          <w:t>Tabel 4.</w:t>
        </w:r>
        <w:r w:rsidR="00401F60" w:rsidRPr="001B07CD">
          <w:rPr>
            <w:rStyle w:val="Hyperlink"/>
          </w:rPr>
          <w:t>3</w:t>
        </w:r>
        <w:r w:rsidR="00401F60" w:rsidRPr="001B07CD">
          <w:rPr>
            <w:rStyle w:val="Hyperlink"/>
            <w:lang w:val="en-US"/>
          </w:rPr>
          <w:t xml:space="preserve"> Deskripsi Role / Hak akses kepala desa</w:t>
        </w:r>
        <w:r w:rsidR="00401F60">
          <w:rPr>
            <w:webHidden/>
          </w:rPr>
          <w:tab/>
        </w:r>
        <w:r w:rsidR="00401F60">
          <w:rPr>
            <w:webHidden/>
          </w:rPr>
          <w:fldChar w:fldCharType="begin"/>
        </w:r>
        <w:r w:rsidR="00401F60">
          <w:rPr>
            <w:webHidden/>
          </w:rPr>
          <w:instrText xml:space="preserve"> PAGEREF _Toc15889950 \h </w:instrText>
        </w:r>
        <w:r w:rsidR="00401F60">
          <w:rPr>
            <w:webHidden/>
          </w:rPr>
        </w:r>
        <w:r w:rsidR="00401F60">
          <w:rPr>
            <w:webHidden/>
          </w:rPr>
          <w:fldChar w:fldCharType="separate"/>
        </w:r>
        <w:r w:rsidR="00A2182B">
          <w:rPr>
            <w:webHidden/>
          </w:rPr>
          <w:t>27</w:t>
        </w:r>
        <w:r w:rsidR="00401F60">
          <w:rPr>
            <w:webHidden/>
          </w:rPr>
          <w:fldChar w:fldCharType="end"/>
        </w:r>
      </w:hyperlink>
    </w:p>
    <w:p w14:paraId="5A4E0841" w14:textId="5909C6AB"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1" w:history="1">
        <w:r w:rsidR="00401F60" w:rsidRPr="001B07CD">
          <w:rPr>
            <w:rStyle w:val="Hyperlink"/>
            <w:lang w:val="en-US"/>
          </w:rPr>
          <w:t>Tabel 4.4 Nilai Komponen A</w:t>
        </w:r>
        <w:r w:rsidR="00401F60">
          <w:rPr>
            <w:webHidden/>
          </w:rPr>
          <w:tab/>
        </w:r>
        <w:r w:rsidR="00401F60">
          <w:rPr>
            <w:webHidden/>
          </w:rPr>
          <w:fldChar w:fldCharType="begin"/>
        </w:r>
        <w:r w:rsidR="00401F60">
          <w:rPr>
            <w:webHidden/>
          </w:rPr>
          <w:instrText xml:space="preserve"> PAGEREF _Toc15889951 \h </w:instrText>
        </w:r>
        <w:r w:rsidR="00401F60">
          <w:rPr>
            <w:webHidden/>
          </w:rPr>
        </w:r>
        <w:r w:rsidR="00401F60">
          <w:rPr>
            <w:webHidden/>
          </w:rPr>
          <w:fldChar w:fldCharType="separate"/>
        </w:r>
        <w:r w:rsidR="00A2182B">
          <w:rPr>
            <w:webHidden/>
          </w:rPr>
          <w:t>69</w:t>
        </w:r>
        <w:r w:rsidR="00401F60">
          <w:rPr>
            <w:webHidden/>
          </w:rPr>
          <w:fldChar w:fldCharType="end"/>
        </w:r>
      </w:hyperlink>
    </w:p>
    <w:p w14:paraId="7E9F904F" w14:textId="08947330"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2" w:history="1">
        <w:r w:rsidR="00401F60" w:rsidRPr="001B07CD">
          <w:rPr>
            <w:rStyle w:val="Hyperlink"/>
            <w:lang w:val="en-US"/>
          </w:rPr>
          <w:t>Tabel 4.5 Nilai B1 dan Nilai B2</w:t>
        </w:r>
        <w:r w:rsidR="00401F60">
          <w:rPr>
            <w:webHidden/>
          </w:rPr>
          <w:tab/>
        </w:r>
        <w:r w:rsidR="00401F60">
          <w:rPr>
            <w:webHidden/>
          </w:rPr>
          <w:fldChar w:fldCharType="begin"/>
        </w:r>
        <w:r w:rsidR="00401F60">
          <w:rPr>
            <w:webHidden/>
          </w:rPr>
          <w:instrText xml:space="preserve"> PAGEREF _Toc15889952 \h </w:instrText>
        </w:r>
        <w:r w:rsidR="00401F60">
          <w:rPr>
            <w:webHidden/>
          </w:rPr>
        </w:r>
        <w:r w:rsidR="00401F60">
          <w:rPr>
            <w:webHidden/>
          </w:rPr>
          <w:fldChar w:fldCharType="separate"/>
        </w:r>
        <w:r w:rsidR="00A2182B">
          <w:rPr>
            <w:webHidden/>
          </w:rPr>
          <w:t>70</w:t>
        </w:r>
        <w:r w:rsidR="00401F60">
          <w:rPr>
            <w:webHidden/>
          </w:rPr>
          <w:fldChar w:fldCharType="end"/>
        </w:r>
      </w:hyperlink>
    </w:p>
    <w:p w14:paraId="4A7019B7" w14:textId="09690E28"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3" w:history="1">
        <w:r w:rsidR="00401F60" w:rsidRPr="001B07CD">
          <w:rPr>
            <w:rStyle w:val="Hyperlink"/>
            <w:lang w:val="en-US"/>
          </w:rPr>
          <w:t>Tabel 4.6 Nilai Komponen B</w:t>
        </w:r>
        <w:r w:rsidR="00401F60">
          <w:rPr>
            <w:webHidden/>
          </w:rPr>
          <w:tab/>
        </w:r>
        <w:r w:rsidR="00401F60">
          <w:rPr>
            <w:webHidden/>
          </w:rPr>
          <w:fldChar w:fldCharType="begin"/>
        </w:r>
        <w:r w:rsidR="00401F60">
          <w:rPr>
            <w:webHidden/>
          </w:rPr>
          <w:instrText xml:space="preserve"> PAGEREF _Toc15889953 \h </w:instrText>
        </w:r>
        <w:r w:rsidR="00401F60">
          <w:rPr>
            <w:webHidden/>
          </w:rPr>
        </w:r>
        <w:r w:rsidR="00401F60">
          <w:rPr>
            <w:webHidden/>
          </w:rPr>
          <w:fldChar w:fldCharType="separate"/>
        </w:r>
        <w:r w:rsidR="00A2182B">
          <w:rPr>
            <w:webHidden/>
          </w:rPr>
          <w:t>70</w:t>
        </w:r>
        <w:r w:rsidR="00401F60">
          <w:rPr>
            <w:webHidden/>
          </w:rPr>
          <w:fldChar w:fldCharType="end"/>
        </w:r>
      </w:hyperlink>
    </w:p>
    <w:p w14:paraId="4997546D" w14:textId="1ABFB5CA"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4" w:history="1">
        <w:r w:rsidR="00401F60" w:rsidRPr="001B07CD">
          <w:rPr>
            <w:rStyle w:val="Hyperlink"/>
            <w:lang w:val="en-US"/>
          </w:rPr>
          <w:t>Tabel 4.7 Nilai Komponen C</w:t>
        </w:r>
        <w:r w:rsidR="00401F60">
          <w:rPr>
            <w:webHidden/>
          </w:rPr>
          <w:tab/>
        </w:r>
        <w:r w:rsidR="00401F60">
          <w:rPr>
            <w:webHidden/>
          </w:rPr>
          <w:fldChar w:fldCharType="begin"/>
        </w:r>
        <w:r w:rsidR="00401F60">
          <w:rPr>
            <w:webHidden/>
          </w:rPr>
          <w:instrText xml:space="preserve"> PAGEREF _Toc15889954 \h </w:instrText>
        </w:r>
        <w:r w:rsidR="00401F60">
          <w:rPr>
            <w:webHidden/>
          </w:rPr>
        </w:r>
        <w:r w:rsidR="00401F60">
          <w:rPr>
            <w:webHidden/>
          </w:rPr>
          <w:fldChar w:fldCharType="separate"/>
        </w:r>
        <w:r w:rsidR="00A2182B">
          <w:rPr>
            <w:webHidden/>
          </w:rPr>
          <w:t>71</w:t>
        </w:r>
        <w:r w:rsidR="00401F60">
          <w:rPr>
            <w:webHidden/>
          </w:rPr>
          <w:fldChar w:fldCharType="end"/>
        </w:r>
      </w:hyperlink>
    </w:p>
    <w:p w14:paraId="4D8EB65C" w14:textId="732F6B82"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5" w:history="1">
        <w:r w:rsidR="00401F60" w:rsidRPr="001B07CD">
          <w:rPr>
            <w:rStyle w:val="Hyperlink"/>
            <w:lang w:val="en-US"/>
          </w:rPr>
          <w:t>Tabel 4.8 Nilai Komponen D</w:t>
        </w:r>
        <w:r w:rsidR="00401F60">
          <w:rPr>
            <w:webHidden/>
          </w:rPr>
          <w:tab/>
        </w:r>
        <w:r w:rsidR="00401F60">
          <w:rPr>
            <w:webHidden/>
          </w:rPr>
          <w:fldChar w:fldCharType="begin"/>
        </w:r>
        <w:r w:rsidR="00401F60">
          <w:rPr>
            <w:webHidden/>
          </w:rPr>
          <w:instrText xml:space="preserve"> PAGEREF _Toc15889955 \h </w:instrText>
        </w:r>
        <w:r w:rsidR="00401F60">
          <w:rPr>
            <w:webHidden/>
          </w:rPr>
        </w:r>
        <w:r w:rsidR="00401F60">
          <w:rPr>
            <w:webHidden/>
          </w:rPr>
          <w:fldChar w:fldCharType="separate"/>
        </w:r>
        <w:r w:rsidR="00A2182B">
          <w:rPr>
            <w:webHidden/>
          </w:rPr>
          <w:t>73</w:t>
        </w:r>
        <w:r w:rsidR="00401F60">
          <w:rPr>
            <w:webHidden/>
          </w:rPr>
          <w:fldChar w:fldCharType="end"/>
        </w:r>
      </w:hyperlink>
    </w:p>
    <w:p w14:paraId="76F6BC50" w14:textId="0CD97CFE"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6" w:history="1">
        <w:r w:rsidR="00401F60" w:rsidRPr="001B07CD">
          <w:rPr>
            <w:rStyle w:val="Hyperlink"/>
            <w:lang w:val="en-US"/>
          </w:rPr>
          <w:t>Tabel 4.9 Nilai Prioritas Dasar</w:t>
        </w:r>
        <w:r w:rsidR="00401F60">
          <w:rPr>
            <w:webHidden/>
          </w:rPr>
          <w:tab/>
        </w:r>
        <w:r w:rsidR="00401F60">
          <w:rPr>
            <w:webHidden/>
          </w:rPr>
          <w:fldChar w:fldCharType="begin"/>
        </w:r>
        <w:r w:rsidR="00401F60">
          <w:rPr>
            <w:webHidden/>
          </w:rPr>
          <w:instrText xml:space="preserve"> PAGEREF _Toc15889956 \h </w:instrText>
        </w:r>
        <w:r w:rsidR="00401F60">
          <w:rPr>
            <w:webHidden/>
          </w:rPr>
        </w:r>
        <w:r w:rsidR="00401F60">
          <w:rPr>
            <w:webHidden/>
          </w:rPr>
          <w:fldChar w:fldCharType="separate"/>
        </w:r>
        <w:r w:rsidR="00A2182B">
          <w:rPr>
            <w:webHidden/>
          </w:rPr>
          <w:t>73</w:t>
        </w:r>
        <w:r w:rsidR="00401F60">
          <w:rPr>
            <w:webHidden/>
          </w:rPr>
          <w:fldChar w:fldCharType="end"/>
        </w:r>
      </w:hyperlink>
    </w:p>
    <w:p w14:paraId="72A3418B" w14:textId="3302B198"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7" w:history="1">
        <w:r w:rsidR="00401F60" w:rsidRPr="001B07CD">
          <w:rPr>
            <w:rStyle w:val="Hyperlink"/>
            <w:lang w:val="en-US"/>
          </w:rPr>
          <w:t>Tabel 4.10 Komponen D</w:t>
        </w:r>
        <w:r w:rsidR="00401F60">
          <w:rPr>
            <w:webHidden/>
          </w:rPr>
          <w:tab/>
        </w:r>
        <w:r w:rsidR="00401F60">
          <w:rPr>
            <w:webHidden/>
          </w:rPr>
          <w:fldChar w:fldCharType="begin"/>
        </w:r>
        <w:r w:rsidR="00401F60">
          <w:rPr>
            <w:webHidden/>
          </w:rPr>
          <w:instrText xml:space="preserve"> PAGEREF _Toc15889957 \h </w:instrText>
        </w:r>
        <w:r w:rsidR="00401F60">
          <w:rPr>
            <w:webHidden/>
          </w:rPr>
        </w:r>
        <w:r w:rsidR="00401F60">
          <w:rPr>
            <w:webHidden/>
          </w:rPr>
          <w:fldChar w:fldCharType="separate"/>
        </w:r>
        <w:r w:rsidR="00A2182B">
          <w:rPr>
            <w:webHidden/>
          </w:rPr>
          <w:t>74</w:t>
        </w:r>
        <w:r w:rsidR="00401F60">
          <w:rPr>
            <w:webHidden/>
          </w:rPr>
          <w:fldChar w:fldCharType="end"/>
        </w:r>
      </w:hyperlink>
    </w:p>
    <w:p w14:paraId="7C1674B1" w14:textId="56077148"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8" w:history="1">
        <w:r w:rsidR="00401F60" w:rsidRPr="001B07CD">
          <w:rPr>
            <w:rStyle w:val="Hyperlink"/>
            <w:lang w:val="en-US"/>
          </w:rPr>
          <w:t>Tabel 4.11 Nilai Prioritas Total</w:t>
        </w:r>
        <w:r w:rsidR="00401F60">
          <w:rPr>
            <w:webHidden/>
          </w:rPr>
          <w:tab/>
        </w:r>
        <w:r w:rsidR="00401F60">
          <w:rPr>
            <w:webHidden/>
          </w:rPr>
          <w:fldChar w:fldCharType="begin"/>
        </w:r>
        <w:r w:rsidR="00401F60">
          <w:rPr>
            <w:webHidden/>
          </w:rPr>
          <w:instrText xml:space="preserve"> PAGEREF _Toc15889958 \h </w:instrText>
        </w:r>
        <w:r w:rsidR="00401F60">
          <w:rPr>
            <w:webHidden/>
          </w:rPr>
        </w:r>
        <w:r w:rsidR="00401F60">
          <w:rPr>
            <w:webHidden/>
          </w:rPr>
          <w:fldChar w:fldCharType="separate"/>
        </w:r>
        <w:r w:rsidR="00A2182B">
          <w:rPr>
            <w:webHidden/>
          </w:rPr>
          <w:t>74</w:t>
        </w:r>
        <w:r w:rsidR="00401F60">
          <w:rPr>
            <w:webHidden/>
          </w:rPr>
          <w:fldChar w:fldCharType="end"/>
        </w:r>
      </w:hyperlink>
    </w:p>
    <w:p w14:paraId="0487AC9B" w14:textId="4E4B77CA"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59" w:history="1">
        <w:r w:rsidR="00401F60" w:rsidRPr="001B07CD">
          <w:rPr>
            <w:rStyle w:val="Hyperlink"/>
            <w:lang w:val="en-US"/>
          </w:rPr>
          <w:t>Tabel 4.12 Rekomendasi Prioritas Permasalahan</w:t>
        </w:r>
        <w:r w:rsidR="00401F60">
          <w:rPr>
            <w:webHidden/>
          </w:rPr>
          <w:tab/>
        </w:r>
        <w:r w:rsidR="00401F60">
          <w:rPr>
            <w:webHidden/>
          </w:rPr>
          <w:fldChar w:fldCharType="begin"/>
        </w:r>
        <w:r w:rsidR="00401F60">
          <w:rPr>
            <w:webHidden/>
          </w:rPr>
          <w:instrText xml:space="preserve"> PAGEREF _Toc15889959 \h </w:instrText>
        </w:r>
        <w:r w:rsidR="00401F60">
          <w:rPr>
            <w:webHidden/>
          </w:rPr>
        </w:r>
        <w:r w:rsidR="00401F60">
          <w:rPr>
            <w:webHidden/>
          </w:rPr>
          <w:fldChar w:fldCharType="separate"/>
        </w:r>
        <w:r w:rsidR="00A2182B">
          <w:rPr>
            <w:webHidden/>
          </w:rPr>
          <w:t>75</w:t>
        </w:r>
        <w:r w:rsidR="00401F60">
          <w:rPr>
            <w:webHidden/>
          </w:rPr>
          <w:fldChar w:fldCharType="end"/>
        </w:r>
      </w:hyperlink>
    </w:p>
    <w:p w14:paraId="63F564FD" w14:textId="5CB0E922" w:rsidR="00401F60" w:rsidRDefault="002726A4" w:rsidP="00401F60">
      <w:pPr>
        <w:pStyle w:val="TableofFigures"/>
        <w:tabs>
          <w:tab w:val="right" w:leader="dot" w:pos="7927"/>
        </w:tabs>
        <w:rPr>
          <w:rFonts w:asciiTheme="minorHAnsi" w:eastAsiaTheme="minorEastAsia" w:hAnsiTheme="minorHAnsi"/>
          <w:sz w:val="22"/>
          <w:lang w:val="en-US"/>
        </w:rPr>
      </w:pPr>
      <w:hyperlink w:anchor="_Toc15889960" w:history="1">
        <w:r w:rsidR="00401F60" w:rsidRPr="001B07CD">
          <w:rPr>
            <w:rStyle w:val="Hyperlink"/>
            <w:lang w:val="en-US"/>
          </w:rPr>
          <w:t xml:space="preserve">Tabel 4.13  Instrumen pengujian </w:t>
        </w:r>
        <w:r w:rsidR="00401F60" w:rsidRPr="001B07CD">
          <w:rPr>
            <w:rStyle w:val="Hyperlink"/>
            <w:i/>
            <w:lang w:val="en-US"/>
          </w:rPr>
          <w:t>black box testing</w:t>
        </w:r>
        <w:r w:rsidR="00401F60">
          <w:rPr>
            <w:webHidden/>
          </w:rPr>
          <w:tab/>
        </w:r>
        <w:r w:rsidR="00401F60">
          <w:rPr>
            <w:webHidden/>
          </w:rPr>
          <w:fldChar w:fldCharType="begin"/>
        </w:r>
        <w:r w:rsidR="00401F60">
          <w:rPr>
            <w:webHidden/>
          </w:rPr>
          <w:instrText xml:space="preserve"> PAGEREF _Toc15889960 \h </w:instrText>
        </w:r>
        <w:r w:rsidR="00401F60">
          <w:rPr>
            <w:webHidden/>
          </w:rPr>
        </w:r>
        <w:r w:rsidR="00401F60">
          <w:rPr>
            <w:webHidden/>
          </w:rPr>
          <w:fldChar w:fldCharType="separate"/>
        </w:r>
        <w:r w:rsidR="00A2182B">
          <w:rPr>
            <w:webHidden/>
          </w:rPr>
          <w:t>76</w:t>
        </w:r>
        <w:r w:rsidR="00401F60">
          <w:rPr>
            <w:webHidden/>
          </w:rPr>
          <w:fldChar w:fldCharType="end"/>
        </w:r>
      </w:hyperlink>
    </w:p>
    <w:p w14:paraId="2E23EFD2" w14:textId="1A4BA6E5" w:rsidR="00401F60" w:rsidRDefault="00401F60" w:rsidP="00401F60">
      <w:pPr>
        <w:spacing w:after="160" w:line="259" w:lineRule="auto"/>
        <w:jc w:val="left"/>
        <w:rPr>
          <w:lang w:val="en-US"/>
        </w:rPr>
      </w:pPr>
      <w:r>
        <w:rPr>
          <w:lang w:val="en-US"/>
        </w:rPr>
        <w:fldChar w:fldCharType="end"/>
      </w:r>
    </w:p>
    <w:p w14:paraId="634E50A4" w14:textId="77777777" w:rsidR="00401F60" w:rsidRDefault="00401F60">
      <w:pPr>
        <w:spacing w:after="160" w:line="259" w:lineRule="auto"/>
        <w:jc w:val="left"/>
        <w:rPr>
          <w:lang w:val="en-US"/>
        </w:rPr>
      </w:pPr>
      <w:r>
        <w:rPr>
          <w:lang w:val="en-US"/>
        </w:rPr>
        <w:br w:type="page"/>
      </w:r>
    </w:p>
    <w:p w14:paraId="718A6347" w14:textId="27D84035" w:rsidR="00AC1703" w:rsidRDefault="00882CF1" w:rsidP="00E94E66">
      <w:pPr>
        <w:pStyle w:val="Heading1"/>
        <w:rPr>
          <w:lang w:val="en-US"/>
        </w:rPr>
      </w:pPr>
      <w:bookmarkStart w:id="32" w:name="_Toc15919179"/>
      <w:r w:rsidRPr="003F534C">
        <w:lastRenderedPageBreak/>
        <w:t>DAFTAR</w:t>
      </w:r>
      <w:r>
        <w:rPr>
          <w:lang w:val="en-US"/>
        </w:rPr>
        <w:t xml:space="preserve"> GAMBAR</w:t>
      </w:r>
      <w:bookmarkEnd w:id="32"/>
    </w:p>
    <w:p w14:paraId="26878EB2" w14:textId="54BBC11C" w:rsidR="00627D31" w:rsidRDefault="00670E7C">
      <w:pPr>
        <w:pStyle w:val="TableofFigures"/>
        <w:tabs>
          <w:tab w:val="right" w:leader="dot" w:pos="7927"/>
        </w:tabs>
        <w:rPr>
          <w:rFonts w:asciiTheme="minorHAnsi" w:eastAsiaTheme="minorEastAsia" w:hAnsiTheme="minorHAnsi"/>
          <w:sz w:val="22"/>
          <w:lang w:val="en-US"/>
        </w:rPr>
      </w:pPr>
      <w:r>
        <w:rPr>
          <w:lang w:val="en-US"/>
        </w:rPr>
        <w:fldChar w:fldCharType="begin"/>
      </w:r>
      <w:r>
        <w:rPr>
          <w:lang w:val="en-US"/>
        </w:rPr>
        <w:instrText xml:space="preserve"> TOC \h \z \c "Gambar 2" </w:instrText>
      </w:r>
      <w:r>
        <w:rPr>
          <w:lang w:val="en-US"/>
        </w:rPr>
        <w:fldChar w:fldCharType="separate"/>
      </w:r>
      <w:hyperlink r:id="rId16" w:anchor="_Toc15849460" w:history="1">
        <w:r w:rsidR="00627D31" w:rsidRPr="00AE6F1C">
          <w:rPr>
            <w:rStyle w:val="Hyperlink"/>
            <w:lang w:val="en-US"/>
          </w:rPr>
          <w:t>Gambar 2.</w:t>
        </w:r>
        <w:r w:rsidR="00627D31" w:rsidRPr="00AE6F1C">
          <w:rPr>
            <w:rStyle w:val="Hyperlink"/>
          </w:rPr>
          <w:t>1</w:t>
        </w:r>
        <w:r w:rsidR="00627D31" w:rsidRPr="00AE6F1C">
          <w:rPr>
            <w:rStyle w:val="Hyperlink"/>
            <w:lang w:val="en-US"/>
          </w:rPr>
          <w:t xml:space="preserve"> Korelasi Penelitian Terdahulu</w:t>
        </w:r>
        <w:r w:rsidR="00627D31">
          <w:rPr>
            <w:webHidden/>
          </w:rPr>
          <w:tab/>
        </w:r>
        <w:r w:rsidR="00627D31">
          <w:rPr>
            <w:webHidden/>
          </w:rPr>
          <w:fldChar w:fldCharType="begin"/>
        </w:r>
        <w:r w:rsidR="00627D31">
          <w:rPr>
            <w:webHidden/>
          </w:rPr>
          <w:instrText xml:space="preserve"> PAGEREF _Toc15849460 \h </w:instrText>
        </w:r>
        <w:r w:rsidR="00627D31">
          <w:rPr>
            <w:webHidden/>
          </w:rPr>
        </w:r>
        <w:r w:rsidR="00627D31">
          <w:rPr>
            <w:webHidden/>
          </w:rPr>
          <w:fldChar w:fldCharType="separate"/>
        </w:r>
        <w:r w:rsidR="00A2182B">
          <w:rPr>
            <w:webHidden/>
          </w:rPr>
          <w:t>7</w:t>
        </w:r>
        <w:r w:rsidR="00627D31">
          <w:rPr>
            <w:webHidden/>
          </w:rPr>
          <w:fldChar w:fldCharType="end"/>
        </w:r>
      </w:hyperlink>
    </w:p>
    <w:p w14:paraId="5650D542" w14:textId="1D0D9CD5" w:rsidR="004E7133" w:rsidRDefault="002726A4" w:rsidP="00AF502A">
      <w:pPr>
        <w:pStyle w:val="TableofFigures"/>
        <w:tabs>
          <w:tab w:val="right" w:leader="dot" w:pos="7927"/>
        </w:tabs>
      </w:pPr>
      <w:hyperlink r:id="rId17" w:anchor="_Toc15849461" w:history="1">
        <w:r w:rsidR="00627D31" w:rsidRPr="00AE6F1C">
          <w:rPr>
            <w:rStyle w:val="Hyperlink"/>
          </w:rPr>
          <w:t>Gambar 2</w:t>
        </w:r>
        <w:r w:rsidR="00627D31" w:rsidRPr="00AE6F1C">
          <w:rPr>
            <w:rStyle w:val="Hyperlink"/>
            <w:lang w:val="en-US"/>
          </w:rPr>
          <w:t>.</w:t>
        </w:r>
        <w:r w:rsidR="00627D31" w:rsidRPr="00AE6F1C">
          <w:rPr>
            <w:rStyle w:val="Hyperlink"/>
          </w:rPr>
          <w:t>2</w:t>
        </w:r>
        <w:r w:rsidR="00627D31" w:rsidRPr="00601CC6">
          <w:rPr>
            <w:rStyle w:val="Hyperlink"/>
            <w:i/>
            <w:lang w:val="en-US"/>
          </w:rPr>
          <w:t xml:space="preserve"> Flow CodeIgniter</w:t>
        </w:r>
        <w:r w:rsidR="00627D31" w:rsidRPr="00AE6F1C">
          <w:rPr>
            <w:rStyle w:val="Hyperlink"/>
            <w:lang w:val="en-US"/>
          </w:rPr>
          <w:t xml:space="preserve"> (Daqiqil, 2011)</w:t>
        </w:r>
        <w:r w:rsidR="00627D31">
          <w:rPr>
            <w:webHidden/>
          </w:rPr>
          <w:tab/>
        </w:r>
        <w:r w:rsidR="00627D31">
          <w:rPr>
            <w:webHidden/>
          </w:rPr>
          <w:fldChar w:fldCharType="begin"/>
        </w:r>
        <w:r w:rsidR="00627D31">
          <w:rPr>
            <w:webHidden/>
          </w:rPr>
          <w:instrText xml:space="preserve"> PAGEREF _Toc15849461 \h </w:instrText>
        </w:r>
        <w:r w:rsidR="00627D31">
          <w:rPr>
            <w:webHidden/>
          </w:rPr>
        </w:r>
        <w:r w:rsidR="00627D31">
          <w:rPr>
            <w:webHidden/>
          </w:rPr>
          <w:fldChar w:fldCharType="separate"/>
        </w:r>
        <w:r w:rsidR="00A2182B">
          <w:rPr>
            <w:webHidden/>
          </w:rPr>
          <w:t>14</w:t>
        </w:r>
        <w:r w:rsidR="00627D31">
          <w:rPr>
            <w:webHidden/>
          </w:rPr>
          <w:fldChar w:fldCharType="end"/>
        </w:r>
      </w:hyperlink>
      <w:r w:rsidR="00670E7C">
        <w:rPr>
          <w:lang w:val="en-US"/>
        </w:rPr>
        <w:fldChar w:fldCharType="end"/>
      </w:r>
      <w:r w:rsidR="00670E7C">
        <w:rPr>
          <w:lang w:val="en-US"/>
        </w:rPr>
        <w:fldChar w:fldCharType="begin"/>
      </w:r>
      <w:r w:rsidR="00670E7C">
        <w:rPr>
          <w:lang w:val="en-US"/>
        </w:rPr>
        <w:instrText xml:space="preserve"> TOC \h \z \c "Gambar 3" </w:instrText>
      </w:r>
      <w:r w:rsidR="00670E7C">
        <w:rPr>
          <w:lang w:val="en-US"/>
        </w:rPr>
        <w:fldChar w:fldCharType="separate"/>
      </w:r>
    </w:p>
    <w:p w14:paraId="5191E1AC" w14:textId="5B1CB4EF" w:rsidR="001935F0" w:rsidRDefault="002726A4" w:rsidP="00AF502A">
      <w:pPr>
        <w:pStyle w:val="TableofFigures"/>
        <w:tabs>
          <w:tab w:val="right" w:leader="dot" w:pos="7927"/>
        </w:tabs>
      </w:pPr>
      <w:hyperlink w:anchor="_Toc15848010" w:history="1">
        <w:r w:rsidR="004E7133" w:rsidRPr="0030095C">
          <w:rPr>
            <w:rStyle w:val="Hyperlink"/>
            <w:lang w:val="en-US"/>
          </w:rPr>
          <w:t>Gambar 3.</w:t>
        </w:r>
        <w:r w:rsidR="004E7133" w:rsidRPr="0030095C">
          <w:rPr>
            <w:rStyle w:val="Hyperlink"/>
          </w:rPr>
          <w:t>1</w:t>
        </w:r>
        <w:r w:rsidR="004E7133" w:rsidRPr="0030095C">
          <w:rPr>
            <w:rStyle w:val="Hyperlink"/>
            <w:lang w:val="en-US"/>
          </w:rPr>
          <w:t xml:space="preserve"> Metodologi Penelitian</w:t>
        </w:r>
        <w:r w:rsidR="004E7133">
          <w:rPr>
            <w:webHidden/>
          </w:rPr>
          <w:tab/>
        </w:r>
        <w:r w:rsidR="004E7133">
          <w:rPr>
            <w:webHidden/>
          </w:rPr>
          <w:fldChar w:fldCharType="begin"/>
        </w:r>
        <w:r w:rsidR="004E7133">
          <w:rPr>
            <w:webHidden/>
          </w:rPr>
          <w:instrText xml:space="preserve"> PAGEREF _Toc15848010 \h </w:instrText>
        </w:r>
        <w:r w:rsidR="004E7133">
          <w:rPr>
            <w:webHidden/>
          </w:rPr>
        </w:r>
        <w:r w:rsidR="004E7133">
          <w:rPr>
            <w:webHidden/>
          </w:rPr>
          <w:fldChar w:fldCharType="separate"/>
        </w:r>
        <w:r w:rsidR="00A2182B">
          <w:rPr>
            <w:webHidden/>
          </w:rPr>
          <w:t>19</w:t>
        </w:r>
        <w:r w:rsidR="004E7133">
          <w:rPr>
            <w:webHidden/>
          </w:rPr>
          <w:fldChar w:fldCharType="end"/>
        </w:r>
      </w:hyperlink>
      <w:r w:rsidR="00670E7C">
        <w:rPr>
          <w:lang w:val="en-US"/>
        </w:rPr>
        <w:fldChar w:fldCharType="end"/>
      </w:r>
      <w:r w:rsidR="0061486C">
        <w:rPr>
          <w:lang w:val="en-US"/>
        </w:rPr>
        <w:fldChar w:fldCharType="begin"/>
      </w:r>
      <w:r w:rsidR="0061486C">
        <w:rPr>
          <w:lang w:val="en-US"/>
        </w:rPr>
        <w:instrText xml:space="preserve"> TOC \h \z \c "Gambar 4" </w:instrText>
      </w:r>
      <w:r w:rsidR="0061486C">
        <w:rPr>
          <w:lang w:val="en-US"/>
        </w:rPr>
        <w:fldChar w:fldCharType="separate"/>
      </w:r>
    </w:p>
    <w:p w14:paraId="57503663" w14:textId="3E18436D" w:rsidR="001935F0" w:rsidRDefault="002726A4">
      <w:pPr>
        <w:pStyle w:val="TableofFigures"/>
        <w:tabs>
          <w:tab w:val="right" w:leader="dot" w:pos="7927"/>
        </w:tabs>
        <w:rPr>
          <w:rFonts w:asciiTheme="minorHAnsi" w:eastAsiaTheme="minorEastAsia" w:hAnsiTheme="minorHAnsi"/>
          <w:sz w:val="22"/>
          <w:lang w:val="en-US"/>
        </w:rPr>
      </w:pPr>
      <w:hyperlink w:anchor="_Toc15889891" w:history="1">
        <w:r w:rsidR="001935F0" w:rsidRPr="00390D54">
          <w:rPr>
            <w:rStyle w:val="Hyperlink"/>
            <w:lang w:val="en-US"/>
          </w:rPr>
          <w:t>Gambar 4.1 Prosedur Tabungan Plus Investasi yang berlaku</w:t>
        </w:r>
        <w:r w:rsidR="001935F0">
          <w:rPr>
            <w:webHidden/>
          </w:rPr>
          <w:tab/>
        </w:r>
        <w:r w:rsidR="001935F0">
          <w:rPr>
            <w:webHidden/>
          </w:rPr>
          <w:fldChar w:fldCharType="begin"/>
        </w:r>
        <w:r w:rsidR="001935F0">
          <w:rPr>
            <w:webHidden/>
          </w:rPr>
          <w:instrText xml:space="preserve"> PAGEREF _Toc15889891 \h </w:instrText>
        </w:r>
        <w:r w:rsidR="001935F0">
          <w:rPr>
            <w:webHidden/>
          </w:rPr>
        </w:r>
        <w:r w:rsidR="001935F0">
          <w:rPr>
            <w:webHidden/>
          </w:rPr>
          <w:fldChar w:fldCharType="separate"/>
        </w:r>
        <w:r w:rsidR="00A2182B">
          <w:rPr>
            <w:webHidden/>
          </w:rPr>
          <w:t>24</w:t>
        </w:r>
        <w:r w:rsidR="001935F0">
          <w:rPr>
            <w:webHidden/>
          </w:rPr>
          <w:fldChar w:fldCharType="end"/>
        </w:r>
      </w:hyperlink>
    </w:p>
    <w:p w14:paraId="3B4366AE" w14:textId="719CC3B3" w:rsidR="001935F0" w:rsidRDefault="002726A4">
      <w:pPr>
        <w:pStyle w:val="TableofFigures"/>
        <w:tabs>
          <w:tab w:val="right" w:leader="dot" w:pos="7927"/>
        </w:tabs>
        <w:rPr>
          <w:rFonts w:asciiTheme="minorHAnsi" w:eastAsiaTheme="minorEastAsia" w:hAnsiTheme="minorHAnsi"/>
          <w:sz w:val="22"/>
          <w:lang w:val="en-US"/>
        </w:rPr>
      </w:pPr>
      <w:hyperlink w:anchor="_Toc15889892" w:history="1">
        <w:r w:rsidR="001935F0" w:rsidRPr="00390D54">
          <w:rPr>
            <w:rStyle w:val="Hyperlink"/>
            <w:lang w:val="en-US"/>
          </w:rPr>
          <w:t xml:space="preserve">Gambar 4.2 </w:t>
        </w:r>
        <w:r w:rsidR="001935F0" w:rsidRPr="00A93949">
          <w:rPr>
            <w:rStyle w:val="Hyperlink"/>
            <w:i/>
            <w:lang w:val="en-US"/>
          </w:rPr>
          <w:t xml:space="preserve">Use Case Diagram </w:t>
        </w:r>
        <w:r w:rsidR="001935F0" w:rsidRPr="00390D54">
          <w:rPr>
            <w:rStyle w:val="Hyperlink"/>
            <w:lang w:val="en-US"/>
          </w:rPr>
          <w:t>Warga</w:t>
        </w:r>
        <w:r w:rsidR="001935F0">
          <w:rPr>
            <w:webHidden/>
          </w:rPr>
          <w:tab/>
        </w:r>
        <w:r w:rsidR="001935F0">
          <w:rPr>
            <w:webHidden/>
          </w:rPr>
          <w:fldChar w:fldCharType="begin"/>
        </w:r>
        <w:r w:rsidR="001935F0">
          <w:rPr>
            <w:webHidden/>
          </w:rPr>
          <w:instrText xml:space="preserve"> PAGEREF _Toc15889892 \h </w:instrText>
        </w:r>
        <w:r w:rsidR="001935F0">
          <w:rPr>
            <w:webHidden/>
          </w:rPr>
        </w:r>
        <w:r w:rsidR="001935F0">
          <w:rPr>
            <w:webHidden/>
          </w:rPr>
          <w:fldChar w:fldCharType="separate"/>
        </w:r>
        <w:r w:rsidR="00A2182B">
          <w:rPr>
            <w:webHidden/>
          </w:rPr>
          <w:t>25</w:t>
        </w:r>
        <w:r w:rsidR="001935F0">
          <w:rPr>
            <w:webHidden/>
          </w:rPr>
          <w:fldChar w:fldCharType="end"/>
        </w:r>
      </w:hyperlink>
    </w:p>
    <w:p w14:paraId="23C6FE93" w14:textId="4F9DA329" w:rsidR="001935F0" w:rsidRDefault="002726A4">
      <w:pPr>
        <w:pStyle w:val="TableofFigures"/>
        <w:tabs>
          <w:tab w:val="right" w:leader="dot" w:pos="7927"/>
        </w:tabs>
        <w:rPr>
          <w:rFonts w:asciiTheme="minorHAnsi" w:eastAsiaTheme="minorEastAsia" w:hAnsiTheme="minorHAnsi"/>
          <w:sz w:val="22"/>
          <w:lang w:val="en-US"/>
        </w:rPr>
      </w:pPr>
      <w:hyperlink w:anchor="_Toc15889893" w:history="1">
        <w:r w:rsidR="001935F0" w:rsidRPr="00390D54">
          <w:rPr>
            <w:rStyle w:val="Hyperlink"/>
            <w:lang w:val="en-US"/>
          </w:rPr>
          <w:t xml:space="preserve">Gambar 4.3 </w:t>
        </w:r>
        <w:r w:rsidR="001935F0" w:rsidRPr="00A93949">
          <w:rPr>
            <w:rStyle w:val="Hyperlink"/>
            <w:i/>
            <w:lang w:val="en-US"/>
          </w:rPr>
          <w:t>Use Case Diagram</w:t>
        </w:r>
        <w:r w:rsidR="001935F0" w:rsidRPr="00390D54">
          <w:rPr>
            <w:rStyle w:val="Hyperlink"/>
            <w:lang w:val="en-US"/>
          </w:rPr>
          <w:t xml:space="preserve"> RT/RW</w:t>
        </w:r>
        <w:r w:rsidR="001935F0">
          <w:rPr>
            <w:webHidden/>
          </w:rPr>
          <w:tab/>
        </w:r>
        <w:r w:rsidR="001935F0">
          <w:rPr>
            <w:webHidden/>
          </w:rPr>
          <w:fldChar w:fldCharType="begin"/>
        </w:r>
        <w:r w:rsidR="001935F0">
          <w:rPr>
            <w:webHidden/>
          </w:rPr>
          <w:instrText xml:space="preserve"> PAGEREF _Toc15889893 \h </w:instrText>
        </w:r>
        <w:r w:rsidR="001935F0">
          <w:rPr>
            <w:webHidden/>
          </w:rPr>
        </w:r>
        <w:r w:rsidR="001935F0">
          <w:rPr>
            <w:webHidden/>
          </w:rPr>
          <w:fldChar w:fldCharType="separate"/>
        </w:r>
        <w:r w:rsidR="00A2182B">
          <w:rPr>
            <w:webHidden/>
          </w:rPr>
          <w:t>26</w:t>
        </w:r>
        <w:r w:rsidR="001935F0">
          <w:rPr>
            <w:webHidden/>
          </w:rPr>
          <w:fldChar w:fldCharType="end"/>
        </w:r>
      </w:hyperlink>
    </w:p>
    <w:p w14:paraId="24210D51" w14:textId="46CD7D37" w:rsidR="001935F0" w:rsidRDefault="002726A4">
      <w:pPr>
        <w:pStyle w:val="TableofFigures"/>
        <w:tabs>
          <w:tab w:val="right" w:leader="dot" w:pos="7927"/>
        </w:tabs>
        <w:rPr>
          <w:rFonts w:asciiTheme="minorHAnsi" w:eastAsiaTheme="minorEastAsia" w:hAnsiTheme="minorHAnsi"/>
          <w:sz w:val="22"/>
          <w:lang w:val="en-US"/>
        </w:rPr>
      </w:pPr>
      <w:hyperlink w:anchor="_Toc15889894" w:history="1">
        <w:r w:rsidR="001935F0" w:rsidRPr="00390D54">
          <w:rPr>
            <w:rStyle w:val="Hyperlink"/>
            <w:lang w:val="en-US"/>
          </w:rPr>
          <w:t xml:space="preserve">Gambar 4.4 </w:t>
        </w:r>
        <w:r w:rsidR="001935F0" w:rsidRPr="00390D54">
          <w:rPr>
            <w:rStyle w:val="Hyperlink"/>
            <w:i/>
            <w:lang w:val="en-US"/>
          </w:rPr>
          <w:t>Use Case Diagram</w:t>
        </w:r>
        <w:r w:rsidR="001935F0" w:rsidRPr="00390D54">
          <w:rPr>
            <w:rStyle w:val="Hyperlink"/>
            <w:lang w:val="en-US"/>
          </w:rPr>
          <w:t xml:space="preserve"> Kepala Desa</w:t>
        </w:r>
        <w:r w:rsidR="001935F0">
          <w:rPr>
            <w:webHidden/>
          </w:rPr>
          <w:tab/>
        </w:r>
        <w:r w:rsidR="001935F0">
          <w:rPr>
            <w:webHidden/>
          </w:rPr>
          <w:fldChar w:fldCharType="begin"/>
        </w:r>
        <w:r w:rsidR="001935F0">
          <w:rPr>
            <w:webHidden/>
          </w:rPr>
          <w:instrText xml:space="preserve"> PAGEREF _Toc15889894 \h </w:instrText>
        </w:r>
        <w:r w:rsidR="001935F0">
          <w:rPr>
            <w:webHidden/>
          </w:rPr>
        </w:r>
        <w:r w:rsidR="001935F0">
          <w:rPr>
            <w:webHidden/>
          </w:rPr>
          <w:fldChar w:fldCharType="separate"/>
        </w:r>
        <w:r w:rsidR="00A2182B">
          <w:rPr>
            <w:webHidden/>
          </w:rPr>
          <w:t>27</w:t>
        </w:r>
        <w:r w:rsidR="001935F0">
          <w:rPr>
            <w:webHidden/>
          </w:rPr>
          <w:fldChar w:fldCharType="end"/>
        </w:r>
      </w:hyperlink>
    </w:p>
    <w:p w14:paraId="2308B3F2" w14:textId="229ACD11" w:rsidR="001935F0" w:rsidRDefault="002726A4">
      <w:pPr>
        <w:pStyle w:val="TableofFigures"/>
        <w:tabs>
          <w:tab w:val="right" w:leader="dot" w:pos="7927"/>
        </w:tabs>
        <w:rPr>
          <w:rFonts w:asciiTheme="minorHAnsi" w:eastAsiaTheme="minorEastAsia" w:hAnsiTheme="minorHAnsi"/>
          <w:sz w:val="22"/>
          <w:lang w:val="en-US"/>
        </w:rPr>
      </w:pPr>
      <w:hyperlink w:anchor="_Toc15889895" w:history="1">
        <w:r w:rsidR="001935F0" w:rsidRPr="00390D54">
          <w:rPr>
            <w:rStyle w:val="Hyperlink"/>
            <w:lang w:val="en-US"/>
          </w:rPr>
          <w:t>Gambar 4.5</w:t>
        </w:r>
        <w:r w:rsidR="001935F0" w:rsidRPr="00AF195F">
          <w:rPr>
            <w:rStyle w:val="Hyperlink"/>
            <w:i/>
            <w:lang w:val="en-US"/>
          </w:rPr>
          <w:t xml:space="preserve"> Activity Diagram Login</w:t>
        </w:r>
        <w:r w:rsidR="001935F0">
          <w:rPr>
            <w:webHidden/>
          </w:rPr>
          <w:tab/>
        </w:r>
        <w:r w:rsidR="001935F0">
          <w:rPr>
            <w:webHidden/>
          </w:rPr>
          <w:fldChar w:fldCharType="begin"/>
        </w:r>
        <w:r w:rsidR="001935F0">
          <w:rPr>
            <w:webHidden/>
          </w:rPr>
          <w:instrText xml:space="preserve"> PAGEREF _Toc15889895 \h </w:instrText>
        </w:r>
        <w:r w:rsidR="001935F0">
          <w:rPr>
            <w:webHidden/>
          </w:rPr>
        </w:r>
        <w:r w:rsidR="001935F0">
          <w:rPr>
            <w:webHidden/>
          </w:rPr>
          <w:fldChar w:fldCharType="separate"/>
        </w:r>
        <w:r w:rsidR="00A2182B">
          <w:rPr>
            <w:webHidden/>
          </w:rPr>
          <w:t>28</w:t>
        </w:r>
        <w:r w:rsidR="001935F0">
          <w:rPr>
            <w:webHidden/>
          </w:rPr>
          <w:fldChar w:fldCharType="end"/>
        </w:r>
      </w:hyperlink>
    </w:p>
    <w:p w14:paraId="1FEC0463" w14:textId="1E2F4AD6" w:rsidR="001935F0" w:rsidRDefault="002726A4">
      <w:pPr>
        <w:pStyle w:val="TableofFigures"/>
        <w:tabs>
          <w:tab w:val="right" w:leader="dot" w:pos="7927"/>
        </w:tabs>
        <w:rPr>
          <w:rFonts w:asciiTheme="minorHAnsi" w:eastAsiaTheme="minorEastAsia" w:hAnsiTheme="minorHAnsi"/>
          <w:sz w:val="22"/>
          <w:lang w:val="en-US"/>
        </w:rPr>
      </w:pPr>
      <w:hyperlink w:anchor="_Toc15889896" w:history="1">
        <w:r w:rsidR="001935F0" w:rsidRPr="00390D54">
          <w:rPr>
            <w:rStyle w:val="Hyperlink"/>
            <w:lang w:val="en-US"/>
          </w:rPr>
          <w:t>Gambar 4.6</w:t>
        </w:r>
        <w:r w:rsidR="001935F0" w:rsidRPr="00AF195F">
          <w:rPr>
            <w:rStyle w:val="Hyperlink"/>
            <w:i/>
            <w:lang w:val="en-US"/>
          </w:rPr>
          <w:t xml:space="preserve"> Activity Diagram</w:t>
        </w:r>
        <w:r w:rsidR="001935F0" w:rsidRPr="00390D54">
          <w:rPr>
            <w:rStyle w:val="Hyperlink"/>
            <w:lang w:val="en-US"/>
          </w:rPr>
          <w:t xml:space="preserve"> Setoran</w:t>
        </w:r>
        <w:r w:rsidR="001935F0">
          <w:rPr>
            <w:webHidden/>
          </w:rPr>
          <w:tab/>
        </w:r>
        <w:r w:rsidR="001935F0">
          <w:rPr>
            <w:webHidden/>
          </w:rPr>
          <w:fldChar w:fldCharType="begin"/>
        </w:r>
        <w:r w:rsidR="001935F0">
          <w:rPr>
            <w:webHidden/>
          </w:rPr>
          <w:instrText xml:space="preserve"> PAGEREF _Toc15889896 \h </w:instrText>
        </w:r>
        <w:r w:rsidR="001935F0">
          <w:rPr>
            <w:webHidden/>
          </w:rPr>
        </w:r>
        <w:r w:rsidR="001935F0">
          <w:rPr>
            <w:webHidden/>
          </w:rPr>
          <w:fldChar w:fldCharType="separate"/>
        </w:r>
        <w:r w:rsidR="00A2182B">
          <w:rPr>
            <w:webHidden/>
          </w:rPr>
          <w:t>29</w:t>
        </w:r>
        <w:r w:rsidR="001935F0">
          <w:rPr>
            <w:webHidden/>
          </w:rPr>
          <w:fldChar w:fldCharType="end"/>
        </w:r>
      </w:hyperlink>
    </w:p>
    <w:p w14:paraId="3C7109A8" w14:textId="772829A9" w:rsidR="001935F0" w:rsidRDefault="002726A4">
      <w:pPr>
        <w:pStyle w:val="TableofFigures"/>
        <w:tabs>
          <w:tab w:val="right" w:leader="dot" w:pos="7927"/>
        </w:tabs>
        <w:rPr>
          <w:rFonts w:asciiTheme="minorHAnsi" w:eastAsiaTheme="minorEastAsia" w:hAnsiTheme="minorHAnsi"/>
          <w:sz w:val="22"/>
          <w:lang w:val="en-US"/>
        </w:rPr>
      </w:pPr>
      <w:hyperlink w:anchor="_Toc15889897" w:history="1">
        <w:r w:rsidR="001935F0" w:rsidRPr="00390D54">
          <w:rPr>
            <w:rStyle w:val="Hyperlink"/>
            <w:lang w:val="en-US"/>
          </w:rPr>
          <w:t xml:space="preserve">Gambar 4.7 </w:t>
        </w:r>
        <w:r w:rsidR="001935F0" w:rsidRPr="00AF195F">
          <w:rPr>
            <w:rStyle w:val="Hyperlink"/>
            <w:i/>
            <w:lang w:val="en-US"/>
          </w:rPr>
          <w:t>Activity Diagram</w:t>
        </w:r>
        <w:r w:rsidR="001935F0" w:rsidRPr="00390D54">
          <w:rPr>
            <w:rStyle w:val="Hyperlink"/>
            <w:lang w:val="en-US"/>
          </w:rPr>
          <w:t xml:space="preserve"> Kuesioner</w:t>
        </w:r>
        <w:r w:rsidR="001935F0">
          <w:rPr>
            <w:webHidden/>
          </w:rPr>
          <w:tab/>
        </w:r>
        <w:r w:rsidR="001935F0">
          <w:rPr>
            <w:webHidden/>
          </w:rPr>
          <w:fldChar w:fldCharType="begin"/>
        </w:r>
        <w:r w:rsidR="001935F0">
          <w:rPr>
            <w:webHidden/>
          </w:rPr>
          <w:instrText xml:space="preserve"> PAGEREF _Toc15889897 \h </w:instrText>
        </w:r>
        <w:r w:rsidR="001935F0">
          <w:rPr>
            <w:webHidden/>
          </w:rPr>
        </w:r>
        <w:r w:rsidR="001935F0">
          <w:rPr>
            <w:webHidden/>
          </w:rPr>
          <w:fldChar w:fldCharType="separate"/>
        </w:r>
        <w:r w:rsidR="00A2182B">
          <w:rPr>
            <w:webHidden/>
          </w:rPr>
          <w:t>30</w:t>
        </w:r>
        <w:r w:rsidR="001935F0">
          <w:rPr>
            <w:webHidden/>
          </w:rPr>
          <w:fldChar w:fldCharType="end"/>
        </w:r>
      </w:hyperlink>
    </w:p>
    <w:p w14:paraId="578C34A4" w14:textId="7440568D" w:rsidR="001935F0" w:rsidRDefault="002726A4">
      <w:pPr>
        <w:pStyle w:val="TableofFigures"/>
        <w:tabs>
          <w:tab w:val="right" w:leader="dot" w:pos="7927"/>
        </w:tabs>
        <w:rPr>
          <w:rFonts w:asciiTheme="minorHAnsi" w:eastAsiaTheme="minorEastAsia" w:hAnsiTheme="minorHAnsi"/>
          <w:sz w:val="22"/>
          <w:lang w:val="en-US"/>
        </w:rPr>
      </w:pPr>
      <w:hyperlink w:anchor="_Toc15889898" w:history="1">
        <w:r w:rsidR="001935F0" w:rsidRPr="00390D54">
          <w:rPr>
            <w:rStyle w:val="Hyperlink"/>
            <w:lang w:val="en-US"/>
          </w:rPr>
          <w:t xml:space="preserve">Gambar 4.8 </w:t>
        </w:r>
        <w:r w:rsidR="001935F0" w:rsidRPr="00AF195F">
          <w:rPr>
            <w:rStyle w:val="Hyperlink"/>
            <w:i/>
            <w:lang w:val="en-US"/>
          </w:rPr>
          <w:t>Activity Diagram</w:t>
        </w:r>
        <w:r w:rsidR="001935F0" w:rsidRPr="00390D54">
          <w:rPr>
            <w:rStyle w:val="Hyperlink"/>
            <w:lang w:val="en-US"/>
          </w:rPr>
          <w:t xml:space="preserve"> </w:t>
        </w:r>
        <w:r w:rsidR="001935F0" w:rsidRPr="00AF195F">
          <w:rPr>
            <w:rStyle w:val="Hyperlink"/>
            <w:i/>
            <w:lang w:val="en-US"/>
          </w:rPr>
          <w:t>Data</w:t>
        </w:r>
        <w:r w:rsidR="001935F0" w:rsidRPr="00390D54">
          <w:rPr>
            <w:rStyle w:val="Hyperlink"/>
            <w:lang w:val="en-US"/>
          </w:rPr>
          <w:t xml:space="preserve"> Setoran</w:t>
        </w:r>
        <w:r w:rsidR="001935F0">
          <w:rPr>
            <w:webHidden/>
          </w:rPr>
          <w:tab/>
        </w:r>
        <w:r w:rsidR="001935F0">
          <w:rPr>
            <w:webHidden/>
          </w:rPr>
          <w:fldChar w:fldCharType="begin"/>
        </w:r>
        <w:r w:rsidR="001935F0">
          <w:rPr>
            <w:webHidden/>
          </w:rPr>
          <w:instrText xml:space="preserve"> PAGEREF _Toc15889898 \h </w:instrText>
        </w:r>
        <w:r w:rsidR="001935F0">
          <w:rPr>
            <w:webHidden/>
          </w:rPr>
        </w:r>
        <w:r w:rsidR="001935F0">
          <w:rPr>
            <w:webHidden/>
          </w:rPr>
          <w:fldChar w:fldCharType="separate"/>
        </w:r>
        <w:r w:rsidR="00A2182B">
          <w:rPr>
            <w:webHidden/>
          </w:rPr>
          <w:t>31</w:t>
        </w:r>
        <w:r w:rsidR="001935F0">
          <w:rPr>
            <w:webHidden/>
          </w:rPr>
          <w:fldChar w:fldCharType="end"/>
        </w:r>
      </w:hyperlink>
    </w:p>
    <w:p w14:paraId="38CC63C6" w14:textId="74B029B1" w:rsidR="001935F0" w:rsidRDefault="002726A4">
      <w:pPr>
        <w:pStyle w:val="TableofFigures"/>
        <w:tabs>
          <w:tab w:val="right" w:leader="dot" w:pos="7927"/>
        </w:tabs>
        <w:rPr>
          <w:rFonts w:asciiTheme="minorHAnsi" w:eastAsiaTheme="minorEastAsia" w:hAnsiTheme="minorHAnsi"/>
          <w:sz w:val="22"/>
          <w:lang w:val="en-US"/>
        </w:rPr>
      </w:pPr>
      <w:hyperlink w:anchor="_Toc15889899" w:history="1">
        <w:r w:rsidR="001935F0" w:rsidRPr="00390D54">
          <w:rPr>
            <w:rStyle w:val="Hyperlink"/>
            <w:lang w:val="en-US"/>
          </w:rPr>
          <w:t xml:space="preserve">Gambar 4.9 </w:t>
        </w:r>
        <w:r w:rsidR="001935F0" w:rsidRPr="00AF195F">
          <w:rPr>
            <w:rStyle w:val="Hyperlink"/>
            <w:i/>
            <w:lang w:val="en-US"/>
          </w:rPr>
          <w:t>Activity Diagram Master</w:t>
        </w:r>
        <w:r w:rsidR="001935F0">
          <w:rPr>
            <w:webHidden/>
          </w:rPr>
          <w:tab/>
        </w:r>
        <w:r w:rsidR="001935F0">
          <w:rPr>
            <w:webHidden/>
          </w:rPr>
          <w:fldChar w:fldCharType="begin"/>
        </w:r>
        <w:r w:rsidR="001935F0">
          <w:rPr>
            <w:webHidden/>
          </w:rPr>
          <w:instrText xml:space="preserve"> PAGEREF _Toc15889899 \h </w:instrText>
        </w:r>
        <w:r w:rsidR="001935F0">
          <w:rPr>
            <w:webHidden/>
          </w:rPr>
        </w:r>
        <w:r w:rsidR="001935F0">
          <w:rPr>
            <w:webHidden/>
          </w:rPr>
          <w:fldChar w:fldCharType="separate"/>
        </w:r>
        <w:r w:rsidR="00A2182B">
          <w:rPr>
            <w:webHidden/>
          </w:rPr>
          <w:t>32</w:t>
        </w:r>
        <w:r w:rsidR="001935F0">
          <w:rPr>
            <w:webHidden/>
          </w:rPr>
          <w:fldChar w:fldCharType="end"/>
        </w:r>
      </w:hyperlink>
    </w:p>
    <w:p w14:paraId="141C87DC" w14:textId="1A7C1F9C" w:rsidR="001935F0" w:rsidRDefault="002726A4">
      <w:pPr>
        <w:pStyle w:val="TableofFigures"/>
        <w:tabs>
          <w:tab w:val="right" w:leader="dot" w:pos="7927"/>
        </w:tabs>
        <w:rPr>
          <w:rFonts w:asciiTheme="minorHAnsi" w:eastAsiaTheme="minorEastAsia" w:hAnsiTheme="minorHAnsi"/>
          <w:sz w:val="22"/>
          <w:lang w:val="en-US"/>
        </w:rPr>
      </w:pPr>
      <w:hyperlink w:anchor="_Toc15889900" w:history="1">
        <w:r w:rsidR="001935F0" w:rsidRPr="00390D54">
          <w:rPr>
            <w:rStyle w:val="Hyperlink"/>
            <w:lang w:val="en-US"/>
          </w:rPr>
          <w:t xml:space="preserve">Gambar 4.10 </w:t>
        </w:r>
        <w:r w:rsidR="001935F0" w:rsidRPr="00AF195F">
          <w:rPr>
            <w:rStyle w:val="Hyperlink"/>
            <w:i/>
            <w:lang w:val="en-US"/>
          </w:rPr>
          <w:t>Activity Diagram</w:t>
        </w:r>
        <w:r w:rsidR="001935F0" w:rsidRPr="00390D54">
          <w:rPr>
            <w:rStyle w:val="Hyperlink"/>
            <w:lang w:val="en-US"/>
          </w:rPr>
          <w:t xml:space="preserve"> Rekomendasi Prioritas</w:t>
        </w:r>
        <w:r w:rsidR="001935F0">
          <w:rPr>
            <w:webHidden/>
          </w:rPr>
          <w:tab/>
        </w:r>
        <w:r w:rsidR="001935F0">
          <w:rPr>
            <w:webHidden/>
          </w:rPr>
          <w:fldChar w:fldCharType="begin"/>
        </w:r>
        <w:r w:rsidR="001935F0">
          <w:rPr>
            <w:webHidden/>
          </w:rPr>
          <w:instrText xml:space="preserve"> PAGEREF _Toc15889900 \h </w:instrText>
        </w:r>
        <w:r w:rsidR="001935F0">
          <w:rPr>
            <w:webHidden/>
          </w:rPr>
        </w:r>
        <w:r w:rsidR="001935F0">
          <w:rPr>
            <w:webHidden/>
          </w:rPr>
          <w:fldChar w:fldCharType="separate"/>
        </w:r>
        <w:r w:rsidR="00A2182B">
          <w:rPr>
            <w:webHidden/>
          </w:rPr>
          <w:t>33</w:t>
        </w:r>
        <w:r w:rsidR="001935F0">
          <w:rPr>
            <w:webHidden/>
          </w:rPr>
          <w:fldChar w:fldCharType="end"/>
        </w:r>
      </w:hyperlink>
    </w:p>
    <w:p w14:paraId="2594D01A" w14:textId="633AAA6E" w:rsidR="001935F0" w:rsidRDefault="002726A4">
      <w:pPr>
        <w:pStyle w:val="TableofFigures"/>
        <w:tabs>
          <w:tab w:val="right" w:leader="dot" w:pos="7927"/>
        </w:tabs>
        <w:rPr>
          <w:rFonts w:asciiTheme="minorHAnsi" w:eastAsiaTheme="minorEastAsia" w:hAnsiTheme="minorHAnsi"/>
          <w:sz w:val="22"/>
          <w:lang w:val="en-US"/>
        </w:rPr>
      </w:pPr>
      <w:hyperlink w:anchor="_Toc15889901" w:history="1">
        <w:r w:rsidR="001935F0" w:rsidRPr="00390D54">
          <w:rPr>
            <w:rStyle w:val="Hyperlink"/>
            <w:lang w:val="en-US"/>
          </w:rPr>
          <w:t xml:space="preserve">Gambar 4.11 </w:t>
        </w:r>
        <w:r w:rsidR="001935F0" w:rsidRPr="00AF195F">
          <w:rPr>
            <w:rStyle w:val="Hyperlink"/>
            <w:i/>
            <w:lang w:val="en-US"/>
          </w:rPr>
          <w:t>Activity Diagram Logout</w:t>
        </w:r>
        <w:r w:rsidR="001935F0">
          <w:rPr>
            <w:webHidden/>
          </w:rPr>
          <w:tab/>
        </w:r>
        <w:r w:rsidR="001935F0">
          <w:rPr>
            <w:webHidden/>
          </w:rPr>
          <w:fldChar w:fldCharType="begin"/>
        </w:r>
        <w:r w:rsidR="001935F0">
          <w:rPr>
            <w:webHidden/>
          </w:rPr>
          <w:instrText xml:space="preserve"> PAGEREF _Toc15889901 \h </w:instrText>
        </w:r>
        <w:r w:rsidR="001935F0">
          <w:rPr>
            <w:webHidden/>
          </w:rPr>
        </w:r>
        <w:r w:rsidR="001935F0">
          <w:rPr>
            <w:webHidden/>
          </w:rPr>
          <w:fldChar w:fldCharType="separate"/>
        </w:r>
        <w:r w:rsidR="00A2182B">
          <w:rPr>
            <w:webHidden/>
          </w:rPr>
          <w:t>34</w:t>
        </w:r>
        <w:r w:rsidR="001935F0">
          <w:rPr>
            <w:webHidden/>
          </w:rPr>
          <w:fldChar w:fldCharType="end"/>
        </w:r>
      </w:hyperlink>
    </w:p>
    <w:p w14:paraId="59002C5E" w14:textId="5FF42EC5" w:rsidR="001935F0" w:rsidRDefault="002726A4">
      <w:pPr>
        <w:pStyle w:val="TableofFigures"/>
        <w:tabs>
          <w:tab w:val="right" w:leader="dot" w:pos="7927"/>
        </w:tabs>
        <w:rPr>
          <w:rFonts w:asciiTheme="minorHAnsi" w:eastAsiaTheme="minorEastAsia" w:hAnsiTheme="minorHAnsi"/>
          <w:sz w:val="22"/>
          <w:lang w:val="en-US"/>
        </w:rPr>
      </w:pPr>
      <w:hyperlink w:anchor="_Toc15889902" w:history="1">
        <w:r w:rsidR="001935F0" w:rsidRPr="00390D54">
          <w:rPr>
            <w:rStyle w:val="Hyperlink"/>
            <w:lang w:val="en-US"/>
          </w:rPr>
          <w:t>Gambar 4.12</w:t>
        </w:r>
        <w:r w:rsidR="001935F0" w:rsidRPr="00AF195F">
          <w:rPr>
            <w:rStyle w:val="Hyperlink"/>
            <w:i/>
            <w:lang w:val="en-US"/>
          </w:rPr>
          <w:t xml:space="preserve"> Sequence Diagram</w:t>
        </w:r>
        <w:r w:rsidR="001935F0" w:rsidRPr="00390D54">
          <w:rPr>
            <w:rStyle w:val="Hyperlink"/>
            <w:lang w:val="en-US"/>
          </w:rPr>
          <w:t xml:space="preserve"> Setoran RT/RW</w:t>
        </w:r>
        <w:r w:rsidR="001935F0">
          <w:rPr>
            <w:webHidden/>
          </w:rPr>
          <w:tab/>
        </w:r>
        <w:r w:rsidR="001935F0">
          <w:rPr>
            <w:webHidden/>
          </w:rPr>
          <w:fldChar w:fldCharType="begin"/>
        </w:r>
        <w:r w:rsidR="001935F0">
          <w:rPr>
            <w:webHidden/>
          </w:rPr>
          <w:instrText xml:space="preserve"> PAGEREF _Toc15889902 \h </w:instrText>
        </w:r>
        <w:r w:rsidR="001935F0">
          <w:rPr>
            <w:webHidden/>
          </w:rPr>
        </w:r>
        <w:r w:rsidR="001935F0">
          <w:rPr>
            <w:webHidden/>
          </w:rPr>
          <w:fldChar w:fldCharType="separate"/>
        </w:r>
        <w:r w:rsidR="00A2182B">
          <w:rPr>
            <w:webHidden/>
          </w:rPr>
          <w:t>35</w:t>
        </w:r>
        <w:r w:rsidR="001935F0">
          <w:rPr>
            <w:webHidden/>
          </w:rPr>
          <w:fldChar w:fldCharType="end"/>
        </w:r>
      </w:hyperlink>
    </w:p>
    <w:p w14:paraId="76B2F174" w14:textId="349C0DAF" w:rsidR="001935F0" w:rsidRDefault="002726A4">
      <w:pPr>
        <w:pStyle w:val="TableofFigures"/>
        <w:tabs>
          <w:tab w:val="right" w:leader="dot" w:pos="7927"/>
        </w:tabs>
        <w:rPr>
          <w:rFonts w:asciiTheme="minorHAnsi" w:eastAsiaTheme="minorEastAsia" w:hAnsiTheme="minorHAnsi"/>
          <w:sz w:val="22"/>
          <w:lang w:val="en-US"/>
        </w:rPr>
      </w:pPr>
      <w:hyperlink w:anchor="_Toc15889903" w:history="1">
        <w:r w:rsidR="001935F0" w:rsidRPr="00390D54">
          <w:rPr>
            <w:rStyle w:val="Hyperlink"/>
            <w:lang w:val="en-US"/>
          </w:rPr>
          <w:t xml:space="preserve">Gambar 4.13 </w:t>
        </w:r>
        <w:r w:rsidR="001935F0" w:rsidRPr="00AF195F">
          <w:rPr>
            <w:rStyle w:val="Hyperlink"/>
            <w:i/>
            <w:lang w:val="en-US"/>
          </w:rPr>
          <w:t>Sequence Diagram</w:t>
        </w:r>
        <w:r w:rsidR="001935F0" w:rsidRPr="00390D54">
          <w:rPr>
            <w:rStyle w:val="Hyperlink"/>
            <w:lang w:val="en-US"/>
          </w:rPr>
          <w:t xml:space="preserve"> Setoran Warga</w:t>
        </w:r>
        <w:r w:rsidR="001935F0">
          <w:rPr>
            <w:webHidden/>
          </w:rPr>
          <w:tab/>
        </w:r>
        <w:r w:rsidR="001935F0">
          <w:rPr>
            <w:webHidden/>
          </w:rPr>
          <w:fldChar w:fldCharType="begin"/>
        </w:r>
        <w:r w:rsidR="001935F0">
          <w:rPr>
            <w:webHidden/>
          </w:rPr>
          <w:instrText xml:space="preserve"> PAGEREF _Toc15889903 \h </w:instrText>
        </w:r>
        <w:r w:rsidR="001935F0">
          <w:rPr>
            <w:webHidden/>
          </w:rPr>
        </w:r>
        <w:r w:rsidR="001935F0">
          <w:rPr>
            <w:webHidden/>
          </w:rPr>
          <w:fldChar w:fldCharType="separate"/>
        </w:r>
        <w:r w:rsidR="00A2182B">
          <w:rPr>
            <w:webHidden/>
          </w:rPr>
          <w:t>36</w:t>
        </w:r>
        <w:r w:rsidR="001935F0">
          <w:rPr>
            <w:webHidden/>
          </w:rPr>
          <w:fldChar w:fldCharType="end"/>
        </w:r>
      </w:hyperlink>
    </w:p>
    <w:p w14:paraId="49E5F124" w14:textId="7AD2C09A" w:rsidR="001935F0" w:rsidRDefault="002726A4">
      <w:pPr>
        <w:pStyle w:val="TableofFigures"/>
        <w:tabs>
          <w:tab w:val="right" w:leader="dot" w:pos="7927"/>
        </w:tabs>
        <w:rPr>
          <w:rFonts w:asciiTheme="minorHAnsi" w:eastAsiaTheme="minorEastAsia" w:hAnsiTheme="minorHAnsi"/>
          <w:sz w:val="22"/>
          <w:lang w:val="en-US"/>
        </w:rPr>
      </w:pPr>
      <w:hyperlink w:anchor="_Toc15889904" w:history="1">
        <w:r w:rsidR="001935F0" w:rsidRPr="00390D54">
          <w:rPr>
            <w:rStyle w:val="Hyperlink"/>
            <w:lang w:val="en-US"/>
          </w:rPr>
          <w:t xml:space="preserve">Gambar 4.14 </w:t>
        </w:r>
        <w:r w:rsidR="001935F0" w:rsidRPr="00AF195F">
          <w:rPr>
            <w:rStyle w:val="Hyperlink"/>
            <w:i/>
            <w:lang w:val="en-US"/>
          </w:rPr>
          <w:t>Sequence Diagram</w:t>
        </w:r>
        <w:r w:rsidR="001935F0" w:rsidRPr="00390D54">
          <w:rPr>
            <w:rStyle w:val="Hyperlink"/>
            <w:lang w:val="en-US"/>
          </w:rPr>
          <w:t xml:space="preserve"> Kuesioner RT/RW</w:t>
        </w:r>
        <w:r w:rsidR="001935F0">
          <w:rPr>
            <w:webHidden/>
          </w:rPr>
          <w:tab/>
        </w:r>
        <w:r w:rsidR="001935F0">
          <w:rPr>
            <w:webHidden/>
          </w:rPr>
          <w:fldChar w:fldCharType="begin"/>
        </w:r>
        <w:r w:rsidR="001935F0">
          <w:rPr>
            <w:webHidden/>
          </w:rPr>
          <w:instrText xml:space="preserve"> PAGEREF _Toc15889904 \h </w:instrText>
        </w:r>
        <w:r w:rsidR="001935F0">
          <w:rPr>
            <w:webHidden/>
          </w:rPr>
        </w:r>
        <w:r w:rsidR="001935F0">
          <w:rPr>
            <w:webHidden/>
          </w:rPr>
          <w:fldChar w:fldCharType="separate"/>
        </w:r>
        <w:r w:rsidR="00A2182B">
          <w:rPr>
            <w:webHidden/>
          </w:rPr>
          <w:t>37</w:t>
        </w:r>
        <w:r w:rsidR="001935F0">
          <w:rPr>
            <w:webHidden/>
          </w:rPr>
          <w:fldChar w:fldCharType="end"/>
        </w:r>
      </w:hyperlink>
    </w:p>
    <w:p w14:paraId="1560D19D" w14:textId="173F4012" w:rsidR="001935F0" w:rsidRDefault="002726A4">
      <w:pPr>
        <w:pStyle w:val="TableofFigures"/>
        <w:tabs>
          <w:tab w:val="right" w:leader="dot" w:pos="7927"/>
        </w:tabs>
        <w:rPr>
          <w:rFonts w:asciiTheme="minorHAnsi" w:eastAsiaTheme="minorEastAsia" w:hAnsiTheme="minorHAnsi"/>
          <w:sz w:val="22"/>
          <w:lang w:val="en-US"/>
        </w:rPr>
      </w:pPr>
      <w:hyperlink w:anchor="_Toc15889905" w:history="1">
        <w:r w:rsidR="001935F0" w:rsidRPr="00390D54">
          <w:rPr>
            <w:rStyle w:val="Hyperlink"/>
            <w:lang w:val="en-US"/>
          </w:rPr>
          <w:t xml:space="preserve">Gambar 4.15 </w:t>
        </w:r>
        <w:r w:rsidR="001935F0" w:rsidRPr="00AF195F">
          <w:rPr>
            <w:rStyle w:val="Hyperlink"/>
            <w:i/>
            <w:lang w:val="en-US"/>
          </w:rPr>
          <w:t>Sequence Diagram</w:t>
        </w:r>
        <w:r w:rsidR="001935F0" w:rsidRPr="00390D54">
          <w:rPr>
            <w:rStyle w:val="Hyperlink"/>
            <w:lang w:val="en-US"/>
          </w:rPr>
          <w:t xml:space="preserve"> Kuesioner Warga</w:t>
        </w:r>
        <w:r w:rsidR="001935F0">
          <w:rPr>
            <w:webHidden/>
          </w:rPr>
          <w:tab/>
        </w:r>
        <w:r w:rsidR="001935F0">
          <w:rPr>
            <w:webHidden/>
          </w:rPr>
          <w:fldChar w:fldCharType="begin"/>
        </w:r>
        <w:r w:rsidR="001935F0">
          <w:rPr>
            <w:webHidden/>
          </w:rPr>
          <w:instrText xml:space="preserve"> PAGEREF _Toc15889905 \h </w:instrText>
        </w:r>
        <w:r w:rsidR="001935F0">
          <w:rPr>
            <w:webHidden/>
          </w:rPr>
        </w:r>
        <w:r w:rsidR="001935F0">
          <w:rPr>
            <w:webHidden/>
          </w:rPr>
          <w:fldChar w:fldCharType="separate"/>
        </w:r>
        <w:r w:rsidR="00A2182B">
          <w:rPr>
            <w:webHidden/>
          </w:rPr>
          <w:t>38</w:t>
        </w:r>
        <w:r w:rsidR="001935F0">
          <w:rPr>
            <w:webHidden/>
          </w:rPr>
          <w:fldChar w:fldCharType="end"/>
        </w:r>
      </w:hyperlink>
    </w:p>
    <w:p w14:paraId="3E563E37" w14:textId="6F75C4CD" w:rsidR="001935F0" w:rsidRDefault="002726A4">
      <w:pPr>
        <w:pStyle w:val="TableofFigures"/>
        <w:tabs>
          <w:tab w:val="right" w:leader="dot" w:pos="7927"/>
        </w:tabs>
        <w:rPr>
          <w:rFonts w:asciiTheme="minorHAnsi" w:eastAsiaTheme="minorEastAsia" w:hAnsiTheme="minorHAnsi"/>
          <w:sz w:val="22"/>
          <w:lang w:val="en-US"/>
        </w:rPr>
      </w:pPr>
      <w:hyperlink w:anchor="_Toc15889906" w:history="1">
        <w:r w:rsidR="001935F0" w:rsidRPr="00390D54">
          <w:rPr>
            <w:rStyle w:val="Hyperlink"/>
            <w:lang w:val="en-US"/>
          </w:rPr>
          <w:t xml:space="preserve">Gambar 4.16 </w:t>
        </w:r>
        <w:r w:rsidR="001935F0" w:rsidRPr="00AF195F">
          <w:rPr>
            <w:rStyle w:val="Hyperlink"/>
            <w:i/>
            <w:lang w:val="en-US"/>
          </w:rPr>
          <w:t xml:space="preserve">Sequence Diagram Data </w:t>
        </w:r>
        <w:r w:rsidR="001935F0" w:rsidRPr="00390D54">
          <w:rPr>
            <w:rStyle w:val="Hyperlink"/>
            <w:lang w:val="en-US"/>
          </w:rPr>
          <w:t>Setoran RT/RW</w:t>
        </w:r>
        <w:r w:rsidR="001935F0">
          <w:rPr>
            <w:webHidden/>
          </w:rPr>
          <w:tab/>
        </w:r>
        <w:r w:rsidR="001935F0">
          <w:rPr>
            <w:webHidden/>
          </w:rPr>
          <w:fldChar w:fldCharType="begin"/>
        </w:r>
        <w:r w:rsidR="001935F0">
          <w:rPr>
            <w:webHidden/>
          </w:rPr>
          <w:instrText xml:space="preserve"> PAGEREF _Toc15889906 \h </w:instrText>
        </w:r>
        <w:r w:rsidR="001935F0">
          <w:rPr>
            <w:webHidden/>
          </w:rPr>
        </w:r>
        <w:r w:rsidR="001935F0">
          <w:rPr>
            <w:webHidden/>
          </w:rPr>
          <w:fldChar w:fldCharType="separate"/>
        </w:r>
        <w:r w:rsidR="00A2182B">
          <w:rPr>
            <w:webHidden/>
          </w:rPr>
          <w:t>39</w:t>
        </w:r>
        <w:r w:rsidR="001935F0">
          <w:rPr>
            <w:webHidden/>
          </w:rPr>
          <w:fldChar w:fldCharType="end"/>
        </w:r>
      </w:hyperlink>
    </w:p>
    <w:p w14:paraId="0D9D9714" w14:textId="272A8A1E" w:rsidR="001935F0" w:rsidRDefault="002726A4">
      <w:pPr>
        <w:pStyle w:val="TableofFigures"/>
        <w:tabs>
          <w:tab w:val="right" w:leader="dot" w:pos="7927"/>
        </w:tabs>
        <w:rPr>
          <w:rFonts w:asciiTheme="minorHAnsi" w:eastAsiaTheme="minorEastAsia" w:hAnsiTheme="minorHAnsi"/>
          <w:sz w:val="22"/>
          <w:lang w:val="en-US"/>
        </w:rPr>
      </w:pPr>
      <w:hyperlink w:anchor="_Toc15889907" w:history="1">
        <w:r w:rsidR="001935F0" w:rsidRPr="00390D54">
          <w:rPr>
            <w:rStyle w:val="Hyperlink"/>
            <w:lang w:val="en-US"/>
          </w:rPr>
          <w:t xml:space="preserve">Gambar 4.17 </w:t>
        </w:r>
        <w:r w:rsidR="001935F0" w:rsidRPr="00AF195F">
          <w:rPr>
            <w:rStyle w:val="Hyperlink"/>
            <w:i/>
            <w:lang w:val="en-US"/>
          </w:rPr>
          <w:t>Sequence Diagram Data</w:t>
        </w:r>
        <w:r w:rsidR="001935F0" w:rsidRPr="00390D54">
          <w:rPr>
            <w:rStyle w:val="Hyperlink"/>
            <w:lang w:val="en-US"/>
          </w:rPr>
          <w:t xml:space="preserve"> Setoran Kepala Desa</w:t>
        </w:r>
        <w:r w:rsidR="001935F0">
          <w:rPr>
            <w:webHidden/>
          </w:rPr>
          <w:tab/>
        </w:r>
        <w:r w:rsidR="001935F0">
          <w:rPr>
            <w:webHidden/>
          </w:rPr>
          <w:fldChar w:fldCharType="begin"/>
        </w:r>
        <w:r w:rsidR="001935F0">
          <w:rPr>
            <w:webHidden/>
          </w:rPr>
          <w:instrText xml:space="preserve"> PAGEREF _Toc15889907 \h </w:instrText>
        </w:r>
        <w:r w:rsidR="001935F0">
          <w:rPr>
            <w:webHidden/>
          </w:rPr>
        </w:r>
        <w:r w:rsidR="001935F0">
          <w:rPr>
            <w:webHidden/>
          </w:rPr>
          <w:fldChar w:fldCharType="separate"/>
        </w:r>
        <w:r w:rsidR="00A2182B">
          <w:rPr>
            <w:webHidden/>
          </w:rPr>
          <w:t>40</w:t>
        </w:r>
        <w:r w:rsidR="001935F0">
          <w:rPr>
            <w:webHidden/>
          </w:rPr>
          <w:fldChar w:fldCharType="end"/>
        </w:r>
      </w:hyperlink>
    </w:p>
    <w:p w14:paraId="71B99E99" w14:textId="1C67D48A" w:rsidR="001935F0" w:rsidRDefault="002726A4">
      <w:pPr>
        <w:pStyle w:val="TableofFigures"/>
        <w:tabs>
          <w:tab w:val="right" w:leader="dot" w:pos="7927"/>
        </w:tabs>
        <w:rPr>
          <w:rFonts w:asciiTheme="minorHAnsi" w:eastAsiaTheme="minorEastAsia" w:hAnsiTheme="minorHAnsi"/>
          <w:sz w:val="22"/>
          <w:lang w:val="en-US"/>
        </w:rPr>
      </w:pPr>
      <w:hyperlink w:anchor="_Toc15889908" w:history="1">
        <w:r w:rsidR="001935F0" w:rsidRPr="00390D54">
          <w:rPr>
            <w:rStyle w:val="Hyperlink"/>
            <w:lang w:val="en-US"/>
          </w:rPr>
          <w:t xml:space="preserve">Gambar 4.18 </w:t>
        </w:r>
        <w:r w:rsidR="001935F0" w:rsidRPr="00AF195F">
          <w:rPr>
            <w:rStyle w:val="Hyperlink"/>
            <w:i/>
            <w:lang w:val="en-US"/>
          </w:rPr>
          <w:t>Sequence Diagram Master</w:t>
        </w:r>
        <w:r w:rsidR="001935F0" w:rsidRPr="00390D54">
          <w:rPr>
            <w:rStyle w:val="Hyperlink"/>
            <w:lang w:val="en-US"/>
          </w:rPr>
          <w:t xml:space="preserve"> RT/RW</w:t>
        </w:r>
        <w:r w:rsidR="001935F0">
          <w:rPr>
            <w:webHidden/>
          </w:rPr>
          <w:tab/>
        </w:r>
        <w:r w:rsidR="001935F0">
          <w:rPr>
            <w:webHidden/>
          </w:rPr>
          <w:fldChar w:fldCharType="begin"/>
        </w:r>
        <w:r w:rsidR="001935F0">
          <w:rPr>
            <w:webHidden/>
          </w:rPr>
          <w:instrText xml:space="preserve"> PAGEREF _Toc15889908 \h </w:instrText>
        </w:r>
        <w:r w:rsidR="001935F0">
          <w:rPr>
            <w:webHidden/>
          </w:rPr>
        </w:r>
        <w:r w:rsidR="001935F0">
          <w:rPr>
            <w:webHidden/>
          </w:rPr>
          <w:fldChar w:fldCharType="separate"/>
        </w:r>
        <w:r w:rsidR="00A2182B">
          <w:rPr>
            <w:webHidden/>
          </w:rPr>
          <w:t>41</w:t>
        </w:r>
        <w:r w:rsidR="001935F0">
          <w:rPr>
            <w:webHidden/>
          </w:rPr>
          <w:fldChar w:fldCharType="end"/>
        </w:r>
      </w:hyperlink>
    </w:p>
    <w:p w14:paraId="79064698" w14:textId="0F7C97C4" w:rsidR="001935F0" w:rsidRDefault="002726A4">
      <w:pPr>
        <w:pStyle w:val="TableofFigures"/>
        <w:tabs>
          <w:tab w:val="right" w:leader="dot" w:pos="7927"/>
        </w:tabs>
        <w:rPr>
          <w:rFonts w:asciiTheme="minorHAnsi" w:eastAsiaTheme="minorEastAsia" w:hAnsiTheme="minorHAnsi"/>
          <w:sz w:val="22"/>
          <w:lang w:val="en-US"/>
        </w:rPr>
      </w:pPr>
      <w:hyperlink w:anchor="_Toc15889909" w:history="1">
        <w:r w:rsidR="001935F0" w:rsidRPr="00390D54">
          <w:rPr>
            <w:rStyle w:val="Hyperlink"/>
            <w:lang w:val="en-US"/>
          </w:rPr>
          <w:t>Gambar 4.19</w:t>
        </w:r>
        <w:r w:rsidR="001935F0" w:rsidRPr="00AF195F">
          <w:rPr>
            <w:rStyle w:val="Hyperlink"/>
            <w:i/>
            <w:lang w:val="en-US"/>
          </w:rPr>
          <w:t xml:space="preserve"> Sequence Diagram</w:t>
        </w:r>
        <w:r w:rsidR="001935F0" w:rsidRPr="00390D54">
          <w:rPr>
            <w:rStyle w:val="Hyperlink"/>
            <w:lang w:val="en-US"/>
          </w:rPr>
          <w:t xml:space="preserve"> Rekomendasi Prioritas RT/RW</w:t>
        </w:r>
        <w:r w:rsidR="001935F0">
          <w:rPr>
            <w:webHidden/>
          </w:rPr>
          <w:tab/>
        </w:r>
        <w:r w:rsidR="001935F0">
          <w:rPr>
            <w:webHidden/>
          </w:rPr>
          <w:fldChar w:fldCharType="begin"/>
        </w:r>
        <w:r w:rsidR="001935F0">
          <w:rPr>
            <w:webHidden/>
          </w:rPr>
          <w:instrText xml:space="preserve"> PAGEREF _Toc15889909 \h </w:instrText>
        </w:r>
        <w:r w:rsidR="001935F0">
          <w:rPr>
            <w:webHidden/>
          </w:rPr>
        </w:r>
        <w:r w:rsidR="001935F0">
          <w:rPr>
            <w:webHidden/>
          </w:rPr>
          <w:fldChar w:fldCharType="separate"/>
        </w:r>
        <w:r w:rsidR="00A2182B">
          <w:rPr>
            <w:webHidden/>
          </w:rPr>
          <w:t>42</w:t>
        </w:r>
        <w:r w:rsidR="001935F0">
          <w:rPr>
            <w:webHidden/>
          </w:rPr>
          <w:fldChar w:fldCharType="end"/>
        </w:r>
      </w:hyperlink>
    </w:p>
    <w:p w14:paraId="00CF2E88" w14:textId="042FABFC" w:rsidR="001935F0" w:rsidRDefault="002726A4">
      <w:pPr>
        <w:pStyle w:val="TableofFigures"/>
        <w:tabs>
          <w:tab w:val="right" w:leader="dot" w:pos="7927"/>
        </w:tabs>
        <w:rPr>
          <w:rFonts w:asciiTheme="minorHAnsi" w:eastAsiaTheme="minorEastAsia" w:hAnsiTheme="minorHAnsi"/>
          <w:sz w:val="22"/>
          <w:lang w:val="en-US"/>
        </w:rPr>
      </w:pPr>
      <w:hyperlink w:anchor="_Toc15889910" w:history="1">
        <w:r w:rsidR="001935F0" w:rsidRPr="00390D54">
          <w:rPr>
            <w:rStyle w:val="Hyperlink"/>
            <w:lang w:val="en-US"/>
          </w:rPr>
          <w:t>Gambar 4.20</w:t>
        </w:r>
        <w:r w:rsidR="001935F0" w:rsidRPr="00AF195F">
          <w:rPr>
            <w:rStyle w:val="Hyperlink"/>
            <w:i/>
            <w:lang w:val="en-US"/>
          </w:rPr>
          <w:t xml:space="preserve"> Sequence Diagram</w:t>
        </w:r>
        <w:r w:rsidR="001935F0" w:rsidRPr="00390D54">
          <w:rPr>
            <w:rStyle w:val="Hyperlink"/>
            <w:lang w:val="en-US"/>
          </w:rPr>
          <w:t xml:space="preserve"> Rekomendasi Prioritas Warga</w:t>
        </w:r>
        <w:r w:rsidR="001935F0">
          <w:rPr>
            <w:webHidden/>
          </w:rPr>
          <w:tab/>
        </w:r>
        <w:r w:rsidR="001935F0">
          <w:rPr>
            <w:webHidden/>
          </w:rPr>
          <w:fldChar w:fldCharType="begin"/>
        </w:r>
        <w:r w:rsidR="001935F0">
          <w:rPr>
            <w:webHidden/>
          </w:rPr>
          <w:instrText xml:space="preserve"> PAGEREF _Toc15889910 \h </w:instrText>
        </w:r>
        <w:r w:rsidR="001935F0">
          <w:rPr>
            <w:webHidden/>
          </w:rPr>
        </w:r>
        <w:r w:rsidR="001935F0">
          <w:rPr>
            <w:webHidden/>
          </w:rPr>
          <w:fldChar w:fldCharType="separate"/>
        </w:r>
        <w:r w:rsidR="00A2182B">
          <w:rPr>
            <w:webHidden/>
          </w:rPr>
          <w:t>43</w:t>
        </w:r>
        <w:r w:rsidR="001935F0">
          <w:rPr>
            <w:webHidden/>
          </w:rPr>
          <w:fldChar w:fldCharType="end"/>
        </w:r>
      </w:hyperlink>
    </w:p>
    <w:p w14:paraId="2738CDE2" w14:textId="07FBA9E7" w:rsidR="001935F0" w:rsidRDefault="002726A4">
      <w:pPr>
        <w:pStyle w:val="TableofFigures"/>
        <w:tabs>
          <w:tab w:val="right" w:leader="dot" w:pos="7927"/>
        </w:tabs>
        <w:rPr>
          <w:rFonts w:asciiTheme="minorHAnsi" w:eastAsiaTheme="minorEastAsia" w:hAnsiTheme="minorHAnsi"/>
          <w:sz w:val="22"/>
          <w:lang w:val="en-US"/>
        </w:rPr>
      </w:pPr>
      <w:hyperlink w:anchor="_Toc15889911" w:history="1">
        <w:r w:rsidR="001935F0" w:rsidRPr="00390D54">
          <w:rPr>
            <w:rStyle w:val="Hyperlink"/>
            <w:lang w:val="en-US"/>
          </w:rPr>
          <w:t xml:space="preserve">Gambar 4.21 </w:t>
        </w:r>
        <w:r w:rsidR="001935F0" w:rsidRPr="00AF195F">
          <w:rPr>
            <w:rStyle w:val="Hyperlink"/>
            <w:i/>
            <w:lang w:val="en-US"/>
          </w:rPr>
          <w:t>Sequence Diagram</w:t>
        </w:r>
        <w:r w:rsidR="001935F0" w:rsidRPr="00390D54">
          <w:rPr>
            <w:rStyle w:val="Hyperlink"/>
            <w:lang w:val="en-US"/>
          </w:rPr>
          <w:t xml:space="preserve"> Rekomendasi Prioritas Kepala Desa</w:t>
        </w:r>
        <w:r w:rsidR="001935F0">
          <w:rPr>
            <w:webHidden/>
          </w:rPr>
          <w:tab/>
        </w:r>
        <w:r w:rsidR="001935F0">
          <w:rPr>
            <w:webHidden/>
          </w:rPr>
          <w:fldChar w:fldCharType="begin"/>
        </w:r>
        <w:r w:rsidR="001935F0">
          <w:rPr>
            <w:webHidden/>
          </w:rPr>
          <w:instrText xml:space="preserve"> PAGEREF _Toc15889911 \h </w:instrText>
        </w:r>
        <w:r w:rsidR="001935F0">
          <w:rPr>
            <w:webHidden/>
          </w:rPr>
        </w:r>
        <w:r w:rsidR="001935F0">
          <w:rPr>
            <w:webHidden/>
          </w:rPr>
          <w:fldChar w:fldCharType="separate"/>
        </w:r>
        <w:r w:rsidR="00A2182B">
          <w:rPr>
            <w:webHidden/>
          </w:rPr>
          <w:t>44</w:t>
        </w:r>
        <w:r w:rsidR="001935F0">
          <w:rPr>
            <w:webHidden/>
          </w:rPr>
          <w:fldChar w:fldCharType="end"/>
        </w:r>
      </w:hyperlink>
    </w:p>
    <w:p w14:paraId="493F0C9A" w14:textId="269B4A4A" w:rsidR="001935F0" w:rsidRDefault="002726A4">
      <w:pPr>
        <w:pStyle w:val="TableofFigures"/>
        <w:tabs>
          <w:tab w:val="right" w:leader="dot" w:pos="7927"/>
        </w:tabs>
        <w:rPr>
          <w:rFonts w:asciiTheme="minorHAnsi" w:eastAsiaTheme="minorEastAsia" w:hAnsiTheme="minorHAnsi"/>
          <w:sz w:val="22"/>
          <w:lang w:val="en-US"/>
        </w:rPr>
      </w:pPr>
      <w:hyperlink w:anchor="_Toc15889912" w:history="1">
        <w:r w:rsidR="001935F0" w:rsidRPr="00390D54">
          <w:rPr>
            <w:rStyle w:val="Hyperlink"/>
            <w:lang w:val="en-US"/>
          </w:rPr>
          <w:t xml:space="preserve">Gambar 4.22 </w:t>
        </w:r>
        <w:r w:rsidR="001935F0" w:rsidRPr="00AF195F">
          <w:rPr>
            <w:rStyle w:val="Hyperlink"/>
            <w:i/>
            <w:lang w:val="en-US"/>
          </w:rPr>
          <w:t>Sequence Diagram</w:t>
        </w:r>
        <w:r w:rsidR="001935F0" w:rsidRPr="00390D54">
          <w:rPr>
            <w:rStyle w:val="Hyperlink"/>
            <w:lang w:val="en-US"/>
          </w:rPr>
          <w:t xml:space="preserve"> </w:t>
        </w:r>
        <w:r w:rsidR="001935F0" w:rsidRPr="00AF195F">
          <w:rPr>
            <w:rStyle w:val="Hyperlink"/>
            <w:i/>
            <w:lang w:val="en-US"/>
          </w:rPr>
          <w:t>Logout</w:t>
        </w:r>
        <w:r w:rsidR="001935F0" w:rsidRPr="00390D54">
          <w:rPr>
            <w:rStyle w:val="Hyperlink"/>
            <w:lang w:val="en-US"/>
          </w:rPr>
          <w:t xml:space="preserve"> RT/RW</w:t>
        </w:r>
        <w:r w:rsidR="001935F0">
          <w:rPr>
            <w:webHidden/>
          </w:rPr>
          <w:tab/>
        </w:r>
        <w:r w:rsidR="001935F0">
          <w:rPr>
            <w:webHidden/>
          </w:rPr>
          <w:fldChar w:fldCharType="begin"/>
        </w:r>
        <w:r w:rsidR="001935F0">
          <w:rPr>
            <w:webHidden/>
          </w:rPr>
          <w:instrText xml:space="preserve"> PAGEREF _Toc15889912 \h </w:instrText>
        </w:r>
        <w:r w:rsidR="001935F0">
          <w:rPr>
            <w:webHidden/>
          </w:rPr>
        </w:r>
        <w:r w:rsidR="001935F0">
          <w:rPr>
            <w:webHidden/>
          </w:rPr>
          <w:fldChar w:fldCharType="separate"/>
        </w:r>
        <w:r w:rsidR="00A2182B">
          <w:rPr>
            <w:webHidden/>
          </w:rPr>
          <w:t>45</w:t>
        </w:r>
        <w:r w:rsidR="001935F0">
          <w:rPr>
            <w:webHidden/>
          </w:rPr>
          <w:fldChar w:fldCharType="end"/>
        </w:r>
      </w:hyperlink>
    </w:p>
    <w:p w14:paraId="12D34973" w14:textId="2B3DBE10" w:rsidR="001935F0" w:rsidRDefault="002726A4">
      <w:pPr>
        <w:pStyle w:val="TableofFigures"/>
        <w:tabs>
          <w:tab w:val="right" w:leader="dot" w:pos="7927"/>
        </w:tabs>
        <w:rPr>
          <w:rFonts w:asciiTheme="minorHAnsi" w:eastAsiaTheme="minorEastAsia" w:hAnsiTheme="minorHAnsi"/>
          <w:sz w:val="22"/>
          <w:lang w:val="en-US"/>
        </w:rPr>
      </w:pPr>
      <w:hyperlink w:anchor="_Toc15889913" w:history="1">
        <w:r w:rsidR="001935F0" w:rsidRPr="00390D54">
          <w:rPr>
            <w:rStyle w:val="Hyperlink"/>
            <w:lang w:val="en-US"/>
          </w:rPr>
          <w:t xml:space="preserve">Gambar 4.23 </w:t>
        </w:r>
        <w:r w:rsidR="001935F0" w:rsidRPr="00AF195F">
          <w:rPr>
            <w:rStyle w:val="Hyperlink"/>
            <w:i/>
            <w:lang w:val="en-US"/>
          </w:rPr>
          <w:t xml:space="preserve">Sequence Diagram Logout </w:t>
        </w:r>
        <w:r w:rsidR="001935F0" w:rsidRPr="00390D54">
          <w:rPr>
            <w:rStyle w:val="Hyperlink"/>
            <w:lang w:val="en-US"/>
          </w:rPr>
          <w:t>Warga</w:t>
        </w:r>
        <w:r w:rsidR="001935F0">
          <w:rPr>
            <w:webHidden/>
          </w:rPr>
          <w:tab/>
        </w:r>
        <w:r w:rsidR="001935F0">
          <w:rPr>
            <w:webHidden/>
          </w:rPr>
          <w:fldChar w:fldCharType="begin"/>
        </w:r>
        <w:r w:rsidR="001935F0">
          <w:rPr>
            <w:webHidden/>
          </w:rPr>
          <w:instrText xml:space="preserve"> PAGEREF _Toc15889913 \h </w:instrText>
        </w:r>
        <w:r w:rsidR="001935F0">
          <w:rPr>
            <w:webHidden/>
          </w:rPr>
        </w:r>
        <w:r w:rsidR="001935F0">
          <w:rPr>
            <w:webHidden/>
          </w:rPr>
          <w:fldChar w:fldCharType="separate"/>
        </w:r>
        <w:r w:rsidR="00A2182B">
          <w:rPr>
            <w:webHidden/>
          </w:rPr>
          <w:t>46</w:t>
        </w:r>
        <w:r w:rsidR="001935F0">
          <w:rPr>
            <w:webHidden/>
          </w:rPr>
          <w:fldChar w:fldCharType="end"/>
        </w:r>
      </w:hyperlink>
    </w:p>
    <w:p w14:paraId="4EB5864F" w14:textId="7B93A2D0" w:rsidR="001935F0" w:rsidRDefault="002726A4">
      <w:pPr>
        <w:pStyle w:val="TableofFigures"/>
        <w:tabs>
          <w:tab w:val="right" w:leader="dot" w:pos="7927"/>
        </w:tabs>
        <w:rPr>
          <w:rFonts w:asciiTheme="minorHAnsi" w:eastAsiaTheme="minorEastAsia" w:hAnsiTheme="minorHAnsi"/>
          <w:sz w:val="22"/>
          <w:lang w:val="en-US"/>
        </w:rPr>
      </w:pPr>
      <w:hyperlink w:anchor="_Toc15889914" w:history="1">
        <w:r w:rsidR="001935F0" w:rsidRPr="00390D54">
          <w:rPr>
            <w:rStyle w:val="Hyperlink"/>
            <w:lang w:val="en-US"/>
          </w:rPr>
          <w:t xml:space="preserve">Gambar 4.24 </w:t>
        </w:r>
        <w:r w:rsidR="001935F0" w:rsidRPr="00AF195F">
          <w:rPr>
            <w:rStyle w:val="Hyperlink"/>
            <w:i/>
            <w:lang w:val="en-US"/>
          </w:rPr>
          <w:t>Sequence Diagram Logout</w:t>
        </w:r>
        <w:r w:rsidR="001935F0" w:rsidRPr="00390D54">
          <w:rPr>
            <w:rStyle w:val="Hyperlink"/>
            <w:lang w:val="en-US"/>
          </w:rPr>
          <w:t xml:space="preserve"> Kepala Desa</w:t>
        </w:r>
        <w:r w:rsidR="001935F0">
          <w:rPr>
            <w:webHidden/>
          </w:rPr>
          <w:tab/>
        </w:r>
        <w:r w:rsidR="001935F0">
          <w:rPr>
            <w:webHidden/>
          </w:rPr>
          <w:fldChar w:fldCharType="begin"/>
        </w:r>
        <w:r w:rsidR="001935F0">
          <w:rPr>
            <w:webHidden/>
          </w:rPr>
          <w:instrText xml:space="preserve"> PAGEREF _Toc15889914 \h </w:instrText>
        </w:r>
        <w:r w:rsidR="001935F0">
          <w:rPr>
            <w:webHidden/>
          </w:rPr>
        </w:r>
        <w:r w:rsidR="001935F0">
          <w:rPr>
            <w:webHidden/>
          </w:rPr>
          <w:fldChar w:fldCharType="separate"/>
        </w:r>
        <w:r w:rsidR="00A2182B">
          <w:rPr>
            <w:webHidden/>
          </w:rPr>
          <w:t>47</w:t>
        </w:r>
        <w:r w:rsidR="001935F0">
          <w:rPr>
            <w:webHidden/>
          </w:rPr>
          <w:fldChar w:fldCharType="end"/>
        </w:r>
      </w:hyperlink>
    </w:p>
    <w:p w14:paraId="24EE741F" w14:textId="6CFC37DC" w:rsidR="001935F0" w:rsidRDefault="002726A4">
      <w:pPr>
        <w:pStyle w:val="TableofFigures"/>
        <w:tabs>
          <w:tab w:val="right" w:leader="dot" w:pos="7927"/>
        </w:tabs>
        <w:rPr>
          <w:rFonts w:asciiTheme="minorHAnsi" w:eastAsiaTheme="minorEastAsia" w:hAnsiTheme="minorHAnsi"/>
          <w:sz w:val="22"/>
          <w:lang w:val="en-US"/>
        </w:rPr>
      </w:pPr>
      <w:hyperlink w:anchor="_Toc15889915" w:history="1">
        <w:r w:rsidR="001935F0" w:rsidRPr="00390D54">
          <w:rPr>
            <w:rStyle w:val="Hyperlink"/>
            <w:lang w:val="en-US"/>
          </w:rPr>
          <w:t xml:space="preserve">Gambar 4.25 Desain </w:t>
        </w:r>
        <w:r w:rsidR="001935F0" w:rsidRPr="00D13B04">
          <w:rPr>
            <w:rStyle w:val="Hyperlink"/>
            <w:i/>
            <w:lang w:val="en-US"/>
          </w:rPr>
          <w:t>database</w:t>
        </w:r>
        <w:r w:rsidR="001935F0" w:rsidRPr="00390D54">
          <w:rPr>
            <w:rStyle w:val="Hyperlink"/>
            <w:lang w:val="en-US"/>
          </w:rPr>
          <w:t xml:space="preserve"> Sistem Informasi Pencatatan Investasi</w:t>
        </w:r>
        <w:r w:rsidR="001935F0">
          <w:rPr>
            <w:webHidden/>
          </w:rPr>
          <w:tab/>
        </w:r>
        <w:r w:rsidR="001935F0">
          <w:rPr>
            <w:webHidden/>
          </w:rPr>
          <w:fldChar w:fldCharType="begin"/>
        </w:r>
        <w:r w:rsidR="001935F0">
          <w:rPr>
            <w:webHidden/>
          </w:rPr>
          <w:instrText xml:space="preserve"> PAGEREF _Toc15889915 \h </w:instrText>
        </w:r>
        <w:r w:rsidR="001935F0">
          <w:rPr>
            <w:webHidden/>
          </w:rPr>
        </w:r>
        <w:r w:rsidR="001935F0">
          <w:rPr>
            <w:webHidden/>
          </w:rPr>
          <w:fldChar w:fldCharType="separate"/>
        </w:r>
        <w:r w:rsidR="00A2182B">
          <w:rPr>
            <w:webHidden/>
          </w:rPr>
          <w:t>48</w:t>
        </w:r>
        <w:r w:rsidR="001935F0">
          <w:rPr>
            <w:webHidden/>
          </w:rPr>
          <w:fldChar w:fldCharType="end"/>
        </w:r>
      </w:hyperlink>
    </w:p>
    <w:p w14:paraId="6AE9808E" w14:textId="1C035223" w:rsidR="001935F0" w:rsidRDefault="002726A4">
      <w:pPr>
        <w:pStyle w:val="TableofFigures"/>
        <w:tabs>
          <w:tab w:val="right" w:leader="dot" w:pos="7927"/>
        </w:tabs>
        <w:rPr>
          <w:rFonts w:asciiTheme="minorHAnsi" w:eastAsiaTheme="minorEastAsia" w:hAnsiTheme="minorHAnsi"/>
          <w:sz w:val="22"/>
          <w:lang w:val="en-US"/>
        </w:rPr>
      </w:pPr>
      <w:hyperlink w:anchor="_Toc15889916" w:history="1">
        <w:r w:rsidR="001935F0" w:rsidRPr="00390D54">
          <w:rPr>
            <w:rStyle w:val="Hyperlink"/>
            <w:lang w:val="en-US"/>
          </w:rPr>
          <w:t xml:space="preserve">Gambar 4.26 Desain </w:t>
        </w:r>
        <w:r w:rsidR="001935F0" w:rsidRPr="00D13B04">
          <w:rPr>
            <w:rStyle w:val="Hyperlink"/>
            <w:i/>
            <w:lang w:val="en-US"/>
          </w:rPr>
          <w:t>database</w:t>
        </w:r>
        <w:r w:rsidR="001935F0" w:rsidRPr="00390D54">
          <w:rPr>
            <w:rStyle w:val="Hyperlink"/>
            <w:lang w:val="en-US"/>
          </w:rPr>
          <w:t xml:space="preserve"> metode</w:t>
        </w:r>
        <w:r w:rsidR="001935F0" w:rsidRPr="00D13B04">
          <w:rPr>
            <w:rStyle w:val="Hyperlink"/>
            <w:i/>
            <w:lang w:val="en-US"/>
          </w:rPr>
          <w:t xml:space="preserve"> Hanlon</w:t>
        </w:r>
        <w:r w:rsidR="001935F0">
          <w:rPr>
            <w:webHidden/>
          </w:rPr>
          <w:tab/>
        </w:r>
        <w:r w:rsidR="001935F0">
          <w:rPr>
            <w:webHidden/>
          </w:rPr>
          <w:fldChar w:fldCharType="begin"/>
        </w:r>
        <w:r w:rsidR="001935F0">
          <w:rPr>
            <w:webHidden/>
          </w:rPr>
          <w:instrText xml:space="preserve"> PAGEREF _Toc15889916 \h </w:instrText>
        </w:r>
        <w:r w:rsidR="001935F0">
          <w:rPr>
            <w:webHidden/>
          </w:rPr>
        </w:r>
        <w:r w:rsidR="001935F0">
          <w:rPr>
            <w:webHidden/>
          </w:rPr>
          <w:fldChar w:fldCharType="separate"/>
        </w:r>
        <w:r w:rsidR="00A2182B">
          <w:rPr>
            <w:webHidden/>
          </w:rPr>
          <w:t>50</w:t>
        </w:r>
        <w:r w:rsidR="001935F0">
          <w:rPr>
            <w:webHidden/>
          </w:rPr>
          <w:fldChar w:fldCharType="end"/>
        </w:r>
      </w:hyperlink>
    </w:p>
    <w:p w14:paraId="1AF5C9BD" w14:textId="3D707588" w:rsidR="001935F0" w:rsidRDefault="002726A4">
      <w:pPr>
        <w:pStyle w:val="TableofFigures"/>
        <w:tabs>
          <w:tab w:val="right" w:leader="dot" w:pos="7927"/>
        </w:tabs>
        <w:rPr>
          <w:rFonts w:asciiTheme="minorHAnsi" w:eastAsiaTheme="minorEastAsia" w:hAnsiTheme="minorHAnsi"/>
          <w:sz w:val="22"/>
          <w:lang w:val="en-US"/>
        </w:rPr>
      </w:pPr>
      <w:hyperlink w:anchor="_Toc15889917" w:history="1">
        <w:r w:rsidR="001935F0" w:rsidRPr="00390D54">
          <w:rPr>
            <w:rStyle w:val="Hyperlink"/>
            <w:lang w:val="en-US"/>
          </w:rPr>
          <w:t xml:space="preserve">Gambar 4.27 </w:t>
        </w:r>
        <w:r w:rsidR="001935F0" w:rsidRPr="00D13B04">
          <w:rPr>
            <w:rStyle w:val="Hyperlink"/>
            <w:i/>
            <w:lang w:val="en-US"/>
          </w:rPr>
          <w:t>View database</w:t>
        </w:r>
        <w:r w:rsidR="001935F0" w:rsidRPr="00390D54">
          <w:rPr>
            <w:rStyle w:val="Hyperlink"/>
            <w:lang w:val="en-US"/>
          </w:rPr>
          <w:t xml:space="preserve"> akun</w:t>
        </w:r>
        <w:r w:rsidR="001935F0">
          <w:rPr>
            <w:webHidden/>
          </w:rPr>
          <w:tab/>
        </w:r>
        <w:r w:rsidR="001935F0">
          <w:rPr>
            <w:webHidden/>
          </w:rPr>
          <w:fldChar w:fldCharType="begin"/>
        </w:r>
        <w:r w:rsidR="001935F0">
          <w:rPr>
            <w:webHidden/>
          </w:rPr>
          <w:instrText xml:space="preserve"> PAGEREF _Toc15889917 \h </w:instrText>
        </w:r>
        <w:r w:rsidR="001935F0">
          <w:rPr>
            <w:webHidden/>
          </w:rPr>
        </w:r>
        <w:r w:rsidR="001935F0">
          <w:rPr>
            <w:webHidden/>
          </w:rPr>
          <w:fldChar w:fldCharType="separate"/>
        </w:r>
        <w:r w:rsidR="00A2182B">
          <w:rPr>
            <w:webHidden/>
          </w:rPr>
          <w:t>51</w:t>
        </w:r>
        <w:r w:rsidR="001935F0">
          <w:rPr>
            <w:webHidden/>
          </w:rPr>
          <w:fldChar w:fldCharType="end"/>
        </w:r>
      </w:hyperlink>
    </w:p>
    <w:p w14:paraId="62491EC4" w14:textId="707592A3" w:rsidR="001935F0" w:rsidRDefault="002726A4">
      <w:pPr>
        <w:pStyle w:val="TableofFigures"/>
        <w:tabs>
          <w:tab w:val="right" w:leader="dot" w:pos="7927"/>
        </w:tabs>
        <w:rPr>
          <w:rFonts w:asciiTheme="minorHAnsi" w:eastAsiaTheme="minorEastAsia" w:hAnsiTheme="minorHAnsi"/>
          <w:sz w:val="22"/>
          <w:lang w:val="en-US"/>
        </w:rPr>
      </w:pPr>
      <w:hyperlink w:anchor="_Toc15889918" w:history="1">
        <w:r w:rsidR="001935F0" w:rsidRPr="00390D54">
          <w:rPr>
            <w:rStyle w:val="Hyperlink"/>
            <w:lang w:val="en-US"/>
          </w:rPr>
          <w:t xml:space="preserve">Gambar 4.28 </w:t>
        </w:r>
        <w:r w:rsidR="001935F0" w:rsidRPr="00D13B04">
          <w:rPr>
            <w:rStyle w:val="Hyperlink"/>
            <w:i/>
            <w:lang w:val="en-US"/>
          </w:rPr>
          <w:t>View database</w:t>
        </w:r>
        <w:r w:rsidR="001935F0" w:rsidRPr="00390D54">
          <w:rPr>
            <w:rStyle w:val="Hyperlink"/>
            <w:lang w:val="en-US"/>
          </w:rPr>
          <w:t xml:space="preserve"> warga</w:t>
        </w:r>
        <w:r w:rsidR="001935F0">
          <w:rPr>
            <w:webHidden/>
          </w:rPr>
          <w:tab/>
        </w:r>
        <w:r w:rsidR="001935F0">
          <w:rPr>
            <w:webHidden/>
          </w:rPr>
          <w:fldChar w:fldCharType="begin"/>
        </w:r>
        <w:r w:rsidR="001935F0">
          <w:rPr>
            <w:webHidden/>
          </w:rPr>
          <w:instrText xml:space="preserve"> PAGEREF _Toc15889918 \h </w:instrText>
        </w:r>
        <w:r w:rsidR="001935F0">
          <w:rPr>
            <w:webHidden/>
          </w:rPr>
        </w:r>
        <w:r w:rsidR="001935F0">
          <w:rPr>
            <w:webHidden/>
          </w:rPr>
          <w:fldChar w:fldCharType="separate"/>
        </w:r>
        <w:r w:rsidR="00A2182B">
          <w:rPr>
            <w:webHidden/>
          </w:rPr>
          <w:t>52</w:t>
        </w:r>
        <w:r w:rsidR="001935F0">
          <w:rPr>
            <w:webHidden/>
          </w:rPr>
          <w:fldChar w:fldCharType="end"/>
        </w:r>
      </w:hyperlink>
    </w:p>
    <w:p w14:paraId="2A2E2D81" w14:textId="0CC0B869" w:rsidR="001935F0" w:rsidRDefault="002726A4">
      <w:pPr>
        <w:pStyle w:val="TableofFigures"/>
        <w:tabs>
          <w:tab w:val="right" w:leader="dot" w:pos="7927"/>
        </w:tabs>
        <w:rPr>
          <w:rFonts w:asciiTheme="minorHAnsi" w:eastAsiaTheme="minorEastAsia" w:hAnsiTheme="minorHAnsi"/>
          <w:sz w:val="22"/>
          <w:lang w:val="en-US"/>
        </w:rPr>
      </w:pPr>
      <w:hyperlink w:anchor="_Toc15889919" w:history="1">
        <w:r w:rsidR="001935F0" w:rsidRPr="00390D54">
          <w:rPr>
            <w:rStyle w:val="Hyperlink"/>
            <w:lang w:val="en-US"/>
          </w:rPr>
          <w:t xml:space="preserve">Gambar 4.29 </w:t>
        </w:r>
        <w:r w:rsidR="001935F0" w:rsidRPr="00D13B04">
          <w:rPr>
            <w:rStyle w:val="Hyperlink"/>
            <w:i/>
            <w:lang w:val="en-US"/>
          </w:rPr>
          <w:t>View database</w:t>
        </w:r>
        <w:r w:rsidR="001935F0" w:rsidRPr="00390D54">
          <w:rPr>
            <w:rStyle w:val="Hyperlink"/>
            <w:lang w:val="en-US"/>
          </w:rPr>
          <w:t xml:space="preserve"> transaksi</w:t>
        </w:r>
        <w:r w:rsidR="001935F0">
          <w:rPr>
            <w:webHidden/>
          </w:rPr>
          <w:tab/>
        </w:r>
        <w:r w:rsidR="001935F0">
          <w:rPr>
            <w:webHidden/>
          </w:rPr>
          <w:fldChar w:fldCharType="begin"/>
        </w:r>
        <w:r w:rsidR="001935F0">
          <w:rPr>
            <w:webHidden/>
          </w:rPr>
          <w:instrText xml:space="preserve"> PAGEREF _Toc15889919 \h </w:instrText>
        </w:r>
        <w:r w:rsidR="001935F0">
          <w:rPr>
            <w:webHidden/>
          </w:rPr>
        </w:r>
        <w:r w:rsidR="001935F0">
          <w:rPr>
            <w:webHidden/>
          </w:rPr>
          <w:fldChar w:fldCharType="separate"/>
        </w:r>
        <w:r w:rsidR="00A2182B">
          <w:rPr>
            <w:webHidden/>
          </w:rPr>
          <w:t>53</w:t>
        </w:r>
        <w:r w:rsidR="001935F0">
          <w:rPr>
            <w:webHidden/>
          </w:rPr>
          <w:fldChar w:fldCharType="end"/>
        </w:r>
      </w:hyperlink>
    </w:p>
    <w:p w14:paraId="489481B5" w14:textId="43996837" w:rsidR="001935F0" w:rsidRDefault="002726A4">
      <w:pPr>
        <w:pStyle w:val="TableofFigures"/>
        <w:tabs>
          <w:tab w:val="right" w:leader="dot" w:pos="7927"/>
        </w:tabs>
        <w:rPr>
          <w:rFonts w:asciiTheme="minorHAnsi" w:eastAsiaTheme="minorEastAsia" w:hAnsiTheme="minorHAnsi"/>
          <w:sz w:val="22"/>
          <w:lang w:val="en-US"/>
        </w:rPr>
      </w:pPr>
      <w:hyperlink w:anchor="_Toc15889920" w:history="1">
        <w:r w:rsidR="001935F0" w:rsidRPr="00390D54">
          <w:rPr>
            <w:rStyle w:val="Hyperlink"/>
            <w:lang w:val="en-US"/>
          </w:rPr>
          <w:t xml:space="preserve">Gambar 4.30 </w:t>
        </w:r>
        <w:r w:rsidR="001935F0" w:rsidRPr="00D13B04">
          <w:rPr>
            <w:rStyle w:val="Hyperlink"/>
            <w:i/>
            <w:lang w:val="en-US"/>
          </w:rPr>
          <w:t>View database</w:t>
        </w:r>
        <w:r w:rsidR="001935F0" w:rsidRPr="00390D54">
          <w:rPr>
            <w:rStyle w:val="Hyperlink"/>
            <w:lang w:val="en-US"/>
          </w:rPr>
          <w:t xml:space="preserve"> sum</w:t>
        </w:r>
        <w:r w:rsidR="001935F0">
          <w:rPr>
            <w:webHidden/>
          </w:rPr>
          <w:tab/>
        </w:r>
        <w:r w:rsidR="001935F0">
          <w:rPr>
            <w:webHidden/>
          </w:rPr>
          <w:fldChar w:fldCharType="begin"/>
        </w:r>
        <w:r w:rsidR="001935F0">
          <w:rPr>
            <w:webHidden/>
          </w:rPr>
          <w:instrText xml:space="preserve"> PAGEREF _Toc15889920 \h </w:instrText>
        </w:r>
        <w:r w:rsidR="001935F0">
          <w:rPr>
            <w:webHidden/>
          </w:rPr>
        </w:r>
        <w:r w:rsidR="001935F0">
          <w:rPr>
            <w:webHidden/>
          </w:rPr>
          <w:fldChar w:fldCharType="separate"/>
        </w:r>
        <w:r w:rsidR="00A2182B">
          <w:rPr>
            <w:webHidden/>
          </w:rPr>
          <w:t>53</w:t>
        </w:r>
        <w:r w:rsidR="001935F0">
          <w:rPr>
            <w:webHidden/>
          </w:rPr>
          <w:fldChar w:fldCharType="end"/>
        </w:r>
      </w:hyperlink>
    </w:p>
    <w:p w14:paraId="0440E06A" w14:textId="7E1048C3" w:rsidR="001935F0" w:rsidRDefault="002726A4">
      <w:pPr>
        <w:pStyle w:val="TableofFigures"/>
        <w:tabs>
          <w:tab w:val="right" w:leader="dot" w:pos="7927"/>
        </w:tabs>
        <w:rPr>
          <w:rFonts w:asciiTheme="minorHAnsi" w:eastAsiaTheme="minorEastAsia" w:hAnsiTheme="minorHAnsi"/>
          <w:sz w:val="22"/>
          <w:lang w:val="en-US"/>
        </w:rPr>
      </w:pPr>
      <w:hyperlink w:anchor="_Toc15889921" w:history="1">
        <w:r w:rsidR="001935F0" w:rsidRPr="00390D54">
          <w:rPr>
            <w:rStyle w:val="Hyperlink"/>
            <w:lang w:val="en-US"/>
          </w:rPr>
          <w:t xml:space="preserve">Gambar 4.31 </w:t>
        </w:r>
        <w:r w:rsidR="001935F0" w:rsidRPr="00D13B04">
          <w:rPr>
            <w:rStyle w:val="Hyperlink"/>
            <w:i/>
            <w:lang w:val="en-US"/>
          </w:rPr>
          <w:t xml:space="preserve">View database </w:t>
        </w:r>
        <w:r w:rsidR="001935F0" w:rsidRPr="00390D54">
          <w:rPr>
            <w:rStyle w:val="Hyperlink"/>
            <w:lang w:val="en-US"/>
          </w:rPr>
          <w:t>masalah</w:t>
        </w:r>
        <w:r w:rsidR="001935F0">
          <w:rPr>
            <w:webHidden/>
          </w:rPr>
          <w:tab/>
        </w:r>
        <w:r w:rsidR="001935F0">
          <w:rPr>
            <w:webHidden/>
          </w:rPr>
          <w:fldChar w:fldCharType="begin"/>
        </w:r>
        <w:r w:rsidR="001935F0">
          <w:rPr>
            <w:webHidden/>
          </w:rPr>
          <w:instrText xml:space="preserve"> PAGEREF _Toc15889921 \h </w:instrText>
        </w:r>
        <w:r w:rsidR="001935F0">
          <w:rPr>
            <w:webHidden/>
          </w:rPr>
        </w:r>
        <w:r w:rsidR="001935F0">
          <w:rPr>
            <w:webHidden/>
          </w:rPr>
          <w:fldChar w:fldCharType="separate"/>
        </w:r>
        <w:r w:rsidR="00A2182B">
          <w:rPr>
            <w:webHidden/>
          </w:rPr>
          <w:t>54</w:t>
        </w:r>
        <w:r w:rsidR="001935F0">
          <w:rPr>
            <w:webHidden/>
          </w:rPr>
          <w:fldChar w:fldCharType="end"/>
        </w:r>
      </w:hyperlink>
    </w:p>
    <w:p w14:paraId="47EDE5F3" w14:textId="764A2F0D" w:rsidR="001935F0" w:rsidRDefault="002726A4">
      <w:pPr>
        <w:pStyle w:val="TableofFigures"/>
        <w:tabs>
          <w:tab w:val="right" w:leader="dot" w:pos="7927"/>
        </w:tabs>
        <w:rPr>
          <w:rFonts w:asciiTheme="minorHAnsi" w:eastAsiaTheme="minorEastAsia" w:hAnsiTheme="minorHAnsi"/>
          <w:sz w:val="22"/>
          <w:lang w:val="en-US"/>
        </w:rPr>
      </w:pPr>
      <w:hyperlink w:anchor="_Toc15889922" w:history="1">
        <w:r w:rsidR="001935F0" w:rsidRPr="00390D54">
          <w:rPr>
            <w:rStyle w:val="Hyperlink"/>
            <w:lang w:val="en-US"/>
          </w:rPr>
          <w:t xml:space="preserve">Gambar 4.32 </w:t>
        </w:r>
        <w:r w:rsidR="001935F0" w:rsidRPr="00D13B04">
          <w:rPr>
            <w:rStyle w:val="Hyperlink"/>
            <w:i/>
            <w:lang w:val="en-US"/>
          </w:rPr>
          <w:t>View database</w:t>
        </w:r>
        <w:r w:rsidR="001935F0" w:rsidRPr="00390D54">
          <w:rPr>
            <w:rStyle w:val="Hyperlink"/>
            <w:lang w:val="en-US"/>
          </w:rPr>
          <w:t xml:space="preserve"> permasalahan</w:t>
        </w:r>
        <w:r w:rsidR="001935F0">
          <w:rPr>
            <w:webHidden/>
          </w:rPr>
          <w:tab/>
        </w:r>
        <w:r w:rsidR="001935F0">
          <w:rPr>
            <w:webHidden/>
          </w:rPr>
          <w:fldChar w:fldCharType="begin"/>
        </w:r>
        <w:r w:rsidR="001935F0">
          <w:rPr>
            <w:webHidden/>
          </w:rPr>
          <w:instrText xml:space="preserve"> PAGEREF _Toc15889922 \h </w:instrText>
        </w:r>
        <w:r w:rsidR="001935F0">
          <w:rPr>
            <w:webHidden/>
          </w:rPr>
        </w:r>
        <w:r w:rsidR="001935F0">
          <w:rPr>
            <w:webHidden/>
          </w:rPr>
          <w:fldChar w:fldCharType="separate"/>
        </w:r>
        <w:r w:rsidR="00A2182B">
          <w:rPr>
            <w:webHidden/>
          </w:rPr>
          <w:t>54</w:t>
        </w:r>
        <w:r w:rsidR="001935F0">
          <w:rPr>
            <w:webHidden/>
          </w:rPr>
          <w:fldChar w:fldCharType="end"/>
        </w:r>
      </w:hyperlink>
    </w:p>
    <w:p w14:paraId="0C9B71E6" w14:textId="5A48EBC7" w:rsidR="001935F0" w:rsidRDefault="002726A4">
      <w:pPr>
        <w:pStyle w:val="TableofFigures"/>
        <w:tabs>
          <w:tab w:val="right" w:leader="dot" w:pos="7927"/>
        </w:tabs>
        <w:rPr>
          <w:rFonts w:asciiTheme="minorHAnsi" w:eastAsiaTheme="minorEastAsia" w:hAnsiTheme="minorHAnsi"/>
          <w:sz w:val="22"/>
          <w:lang w:val="en-US"/>
        </w:rPr>
      </w:pPr>
      <w:hyperlink w:anchor="_Toc15889923" w:history="1">
        <w:r w:rsidR="001935F0" w:rsidRPr="00390D54">
          <w:rPr>
            <w:rStyle w:val="Hyperlink"/>
            <w:lang w:val="en-US"/>
          </w:rPr>
          <w:t>Gambar 4.33</w:t>
        </w:r>
        <w:r w:rsidR="001935F0" w:rsidRPr="00D13B04">
          <w:rPr>
            <w:rStyle w:val="Hyperlink"/>
            <w:i/>
            <w:lang w:val="en-US"/>
          </w:rPr>
          <w:t xml:space="preserve"> View database</w:t>
        </w:r>
        <w:r w:rsidR="001935F0" w:rsidRPr="00390D54">
          <w:rPr>
            <w:rStyle w:val="Hyperlink"/>
            <w:lang w:val="en-US"/>
          </w:rPr>
          <w:t xml:space="preserve"> hanlon</w:t>
        </w:r>
        <w:r w:rsidR="001935F0">
          <w:rPr>
            <w:webHidden/>
          </w:rPr>
          <w:tab/>
        </w:r>
        <w:r w:rsidR="001935F0">
          <w:rPr>
            <w:webHidden/>
          </w:rPr>
          <w:fldChar w:fldCharType="begin"/>
        </w:r>
        <w:r w:rsidR="001935F0">
          <w:rPr>
            <w:webHidden/>
          </w:rPr>
          <w:instrText xml:space="preserve"> PAGEREF _Toc15889923 \h </w:instrText>
        </w:r>
        <w:r w:rsidR="001935F0">
          <w:rPr>
            <w:webHidden/>
          </w:rPr>
        </w:r>
        <w:r w:rsidR="001935F0">
          <w:rPr>
            <w:webHidden/>
          </w:rPr>
          <w:fldChar w:fldCharType="separate"/>
        </w:r>
        <w:r w:rsidR="00A2182B">
          <w:rPr>
            <w:webHidden/>
          </w:rPr>
          <w:t>55</w:t>
        </w:r>
        <w:r w:rsidR="001935F0">
          <w:rPr>
            <w:webHidden/>
          </w:rPr>
          <w:fldChar w:fldCharType="end"/>
        </w:r>
      </w:hyperlink>
    </w:p>
    <w:p w14:paraId="426D3722" w14:textId="5CA90B38" w:rsidR="001935F0" w:rsidRDefault="002726A4">
      <w:pPr>
        <w:pStyle w:val="TableofFigures"/>
        <w:tabs>
          <w:tab w:val="right" w:leader="dot" w:pos="7927"/>
        </w:tabs>
        <w:rPr>
          <w:rFonts w:asciiTheme="minorHAnsi" w:eastAsiaTheme="minorEastAsia" w:hAnsiTheme="minorHAnsi"/>
          <w:sz w:val="22"/>
          <w:lang w:val="en-US"/>
        </w:rPr>
      </w:pPr>
      <w:hyperlink w:anchor="_Toc15889924" w:history="1">
        <w:r w:rsidR="001935F0" w:rsidRPr="00390D54">
          <w:rPr>
            <w:rStyle w:val="Hyperlink"/>
            <w:lang w:val="en-US"/>
          </w:rPr>
          <w:t xml:space="preserve">Gambar 4.34 Perancangan tampilan </w:t>
        </w:r>
        <w:r w:rsidR="001935F0" w:rsidRPr="00D13B04">
          <w:rPr>
            <w:rStyle w:val="Hyperlink"/>
            <w:i/>
            <w:lang w:val="en-US"/>
          </w:rPr>
          <w:t>Input</w:t>
        </w:r>
        <w:r w:rsidR="001935F0">
          <w:rPr>
            <w:webHidden/>
          </w:rPr>
          <w:tab/>
        </w:r>
        <w:r w:rsidR="001935F0">
          <w:rPr>
            <w:webHidden/>
          </w:rPr>
          <w:fldChar w:fldCharType="begin"/>
        </w:r>
        <w:r w:rsidR="001935F0">
          <w:rPr>
            <w:webHidden/>
          </w:rPr>
          <w:instrText xml:space="preserve"> PAGEREF _Toc15889924 \h </w:instrText>
        </w:r>
        <w:r w:rsidR="001935F0">
          <w:rPr>
            <w:webHidden/>
          </w:rPr>
        </w:r>
        <w:r w:rsidR="001935F0">
          <w:rPr>
            <w:webHidden/>
          </w:rPr>
          <w:fldChar w:fldCharType="separate"/>
        </w:r>
        <w:r w:rsidR="00A2182B">
          <w:rPr>
            <w:webHidden/>
          </w:rPr>
          <w:t>58</w:t>
        </w:r>
        <w:r w:rsidR="001935F0">
          <w:rPr>
            <w:webHidden/>
          </w:rPr>
          <w:fldChar w:fldCharType="end"/>
        </w:r>
      </w:hyperlink>
    </w:p>
    <w:p w14:paraId="72E8DE21" w14:textId="6086AFD1" w:rsidR="001935F0" w:rsidRDefault="002726A4">
      <w:pPr>
        <w:pStyle w:val="TableofFigures"/>
        <w:tabs>
          <w:tab w:val="right" w:leader="dot" w:pos="7927"/>
        </w:tabs>
        <w:rPr>
          <w:rFonts w:asciiTheme="minorHAnsi" w:eastAsiaTheme="minorEastAsia" w:hAnsiTheme="minorHAnsi"/>
          <w:sz w:val="22"/>
          <w:lang w:val="en-US"/>
        </w:rPr>
      </w:pPr>
      <w:hyperlink w:anchor="_Toc15889925" w:history="1">
        <w:r w:rsidR="001935F0" w:rsidRPr="00390D54">
          <w:rPr>
            <w:rStyle w:val="Hyperlink"/>
            <w:lang w:val="en-US"/>
          </w:rPr>
          <w:t xml:space="preserve">Gambar 4.35 Perancangan tampilan </w:t>
        </w:r>
        <w:r w:rsidR="001935F0" w:rsidRPr="00D13B04">
          <w:rPr>
            <w:rStyle w:val="Hyperlink"/>
            <w:i/>
            <w:lang w:val="en-US"/>
          </w:rPr>
          <w:t>Output</w:t>
        </w:r>
        <w:r w:rsidR="001935F0">
          <w:rPr>
            <w:webHidden/>
          </w:rPr>
          <w:tab/>
        </w:r>
        <w:r w:rsidR="001935F0">
          <w:rPr>
            <w:webHidden/>
          </w:rPr>
          <w:fldChar w:fldCharType="begin"/>
        </w:r>
        <w:r w:rsidR="001935F0">
          <w:rPr>
            <w:webHidden/>
          </w:rPr>
          <w:instrText xml:space="preserve"> PAGEREF _Toc15889925 \h </w:instrText>
        </w:r>
        <w:r w:rsidR="001935F0">
          <w:rPr>
            <w:webHidden/>
          </w:rPr>
        </w:r>
        <w:r w:rsidR="001935F0">
          <w:rPr>
            <w:webHidden/>
          </w:rPr>
          <w:fldChar w:fldCharType="separate"/>
        </w:r>
        <w:r w:rsidR="00A2182B">
          <w:rPr>
            <w:webHidden/>
          </w:rPr>
          <w:t>59</w:t>
        </w:r>
        <w:r w:rsidR="001935F0">
          <w:rPr>
            <w:webHidden/>
          </w:rPr>
          <w:fldChar w:fldCharType="end"/>
        </w:r>
      </w:hyperlink>
    </w:p>
    <w:p w14:paraId="6A9E7C77" w14:textId="53A6CA12" w:rsidR="001935F0" w:rsidRDefault="002726A4">
      <w:pPr>
        <w:pStyle w:val="TableofFigures"/>
        <w:tabs>
          <w:tab w:val="right" w:leader="dot" w:pos="7927"/>
        </w:tabs>
        <w:rPr>
          <w:rFonts w:asciiTheme="minorHAnsi" w:eastAsiaTheme="minorEastAsia" w:hAnsiTheme="minorHAnsi"/>
          <w:sz w:val="22"/>
          <w:lang w:val="en-US"/>
        </w:rPr>
      </w:pPr>
      <w:hyperlink w:anchor="_Toc15889926" w:history="1">
        <w:r w:rsidR="001935F0" w:rsidRPr="00390D54">
          <w:rPr>
            <w:rStyle w:val="Hyperlink"/>
            <w:lang w:val="en-US"/>
          </w:rPr>
          <w:t>Gambar 4.36 Perancangan tampilan Halaman Utama</w:t>
        </w:r>
        <w:r w:rsidR="001935F0">
          <w:rPr>
            <w:webHidden/>
          </w:rPr>
          <w:tab/>
        </w:r>
        <w:r w:rsidR="001935F0">
          <w:rPr>
            <w:webHidden/>
          </w:rPr>
          <w:fldChar w:fldCharType="begin"/>
        </w:r>
        <w:r w:rsidR="001935F0">
          <w:rPr>
            <w:webHidden/>
          </w:rPr>
          <w:instrText xml:space="preserve"> PAGEREF _Toc15889926 \h </w:instrText>
        </w:r>
        <w:r w:rsidR="001935F0">
          <w:rPr>
            <w:webHidden/>
          </w:rPr>
        </w:r>
        <w:r w:rsidR="001935F0">
          <w:rPr>
            <w:webHidden/>
          </w:rPr>
          <w:fldChar w:fldCharType="separate"/>
        </w:r>
        <w:r w:rsidR="00A2182B">
          <w:rPr>
            <w:webHidden/>
          </w:rPr>
          <w:t>59</w:t>
        </w:r>
        <w:r w:rsidR="001935F0">
          <w:rPr>
            <w:webHidden/>
          </w:rPr>
          <w:fldChar w:fldCharType="end"/>
        </w:r>
      </w:hyperlink>
    </w:p>
    <w:p w14:paraId="5D19D166" w14:textId="47A81981" w:rsidR="001935F0" w:rsidRDefault="002726A4">
      <w:pPr>
        <w:pStyle w:val="TableofFigures"/>
        <w:tabs>
          <w:tab w:val="right" w:leader="dot" w:pos="7927"/>
        </w:tabs>
        <w:rPr>
          <w:rFonts w:asciiTheme="minorHAnsi" w:eastAsiaTheme="minorEastAsia" w:hAnsiTheme="minorHAnsi"/>
          <w:sz w:val="22"/>
          <w:lang w:val="en-US"/>
        </w:rPr>
      </w:pPr>
      <w:hyperlink w:anchor="_Toc15889927" w:history="1">
        <w:r w:rsidR="001935F0" w:rsidRPr="00390D54">
          <w:rPr>
            <w:rStyle w:val="Hyperlink"/>
            <w:lang w:val="en-US"/>
          </w:rPr>
          <w:t>Gambar 4.37 Hasil Implementasi Desain</w:t>
        </w:r>
        <w:r w:rsidR="001935F0" w:rsidRPr="00D13B04">
          <w:rPr>
            <w:rStyle w:val="Hyperlink"/>
            <w:i/>
            <w:lang w:val="en-US"/>
          </w:rPr>
          <w:t xml:space="preserve"> Output</w:t>
        </w:r>
        <w:r w:rsidR="001935F0" w:rsidRPr="00390D54">
          <w:rPr>
            <w:rStyle w:val="Hyperlink"/>
            <w:lang w:val="en-US"/>
          </w:rPr>
          <w:t xml:space="preserve"> daftar setoran</w:t>
        </w:r>
        <w:r w:rsidR="001935F0">
          <w:rPr>
            <w:webHidden/>
          </w:rPr>
          <w:tab/>
        </w:r>
        <w:r w:rsidR="001935F0">
          <w:rPr>
            <w:webHidden/>
          </w:rPr>
          <w:fldChar w:fldCharType="begin"/>
        </w:r>
        <w:r w:rsidR="001935F0">
          <w:rPr>
            <w:webHidden/>
          </w:rPr>
          <w:instrText xml:space="preserve"> PAGEREF _Toc15889927 \h </w:instrText>
        </w:r>
        <w:r w:rsidR="001935F0">
          <w:rPr>
            <w:webHidden/>
          </w:rPr>
        </w:r>
        <w:r w:rsidR="001935F0">
          <w:rPr>
            <w:webHidden/>
          </w:rPr>
          <w:fldChar w:fldCharType="separate"/>
        </w:r>
        <w:r w:rsidR="00A2182B">
          <w:rPr>
            <w:webHidden/>
          </w:rPr>
          <w:t>60</w:t>
        </w:r>
        <w:r w:rsidR="001935F0">
          <w:rPr>
            <w:webHidden/>
          </w:rPr>
          <w:fldChar w:fldCharType="end"/>
        </w:r>
      </w:hyperlink>
    </w:p>
    <w:p w14:paraId="42830CAC" w14:textId="3E7F6032" w:rsidR="001935F0" w:rsidRDefault="002726A4">
      <w:pPr>
        <w:pStyle w:val="TableofFigures"/>
        <w:tabs>
          <w:tab w:val="right" w:leader="dot" w:pos="7927"/>
        </w:tabs>
        <w:rPr>
          <w:rFonts w:asciiTheme="minorHAnsi" w:eastAsiaTheme="minorEastAsia" w:hAnsiTheme="minorHAnsi"/>
          <w:sz w:val="22"/>
          <w:lang w:val="en-US"/>
        </w:rPr>
      </w:pPr>
      <w:hyperlink w:anchor="_Toc15889928" w:history="1">
        <w:r w:rsidR="001935F0" w:rsidRPr="00390D54">
          <w:rPr>
            <w:rStyle w:val="Hyperlink"/>
            <w:lang w:val="en-US"/>
          </w:rPr>
          <w:t xml:space="preserve">Gambar 4.38 Hasil Implementasi Desain </w:t>
        </w:r>
        <w:r w:rsidR="001935F0" w:rsidRPr="00D13B04">
          <w:rPr>
            <w:rStyle w:val="Hyperlink"/>
            <w:i/>
            <w:lang w:val="en-US"/>
          </w:rPr>
          <w:t>Output list user</w:t>
        </w:r>
        <w:r w:rsidR="001935F0">
          <w:rPr>
            <w:webHidden/>
          </w:rPr>
          <w:tab/>
        </w:r>
        <w:r w:rsidR="001935F0">
          <w:rPr>
            <w:webHidden/>
          </w:rPr>
          <w:fldChar w:fldCharType="begin"/>
        </w:r>
        <w:r w:rsidR="001935F0">
          <w:rPr>
            <w:webHidden/>
          </w:rPr>
          <w:instrText xml:space="preserve"> PAGEREF _Toc15889928 \h </w:instrText>
        </w:r>
        <w:r w:rsidR="001935F0">
          <w:rPr>
            <w:webHidden/>
          </w:rPr>
        </w:r>
        <w:r w:rsidR="001935F0">
          <w:rPr>
            <w:webHidden/>
          </w:rPr>
          <w:fldChar w:fldCharType="separate"/>
        </w:r>
        <w:r w:rsidR="00A2182B">
          <w:rPr>
            <w:webHidden/>
          </w:rPr>
          <w:t>61</w:t>
        </w:r>
        <w:r w:rsidR="001935F0">
          <w:rPr>
            <w:webHidden/>
          </w:rPr>
          <w:fldChar w:fldCharType="end"/>
        </w:r>
      </w:hyperlink>
    </w:p>
    <w:p w14:paraId="3889FB6D" w14:textId="327D2EDF" w:rsidR="001935F0" w:rsidRDefault="002726A4">
      <w:pPr>
        <w:pStyle w:val="TableofFigures"/>
        <w:tabs>
          <w:tab w:val="right" w:leader="dot" w:pos="7927"/>
        </w:tabs>
        <w:rPr>
          <w:rFonts w:asciiTheme="minorHAnsi" w:eastAsiaTheme="minorEastAsia" w:hAnsiTheme="minorHAnsi"/>
          <w:sz w:val="22"/>
          <w:lang w:val="en-US"/>
        </w:rPr>
      </w:pPr>
      <w:hyperlink w:anchor="_Toc15889929" w:history="1">
        <w:r w:rsidR="001935F0" w:rsidRPr="00390D54">
          <w:rPr>
            <w:rStyle w:val="Hyperlink"/>
            <w:lang w:val="en-US"/>
          </w:rPr>
          <w:t>Gambar 4.39 Hasil Implementasi Desain</w:t>
        </w:r>
        <w:r w:rsidR="001935F0" w:rsidRPr="00D13B04">
          <w:rPr>
            <w:rStyle w:val="Hyperlink"/>
            <w:i/>
            <w:lang w:val="en-US"/>
          </w:rPr>
          <w:t xml:space="preserve"> Output list</w:t>
        </w:r>
        <w:r w:rsidR="001935F0" w:rsidRPr="00390D54">
          <w:rPr>
            <w:rStyle w:val="Hyperlink"/>
            <w:lang w:val="en-US"/>
          </w:rPr>
          <w:t xml:space="preserve"> warga</w:t>
        </w:r>
        <w:r w:rsidR="001935F0">
          <w:rPr>
            <w:webHidden/>
          </w:rPr>
          <w:tab/>
        </w:r>
        <w:r w:rsidR="001935F0">
          <w:rPr>
            <w:webHidden/>
          </w:rPr>
          <w:fldChar w:fldCharType="begin"/>
        </w:r>
        <w:r w:rsidR="001935F0">
          <w:rPr>
            <w:webHidden/>
          </w:rPr>
          <w:instrText xml:space="preserve"> PAGEREF _Toc15889929 \h </w:instrText>
        </w:r>
        <w:r w:rsidR="001935F0">
          <w:rPr>
            <w:webHidden/>
          </w:rPr>
        </w:r>
        <w:r w:rsidR="001935F0">
          <w:rPr>
            <w:webHidden/>
          </w:rPr>
          <w:fldChar w:fldCharType="separate"/>
        </w:r>
        <w:r w:rsidR="00A2182B">
          <w:rPr>
            <w:webHidden/>
          </w:rPr>
          <w:t>61</w:t>
        </w:r>
        <w:r w:rsidR="001935F0">
          <w:rPr>
            <w:webHidden/>
          </w:rPr>
          <w:fldChar w:fldCharType="end"/>
        </w:r>
      </w:hyperlink>
    </w:p>
    <w:p w14:paraId="207F4F61" w14:textId="3A72ED72" w:rsidR="001935F0" w:rsidRDefault="002726A4">
      <w:pPr>
        <w:pStyle w:val="TableofFigures"/>
        <w:tabs>
          <w:tab w:val="right" w:leader="dot" w:pos="7927"/>
        </w:tabs>
        <w:rPr>
          <w:rFonts w:asciiTheme="minorHAnsi" w:eastAsiaTheme="minorEastAsia" w:hAnsiTheme="minorHAnsi"/>
          <w:sz w:val="22"/>
          <w:lang w:val="en-US"/>
        </w:rPr>
      </w:pPr>
      <w:hyperlink w:anchor="_Toc15889930" w:history="1">
        <w:r w:rsidR="001935F0" w:rsidRPr="00390D54">
          <w:rPr>
            <w:rStyle w:val="Hyperlink"/>
            <w:lang w:val="en-US"/>
          </w:rPr>
          <w:t>Gambar 4.40 Hasil Implementasi Desain</w:t>
        </w:r>
        <w:r w:rsidR="001935F0" w:rsidRPr="00D13B04">
          <w:rPr>
            <w:rStyle w:val="Hyperlink"/>
            <w:i/>
            <w:lang w:val="en-US"/>
          </w:rPr>
          <w:t xml:space="preserve"> Output list survey</w:t>
        </w:r>
        <w:r w:rsidR="001935F0">
          <w:rPr>
            <w:webHidden/>
          </w:rPr>
          <w:tab/>
        </w:r>
        <w:r w:rsidR="001935F0">
          <w:rPr>
            <w:webHidden/>
          </w:rPr>
          <w:fldChar w:fldCharType="begin"/>
        </w:r>
        <w:r w:rsidR="001935F0">
          <w:rPr>
            <w:webHidden/>
          </w:rPr>
          <w:instrText xml:space="preserve"> PAGEREF _Toc15889930 \h </w:instrText>
        </w:r>
        <w:r w:rsidR="001935F0">
          <w:rPr>
            <w:webHidden/>
          </w:rPr>
        </w:r>
        <w:r w:rsidR="001935F0">
          <w:rPr>
            <w:webHidden/>
          </w:rPr>
          <w:fldChar w:fldCharType="separate"/>
        </w:r>
        <w:r w:rsidR="00A2182B">
          <w:rPr>
            <w:webHidden/>
          </w:rPr>
          <w:t>62</w:t>
        </w:r>
        <w:r w:rsidR="001935F0">
          <w:rPr>
            <w:webHidden/>
          </w:rPr>
          <w:fldChar w:fldCharType="end"/>
        </w:r>
      </w:hyperlink>
    </w:p>
    <w:p w14:paraId="4F14FA5A" w14:textId="7588E416" w:rsidR="001935F0" w:rsidRDefault="002726A4">
      <w:pPr>
        <w:pStyle w:val="TableofFigures"/>
        <w:tabs>
          <w:tab w:val="right" w:leader="dot" w:pos="7927"/>
        </w:tabs>
        <w:rPr>
          <w:rFonts w:asciiTheme="minorHAnsi" w:eastAsiaTheme="minorEastAsia" w:hAnsiTheme="minorHAnsi"/>
          <w:sz w:val="22"/>
          <w:lang w:val="en-US"/>
        </w:rPr>
      </w:pPr>
      <w:hyperlink w:anchor="_Toc15889931" w:history="1">
        <w:r w:rsidR="001935F0" w:rsidRPr="00390D54">
          <w:rPr>
            <w:rStyle w:val="Hyperlink"/>
            <w:lang w:val="en-US"/>
          </w:rPr>
          <w:t xml:space="preserve">Gambar 4.41 Hasil Implementasi Desain </w:t>
        </w:r>
        <w:r w:rsidR="001935F0" w:rsidRPr="00D13B04">
          <w:rPr>
            <w:rStyle w:val="Hyperlink"/>
            <w:i/>
            <w:lang w:val="en-US"/>
          </w:rPr>
          <w:t xml:space="preserve">Output list </w:t>
        </w:r>
        <w:r w:rsidR="001935F0" w:rsidRPr="00390D54">
          <w:rPr>
            <w:rStyle w:val="Hyperlink"/>
            <w:lang w:val="en-US"/>
          </w:rPr>
          <w:t>permasalahan</w:t>
        </w:r>
        <w:r w:rsidR="001935F0">
          <w:rPr>
            <w:webHidden/>
          </w:rPr>
          <w:tab/>
        </w:r>
        <w:r w:rsidR="001935F0">
          <w:rPr>
            <w:webHidden/>
          </w:rPr>
          <w:fldChar w:fldCharType="begin"/>
        </w:r>
        <w:r w:rsidR="001935F0">
          <w:rPr>
            <w:webHidden/>
          </w:rPr>
          <w:instrText xml:space="preserve"> PAGEREF _Toc15889931 \h </w:instrText>
        </w:r>
        <w:r w:rsidR="001935F0">
          <w:rPr>
            <w:webHidden/>
          </w:rPr>
        </w:r>
        <w:r w:rsidR="001935F0">
          <w:rPr>
            <w:webHidden/>
          </w:rPr>
          <w:fldChar w:fldCharType="separate"/>
        </w:r>
        <w:r w:rsidR="00A2182B">
          <w:rPr>
            <w:webHidden/>
          </w:rPr>
          <w:t>62</w:t>
        </w:r>
        <w:r w:rsidR="001935F0">
          <w:rPr>
            <w:webHidden/>
          </w:rPr>
          <w:fldChar w:fldCharType="end"/>
        </w:r>
      </w:hyperlink>
    </w:p>
    <w:p w14:paraId="72D53EC9" w14:textId="4DEC28F2" w:rsidR="001935F0" w:rsidRDefault="002726A4">
      <w:pPr>
        <w:pStyle w:val="TableofFigures"/>
        <w:tabs>
          <w:tab w:val="right" w:leader="dot" w:pos="7927"/>
        </w:tabs>
        <w:rPr>
          <w:rFonts w:asciiTheme="minorHAnsi" w:eastAsiaTheme="minorEastAsia" w:hAnsiTheme="minorHAnsi"/>
          <w:sz w:val="22"/>
          <w:lang w:val="en-US"/>
        </w:rPr>
      </w:pPr>
      <w:hyperlink w:anchor="_Toc15889932" w:history="1">
        <w:r w:rsidR="001935F0" w:rsidRPr="00390D54">
          <w:rPr>
            <w:rStyle w:val="Hyperlink"/>
            <w:lang w:val="en-US"/>
          </w:rPr>
          <w:t xml:space="preserve">Gambar 4.42 Hasil Implementasi Desain </w:t>
        </w:r>
        <w:r w:rsidR="001935F0" w:rsidRPr="00D13B04">
          <w:rPr>
            <w:rStyle w:val="Hyperlink"/>
            <w:i/>
            <w:lang w:val="en-US"/>
          </w:rPr>
          <w:t>Output list</w:t>
        </w:r>
        <w:r w:rsidR="001935F0" w:rsidRPr="00390D54">
          <w:rPr>
            <w:rStyle w:val="Hyperlink"/>
            <w:lang w:val="en-US"/>
          </w:rPr>
          <w:t xml:space="preserve"> kuesioner</w:t>
        </w:r>
        <w:r w:rsidR="001935F0">
          <w:rPr>
            <w:webHidden/>
          </w:rPr>
          <w:tab/>
        </w:r>
        <w:r w:rsidR="001935F0">
          <w:rPr>
            <w:webHidden/>
          </w:rPr>
          <w:fldChar w:fldCharType="begin"/>
        </w:r>
        <w:r w:rsidR="001935F0">
          <w:rPr>
            <w:webHidden/>
          </w:rPr>
          <w:instrText xml:space="preserve"> PAGEREF _Toc15889932 \h </w:instrText>
        </w:r>
        <w:r w:rsidR="001935F0">
          <w:rPr>
            <w:webHidden/>
          </w:rPr>
        </w:r>
        <w:r w:rsidR="001935F0">
          <w:rPr>
            <w:webHidden/>
          </w:rPr>
          <w:fldChar w:fldCharType="separate"/>
        </w:r>
        <w:r w:rsidR="00A2182B">
          <w:rPr>
            <w:webHidden/>
          </w:rPr>
          <w:t>63</w:t>
        </w:r>
        <w:r w:rsidR="001935F0">
          <w:rPr>
            <w:webHidden/>
          </w:rPr>
          <w:fldChar w:fldCharType="end"/>
        </w:r>
      </w:hyperlink>
    </w:p>
    <w:p w14:paraId="79D69B07" w14:textId="26BE493A" w:rsidR="001935F0" w:rsidRDefault="002726A4">
      <w:pPr>
        <w:pStyle w:val="TableofFigures"/>
        <w:tabs>
          <w:tab w:val="right" w:leader="dot" w:pos="7927"/>
        </w:tabs>
        <w:rPr>
          <w:rFonts w:asciiTheme="minorHAnsi" w:eastAsiaTheme="minorEastAsia" w:hAnsiTheme="minorHAnsi"/>
          <w:sz w:val="22"/>
          <w:lang w:val="en-US"/>
        </w:rPr>
      </w:pPr>
      <w:hyperlink w:anchor="_Toc15889933" w:history="1">
        <w:r w:rsidR="001935F0" w:rsidRPr="00390D54">
          <w:rPr>
            <w:rStyle w:val="Hyperlink"/>
            <w:lang w:val="en-US"/>
          </w:rPr>
          <w:t xml:space="preserve">Gambar 4.43 Hasil Implementasi Desain </w:t>
        </w:r>
        <w:r w:rsidR="001935F0" w:rsidRPr="00D13B04">
          <w:rPr>
            <w:rStyle w:val="Hyperlink"/>
            <w:i/>
            <w:lang w:val="en-US"/>
          </w:rPr>
          <w:t>Output</w:t>
        </w:r>
        <w:r w:rsidR="001935F0" w:rsidRPr="00390D54">
          <w:rPr>
            <w:rStyle w:val="Hyperlink"/>
            <w:lang w:val="en-US"/>
          </w:rPr>
          <w:t xml:space="preserve"> rekomendasi</w:t>
        </w:r>
        <w:r w:rsidR="001935F0">
          <w:rPr>
            <w:webHidden/>
          </w:rPr>
          <w:tab/>
        </w:r>
        <w:r w:rsidR="001935F0">
          <w:rPr>
            <w:webHidden/>
          </w:rPr>
          <w:fldChar w:fldCharType="begin"/>
        </w:r>
        <w:r w:rsidR="001935F0">
          <w:rPr>
            <w:webHidden/>
          </w:rPr>
          <w:instrText xml:space="preserve"> PAGEREF _Toc15889933 \h </w:instrText>
        </w:r>
        <w:r w:rsidR="001935F0">
          <w:rPr>
            <w:webHidden/>
          </w:rPr>
        </w:r>
        <w:r w:rsidR="001935F0">
          <w:rPr>
            <w:webHidden/>
          </w:rPr>
          <w:fldChar w:fldCharType="separate"/>
        </w:r>
        <w:r w:rsidR="00A2182B">
          <w:rPr>
            <w:webHidden/>
          </w:rPr>
          <w:t>63</w:t>
        </w:r>
        <w:r w:rsidR="001935F0">
          <w:rPr>
            <w:webHidden/>
          </w:rPr>
          <w:fldChar w:fldCharType="end"/>
        </w:r>
      </w:hyperlink>
    </w:p>
    <w:p w14:paraId="39065F0B" w14:textId="7F2D98F5" w:rsidR="001935F0" w:rsidRDefault="002726A4">
      <w:pPr>
        <w:pStyle w:val="TableofFigures"/>
        <w:tabs>
          <w:tab w:val="right" w:leader="dot" w:pos="7927"/>
        </w:tabs>
        <w:rPr>
          <w:rFonts w:asciiTheme="minorHAnsi" w:eastAsiaTheme="minorEastAsia" w:hAnsiTheme="minorHAnsi"/>
          <w:sz w:val="22"/>
          <w:lang w:val="en-US"/>
        </w:rPr>
      </w:pPr>
      <w:hyperlink w:anchor="_Toc15889934" w:history="1">
        <w:r w:rsidR="001935F0" w:rsidRPr="00390D54">
          <w:rPr>
            <w:rStyle w:val="Hyperlink"/>
            <w:lang w:val="en-US"/>
          </w:rPr>
          <w:t>Gambar 4.44 Hasil Implementasi Desain</w:t>
        </w:r>
        <w:r w:rsidR="001935F0" w:rsidRPr="00D13B04">
          <w:rPr>
            <w:rStyle w:val="Hyperlink"/>
            <w:i/>
            <w:lang w:val="en-US"/>
          </w:rPr>
          <w:t xml:space="preserve"> Input data</w:t>
        </w:r>
        <w:r w:rsidR="001935F0" w:rsidRPr="00390D54">
          <w:rPr>
            <w:rStyle w:val="Hyperlink"/>
            <w:lang w:val="en-US"/>
          </w:rPr>
          <w:t xml:space="preserve"> penyetor</w:t>
        </w:r>
        <w:r w:rsidR="001935F0">
          <w:rPr>
            <w:webHidden/>
          </w:rPr>
          <w:tab/>
        </w:r>
        <w:r w:rsidR="001935F0">
          <w:rPr>
            <w:webHidden/>
          </w:rPr>
          <w:fldChar w:fldCharType="begin"/>
        </w:r>
        <w:r w:rsidR="001935F0">
          <w:rPr>
            <w:webHidden/>
          </w:rPr>
          <w:instrText xml:space="preserve"> PAGEREF _Toc15889934 \h </w:instrText>
        </w:r>
        <w:r w:rsidR="001935F0">
          <w:rPr>
            <w:webHidden/>
          </w:rPr>
        </w:r>
        <w:r w:rsidR="001935F0">
          <w:rPr>
            <w:webHidden/>
          </w:rPr>
          <w:fldChar w:fldCharType="separate"/>
        </w:r>
        <w:r w:rsidR="00A2182B">
          <w:rPr>
            <w:webHidden/>
          </w:rPr>
          <w:t>64</w:t>
        </w:r>
        <w:r w:rsidR="001935F0">
          <w:rPr>
            <w:webHidden/>
          </w:rPr>
          <w:fldChar w:fldCharType="end"/>
        </w:r>
      </w:hyperlink>
    </w:p>
    <w:p w14:paraId="4478FA71" w14:textId="46E5B1EF" w:rsidR="001935F0" w:rsidRDefault="002726A4">
      <w:pPr>
        <w:pStyle w:val="TableofFigures"/>
        <w:tabs>
          <w:tab w:val="right" w:leader="dot" w:pos="7927"/>
        </w:tabs>
        <w:rPr>
          <w:rFonts w:asciiTheme="minorHAnsi" w:eastAsiaTheme="minorEastAsia" w:hAnsiTheme="minorHAnsi"/>
          <w:sz w:val="22"/>
          <w:lang w:val="en-US"/>
        </w:rPr>
      </w:pPr>
      <w:hyperlink w:anchor="_Toc15889935" w:history="1">
        <w:r w:rsidR="001935F0" w:rsidRPr="00390D54">
          <w:rPr>
            <w:rStyle w:val="Hyperlink"/>
            <w:lang w:val="en-US"/>
          </w:rPr>
          <w:t xml:space="preserve">Gambar 4.45 Hasil Implementasi Desain </w:t>
        </w:r>
        <w:r w:rsidR="001935F0" w:rsidRPr="00D13B04">
          <w:rPr>
            <w:rStyle w:val="Hyperlink"/>
            <w:i/>
            <w:lang w:val="en-US"/>
          </w:rPr>
          <w:t>Input data</w:t>
        </w:r>
        <w:r w:rsidR="001935F0" w:rsidRPr="00390D54">
          <w:rPr>
            <w:rStyle w:val="Hyperlink"/>
            <w:lang w:val="en-US"/>
          </w:rPr>
          <w:t xml:space="preserve"> warga</w:t>
        </w:r>
        <w:r w:rsidR="001935F0">
          <w:rPr>
            <w:webHidden/>
          </w:rPr>
          <w:tab/>
        </w:r>
        <w:r w:rsidR="001935F0">
          <w:rPr>
            <w:webHidden/>
          </w:rPr>
          <w:fldChar w:fldCharType="begin"/>
        </w:r>
        <w:r w:rsidR="001935F0">
          <w:rPr>
            <w:webHidden/>
          </w:rPr>
          <w:instrText xml:space="preserve"> PAGEREF _Toc15889935 \h </w:instrText>
        </w:r>
        <w:r w:rsidR="001935F0">
          <w:rPr>
            <w:webHidden/>
          </w:rPr>
        </w:r>
        <w:r w:rsidR="001935F0">
          <w:rPr>
            <w:webHidden/>
          </w:rPr>
          <w:fldChar w:fldCharType="separate"/>
        </w:r>
        <w:r w:rsidR="00A2182B">
          <w:rPr>
            <w:webHidden/>
          </w:rPr>
          <w:t>64</w:t>
        </w:r>
        <w:r w:rsidR="001935F0">
          <w:rPr>
            <w:webHidden/>
          </w:rPr>
          <w:fldChar w:fldCharType="end"/>
        </w:r>
      </w:hyperlink>
    </w:p>
    <w:p w14:paraId="702CABE5" w14:textId="043A0DBB" w:rsidR="001935F0" w:rsidRDefault="002726A4">
      <w:pPr>
        <w:pStyle w:val="TableofFigures"/>
        <w:tabs>
          <w:tab w:val="right" w:leader="dot" w:pos="7927"/>
        </w:tabs>
        <w:rPr>
          <w:rFonts w:asciiTheme="minorHAnsi" w:eastAsiaTheme="minorEastAsia" w:hAnsiTheme="minorHAnsi"/>
          <w:sz w:val="22"/>
          <w:lang w:val="en-US"/>
        </w:rPr>
      </w:pPr>
      <w:hyperlink w:anchor="_Toc15889936" w:history="1">
        <w:r w:rsidR="001935F0" w:rsidRPr="00390D54">
          <w:rPr>
            <w:rStyle w:val="Hyperlink"/>
            <w:lang w:val="en-US"/>
          </w:rPr>
          <w:t>Gambar 4.46 Hasil Implementasi Desain</w:t>
        </w:r>
        <w:r w:rsidR="001935F0" w:rsidRPr="00D13B04">
          <w:rPr>
            <w:rStyle w:val="Hyperlink"/>
            <w:i/>
            <w:lang w:val="en-US"/>
          </w:rPr>
          <w:t xml:space="preserve"> Input Data</w:t>
        </w:r>
        <w:r w:rsidR="001935F0" w:rsidRPr="00390D54">
          <w:rPr>
            <w:rStyle w:val="Hyperlink"/>
            <w:lang w:val="en-US"/>
          </w:rPr>
          <w:t xml:space="preserve"> User</w:t>
        </w:r>
        <w:r w:rsidR="001935F0">
          <w:rPr>
            <w:webHidden/>
          </w:rPr>
          <w:tab/>
        </w:r>
        <w:r w:rsidR="001935F0">
          <w:rPr>
            <w:webHidden/>
          </w:rPr>
          <w:fldChar w:fldCharType="begin"/>
        </w:r>
        <w:r w:rsidR="001935F0">
          <w:rPr>
            <w:webHidden/>
          </w:rPr>
          <w:instrText xml:space="preserve"> PAGEREF _Toc15889936 \h </w:instrText>
        </w:r>
        <w:r w:rsidR="001935F0">
          <w:rPr>
            <w:webHidden/>
          </w:rPr>
        </w:r>
        <w:r w:rsidR="001935F0">
          <w:rPr>
            <w:webHidden/>
          </w:rPr>
          <w:fldChar w:fldCharType="separate"/>
        </w:r>
        <w:r w:rsidR="00A2182B">
          <w:rPr>
            <w:webHidden/>
          </w:rPr>
          <w:t>65</w:t>
        </w:r>
        <w:r w:rsidR="001935F0">
          <w:rPr>
            <w:webHidden/>
          </w:rPr>
          <w:fldChar w:fldCharType="end"/>
        </w:r>
      </w:hyperlink>
    </w:p>
    <w:p w14:paraId="7CCB7124" w14:textId="67429884" w:rsidR="001935F0" w:rsidRDefault="002726A4">
      <w:pPr>
        <w:pStyle w:val="TableofFigures"/>
        <w:tabs>
          <w:tab w:val="right" w:leader="dot" w:pos="7927"/>
        </w:tabs>
        <w:rPr>
          <w:rFonts w:asciiTheme="minorHAnsi" w:eastAsiaTheme="minorEastAsia" w:hAnsiTheme="minorHAnsi"/>
          <w:sz w:val="22"/>
          <w:lang w:val="en-US"/>
        </w:rPr>
      </w:pPr>
      <w:hyperlink w:anchor="_Toc15889937" w:history="1">
        <w:r w:rsidR="001935F0" w:rsidRPr="00390D54">
          <w:rPr>
            <w:rStyle w:val="Hyperlink"/>
            <w:lang w:val="en-US"/>
          </w:rPr>
          <w:t>Gambar 4.47 Hasil Implementasi Desain</w:t>
        </w:r>
        <w:r w:rsidR="001935F0" w:rsidRPr="00D13B04">
          <w:rPr>
            <w:rStyle w:val="Hyperlink"/>
            <w:i/>
            <w:lang w:val="en-US"/>
          </w:rPr>
          <w:t xml:space="preserve"> Input data</w:t>
        </w:r>
        <w:r w:rsidR="001935F0" w:rsidRPr="00390D54">
          <w:rPr>
            <w:rStyle w:val="Hyperlink"/>
            <w:lang w:val="en-US"/>
          </w:rPr>
          <w:t xml:space="preserve"> survey</w:t>
        </w:r>
        <w:r w:rsidR="001935F0">
          <w:rPr>
            <w:webHidden/>
          </w:rPr>
          <w:tab/>
        </w:r>
        <w:r w:rsidR="001935F0">
          <w:rPr>
            <w:webHidden/>
          </w:rPr>
          <w:fldChar w:fldCharType="begin"/>
        </w:r>
        <w:r w:rsidR="001935F0">
          <w:rPr>
            <w:webHidden/>
          </w:rPr>
          <w:instrText xml:space="preserve"> PAGEREF _Toc15889937 \h </w:instrText>
        </w:r>
        <w:r w:rsidR="001935F0">
          <w:rPr>
            <w:webHidden/>
          </w:rPr>
        </w:r>
        <w:r w:rsidR="001935F0">
          <w:rPr>
            <w:webHidden/>
          </w:rPr>
          <w:fldChar w:fldCharType="separate"/>
        </w:r>
        <w:r w:rsidR="00A2182B">
          <w:rPr>
            <w:webHidden/>
          </w:rPr>
          <w:t>65</w:t>
        </w:r>
        <w:r w:rsidR="001935F0">
          <w:rPr>
            <w:webHidden/>
          </w:rPr>
          <w:fldChar w:fldCharType="end"/>
        </w:r>
      </w:hyperlink>
    </w:p>
    <w:p w14:paraId="23C06326" w14:textId="792150B8" w:rsidR="001935F0" w:rsidRDefault="002726A4">
      <w:pPr>
        <w:pStyle w:val="TableofFigures"/>
        <w:tabs>
          <w:tab w:val="right" w:leader="dot" w:pos="7927"/>
        </w:tabs>
        <w:rPr>
          <w:rFonts w:asciiTheme="minorHAnsi" w:eastAsiaTheme="minorEastAsia" w:hAnsiTheme="minorHAnsi"/>
          <w:sz w:val="22"/>
          <w:lang w:val="en-US"/>
        </w:rPr>
      </w:pPr>
      <w:hyperlink w:anchor="_Toc15889938" w:history="1">
        <w:r w:rsidR="001935F0" w:rsidRPr="00390D54">
          <w:rPr>
            <w:rStyle w:val="Hyperlink"/>
            <w:lang w:val="en-US"/>
          </w:rPr>
          <w:t>Gambar 4.48 Hasil Implementasi Desain</w:t>
        </w:r>
        <w:r w:rsidR="001935F0" w:rsidRPr="00D13B04">
          <w:rPr>
            <w:rStyle w:val="Hyperlink"/>
            <w:i/>
            <w:lang w:val="en-US"/>
          </w:rPr>
          <w:t xml:space="preserve"> Input data </w:t>
        </w:r>
        <w:r w:rsidR="001935F0" w:rsidRPr="00390D54">
          <w:rPr>
            <w:rStyle w:val="Hyperlink"/>
            <w:lang w:val="en-US"/>
          </w:rPr>
          <w:t>permasalahan</w:t>
        </w:r>
        <w:r w:rsidR="001935F0">
          <w:rPr>
            <w:webHidden/>
          </w:rPr>
          <w:tab/>
        </w:r>
        <w:r w:rsidR="001935F0">
          <w:rPr>
            <w:webHidden/>
          </w:rPr>
          <w:fldChar w:fldCharType="begin"/>
        </w:r>
        <w:r w:rsidR="001935F0">
          <w:rPr>
            <w:webHidden/>
          </w:rPr>
          <w:instrText xml:space="preserve"> PAGEREF _Toc15889938 \h </w:instrText>
        </w:r>
        <w:r w:rsidR="001935F0">
          <w:rPr>
            <w:webHidden/>
          </w:rPr>
        </w:r>
        <w:r w:rsidR="001935F0">
          <w:rPr>
            <w:webHidden/>
          </w:rPr>
          <w:fldChar w:fldCharType="separate"/>
        </w:r>
        <w:r w:rsidR="00A2182B">
          <w:rPr>
            <w:webHidden/>
          </w:rPr>
          <w:t>66</w:t>
        </w:r>
        <w:r w:rsidR="001935F0">
          <w:rPr>
            <w:webHidden/>
          </w:rPr>
          <w:fldChar w:fldCharType="end"/>
        </w:r>
      </w:hyperlink>
    </w:p>
    <w:p w14:paraId="26A86007" w14:textId="5E7D472F" w:rsidR="001935F0" w:rsidRDefault="002726A4">
      <w:pPr>
        <w:pStyle w:val="TableofFigures"/>
        <w:tabs>
          <w:tab w:val="right" w:leader="dot" w:pos="7927"/>
        </w:tabs>
        <w:rPr>
          <w:rFonts w:asciiTheme="minorHAnsi" w:eastAsiaTheme="minorEastAsia" w:hAnsiTheme="minorHAnsi"/>
          <w:sz w:val="22"/>
          <w:lang w:val="en-US"/>
        </w:rPr>
      </w:pPr>
      <w:hyperlink w:anchor="_Toc15889939" w:history="1">
        <w:r w:rsidR="001935F0" w:rsidRPr="00390D54">
          <w:rPr>
            <w:rStyle w:val="Hyperlink"/>
            <w:lang w:val="en-US"/>
          </w:rPr>
          <w:t xml:space="preserve">Gambar 4.49 Hasil Implementasi Desain </w:t>
        </w:r>
        <w:r w:rsidR="001935F0" w:rsidRPr="00D13B04">
          <w:rPr>
            <w:rStyle w:val="Hyperlink"/>
            <w:i/>
            <w:lang w:val="en-US"/>
          </w:rPr>
          <w:t>Input</w:t>
        </w:r>
        <w:r w:rsidR="001935F0" w:rsidRPr="00390D54">
          <w:rPr>
            <w:rStyle w:val="Hyperlink"/>
            <w:lang w:val="en-US"/>
          </w:rPr>
          <w:t xml:space="preserve"> nilai kuesioner</w:t>
        </w:r>
        <w:r w:rsidR="001935F0">
          <w:rPr>
            <w:webHidden/>
          </w:rPr>
          <w:tab/>
        </w:r>
        <w:r w:rsidR="001935F0">
          <w:rPr>
            <w:webHidden/>
          </w:rPr>
          <w:fldChar w:fldCharType="begin"/>
        </w:r>
        <w:r w:rsidR="001935F0">
          <w:rPr>
            <w:webHidden/>
          </w:rPr>
          <w:instrText xml:space="preserve"> PAGEREF _Toc15889939 \h </w:instrText>
        </w:r>
        <w:r w:rsidR="001935F0">
          <w:rPr>
            <w:webHidden/>
          </w:rPr>
        </w:r>
        <w:r w:rsidR="001935F0">
          <w:rPr>
            <w:webHidden/>
          </w:rPr>
          <w:fldChar w:fldCharType="separate"/>
        </w:r>
        <w:r w:rsidR="00A2182B">
          <w:rPr>
            <w:webHidden/>
          </w:rPr>
          <w:t>66</w:t>
        </w:r>
        <w:r w:rsidR="001935F0">
          <w:rPr>
            <w:webHidden/>
          </w:rPr>
          <w:fldChar w:fldCharType="end"/>
        </w:r>
      </w:hyperlink>
    </w:p>
    <w:p w14:paraId="2478C15D" w14:textId="0CEC8B77" w:rsidR="001935F0" w:rsidRDefault="002726A4">
      <w:pPr>
        <w:pStyle w:val="TableofFigures"/>
        <w:tabs>
          <w:tab w:val="right" w:leader="dot" w:pos="7927"/>
        </w:tabs>
        <w:rPr>
          <w:rFonts w:asciiTheme="minorHAnsi" w:eastAsiaTheme="minorEastAsia" w:hAnsiTheme="minorHAnsi"/>
          <w:sz w:val="22"/>
          <w:lang w:val="en-US"/>
        </w:rPr>
      </w:pPr>
      <w:hyperlink w:anchor="_Toc15889940" w:history="1">
        <w:r w:rsidR="001935F0" w:rsidRPr="00390D54">
          <w:rPr>
            <w:rStyle w:val="Hyperlink"/>
            <w:lang w:val="en-US"/>
          </w:rPr>
          <w:t>Gambar 4.50 Hasil Implementasi Desain</w:t>
        </w:r>
        <w:r w:rsidR="001935F0" w:rsidRPr="00D13B04">
          <w:rPr>
            <w:rStyle w:val="Hyperlink"/>
            <w:i/>
            <w:lang w:val="en-US"/>
          </w:rPr>
          <w:t xml:space="preserve"> Input required</w:t>
        </w:r>
        <w:r w:rsidR="001935F0">
          <w:rPr>
            <w:webHidden/>
          </w:rPr>
          <w:tab/>
        </w:r>
        <w:r w:rsidR="001935F0">
          <w:rPr>
            <w:webHidden/>
          </w:rPr>
          <w:fldChar w:fldCharType="begin"/>
        </w:r>
        <w:r w:rsidR="001935F0">
          <w:rPr>
            <w:webHidden/>
          </w:rPr>
          <w:instrText xml:space="preserve"> PAGEREF _Toc15889940 \h </w:instrText>
        </w:r>
        <w:r w:rsidR="001935F0">
          <w:rPr>
            <w:webHidden/>
          </w:rPr>
        </w:r>
        <w:r w:rsidR="001935F0">
          <w:rPr>
            <w:webHidden/>
          </w:rPr>
          <w:fldChar w:fldCharType="separate"/>
        </w:r>
        <w:r w:rsidR="00A2182B">
          <w:rPr>
            <w:webHidden/>
          </w:rPr>
          <w:t>67</w:t>
        </w:r>
        <w:r w:rsidR="001935F0">
          <w:rPr>
            <w:webHidden/>
          </w:rPr>
          <w:fldChar w:fldCharType="end"/>
        </w:r>
      </w:hyperlink>
    </w:p>
    <w:p w14:paraId="479ED7F0" w14:textId="7DAA3B30" w:rsidR="001935F0" w:rsidRDefault="002726A4">
      <w:pPr>
        <w:pStyle w:val="TableofFigures"/>
        <w:tabs>
          <w:tab w:val="right" w:leader="dot" w:pos="7927"/>
        </w:tabs>
        <w:rPr>
          <w:rFonts w:asciiTheme="minorHAnsi" w:eastAsiaTheme="minorEastAsia" w:hAnsiTheme="minorHAnsi"/>
          <w:sz w:val="22"/>
          <w:lang w:val="en-US"/>
        </w:rPr>
      </w:pPr>
      <w:hyperlink w:anchor="_Toc15889941" w:history="1">
        <w:r w:rsidR="001935F0" w:rsidRPr="00390D54">
          <w:rPr>
            <w:rStyle w:val="Hyperlink"/>
            <w:lang w:val="en-US"/>
          </w:rPr>
          <w:t>Gambar 4.51 Hasil Implementasi Desain Halaman Utama</w:t>
        </w:r>
        <w:r w:rsidR="001935F0">
          <w:rPr>
            <w:webHidden/>
          </w:rPr>
          <w:tab/>
        </w:r>
        <w:r w:rsidR="001935F0">
          <w:rPr>
            <w:webHidden/>
          </w:rPr>
          <w:fldChar w:fldCharType="begin"/>
        </w:r>
        <w:r w:rsidR="001935F0">
          <w:rPr>
            <w:webHidden/>
          </w:rPr>
          <w:instrText xml:space="preserve"> PAGEREF _Toc15889941 \h </w:instrText>
        </w:r>
        <w:r w:rsidR="001935F0">
          <w:rPr>
            <w:webHidden/>
          </w:rPr>
        </w:r>
        <w:r w:rsidR="001935F0">
          <w:rPr>
            <w:webHidden/>
          </w:rPr>
          <w:fldChar w:fldCharType="separate"/>
        </w:r>
        <w:r w:rsidR="00A2182B">
          <w:rPr>
            <w:webHidden/>
          </w:rPr>
          <w:t>67</w:t>
        </w:r>
        <w:r w:rsidR="001935F0">
          <w:rPr>
            <w:webHidden/>
          </w:rPr>
          <w:fldChar w:fldCharType="end"/>
        </w:r>
      </w:hyperlink>
    </w:p>
    <w:p w14:paraId="33CEF325" w14:textId="4A694E65" w:rsidR="001935F0" w:rsidRDefault="002726A4">
      <w:pPr>
        <w:pStyle w:val="TableofFigures"/>
        <w:tabs>
          <w:tab w:val="right" w:leader="dot" w:pos="7927"/>
        </w:tabs>
        <w:rPr>
          <w:rFonts w:asciiTheme="minorHAnsi" w:eastAsiaTheme="minorEastAsia" w:hAnsiTheme="minorHAnsi"/>
          <w:sz w:val="22"/>
          <w:lang w:val="en-US"/>
        </w:rPr>
      </w:pPr>
      <w:hyperlink w:anchor="_Toc15889942" w:history="1">
        <w:r w:rsidR="001935F0" w:rsidRPr="00390D54">
          <w:rPr>
            <w:rStyle w:val="Hyperlink"/>
            <w:lang w:val="en-US"/>
          </w:rPr>
          <w:t>Gambar 4.52 Hasil Implementasi Desain halaman</w:t>
        </w:r>
        <w:r w:rsidR="001935F0" w:rsidRPr="00D13B04">
          <w:rPr>
            <w:rStyle w:val="Hyperlink"/>
            <w:i/>
            <w:lang w:val="en-US"/>
          </w:rPr>
          <w:t xml:space="preserve"> login</w:t>
        </w:r>
        <w:r w:rsidR="001935F0">
          <w:rPr>
            <w:webHidden/>
          </w:rPr>
          <w:tab/>
        </w:r>
        <w:r w:rsidR="001935F0">
          <w:rPr>
            <w:webHidden/>
          </w:rPr>
          <w:fldChar w:fldCharType="begin"/>
        </w:r>
        <w:r w:rsidR="001935F0">
          <w:rPr>
            <w:webHidden/>
          </w:rPr>
          <w:instrText xml:space="preserve"> PAGEREF _Toc15889942 \h </w:instrText>
        </w:r>
        <w:r w:rsidR="001935F0">
          <w:rPr>
            <w:webHidden/>
          </w:rPr>
        </w:r>
        <w:r w:rsidR="001935F0">
          <w:rPr>
            <w:webHidden/>
          </w:rPr>
          <w:fldChar w:fldCharType="separate"/>
        </w:r>
        <w:r w:rsidR="00A2182B">
          <w:rPr>
            <w:webHidden/>
          </w:rPr>
          <w:t>68</w:t>
        </w:r>
        <w:r w:rsidR="001935F0">
          <w:rPr>
            <w:webHidden/>
          </w:rPr>
          <w:fldChar w:fldCharType="end"/>
        </w:r>
      </w:hyperlink>
    </w:p>
    <w:p w14:paraId="2552ADEE" w14:textId="7B4B024E" w:rsidR="001935F0" w:rsidRDefault="002726A4">
      <w:pPr>
        <w:pStyle w:val="TableofFigures"/>
        <w:tabs>
          <w:tab w:val="right" w:leader="dot" w:pos="7927"/>
        </w:tabs>
        <w:rPr>
          <w:rFonts w:asciiTheme="minorHAnsi" w:eastAsiaTheme="minorEastAsia" w:hAnsiTheme="minorHAnsi"/>
          <w:sz w:val="22"/>
          <w:lang w:val="en-US"/>
        </w:rPr>
      </w:pPr>
      <w:hyperlink w:anchor="_Toc15889943" w:history="1">
        <w:r w:rsidR="001935F0" w:rsidRPr="00390D54">
          <w:rPr>
            <w:rStyle w:val="Hyperlink"/>
            <w:lang w:val="en-US"/>
          </w:rPr>
          <w:t>Gambar 4.53 Daftar Permasalahan</w:t>
        </w:r>
        <w:r w:rsidR="001935F0">
          <w:rPr>
            <w:webHidden/>
          </w:rPr>
          <w:tab/>
        </w:r>
        <w:r w:rsidR="001935F0">
          <w:rPr>
            <w:webHidden/>
          </w:rPr>
          <w:fldChar w:fldCharType="begin"/>
        </w:r>
        <w:r w:rsidR="001935F0">
          <w:rPr>
            <w:webHidden/>
          </w:rPr>
          <w:instrText xml:space="preserve"> PAGEREF _Toc15889943 \h </w:instrText>
        </w:r>
        <w:r w:rsidR="001935F0">
          <w:rPr>
            <w:webHidden/>
          </w:rPr>
        </w:r>
        <w:r w:rsidR="001935F0">
          <w:rPr>
            <w:webHidden/>
          </w:rPr>
          <w:fldChar w:fldCharType="separate"/>
        </w:r>
        <w:r w:rsidR="00A2182B">
          <w:rPr>
            <w:webHidden/>
          </w:rPr>
          <w:t>68</w:t>
        </w:r>
        <w:r w:rsidR="001935F0">
          <w:rPr>
            <w:webHidden/>
          </w:rPr>
          <w:fldChar w:fldCharType="end"/>
        </w:r>
      </w:hyperlink>
    </w:p>
    <w:p w14:paraId="6FE754FB" w14:textId="482AF23B" w:rsidR="001935F0" w:rsidRDefault="002726A4">
      <w:pPr>
        <w:pStyle w:val="TableofFigures"/>
        <w:tabs>
          <w:tab w:val="right" w:leader="dot" w:pos="7927"/>
        </w:tabs>
        <w:rPr>
          <w:rFonts w:asciiTheme="minorHAnsi" w:eastAsiaTheme="minorEastAsia" w:hAnsiTheme="minorHAnsi"/>
          <w:sz w:val="22"/>
          <w:lang w:val="en-US"/>
        </w:rPr>
      </w:pPr>
      <w:hyperlink w:anchor="_Toc15889944" w:history="1">
        <w:r w:rsidR="001935F0" w:rsidRPr="00390D54">
          <w:rPr>
            <w:rStyle w:val="Hyperlink"/>
            <w:lang w:val="en-US"/>
          </w:rPr>
          <w:t>Gambar 4.54 Nilai Bobot Permasalahan</w:t>
        </w:r>
        <w:r w:rsidR="001935F0">
          <w:rPr>
            <w:webHidden/>
          </w:rPr>
          <w:tab/>
        </w:r>
        <w:r w:rsidR="001935F0">
          <w:rPr>
            <w:webHidden/>
          </w:rPr>
          <w:fldChar w:fldCharType="begin"/>
        </w:r>
        <w:r w:rsidR="001935F0">
          <w:rPr>
            <w:webHidden/>
          </w:rPr>
          <w:instrText xml:space="preserve"> PAGEREF _Toc15889944 \h </w:instrText>
        </w:r>
        <w:r w:rsidR="001935F0">
          <w:rPr>
            <w:webHidden/>
          </w:rPr>
        </w:r>
        <w:r w:rsidR="001935F0">
          <w:rPr>
            <w:webHidden/>
          </w:rPr>
          <w:fldChar w:fldCharType="separate"/>
        </w:r>
        <w:r w:rsidR="00A2182B">
          <w:rPr>
            <w:webHidden/>
          </w:rPr>
          <w:t>69</w:t>
        </w:r>
        <w:r w:rsidR="001935F0">
          <w:rPr>
            <w:webHidden/>
          </w:rPr>
          <w:fldChar w:fldCharType="end"/>
        </w:r>
      </w:hyperlink>
    </w:p>
    <w:p w14:paraId="18B41301" w14:textId="1481568C" w:rsidR="001935F0" w:rsidRDefault="002726A4">
      <w:pPr>
        <w:pStyle w:val="TableofFigures"/>
        <w:tabs>
          <w:tab w:val="right" w:leader="dot" w:pos="7927"/>
        </w:tabs>
        <w:rPr>
          <w:rFonts w:asciiTheme="minorHAnsi" w:eastAsiaTheme="minorEastAsia" w:hAnsiTheme="minorHAnsi"/>
          <w:sz w:val="22"/>
          <w:lang w:val="en-US"/>
        </w:rPr>
      </w:pPr>
      <w:hyperlink w:anchor="_Toc15889945" w:history="1">
        <w:r w:rsidR="001935F0" w:rsidRPr="00390D54">
          <w:rPr>
            <w:rStyle w:val="Hyperlink"/>
            <w:lang w:val="en-US"/>
          </w:rPr>
          <w:t>Gambar 4.55 Nilai tingkat keganasan dan nilai urgensi</w:t>
        </w:r>
        <w:r w:rsidR="001935F0">
          <w:rPr>
            <w:webHidden/>
          </w:rPr>
          <w:tab/>
        </w:r>
        <w:r w:rsidR="001935F0">
          <w:rPr>
            <w:webHidden/>
          </w:rPr>
          <w:fldChar w:fldCharType="begin"/>
        </w:r>
        <w:r w:rsidR="001935F0">
          <w:rPr>
            <w:webHidden/>
          </w:rPr>
          <w:instrText xml:space="preserve"> PAGEREF _Toc15889945 \h </w:instrText>
        </w:r>
        <w:r w:rsidR="001935F0">
          <w:rPr>
            <w:webHidden/>
          </w:rPr>
        </w:r>
        <w:r w:rsidR="001935F0">
          <w:rPr>
            <w:webHidden/>
          </w:rPr>
          <w:fldChar w:fldCharType="separate"/>
        </w:r>
        <w:r w:rsidR="00A2182B">
          <w:rPr>
            <w:webHidden/>
          </w:rPr>
          <w:t>70</w:t>
        </w:r>
        <w:r w:rsidR="001935F0">
          <w:rPr>
            <w:webHidden/>
          </w:rPr>
          <w:fldChar w:fldCharType="end"/>
        </w:r>
      </w:hyperlink>
    </w:p>
    <w:p w14:paraId="4F49BD8B" w14:textId="37E0BDA5" w:rsidR="001935F0" w:rsidRDefault="002726A4">
      <w:pPr>
        <w:pStyle w:val="TableofFigures"/>
        <w:tabs>
          <w:tab w:val="right" w:leader="dot" w:pos="7927"/>
        </w:tabs>
        <w:rPr>
          <w:rFonts w:asciiTheme="minorHAnsi" w:eastAsiaTheme="minorEastAsia" w:hAnsiTheme="minorHAnsi"/>
          <w:sz w:val="22"/>
          <w:lang w:val="en-US"/>
        </w:rPr>
      </w:pPr>
      <w:hyperlink w:anchor="_Toc15889946" w:history="1">
        <w:r w:rsidR="001935F0" w:rsidRPr="00390D54">
          <w:rPr>
            <w:rStyle w:val="Hyperlink"/>
            <w:lang w:val="en-US"/>
          </w:rPr>
          <w:t>Gambar 4.56 Nilai kemudahan penanggulangan masalah</w:t>
        </w:r>
        <w:r w:rsidR="001935F0">
          <w:rPr>
            <w:webHidden/>
          </w:rPr>
          <w:tab/>
        </w:r>
        <w:r w:rsidR="001935F0">
          <w:rPr>
            <w:webHidden/>
          </w:rPr>
          <w:fldChar w:fldCharType="begin"/>
        </w:r>
        <w:r w:rsidR="001935F0">
          <w:rPr>
            <w:webHidden/>
          </w:rPr>
          <w:instrText xml:space="preserve"> PAGEREF _Toc15889946 \h </w:instrText>
        </w:r>
        <w:r w:rsidR="001935F0">
          <w:rPr>
            <w:webHidden/>
          </w:rPr>
        </w:r>
        <w:r w:rsidR="001935F0">
          <w:rPr>
            <w:webHidden/>
          </w:rPr>
          <w:fldChar w:fldCharType="separate"/>
        </w:r>
        <w:r w:rsidR="00A2182B">
          <w:rPr>
            <w:webHidden/>
          </w:rPr>
          <w:t>71</w:t>
        </w:r>
        <w:r w:rsidR="001935F0">
          <w:rPr>
            <w:webHidden/>
          </w:rPr>
          <w:fldChar w:fldCharType="end"/>
        </w:r>
      </w:hyperlink>
    </w:p>
    <w:p w14:paraId="5AF94F77" w14:textId="5986B77E" w:rsidR="001935F0" w:rsidRDefault="002726A4">
      <w:pPr>
        <w:pStyle w:val="TableofFigures"/>
        <w:tabs>
          <w:tab w:val="right" w:leader="dot" w:pos="7927"/>
        </w:tabs>
        <w:rPr>
          <w:rFonts w:asciiTheme="minorHAnsi" w:eastAsiaTheme="minorEastAsia" w:hAnsiTheme="minorHAnsi"/>
          <w:sz w:val="22"/>
          <w:lang w:val="en-US"/>
        </w:rPr>
      </w:pPr>
      <w:hyperlink w:anchor="_Toc15889947" w:history="1">
        <w:r w:rsidR="001935F0" w:rsidRPr="00390D54">
          <w:rPr>
            <w:rStyle w:val="Hyperlink"/>
            <w:lang w:val="en-US"/>
          </w:rPr>
          <w:t>Gambar 4.57 Nilai faktor p, faktor e, faktor a, faktor r, faktor l</w:t>
        </w:r>
        <w:r w:rsidR="001935F0">
          <w:rPr>
            <w:webHidden/>
          </w:rPr>
          <w:tab/>
        </w:r>
        <w:r w:rsidR="001935F0">
          <w:rPr>
            <w:webHidden/>
          </w:rPr>
          <w:fldChar w:fldCharType="begin"/>
        </w:r>
        <w:r w:rsidR="001935F0">
          <w:rPr>
            <w:webHidden/>
          </w:rPr>
          <w:instrText xml:space="preserve"> PAGEREF _Toc15889947 \h </w:instrText>
        </w:r>
        <w:r w:rsidR="001935F0">
          <w:rPr>
            <w:webHidden/>
          </w:rPr>
        </w:r>
        <w:r w:rsidR="001935F0">
          <w:rPr>
            <w:webHidden/>
          </w:rPr>
          <w:fldChar w:fldCharType="separate"/>
        </w:r>
        <w:r w:rsidR="00A2182B">
          <w:rPr>
            <w:webHidden/>
          </w:rPr>
          <w:t>72</w:t>
        </w:r>
        <w:r w:rsidR="001935F0">
          <w:rPr>
            <w:webHidden/>
          </w:rPr>
          <w:fldChar w:fldCharType="end"/>
        </w:r>
      </w:hyperlink>
    </w:p>
    <w:p w14:paraId="182A5B6E" w14:textId="25417EB4" w:rsidR="00CC069B" w:rsidRDefault="0061486C" w:rsidP="00401F60">
      <w:pPr>
        <w:pStyle w:val="TableofFigures"/>
        <w:tabs>
          <w:tab w:val="right" w:leader="dot" w:pos="7927"/>
        </w:tabs>
        <w:rPr>
          <w:lang w:val="en-US"/>
        </w:rPr>
      </w:pPr>
      <w:r>
        <w:rPr>
          <w:lang w:val="en-US"/>
        </w:rPr>
        <w:fldChar w:fldCharType="end"/>
      </w:r>
      <w:r w:rsidR="00CC069B">
        <w:rPr>
          <w:lang w:val="en-US"/>
        </w:rPr>
        <w:br w:type="page"/>
      </w:r>
    </w:p>
    <w:p w14:paraId="776B2321" w14:textId="77777777" w:rsidR="006D7457" w:rsidRDefault="006D7457" w:rsidP="0098765C">
      <w:pPr>
        <w:pStyle w:val="Heading1"/>
        <w:sectPr w:rsidR="006D7457" w:rsidSect="00C27210">
          <w:pgSz w:w="11906" w:h="16838" w:code="9"/>
          <w:pgMar w:top="2268" w:right="1701" w:bottom="1701" w:left="2268" w:header="720" w:footer="720" w:gutter="0"/>
          <w:pgNumType w:fmt="lowerRoman"/>
          <w:cols w:space="720"/>
          <w:titlePg/>
          <w:docGrid w:linePitch="360"/>
        </w:sectPr>
      </w:pPr>
    </w:p>
    <w:p w14:paraId="04DB7600" w14:textId="0EA8A914" w:rsidR="00946F98" w:rsidRPr="000939F1" w:rsidRDefault="001A4E6C" w:rsidP="0098765C">
      <w:pPr>
        <w:pStyle w:val="Heading1"/>
        <w:rPr>
          <w:lang w:val="en-US"/>
        </w:rPr>
      </w:pPr>
      <w:bookmarkStart w:id="33" w:name="_Toc15919180"/>
      <w:r w:rsidRPr="000C1FD7">
        <w:lastRenderedPageBreak/>
        <w:t xml:space="preserve">BAB </w:t>
      </w:r>
      <w:r w:rsidR="000939F1">
        <w:rPr>
          <w:lang w:val="en-US"/>
        </w:rPr>
        <w:t>I</w:t>
      </w:r>
      <w:bookmarkEnd w:id="33"/>
    </w:p>
    <w:p w14:paraId="303EDDAC" w14:textId="106843B7" w:rsidR="00B81A9E" w:rsidRPr="000C1FD7" w:rsidRDefault="001A4E6C" w:rsidP="00F7329D">
      <w:pPr>
        <w:pStyle w:val="NoSpacing"/>
        <w:jc w:val="center"/>
        <w:rPr>
          <w:b/>
          <w:sz w:val="28"/>
        </w:rPr>
      </w:pPr>
      <w:r w:rsidRPr="000C1FD7">
        <w:rPr>
          <w:b/>
          <w:sz w:val="28"/>
        </w:rPr>
        <w:t>PENDAHULUAN</w:t>
      </w:r>
    </w:p>
    <w:p w14:paraId="38A5613D" w14:textId="05868ED3" w:rsidR="00F84E9A" w:rsidRPr="00F33876" w:rsidRDefault="00F84E9A" w:rsidP="00F84E9A">
      <w:r w:rsidRPr="000C1FD7">
        <w:tab/>
      </w:r>
    </w:p>
    <w:p w14:paraId="5B7E4EFB" w14:textId="77777777" w:rsidR="00F84E9A" w:rsidRPr="000C1FD7" w:rsidRDefault="00F84E9A" w:rsidP="00F7329D">
      <w:pPr>
        <w:pStyle w:val="NoSpacing"/>
        <w:jc w:val="center"/>
      </w:pPr>
    </w:p>
    <w:p w14:paraId="58B5F031" w14:textId="5C3FDA93" w:rsidR="0098765C" w:rsidRDefault="00D111BA" w:rsidP="00DD7FF5">
      <w:pPr>
        <w:pStyle w:val="Heading2"/>
        <w:numPr>
          <w:ilvl w:val="1"/>
          <w:numId w:val="1"/>
        </w:numPr>
      </w:pPr>
      <w:r w:rsidRPr="000C1FD7">
        <w:t xml:space="preserve"> </w:t>
      </w:r>
      <w:bookmarkStart w:id="34" w:name="_Toc15919181"/>
      <w:r w:rsidR="0098765C" w:rsidRPr="000C1FD7">
        <w:t>Latar Belakang</w:t>
      </w:r>
      <w:bookmarkEnd w:id="34"/>
    </w:p>
    <w:p w14:paraId="18B11677" w14:textId="1CACBE3E" w:rsidR="004C357B" w:rsidRPr="004C357B" w:rsidRDefault="004C357B" w:rsidP="00C76090">
      <w:pPr>
        <w:ind w:firstLine="426"/>
        <w:rPr>
          <w:lang w:val="en-US"/>
        </w:rPr>
      </w:pPr>
      <w:r>
        <w:rPr>
          <w:lang w:val="en-US"/>
        </w:rPr>
        <w:t>De</w:t>
      </w:r>
      <w:r w:rsidR="00C76090">
        <w:rPr>
          <w:lang w:val="en-US"/>
        </w:rPr>
        <w:t>sa Sekapuk merupakan sebuah desa yang terletak di Kecamatan Ujung Pangkah, Kabupaten Gresik, Provinsi Jawa Timur</w:t>
      </w:r>
      <w:r w:rsidR="00D95B11">
        <w:rPr>
          <w:lang w:val="en-US"/>
        </w:rPr>
        <w:t>. Desa Sekapuk memiliki kekayaan alam berupa gunung kapur. Sebagai desa yang memiliki kekayaan alam berupa gunu</w:t>
      </w:r>
      <w:r w:rsidR="00137EB1">
        <w:rPr>
          <w:lang w:val="en-US"/>
        </w:rPr>
        <w:t>n</w:t>
      </w:r>
      <w:r w:rsidR="00D95B11">
        <w:rPr>
          <w:lang w:val="en-US"/>
        </w:rPr>
        <w:t>g kapur, sebagian besar warga desa sekapuk bermata pencaharian</w:t>
      </w:r>
      <w:r w:rsidR="005E140B">
        <w:rPr>
          <w:lang w:val="en-US"/>
        </w:rPr>
        <w:t xml:space="preserve"> </w:t>
      </w:r>
      <w:r w:rsidR="00D95B11">
        <w:rPr>
          <w:lang w:val="en-US"/>
        </w:rPr>
        <w:t>menggali gunung kapur untuk dijadikan bata putih</w:t>
      </w:r>
      <w:r w:rsidR="005E140B">
        <w:rPr>
          <w:lang w:val="en-US"/>
        </w:rPr>
        <w:t xml:space="preserve">. Aktivitas penggalian terus dilakukan hingga pada tahun 2017 Kepala Desa beserta masyarakat setempat </w:t>
      </w:r>
      <w:r w:rsidR="001E254F">
        <w:rPr>
          <w:lang w:val="en-US"/>
        </w:rPr>
        <w:t>timbul</w:t>
      </w:r>
      <w:r w:rsidR="005E140B">
        <w:rPr>
          <w:lang w:val="en-US"/>
        </w:rPr>
        <w:t xml:space="preserve"> kesadaran akan potensi </w:t>
      </w:r>
      <w:r w:rsidR="00747BDF">
        <w:rPr>
          <w:lang w:val="en-US"/>
        </w:rPr>
        <w:t xml:space="preserve">wisata </w:t>
      </w:r>
      <w:r w:rsidR="005E140B">
        <w:rPr>
          <w:lang w:val="en-US"/>
        </w:rPr>
        <w:t>Bukit Kapur Setigi.</w:t>
      </w:r>
      <w:r w:rsidR="001B4EEB">
        <w:rPr>
          <w:lang w:val="en-US"/>
        </w:rPr>
        <w:t xml:space="preserve"> Pembangunan berupa infrastruktur diperlukan pada kawasan Bukit Kapur Setigi dalam mewujudkan Bukit Kapur Setigi sebagai destinasi wisata.</w:t>
      </w:r>
      <w:r w:rsidR="003B4F9F">
        <w:rPr>
          <w:lang w:val="en-US"/>
        </w:rPr>
        <w:t xml:space="preserve"> Oleh karena itu, Kepala Desa setempat membangun program Ta</w:t>
      </w:r>
      <w:r w:rsidR="00540A68">
        <w:rPr>
          <w:lang w:val="en-US"/>
        </w:rPr>
        <w:t>bungan P</w:t>
      </w:r>
      <w:r w:rsidR="003B4F9F">
        <w:rPr>
          <w:lang w:val="en-US"/>
        </w:rPr>
        <w:t>lus Invest</w:t>
      </w:r>
      <w:r w:rsidR="00540A68">
        <w:rPr>
          <w:lang w:val="en-US"/>
        </w:rPr>
        <w:t>asi</w:t>
      </w:r>
      <w:r w:rsidR="002863C0">
        <w:rPr>
          <w:lang w:val="en-US"/>
        </w:rPr>
        <w:t xml:space="preserve"> </w:t>
      </w:r>
      <w:r w:rsidR="003D07A8">
        <w:rPr>
          <w:lang w:val="en-US"/>
        </w:rPr>
        <w:t>(Taplus Invest)</w:t>
      </w:r>
      <w:r w:rsidR="003B4F9F">
        <w:rPr>
          <w:lang w:val="en-US"/>
        </w:rPr>
        <w:t xml:space="preserve"> dalam proses penggalian dana untuk </w:t>
      </w:r>
      <w:r w:rsidR="005D1BC9">
        <w:rPr>
          <w:lang w:val="en-US"/>
        </w:rPr>
        <w:t>pembangunan infrastruktur pada kawasan wisata Bukit Kapur Setigi.</w:t>
      </w:r>
    </w:p>
    <w:p w14:paraId="2C39AE96" w14:textId="77777777" w:rsidR="00A56995" w:rsidRDefault="00C64CD6" w:rsidP="00C054E9">
      <w:pPr>
        <w:ind w:firstLine="426"/>
        <w:rPr>
          <w:lang w:val="en-US"/>
        </w:rPr>
      </w:pPr>
      <w:r>
        <w:rPr>
          <w:lang w:val="en-US"/>
        </w:rPr>
        <w:t>Taplus Invest</w:t>
      </w:r>
      <w:r w:rsidR="00C054E9">
        <w:rPr>
          <w:lang w:val="en-US"/>
        </w:rPr>
        <w:t xml:space="preserve"> merupakan nama program yang diselenggarakan oleh Kepala Desa Sekapuk, yang dimaksudkan bagi </w:t>
      </w:r>
      <w:r w:rsidR="0067586D">
        <w:rPr>
          <w:lang w:val="en-US"/>
        </w:rPr>
        <w:t xml:space="preserve">setiap </w:t>
      </w:r>
      <w:r w:rsidR="00C054E9">
        <w:rPr>
          <w:lang w:val="en-US"/>
        </w:rPr>
        <w:t>warga Desa Sekapuk untuk dapat berinvestasi pada pembangunan Wisata Bukit Kapur Setigi. Dengan cara menabung sebesar Rp. 8.000,- per hari</w:t>
      </w:r>
      <w:r w:rsidR="00C509D5">
        <w:rPr>
          <w:lang w:val="en-US"/>
        </w:rPr>
        <w:t>. Setelah jumlah tabungan terkumpul se</w:t>
      </w:r>
      <w:r w:rsidR="00D857CC">
        <w:rPr>
          <w:lang w:val="en-US"/>
        </w:rPr>
        <w:t>nilai</w:t>
      </w:r>
      <w:r w:rsidR="00C509D5">
        <w:rPr>
          <w:lang w:val="en-US"/>
        </w:rPr>
        <w:t xml:space="preserve"> Rp. 2.400.000,- nasabah memiliki hak</w:t>
      </w:r>
      <w:r w:rsidR="00C054E9">
        <w:rPr>
          <w:lang w:val="en-US"/>
        </w:rPr>
        <w:t xml:space="preserve"> untuk dapat memiliki satu slot saham</w:t>
      </w:r>
      <w:r w:rsidR="0067586D">
        <w:rPr>
          <w:lang w:val="en-US"/>
        </w:rPr>
        <w:t>, dengan jumlah maksimal 2 slot untuk setiap NIK</w:t>
      </w:r>
      <w:r w:rsidR="00C054E9">
        <w:rPr>
          <w:lang w:val="en-US"/>
        </w:rPr>
        <w:t xml:space="preserve"> pada </w:t>
      </w:r>
      <w:r w:rsidR="00B37227">
        <w:rPr>
          <w:lang w:val="en-US"/>
        </w:rPr>
        <w:t>w</w:t>
      </w:r>
      <w:r w:rsidR="00C054E9">
        <w:rPr>
          <w:lang w:val="en-US"/>
        </w:rPr>
        <w:t>isata</w:t>
      </w:r>
      <w:r w:rsidR="00FC4A2E">
        <w:rPr>
          <w:lang w:val="en-US"/>
        </w:rPr>
        <w:t xml:space="preserve"> Bukit Kapur</w:t>
      </w:r>
      <w:r w:rsidR="00C054E9">
        <w:rPr>
          <w:lang w:val="en-US"/>
        </w:rPr>
        <w:t xml:space="preserve"> Setigi</w:t>
      </w:r>
      <w:r w:rsidR="00C509D5">
        <w:rPr>
          <w:lang w:val="en-US"/>
        </w:rPr>
        <w:t xml:space="preserve"> atau dana yang telah terkumpul dikembalikan secara utuh</w:t>
      </w:r>
      <w:r w:rsidR="00C054E9">
        <w:rPr>
          <w:lang w:val="en-US"/>
        </w:rPr>
        <w:t xml:space="preserve">. </w:t>
      </w:r>
      <w:r w:rsidR="0067586D">
        <w:rPr>
          <w:lang w:val="en-US"/>
        </w:rPr>
        <w:t xml:space="preserve">Sehingga dalam proses jangka panjang, masyarakat Desa Sekapuk yang menjadi pemegang saham </w:t>
      </w:r>
      <w:r w:rsidR="001A7B6F">
        <w:rPr>
          <w:lang w:val="en-US"/>
        </w:rPr>
        <w:t xml:space="preserve">mendapatkan keuntungan dari pemasukan wisata Bukit Kapur Setigi. </w:t>
      </w:r>
    </w:p>
    <w:p w14:paraId="0649E0AD" w14:textId="77014175" w:rsidR="001B08D7" w:rsidRDefault="00593886" w:rsidP="001B08D7">
      <w:pPr>
        <w:ind w:firstLine="426"/>
        <w:rPr>
          <w:lang w:val="en-US"/>
        </w:rPr>
      </w:pPr>
      <w:r>
        <w:rPr>
          <w:lang w:val="en-US"/>
        </w:rPr>
        <mc:AlternateContent>
          <mc:Choice Requires="wps">
            <w:drawing>
              <wp:anchor distT="0" distB="0" distL="114300" distR="114300" simplePos="0" relativeHeight="251810304" behindDoc="0" locked="0" layoutInCell="1" allowOverlap="1" wp14:anchorId="06392137" wp14:editId="7D8563FB">
                <wp:simplePos x="0" y="0"/>
                <wp:positionH relativeFrom="column">
                  <wp:posOffset>2384397</wp:posOffset>
                </wp:positionH>
                <wp:positionV relativeFrom="page">
                  <wp:posOffset>9859617</wp:posOffset>
                </wp:positionV>
                <wp:extent cx="304800" cy="292100"/>
                <wp:effectExtent l="0" t="0" r="19050" b="12700"/>
                <wp:wrapNone/>
                <wp:docPr id="27" name="Rectangle 27"/>
                <wp:cNvGraphicFramePr/>
                <a:graphic xmlns:a="http://schemas.openxmlformats.org/drawingml/2006/main">
                  <a:graphicData uri="http://schemas.microsoft.com/office/word/2010/wordprocessingShape">
                    <wps:wsp>
                      <wps:cNvSpPr/>
                      <wps:spPr>
                        <a:xfrm>
                          <a:off x="0" y="0"/>
                          <a:ext cx="3048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5CC5C2" id="Rectangle 27" o:spid="_x0000_s1026" style="position:absolute;margin-left:187.75pt;margin-top:776.35pt;width:24pt;height:23pt;z-index:251810304;visibility:visible;mso-wrap-style:square;mso-wrap-distance-left:9pt;mso-wrap-distance-top:0;mso-wrap-distance-right:9pt;mso-wrap-distance-bottom:0;mso-position-horizontal:absolute;mso-position-horizontal-relative:text;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" fillcolor="white [3212]" strokecolor="white [3212]" strokeweight="1pt">
                <w10:wrap anchory="page"/>
              </v:rect>
            </w:pict>
          </mc:Fallback>
        </mc:AlternateContent>
      </w:r>
      <w:r w:rsidR="00C054E9">
        <w:rPr>
          <w:lang w:val="en-US"/>
        </w:rPr>
        <w:t xml:space="preserve">Saat penelitian ini dilakukan, proses pencatatan investasi masih dilakukan secara </w:t>
      </w:r>
      <w:r w:rsidR="00C054E9" w:rsidRPr="007B60B4">
        <w:rPr>
          <w:i/>
          <w:lang w:val="en-US"/>
        </w:rPr>
        <w:t>manual</w:t>
      </w:r>
      <w:r w:rsidR="00C054E9">
        <w:rPr>
          <w:lang w:val="en-US"/>
        </w:rPr>
        <w:t xml:space="preserve"> dengan cara warga melakukan setoran kepada Ketua RT, yang kemudian Ketua RT melakukan pelaporan kepada Ketua RW, setelah itu Ketua RW melakukan pelaporan terhadap Kepala Desa terkait dengan pemasukan investasi dari warga.</w:t>
      </w:r>
      <w:r w:rsidR="007B60B4">
        <w:rPr>
          <w:lang w:val="en-US"/>
        </w:rPr>
        <w:t xml:space="preserve"> </w:t>
      </w:r>
      <w:r w:rsidR="002B4B1F">
        <w:rPr>
          <w:lang w:val="en-US"/>
        </w:rPr>
        <w:t xml:space="preserve">Sehubungan dengan perwujudan Undang-Undang </w:t>
      </w:r>
      <w:r w:rsidR="00C0560E">
        <w:rPr>
          <w:lang w:val="en-US"/>
        </w:rPr>
        <w:t>N</w:t>
      </w:r>
      <w:r w:rsidR="002B4B1F">
        <w:rPr>
          <w:lang w:val="en-US"/>
        </w:rPr>
        <w:t xml:space="preserve">omor 25 </w:t>
      </w:r>
      <w:r w:rsidR="00C0560E">
        <w:rPr>
          <w:lang w:val="en-US"/>
        </w:rPr>
        <w:t>T</w:t>
      </w:r>
      <w:r w:rsidR="002B4B1F">
        <w:rPr>
          <w:lang w:val="en-US"/>
        </w:rPr>
        <w:t xml:space="preserve">ahun 2009 untuk memastikan layanan publik dapat terealisasi, maka prinsip-prinsip pelayanan </w:t>
      </w:r>
      <w:r w:rsidR="00EA60D6">
        <w:rPr>
          <w:lang w:val="en-US"/>
        </w:rPr>
        <w:t xml:space="preserve">publik </w:t>
      </w:r>
      <w:r w:rsidR="002B4B1F">
        <w:rPr>
          <w:lang w:val="en-US"/>
        </w:rPr>
        <w:t xml:space="preserve">yang telah diatur di Undang-Undang Nomor 25 Tahun 2009 harus </w:t>
      </w:r>
      <w:r w:rsidR="002B4B1F">
        <w:rPr>
          <w:lang w:val="en-US"/>
        </w:rPr>
        <w:lastRenderedPageBreak/>
        <w:t xml:space="preserve">dipenuhi, yakni prinsip profesionalitas penyelenggara, partisipatif, keterbukaan, dan akuntabilitas proses pelayanan. </w:t>
      </w:r>
      <w:r w:rsidR="00C0560E">
        <w:rPr>
          <w:lang w:val="en-US"/>
        </w:rPr>
        <w:t>Maka penerapan Keterbukaan Informasi Publik perlu diterapkan, sebagaimana yang telah diatur</w:t>
      </w:r>
      <w:r w:rsidR="00A90227">
        <w:rPr>
          <w:lang w:val="en-US"/>
        </w:rPr>
        <w:t xml:space="preserve"> dalam UU Nomor 14 Tahun 2008, berdasarkan undang-undang ini, Informasi publik harus bersifat terbuka dan dapat diakses dengan cepat, tepat waktu dan proses mendapatkannya tidak berbelit-belit. Informasi Publik juga harus informasi yang terjaga keakuratannya, kebenerannya, dan tidak menyesatkan.</w:t>
      </w:r>
      <w:r w:rsidR="00D30C14">
        <w:rPr>
          <w:lang w:val="en-US"/>
        </w:rPr>
        <w:t xml:space="preserve"> </w:t>
      </w:r>
      <w:r w:rsidR="009C1440">
        <w:rPr>
          <w:lang w:val="en-US"/>
        </w:rPr>
        <w:t>P</w:t>
      </w:r>
      <w:r w:rsidR="00B66A16">
        <w:rPr>
          <w:lang w:val="en-US"/>
        </w:rPr>
        <w:t>emasukan</w:t>
      </w:r>
      <w:r w:rsidR="009C1440">
        <w:rPr>
          <w:lang w:val="en-US"/>
        </w:rPr>
        <w:t xml:space="preserve"> dana</w:t>
      </w:r>
      <w:r w:rsidR="00B66A16">
        <w:rPr>
          <w:lang w:val="en-US"/>
        </w:rPr>
        <w:t xml:space="preserve"> untuk melakukan pembangunan infrastruktur yang </w:t>
      </w:r>
      <w:r w:rsidR="006C56CD">
        <w:rPr>
          <w:lang w:val="en-US"/>
        </w:rPr>
        <w:t xml:space="preserve">terbatas </w:t>
      </w:r>
      <w:r w:rsidR="00B66A16">
        <w:rPr>
          <w:lang w:val="en-US"/>
        </w:rPr>
        <w:t>dari jumlah investasi yang dilakukan oleh warga Desa Sekapuk</w:t>
      </w:r>
      <w:r w:rsidR="001B08D7">
        <w:rPr>
          <w:lang w:val="en-US"/>
        </w:rPr>
        <w:t xml:space="preserve">, </w:t>
      </w:r>
      <w:r w:rsidR="00556B05">
        <w:rPr>
          <w:lang w:val="en-US"/>
        </w:rPr>
        <w:t xml:space="preserve">sehingga </w:t>
      </w:r>
      <w:r w:rsidR="001B08D7">
        <w:rPr>
          <w:lang w:val="en-US"/>
        </w:rPr>
        <w:t>diperlukan penentuan prioritas dalam pembangunan infrastruktur yang akan dilakukan untuk kemajuan wisata Bukit Kapur Setigi.</w:t>
      </w:r>
    </w:p>
    <w:p w14:paraId="1E2B647A" w14:textId="3F7BE7D8" w:rsidR="0053198D" w:rsidRDefault="0053198D" w:rsidP="0053198D">
      <w:pPr>
        <w:ind w:firstLine="426"/>
        <w:rPr>
          <w:lang w:val="en-US"/>
        </w:rPr>
      </w:pPr>
      <w:r>
        <w:rPr>
          <w:lang w:val="en-US"/>
        </w:rPr>
        <w:t xml:space="preserve">Dengan </w:t>
      </w:r>
      <w:r w:rsidR="000705C6">
        <w:rPr>
          <w:lang w:val="en-US"/>
        </w:rPr>
        <w:t xml:space="preserve">permasalahan yang telah dipaparkan pada paragraf sebelumnya, </w:t>
      </w:r>
      <w:r w:rsidR="00635ED3">
        <w:rPr>
          <w:lang w:val="en-US"/>
        </w:rPr>
        <w:t xml:space="preserve">penggunaan sistem informasi dalam proses pencatatan investasi yang dilakukan oleh warga Desa Sekapuk. Proses pelaporan dapat dilakukan secara </w:t>
      </w:r>
      <w:r w:rsidR="00635ED3">
        <w:rPr>
          <w:i/>
          <w:lang w:val="en-US"/>
        </w:rPr>
        <w:t xml:space="preserve">real-time </w:t>
      </w:r>
      <w:r w:rsidR="00635ED3">
        <w:rPr>
          <w:lang w:val="en-US"/>
        </w:rPr>
        <w:t xml:space="preserve">oleh sistem. Sehingga masyarakat dapat melihat kedalam sistem jumlah nominal yang telah diinvestasikan. Pihak-pihak yang terkait, Kepala Desa sebagai pemegang kekuasaan tertinggi, dapat melihat </w:t>
      </w:r>
      <w:r w:rsidR="00635ED3">
        <w:rPr>
          <w:i/>
          <w:lang w:val="en-US"/>
        </w:rPr>
        <w:t xml:space="preserve">report </w:t>
      </w:r>
      <w:r w:rsidR="00635ED3">
        <w:rPr>
          <w:lang w:val="en-US"/>
        </w:rPr>
        <w:t>dana yang telah masuk melalui program Taplus Invest</w:t>
      </w:r>
      <w:r w:rsidR="00A739F9">
        <w:rPr>
          <w:lang w:val="en-US"/>
        </w:rPr>
        <w:t xml:space="preserve"> yang telah dilakukan oleh warga Desa Sekapuk. </w:t>
      </w:r>
      <w:r w:rsidR="00261DC6">
        <w:rPr>
          <w:lang w:val="en-US"/>
        </w:rPr>
        <w:t>Kepala Desa dapat terbantu dalam menentukan prioritas pembangunan infrastruktur</w:t>
      </w:r>
      <w:r w:rsidR="00D8334D">
        <w:rPr>
          <w:lang w:val="en-US"/>
        </w:rPr>
        <w:t xml:space="preserve"> dengan disematkannya perhitungan penentuan prioritas metode </w:t>
      </w:r>
      <w:r w:rsidR="00D8334D">
        <w:rPr>
          <w:i/>
          <w:lang w:val="en-US"/>
        </w:rPr>
        <w:t xml:space="preserve">Hanlon </w:t>
      </w:r>
      <w:r w:rsidR="009F165D">
        <w:rPr>
          <w:lang w:val="en-US"/>
        </w:rPr>
        <w:t xml:space="preserve">ke dalam sistem informasi </w:t>
      </w:r>
      <w:r w:rsidR="004F5F68">
        <w:rPr>
          <w:lang w:val="en-US"/>
        </w:rPr>
        <w:t>yang dibangun</w:t>
      </w:r>
      <w:r w:rsidR="00261DC6">
        <w:rPr>
          <w:lang w:val="en-US"/>
        </w:rPr>
        <w:t>.</w:t>
      </w:r>
    </w:p>
    <w:p w14:paraId="1636AF8A" w14:textId="78D8F888" w:rsidR="00D41145" w:rsidRDefault="00D41145" w:rsidP="00D41145">
      <w:pPr>
        <w:ind w:firstLine="426"/>
        <w:rPr>
          <w:lang w:val="en-US"/>
        </w:rPr>
      </w:pPr>
      <w:r>
        <w:rPr>
          <w:lang w:val="en-US"/>
        </w:rPr>
        <w:t xml:space="preserve">Metode </w:t>
      </w:r>
      <w:r w:rsidRPr="00C32CAE">
        <w:rPr>
          <w:i/>
          <w:lang w:val="en-US"/>
        </w:rPr>
        <w:t>Hanlon</w:t>
      </w:r>
      <w:r>
        <w:rPr>
          <w:lang w:val="en-US"/>
        </w:rPr>
        <w:t xml:space="preserve"> merupakan alat ukur yang dapat digunakan dalam membandingkan berbagai masalah yang berbeda-beda dengan cara </w:t>
      </w:r>
      <w:r w:rsidRPr="00E348D2">
        <w:rPr>
          <w:i/>
          <w:lang w:val="en-US"/>
        </w:rPr>
        <w:t>relati</w:t>
      </w:r>
      <w:r>
        <w:rPr>
          <w:i/>
          <w:lang w:val="en-US"/>
        </w:rPr>
        <w:t>ve</w:t>
      </w:r>
      <w:r>
        <w:rPr>
          <w:lang w:val="en-US"/>
        </w:rPr>
        <w:t xml:space="preserve"> dan bukan </w:t>
      </w:r>
      <w:r w:rsidRPr="00E348D2">
        <w:rPr>
          <w:i/>
          <w:lang w:val="en-US"/>
        </w:rPr>
        <w:t>absolute</w:t>
      </w:r>
      <w:r>
        <w:rPr>
          <w:lang w:val="en-US"/>
        </w:rPr>
        <w:t xml:space="preserve"> dengan seadil mungkin dan objektif. Oleh karena itu, digunakan metode </w:t>
      </w:r>
      <w:r w:rsidR="00A20DC6" w:rsidRPr="00A20DC6">
        <w:rPr>
          <w:i/>
          <w:lang w:val="en-US"/>
        </w:rPr>
        <w:t>Hanlon</w:t>
      </w:r>
      <w:r>
        <w:rPr>
          <w:lang w:val="en-US"/>
        </w:rPr>
        <w:t xml:space="preserve"> dalam menjawab permasalahan penentuan prioritas dengan meng</w:t>
      </w:r>
      <w:r w:rsidR="00B37620">
        <w:rPr>
          <w:lang w:val="en-US"/>
        </w:rPr>
        <w:t xml:space="preserve">hitung </w:t>
      </w:r>
      <w:r w:rsidR="001F254D">
        <w:rPr>
          <w:lang w:val="en-US"/>
        </w:rPr>
        <w:t>4</w:t>
      </w:r>
      <w:r>
        <w:rPr>
          <w:lang w:val="en-US"/>
        </w:rPr>
        <w:t xml:space="preserve"> </w:t>
      </w:r>
      <w:r w:rsidR="007A5A78">
        <w:rPr>
          <w:lang w:val="en-US"/>
        </w:rPr>
        <w:t>komponen</w:t>
      </w:r>
      <w:r>
        <w:rPr>
          <w:lang w:val="en-US"/>
        </w:rPr>
        <w:t xml:space="preserve"> kriteria, yakni </w:t>
      </w:r>
      <w:r w:rsidR="001F254D">
        <w:rPr>
          <w:lang w:val="en-US"/>
        </w:rPr>
        <w:t>k</w:t>
      </w:r>
      <w:r w:rsidR="00B72408">
        <w:rPr>
          <w:lang w:val="en-US"/>
        </w:rPr>
        <w:t xml:space="preserve">omponen </w:t>
      </w:r>
      <w:r w:rsidR="001F254D">
        <w:rPr>
          <w:lang w:val="en-US"/>
        </w:rPr>
        <w:t>A adalah ukuran/</w:t>
      </w:r>
      <w:r>
        <w:rPr>
          <w:lang w:val="en-US"/>
        </w:rPr>
        <w:t>besarnya masalah,</w:t>
      </w:r>
      <w:r w:rsidR="00C23FC2">
        <w:rPr>
          <w:lang w:val="en-US"/>
        </w:rPr>
        <w:t xml:space="preserve"> k</w:t>
      </w:r>
      <w:r w:rsidR="008D443F">
        <w:rPr>
          <w:lang w:val="en-US"/>
        </w:rPr>
        <w:t>omponen</w:t>
      </w:r>
      <w:r w:rsidR="00C23FC2">
        <w:rPr>
          <w:lang w:val="en-US"/>
        </w:rPr>
        <w:t xml:space="preserve"> B</w:t>
      </w:r>
      <w:r w:rsidR="007A7CA9">
        <w:rPr>
          <w:lang w:val="en-US"/>
        </w:rPr>
        <w:t xml:space="preserve"> adalah</w:t>
      </w:r>
      <w:r>
        <w:rPr>
          <w:lang w:val="en-US"/>
        </w:rPr>
        <w:t xml:space="preserve"> </w:t>
      </w:r>
      <w:r w:rsidR="007A7CA9">
        <w:rPr>
          <w:lang w:val="en-US"/>
        </w:rPr>
        <w:t>tingkat keseriusan masalah</w:t>
      </w:r>
      <w:r>
        <w:rPr>
          <w:lang w:val="en-US"/>
        </w:rPr>
        <w:t>,</w:t>
      </w:r>
      <w:r w:rsidR="00A05F73">
        <w:rPr>
          <w:lang w:val="en-US"/>
        </w:rPr>
        <w:t xml:space="preserve"> k</w:t>
      </w:r>
      <w:r w:rsidR="002A0C50">
        <w:rPr>
          <w:lang w:val="en-US"/>
        </w:rPr>
        <w:t>omponen</w:t>
      </w:r>
      <w:r w:rsidR="00A05F73">
        <w:rPr>
          <w:lang w:val="en-US"/>
        </w:rPr>
        <w:t xml:space="preserve"> C adalah </w:t>
      </w:r>
      <w:r w:rsidR="00791AD5">
        <w:rPr>
          <w:lang w:val="en-US"/>
        </w:rPr>
        <w:t>k</w:t>
      </w:r>
      <w:r w:rsidR="00791AD5" w:rsidRPr="00F72A3A">
        <w:rPr>
          <w:lang w:val="en-US"/>
        </w:rPr>
        <w:t xml:space="preserve">emudahan penanggulangan </w:t>
      </w:r>
      <w:r w:rsidR="00791AD5">
        <w:rPr>
          <w:lang w:val="en-US"/>
        </w:rPr>
        <w:t>m</w:t>
      </w:r>
      <w:r w:rsidR="00791AD5" w:rsidRPr="00F72A3A">
        <w:rPr>
          <w:lang w:val="en-US"/>
        </w:rPr>
        <w:t>asalah</w:t>
      </w:r>
      <w:r w:rsidR="00791AD5">
        <w:rPr>
          <w:lang w:val="en-US"/>
        </w:rPr>
        <w:t xml:space="preserve"> </w:t>
      </w:r>
      <w:r w:rsidR="00C1726F">
        <w:rPr>
          <w:lang w:val="en-US"/>
        </w:rPr>
        <w:t>dan komponen D adalah f</w:t>
      </w:r>
      <w:r>
        <w:rPr>
          <w:lang w:val="en-US"/>
        </w:rPr>
        <w:t xml:space="preserve">aktor yang menentukan dapat tidaknya program dilaksanakan (PEARL </w:t>
      </w:r>
      <w:r>
        <w:rPr>
          <w:i/>
          <w:lang w:val="en-US"/>
        </w:rPr>
        <w:t>factor</w:t>
      </w:r>
      <w:r>
        <w:rPr>
          <w:lang w:val="en-US"/>
        </w:rPr>
        <w:t xml:space="preserve">). Sehingga dapat diperoleh hasil yang dapat digunakan sebagai bahan pertimbangan pengambilan keputusan dalam menentukan prioritas pembangunan infrastruktur </w:t>
      </w:r>
      <w:r w:rsidR="00A51ECD">
        <w:rPr>
          <w:lang w:val="en-US"/>
        </w:rPr>
        <w:t>w</w:t>
      </w:r>
      <w:r>
        <w:rPr>
          <w:lang w:val="en-US"/>
        </w:rPr>
        <w:t>isata Bukit Kapur Setigi.</w:t>
      </w:r>
    </w:p>
    <w:p w14:paraId="696A7CEA" w14:textId="7680E12D" w:rsidR="004168F0" w:rsidRDefault="0069152D" w:rsidP="00280759">
      <w:pPr>
        <w:ind w:firstLine="426"/>
        <w:rPr>
          <w:lang w:val="en-US"/>
        </w:rPr>
      </w:pPr>
      <w:r w:rsidRPr="00261DC6">
        <w:rPr>
          <w:lang w:val="en-US"/>
        </w:rPr>
        <w:lastRenderedPageBreak/>
        <w:t>Diterapkannya</w:t>
      </w:r>
      <w:r>
        <w:rPr>
          <w:lang w:val="en-US"/>
        </w:rPr>
        <w:t xml:space="preserve"> sistem informasi penentuan prioritas pembangunan infrastruktur dengan menggunakan metode </w:t>
      </w:r>
      <w:r w:rsidRPr="009E061F">
        <w:rPr>
          <w:i/>
          <w:lang w:val="en-US"/>
        </w:rPr>
        <w:t>Hanlon</w:t>
      </w:r>
      <w:r>
        <w:rPr>
          <w:lang w:val="en-US"/>
        </w:rPr>
        <w:t>, maka proses pelaporan pencatatan</w:t>
      </w:r>
      <w:r w:rsidR="00EE2349">
        <w:rPr>
          <w:lang w:val="en-US"/>
        </w:rPr>
        <w:t xml:space="preserve"> investasi</w:t>
      </w:r>
      <w:r>
        <w:rPr>
          <w:lang w:val="en-US"/>
        </w:rPr>
        <w:t xml:space="preserve"> dapat berlangsung secara </w:t>
      </w:r>
      <w:r>
        <w:rPr>
          <w:i/>
          <w:lang w:val="en-US"/>
        </w:rPr>
        <w:t>real time</w:t>
      </w:r>
      <w:r>
        <w:rPr>
          <w:lang w:val="en-US"/>
        </w:rPr>
        <w:t xml:space="preserve"> tanpa harus menunggu pelaporan secara </w:t>
      </w:r>
      <w:r>
        <w:rPr>
          <w:i/>
          <w:lang w:val="en-US"/>
        </w:rPr>
        <w:t>manual</w:t>
      </w:r>
      <w:r>
        <w:rPr>
          <w:lang w:val="en-US"/>
        </w:rPr>
        <w:t>. Sesuai dengan peraturan pemerintah tentang BUMD yang akuntabel. Pada tahap selanjutnya sistem akan menghitung prioritas pembangunan infrastruktur mana yang perlu didahulukan, sehingga pihak Kepala Desa dapat didukung dalam proses pengambilan keputusan pembangunan infrastruktur. Sehingga cita-cita Desa Sekapuk dalam membangun Desa Wisata Bukit Kapur Setigi yang berdampak terhadap kesejahteraan warga sekitar dapat tercapai.</w:t>
      </w:r>
    </w:p>
    <w:p w14:paraId="494B7AA7" w14:textId="77777777" w:rsidR="00B32BBC" w:rsidRDefault="00B32BBC" w:rsidP="00280759">
      <w:pPr>
        <w:ind w:firstLine="426"/>
        <w:rPr>
          <w:lang w:val="en-US"/>
        </w:rPr>
      </w:pPr>
    </w:p>
    <w:p w14:paraId="0E374270" w14:textId="49CB971F" w:rsidR="009D6A9A" w:rsidRDefault="00FC052D" w:rsidP="00DD7FF5">
      <w:pPr>
        <w:pStyle w:val="Heading2"/>
        <w:numPr>
          <w:ilvl w:val="1"/>
          <w:numId w:val="1"/>
        </w:numPr>
      </w:pPr>
      <w:r>
        <w:rPr>
          <w:lang w:val="en-US"/>
        </w:rPr>
        <w:t xml:space="preserve"> </w:t>
      </w:r>
      <w:bookmarkStart w:id="35" w:name="_Toc15919182"/>
      <w:r w:rsidR="00C8265D" w:rsidRPr="000C1FD7">
        <w:t>Perumusan Masalah</w:t>
      </w:r>
      <w:bookmarkEnd w:id="35"/>
    </w:p>
    <w:p w14:paraId="5FEED5B8" w14:textId="78D57395" w:rsidR="00814FD8" w:rsidRPr="00814FD8" w:rsidRDefault="00814FD8" w:rsidP="00814FD8">
      <w:pPr>
        <w:rPr>
          <w:lang w:val="en-US"/>
        </w:rPr>
      </w:pPr>
      <w:r>
        <w:rPr>
          <w:lang w:val="en-US"/>
        </w:rPr>
        <w:t>Dari latar belakang diatas dapat ditarik rumusan masalah sebagai berikut.</w:t>
      </w:r>
    </w:p>
    <w:p w14:paraId="39B6E340" w14:textId="6D5CC6B8" w:rsidR="00F1614C" w:rsidRDefault="00814FD8" w:rsidP="00DD7FF5">
      <w:pPr>
        <w:pStyle w:val="ListParagraph"/>
        <w:numPr>
          <w:ilvl w:val="0"/>
          <w:numId w:val="2"/>
        </w:numPr>
        <w:rPr>
          <w:lang w:val="en-US"/>
        </w:rPr>
      </w:pPr>
      <w:r>
        <w:rPr>
          <w:lang w:val="en-US"/>
        </w:rPr>
        <w:t xml:space="preserve">Bagaimana merancang dan membangun aplikasi penentuan prioritas pembangunan infrastruktur menggunakan metode </w:t>
      </w:r>
      <w:r w:rsidR="007A5CEA" w:rsidRPr="007A5CEA">
        <w:rPr>
          <w:i/>
          <w:lang w:val="en-US"/>
        </w:rPr>
        <w:t>H</w:t>
      </w:r>
      <w:r w:rsidRPr="007A5CEA">
        <w:rPr>
          <w:i/>
          <w:lang w:val="en-US"/>
        </w:rPr>
        <w:t>anlon</w:t>
      </w:r>
      <w:r>
        <w:rPr>
          <w:lang w:val="en-US"/>
        </w:rPr>
        <w:t>?</w:t>
      </w:r>
    </w:p>
    <w:p w14:paraId="1FA27EF3" w14:textId="33557B50" w:rsidR="009B2DFD" w:rsidRDefault="00814FD8" w:rsidP="00DD7FF5">
      <w:pPr>
        <w:pStyle w:val="ListParagraph"/>
        <w:numPr>
          <w:ilvl w:val="0"/>
          <w:numId w:val="2"/>
        </w:numPr>
      </w:pPr>
      <w:r>
        <w:rPr>
          <w:lang w:val="en-US"/>
        </w:rPr>
        <w:t xml:space="preserve">Bagaimana metode </w:t>
      </w:r>
      <w:r w:rsidR="00B92854" w:rsidRPr="00B92854">
        <w:rPr>
          <w:i/>
          <w:lang w:val="en-US"/>
        </w:rPr>
        <w:t>H</w:t>
      </w:r>
      <w:r w:rsidRPr="00B92854">
        <w:rPr>
          <w:i/>
          <w:lang w:val="en-US"/>
        </w:rPr>
        <w:t>anlon</w:t>
      </w:r>
      <w:r>
        <w:rPr>
          <w:lang w:val="en-US"/>
        </w:rPr>
        <w:t xml:space="preserve"> dapat menyelesaikan permasalahan prioritas pembangunan infrastruktur?</w:t>
      </w:r>
      <w:r w:rsidRPr="00F1614C">
        <w:t xml:space="preserve"> </w:t>
      </w:r>
    </w:p>
    <w:p w14:paraId="38769328" w14:textId="77777777" w:rsidR="00333492" w:rsidRPr="00F1614C" w:rsidRDefault="00333492" w:rsidP="00333492">
      <w:pPr>
        <w:pStyle w:val="ListParagraph"/>
      </w:pPr>
    </w:p>
    <w:p w14:paraId="290CC0D0" w14:textId="2E2752D7" w:rsidR="00C8265D" w:rsidRDefault="00D111BA" w:rsidP="00DD7FF5">
      <w:pPr>
        <w:pStyle w:val="Heading2"/>
        <w:numPr>
          <w:ilvl w:val="1"/>
          <w:numId w:val="1"/>
        </w:numPr>
      </w:pPr>
      <w:r w:rsidRPr="000C1FD7">
        <w:t xml:space="preserve"> </w:t>
      </w:r>
      <w:bookmarkStart w:id="36" w:name="_Toc15919183"/>
      <w:r w:rsidR="00C8265D" w:rsidRPr="000C1FD7">
        <w:t>Batasan Masalah</w:t>
      </w:r>
      <w:bookmarkEnd w:id="36"/>
    </w:p>
    <w:p w14:paraId="35A1D234" w14:textId="0F565111" w:rsidR="00814FD8" w:rsidRPr="00814FD8" w:rsidRDefault="00814FD8" w:rsidP="00814FD8">
      <w:pPr>
        <w:rPr>
          <w:lang w:val="en-US"/>
        </w:rPr>
      </w:pPr>
      <w:r>
        <w:rPr>
          <w:lang w:val="en-US"/>
        </w:rPr>
        <w:t>Batasan permasalahan yang akan diteliti adalah sebagai berikut :</w:t>
      </w:r>
    </w:p>
    <w:p w14:paraId="3CA6CB89" w14:textId="0B494728" w:rsidR="000B0DFA" w:rsidRDefault="00814FD8" w:rsidP="00DD7FF5">
      <w:pPr>
        <w:pStyle w:val="ListParagraph"/>
        <w:numPr>
          <w:ilvl w:val="0"/>
          <w:numId w:val="3"/>
        </w:numPr>
        <w:ind w:left="709"/>
        <w:rPr>
          <w:lang w:val="en-US"/>
        </w:rPr>
      </w:pPr>
      <w:r>
        <w:rPr>
          <w:lang w:val="en-US"/>
        </w:rPr>
        <w:t xml:space="preserve">Lokasi </w:t>
      </w:r>
      <w:r w:rsidR="00154770">
        <w:rPr>
          <w:lang w:val="en-US"/>
        </w:rPr>
        <w:t xml:space="preserve">penelitian </w:t>
      </w:r>
      <w:r>
        <w:rPr>
          <w:lang w:val="en-US"/>
        </w:rPr>
        <w:t xml:space="preserve">studi kasus </w:t>
      </w:r>
      <w:r w:rsidR="00382F84">
        <w:rPr>
          <w:lang w:val="en-US"/>
        </w:rPr>
        <w:t xml:space="preserve">dilakukan </w:t>
      </w:r>
      <w:r>
        <w:rPr>
          <w:lang w:val="en-US"/>
        </w:rPr>
        <w:t xml:space="preserve">pada Desa </w:t>
      </w:r>
      <w:r w:rsidR="000B0DFA">
        <w:rPr>
          <w:lang w:val="en-US"/>
        </w:rPr>
        <w:t>Wisata Sekapuk, Kecamatan Ujungpangkah</w:t>
      </w:r>
      <w:r w:rsidR="007A580F">
        <w:rPr>
          <w:lang w:val="en-US"/>
        </w:rPr>
        <w:t>,</w:t>
      </w:r>
      <w:r w:rsidR="000B0DFA">
        <w:rPr>
          <w:lang w:val="en-US"/>
        </w:rPr>
        <w:t xml:space="preserve"> Kabupaten Gresik.</w:t>
      </w:r>
    </w:p>
    <w:p w14:paraId="23486765" w14:textId="21E7089A" w:rsidR="005371C5" w:rsidRDefault="005371C5" w:rsidP="00DD7FF5">
      <w:pPr>
        <w:pStyle w:val="ListParagraph"/>
        <w:numPr>
          <w:ilvl w:val="0"/>
          <w:numId w:val="3"/>
        </w:numPr>
        <w:ind w:left="709"/>
        <w:rPr>
          <w:lang w:val="en-US"/>
        </w:rPr>
      </w:pPr>
      <w:r>
        <w:rPr>
          <w:lang w:val="en-US"/>
        </w:rPr>
        <w:t>Penelitian dilakukan pada tahap</w:t>
      </w:r>
      <w:r w:rsidR="00F301CF">
        <w:rPr>
          <w:lang w:val="en-US"/>
        </w:rPr>
        <w:t xml:space="preserve"> pendukung</w:t>
      </w:r>
      <w:r>
        <w:rPr>
          <w:lang w:val="en-US"/>
        </w:rPr>
        <w:t xml:space="preserve"> pembangunan infrastruktur.</w:t>
      </w:r>
    </w:p>
    <w:p w14:paraId="3741B857" w14:textId="2B541B68" w:rsidR="00213908" w:rsidRDefault="00213908" w:rsidP="00DD7FF5">
      <w:pPr>
        <w:pStyle w:val="ListParagraph"/>
        <w:numPr>
          <w:ilvl w:val="0"/>
          <w:numId w:val="3"/>
        </w:numPr>
        <w:ind w:left="709"/>
        <w:rPr>
          <w:lang w:val="en-US"/>
        </w:rPr>
      </w:pPr>
      <w:r>
        <w:rPr>
          <w:lang w:val="en-US"/>
        </w:rPr>
        <w:t xml:space="preserve">Penelitian ini mendukung pengambilan keputusan dalam penyusunan </w:t>
      </w:r>
      <w:r w:rsidR="000E11F9">
        <w:rPr>
          <w:lang w:val="en-US"/>
        </w:rPr>
        <w:t>musyawarah rencana pembangunan desa</w:t>
      </w:r>
      <w:r w:rsidR="006F33D0">
        <w:rPr>
          <w:lang w:val="en-US"/>
        </w:rPr>
        <w:t xml:space="preserve"> </w:t>
      </w:r>
      <w:r w:rsidR="000E11F9">
        <w:rPr>
          <w:lang w:val="en-US"/>
        </w:rPr>
        <w:t>(musrembang</w:t>
      </w:r>
      <w:r w:rsidR="009E0034">
        <w:rPr>
          <w:lang w:val="en-US"/>
        </w:rPr>
        <w:t>des</w:t>
      </w:r>
      <w:r w:rsidR="000E11F9">
        <w:rPr>
          <w:lang w:val="en-US"/>
        </w:rPr>
        <w:t xml:space="preserve">) dalam bidang </w:t>
      </w:r>
      <w:r>
        <w:rPr>
          <w:lang w:val="en-US"/>
        </w:rPr>
        <w:t>pembangunan infrastruktur</w:t>
      </w:r>
      <w:r w:rsidR="00991567">
        <w:rPr>
          <w:lang w:val="en-US"/>
        </w:rPr>
        <w:t>.</w:t>
      </w:r>
    </w:p>
    <w:p w14:paraId="54AC2FC9" w14:textId="40421633" w:rsidR="00397FC8" w:rsidRDefault="00397FC8" w:rsidP="00DD7FF5">
      <w:pPr>
        <w:pStyle w:val="ListParagraph"/>
        <w:numPr>
          <w:ilvl w:val="0"/>
          <w:numId w:val="3"/>
        </w:numPr>
        <w:ind w:left="709"/>
        <w:rPr>
          <w:lang w:val="en-US"/>
        </w:rPr>
      </w:pPr>
      <w:r>
        <w:rPr>
          <w:lang w:val="en-US"/>
        </w:rPr>
        <w:t xml:space="preserve">Implementasi Keterbukaan Informasi Publik pada penelitian ini hanya pada </w:t>
      </w:r>
      <w:r w:rsidR="00C13122">
        <w:rPr>
          <w:lang w:val="en-US"/>
        </w:rPr>
        <w:t>pelaporan dana investasi guna pembangunan infrastruktur.</w:t>
      </w:r>
    </w:p>
    <w:p w14:paraId="425A74B9" w14:textId="1E158A88" w:rsidR="0068680E" w:rsidRDefault="0068680E" w:rsidP="00DD7FF5">
      <w:pPr>
        <w:pStyle w:val="ListParagraph"/>
        <w:numPr>
          <w:ilvl w:val="0"/>
          <w:numId w:val="3"/>
        </w:numPr>
        <w:ind w:left="709"/>
        <w:rPr>
          <w:lang w:val="en-US"/>
        </w:rPr>
      </w:pPr>
      <w:r>
        <w:rPr>
          <w:lang w:val="en-US"/>
        </w:rPr>
        <w:t xml:space="preserve">Data yang digunakan merupakan </w:t>
      </w:r>
      <w:r w:rsidR="004D20ED">
        <w:rPr>
          <w:lang w:val="en-US"/>
        </w:rPr>
        <w:t>data yang</w:t>
      </w:r>
      <w:r>
        <w:rPr>
          <w:lang w:val="en-US"/>
        </w:rPr>
        <w:t xml:space="preserve"> diinputkan oleh Warga Desa Sekapuk kedalam sistem.</w:t>
      </w:r>
    </w:p>
    <w:p w14:paraId="3B704BDD" w14:textId="607C2F90" w:rsidR="00AD3143" w:rsidRDefault="00AD3143" w:rsidP="00AD3143">
      <w:pPr>
        <w:rPr>
          <w:lang w:val="en-US"/>
        </w:rPr>
      </w:pPr>
    </w:p>
    <w:p w14:paraId="17398E6B" w14:textId="77777777" w:rsidR="00AD3143" w:rsidRPr="00AD3143" w:rsidRDefault="00AD3143" w:rsidP="00AD3143">
      <w:pPr>
        <w:rPr>
          <w:lang w:val="en-US"/>
        </w:rPr>
      </w:pPr>
    </w:p>
    <w:p w14:paraId="0B4E8037" w14:textId="6D8C0B5B" w:rsidR="00C8265D" w:rsidRDefault="00D111BA" w:rsidP="00DD7FF5">
      <w:pPr>
        <w:pStyle w:val="Heading2"/>
        <w:numPr>
          <w:ilvl w:val="1"/>
          <w:numId w:val="1"/>
        </w:numPr>
        <w:rPr>
          <w:lang w:val="en-US"/>
        </w:rPr>
      </w:pPr>
      <w:r w:rsidRPr="000C1FD7">
        <w:lastRenderedPageBreak/>
        <w:t xml:space="preserve"> </w:t>
      </w:r>
      <w:bookmarkStart w:id="37" w:name="_Toc15919184"/>
      <w:r w:rsidR="00C8265D" w:rsidRPr="000C1FD7">
        <w:t>Tujuan Penelitian</w:t>
      </w:r>
      <w:bookmarkEnd w:id="37"/>
    </w:p>
    <w:p w14:paraId="309C8A83" w14:textId="4F76EEDA" w:rsidR="0032320C" w:rsidRPr="0032320C" w:rsidRDefault="0032320C" w:rsidP="0032320C">
      <w:pPr>
        <w:rPr>
          <w:lang w:val="en-US"/>
        </w:rPr>
      </w:pPr>
      <w:r>
        <w:rPr>
          <w:lang w:val="en-US"/>
        </w:rPr>
        <w:t>Tujuan dari penelitian ini adalah :</w:t>
      </w:r>
    </w:p>
    <w:p w14:paraId="5CA8ADC0" w14:textId="0795CA56" w:rsidR="005371C5" w:rsidRPr="007E59D4" w:rsidRDefault="00AC3BBE" w:rsidP="00DD7FF5">
      <w:pPr>
        <w:pStyle w:val="ListParagraph"/>
        <w:numPr>
          <w:ilvl w:val="0"/>
          <w:numId w:val="4"/>
        </w:numPr>
      </w:pPr>
      <w:r>
        <w:rPr>
          <w:lang w:val="en-US"/>
        </w:rPr>
        <w:t>M</w:t>
      </w:r>
      <w:r w:rsidR="005371C5">
        <w:rPr>
          <w:lang w:val="en-US"/>
        </w:rPr>
        <w:t xml:space="preserve">erancang dan membangun aplikasi penentuan prioritas pembangunan infrastruktur menggunakan metode </w:t>
      </w:r>
      <w:r w:rsidR="006C1B69" w:rsidRPr="006C1B69">
        <w:rPr>
          <w:i/>
          <w:lang w:val="en-US"/>
        </w:rPr>
        <w:t>H</w:t>
      </w:r>
      <w:r w:rsidR="005371C5" w:rsidRPr="006C1B69">
        <w:rPr>
          <w:i/>
          <w:lang w:val="en-US"/>
        </w:rPr>
        <w:t>anlon</w:t>
      </w:r>
      <w:r w:rsidR="005371C5">
        <w:rPr>
          <w:lang w:val="en-US"/>
        </w:rPr>
        <w:t>.</w:t>
      </w:r>
    </w:p>
    <w:p w14:paraId="5C6CDEFE" w14:textId="02DF80B7" w:rsidR="00500551" w:rsidRDefault="00AC3BBE" w:rsidP="00DD7FF5">
      <w:pPr>
        <w:pStyle w:val="ListParagraph"/>
        <w:numPr>
          <w:ilvl w:val="0"/>
          <w:numId w:val="4"/>
        </w:numPr>
      </w:pPr>
      <w:r w:rsidRPr="00196349">
        <w:rPr>
          <w:lang w:val="en-US"/>
        </w:rPr>
        <w:t>M</w:t>
      </w:r>
      <w:r w:rsidR="007E59D4" w:rsidRPr="00196349">
        <w:rPr>
          <w:lang w:val="en-US"/>
        </w:rPr>
        <w:t>e</w:t>
      </w:r>
      <w:r w:rsidR="005D6C24" w:rsidRPr="00196349">
        <w:rPr>
          <w:lang w:val="en-US"/>
        </w:rPr>
        <w:t xml:space="preserve">ngimplementasikan </w:t>
      </w:r>
      <w:r w:rsidR="007E59D4" w:rsidRPr="00196349">
        <w:rPr>
          <w:lang w:val="en-US"/>
        </w:rPr>
        <w:t xml:space="preserve">metode </w:t>
      </w:r>
      <w:r w:rsidR="006C1B69" w:rsidRPr="006C1B69">
        <w:rPr>
          <w:i/>
          <w:lang w:val="en-US"/>
        </w:rPr>
        <w:t>H</w:t>
      </w:r>
      <w:r w:rsidR="007E59D4" w:rsidRPr="006C1B69">
        <w:rPr>
          <w:i/>
          <w:lang w:val="en-US"/>
        </w:rPr>
        <w:t>anlon</w:t>
      </w:r>
      <w:r w:rsidR="007E59D4" w:rsidRPr="00196349">
        <w:rPr>
          <w:lang w:val="en-US"/>
        </w:rPr>
        <w:t xml:space="preserve"> </w:t>
      </w:r>
      <w:r w:rsidR="0079794C" w:rsidRPr="00196349">
        <w:rPr>
          <w:lang w:val="en-US"/>
        </w:rPr>
        <w:t>dalam</w:t>
      </w:r>
      <w:r w:rsidR="007E59D4" w:rsidRPr="00196349">
        <w:rPr>
          <w:lang w:val="en-US"/>
        </w:rPr>
        <w:t xml:space="preserve"> menyelesaikan permasalahan prioritas pembangunan infrastruktur.</w:t>
      </w:r>
    </w:p>
    <w:p w14:paraId="22C2CB22" w14:textId="77777777" w:rsidR="00500551" w:rsidRPr="00276CD7" w:rsidRDefault="00500551" w:rsidP="008E226F">
      <w:pPr>
        <w:pStyle w:val="ListParagraph"/>
      </w:pPr>
    </w:p>
    <w:p w14:paraId="6CAE0C3D" w14:textId="54FA80BB" w:rsidR="00C8265D" w:rsidRDefault="00D111BA" w:rsidP="00DD7FF5">
      <w:pPr>
        <w:pStyle w:val="Heading2"/>
        <w:numPr>
          <w:ilvl w:val="1"/>
          <w:numId w:val="1"/>
        </w:numPr>
      </w:pPr>
      <w:r w:rsidRPr="000C1FD7">
        <w:t xml:space="preserve"> </w:t>
      </w:r>
      <w:bookmarkStart w:id="38" w:name="_Toc15919185"/>
      <w:r w:rsidR="00C8265D" w:rsidRPr="000C1FD7">
        <w:t>Manfaat Penelitian</w:t>
      </w:r>
      <w:bookmarkEnd w:id="38"/>
    </w:p>
    <w:p w14:paraId="2929567C" w14:textId="588B4B75" w:rsidR="000A2472" w:rsidRDefault="000A2472" w:rsidP="000A2472">
      <w:pPr>
        <w:rPr>
          <w:lang w:val="en-US"/>
        </w:rPr>
      </w:pPr>
      <w:r>
        <w:rPr>
          <w:lang w:val="en-US"/>
        </w:rPr>
        <w:t>Hasil penelitian diharapkan dapat memberikan manfaat bagi semua pihak yang terkait dalam penelitian ini, diantaranya :</w:t>
      </w:r>
    </w:p>
    <w:p w14:paraId="72DAA503" w14:textId="29316BEF" w:rsidR="000A2472" w:rsidRDefault="000A2472" w:rsidP="00DD7FF5">
      <w:pPr>
        <w:pStyle w:val="ListParagraph"/>
        <w:numPr>
          <w:ilvl w:val="0"/>
          <w:numId w:val="5"/>
        </w:numPr>
        <w:rPr>
          <w:lang w:val="en-US"/>
        </w:rPr>
      </w:pPr>
      <w:r>
        <w:rPr>
          <w:lang w:val="en-US"/>
        </w:rPr>
        <w:t>Bagi Peneliti</w:t>
      </w:r>
    </w:p>
    <w:p w14:paraId="6806841E" w14:textId="6C6C3B3F" w:rsidR="000A2472" w:rsidRDefault="000A2472" w:rsidP="00DD7FF5">
      <w:pPr>
        <w:pStyle w:val="ListParagraph"/>
        <w:numPr>
          <w:ilvl w:val="0"/>
          <w:numId w:val="6"/>
        </w:numPr>
        <w:rPr>
          <w:lang w:val="en-US"/>
        </w:rPr>
      </w:pPr>
      <w:r>
        <w:rPr>
          <w:lang w:val="en-US"/>
        </w:rPr>
        <w:t>Sebagai media penerapan ilmu pengetahuan yang diperoleh selama waktu perkuliahan berlangsung.</w:t>
      </w:r>
    </w:p>
    <w:p w14:paraId="0F29D78D" w14:textId="645AFC2E" w:rsidR="000A2472" w:rsidRDefault="000A2472" w:rsidP="00DD7FF5">
      <w:pPr>
        <w:pStyle w:val="ListParagraph"/>
        <w:numPr>
          <w:ilvl w:val="0"/>
          <w:numId w:val="6"/>
        </w:numPr>
        <w:rPr>
          <w:lang w:val="en-US"/>
        </w:rPr>
      </w:pPr>
      <w:r>
        <w:rPr>
          <w:lang w:val="en-US"/>
        </w:rPr>
        <w:t>Sebagai salah satu syarat memperoleh gelar Sarjana Komputer Program Studi Sistem Informasi di Universitas Islam Negeri Sunan Ampel Surabaya</w:t>
      </w:r>
      <w:r w:rsidR="00BB7099">
        <w:rPr>
          <w:lang w:val="en-US"/>
        </w:rPr>
        <w:t>.</w:t>
      </w:r>
    </w:p>
    <w:p w14:paraId="33A7C5F8" w14:textId="45AF43B2" w:rsidR="000A2472" w:rsidRDefault="000A2472" w:rsidP="00DD7FF5">
      <w:pPr>
        <w:pStyle w:val="ListParagraph"/>
        <w:numPr>
          <w:ilvl w:val="0"/>
          <w:numId w:val="5"/>
        </w:numPr>
        <w:rPr>
          <w:lang w:val="en-US"/>
        </w:rPr>
      </w:pPr>
      <w:r>
        <w:rPr>
          <w:lang w:val="en-US"/>
        </w:rPr>
        <w:t>Bagi Pembaca</w:t>
      </w:r>
    </w:p>
    <w:p w14:paraId="6FC4CA78" w14:textId="7A877115" w:rsidR="000A2472" w:rsidRDefault="000A2472" w:rsidP="00DD7FF5">
      <w:pPr>
        <w:pStyle w:val="ListParagraph"/>
        <w:numPr>
          <w:ilvl w:val="0"/>
          <w:numId w:val="7"/>
        </w:numPr>
        <w:rPr>
          <w:lang w:val="en-US"/>
        </w:rPr>
      </w:pPr>
      <w:r>
        <w:rPr>
          <w:lang w:val="en-US"/>
        </w:rPr>
        <w:t xml:space="preserve">Sebagai referensi ilmu pengetahuan mengenai pengembangan sebuah sistem informasi pencatatan dan metode </w:t>
      </w:r>
      <w:r w:rsidR="00A20DC6" w:rsidRPr="00A20DC6">
        <w:rPr>
          <w:i/>
          <w:lang w:val="en-US"/>
        </w:rPr>
        <w:t>Hanlon</w:t>
      </w:r>
      <w:r>
        <w:rPr>
          <w:lang w:val="en-US"/>
        </w:rPr>
        <w:t>.</w:t>
      </w:r>
    </w:p>
    <w:p w14:paraId="15E78CF1" w14:textId="30ACAA3C" w:rsidR="00345861" w:rsidRDefault="00345861" w:rsidP="00DD7FF5">
      <w:pPr>
        <w:pStyle w:val="ListParagraph"/>
        <w:numPr>
          <w:ilvl w:val="0"/>
          <w:numId w:val="7"/>
        </w:numPr>
        <w:rPr>
          <w:lang w:val="en-US"/>
        </w:rPr>
      </w:pPr>
      <w:r>
        <w:rPr>
          <w:lang w:val="en-US"/>
        </w:rPr>
        <w:t xml:space="preserve">Membuka wawasan dalam pengembangan sebuah sistem informasi pencatatan dan metode </w:t>
      </w:r>
      <w:r w:rsidR="00A20DC6" w:rsidRPr="00A20DC6">
        <w:rPr>
          <w:i/>
          <w:lang w:val="en-US"/>
        </w:rPr>
        <w:t>Hanlon</w:t>
      </w:r>
      <w:r>
        <w:rPr>
          <w:lang w:val="en-US"/>
        </w:rPr>
        <w:t>.</w:t>
      </w:r>
    </w:p>
    <w:p w14:paraId="19DD49A0" w14:textId="33FCCE9B" w:rsidR="008218BF" w:rsidRDefault="008218BF" w:rsidP="00DD7FF5">
      <w:pPr>
        <w:pStyle w:val="ListParagraph"/>
        <w:numPr>
          <w:ilvl w:val="0"/>
          <w:numId w:val="5"/>
        </w:numPr>
        <w:rPr>
          <w:lang w:val="en-US"/>
        </w:rPr>
      </w:pPr>
      <w:r>
        <w:rPr>
          <w:lang w:val="en-US"/>
        </w:rPr>
        <w:t xml:space="preserve">Bagi </w:t>
      </w:r>
      <w:r w:rsidR="0039499C">
        <w:rPr>
          <w:lang w:val="en-US"/>
        </w:rPr>
        <w:t>m</w:t>
      </w:r>
      <w:r w:rsidR="00577E7F">
        <w:rPr>
          <w:lang w:val="en-US"/>
        </w:rPr>
        <w:t>asyarakat Desa Wisata Sekapuk</w:t>
      </w:r>
    </w:p>
    <w:p w14:paraId="20F8F434" w14:textId="6F6BB2D6" w:rsidR="008218BF" w:rsidRDefault="008218BF" w:rsidP="00DD7FF5">
      <w:pPr>
        <w:pStyle w:val="ListParagraph"/>
        <w:numPr>
          <w:ilvl w:val="0"/>
          <w:numId w:val="8"/>
        </w:numPr>
        <w:rPr>
          <w:lang w:val="en-US"/>
        </w:rPr>
      </w:pPr>
      <w:r>
        <w:rPr>
          <w:lang w:val="en-US"/>
        </w:rPr>
        <w:t>Dengan adanya aplikasi penentuan prioritas</w:t>
      </w:r>
      <w:r w:rsidR="00553670">
        <w:rPr>
          <w:lang w:val="en-US"/>
        </w:rPr>
        <w:t xml:space="preserve"> pembangunan infrastruktur, kepala dari desa terkait dapat menimbang rekomendasi urgensi dari hasil perhitungan sistem dalam menentukan keputusan pembangunan infrastruktur di Desa Wisata Sekapuk.</w:t>
      </w:r>
    </w:p>
    <w:p w14:paraId="11B8B7C0" w14:textId="0AB651C4" w:rsidR="00777D9E" w:rsidRDefault="00777D9E" w:rsidP="00DD7FF5">
      <w:pPr>
        <w:pStyle w:val="ListParagraph"/>
        <w:numPr>
          <w:ilvl w:val="0"/>
          <w:numId w:val="8"/>
        </w:numPr>
        <w:rPr>
          <w:lang w:val="en-US"/>
        </w:rPr>
      </w:pPr>
      <w:r>
        <w:rPr>
          <w:lang w:val="en-US"/>
        </w:rPr>
        <w:t xml:space="preserve">Sistem informasi sebagai media pengingat akan evaluasi diri seperti yang dijelaskan pada latar belakang, sesungguhnya dalam menjalani hidup dengan </w:t>
      </w:r>
      <w:r w:rsidR="0091279C">
        <w:rPr>
          <w:lang w:val="en-US"/>
        </w:rPr>
        <w:t>beribadah</w:t>
      </w:r>
      <w:r>
        <w:rPr>
          <w:lang w:val="en-US"/>
        </w:rPr>
        <w:t xml:space="preserve"> kepada Allah SWT, </w:t>
      </w:r>
      <w:r w:rsidR="0091279C">
        <w:rPr>
          <w:lang w:val="en-US"/>
        </w:rPr>
        <w:t>seharusnya memberikan yang terbaik. BUMD sebagai lembaga di bidang perekonomian milik daerah diharapkan dapat memberikan layanan yang akuntabel bagi warga sekitar.</w:t>
      </w:r>
    </w:p>
    <w:p w14:paraId="18DE32CA" w14:textId="372AD5BA" w:rsidR="00921D3C" w:rsidRDefault="00E34900" w:rsidP="00E34900">
      <w:pPr>
        <w:pStyle w:val="Heading1"/>
      </w:pPr>
      <w:bookmarkStart w:id="39" w:name="_Toc15919186"/>
      <w:r w:rsidRPr="000C1FD7">
        <w:lastRenderedPageBreak/>
        <w:t xml:space="preserve">Bab </w:t>
      </w:r>
      <w:r w:rsidR="00921D3C">
        <w:rPr>
          <w:lang w:val="en-US"/>
        </w:rPr>
        <w:t>II</w:t>
      </w:r>
      <w:bookmarkEnd w:id="39"/>
    </w:p>
    <w:p w14:paraId="29157E01" w14:textId="168FB4A1" w:rsidR="00E34900" w:rsidRDefault="00E34900" w:rsidP="00921D3C">
      <w:pPr>
        <w:pStyle w:val="NoSpacing"/>
        <w:jc w:val="center"/>
        <w:rPr>
          <w:b/>
          <w:sz w:val="28"/>
        </w:rPr>
      </w:pPr>
      <w:r w:rsidRPr="00921D3C">
        <w:rPr>
          <w:b/>
          <w:sz w:val="28"/>
        </w:rPr>
        <w:t>Tinjauan Pustaka</w:t>
      </w:r>
    </w:p>
    <w:p w14:paraId="22114CF2" w14:textId="77777777" w:rsidR="00C30F7E" w:rsidRDefault="00C30F7E" w:rsidP="00C30F7E"/>
    <w:p w14:paraId="22856DCF" w14:textId="09C0695D" w:rsidR="00C17E2E" w:rsidRPr="00921D3C" w:rsidRDefault="00C17E2E" w:rsidP="00921D3C">
      <w:pPr>
        <w:pStyle w:val="NoSpacing"/>
        <w:jc w:val="center"/>
        <w:rPr>
          <w:b/>
          <w:sz w:val="28"/>
        </w:rPr>
      </w:pPr>
    </w:p>
    <w:p w14:paraId="58578405" w14:textId="52151B19" w:rsidR="00E34900" w:rsidRDefault="00E34900" w:rsidP="00E34900">
      <w:pPr>
        <w:pStyle w:val="Heading2"/>
      </w:pPr>
      <w:bookmarkStart w:id="40" w:name="_Toc15919187"/>
      <w:r w:rsidRPr="000C1FD7">
        <w:t>2.1. Tinjauan Penelitian Terdahulu</w:t>
      </w:r>
      <w:bookmarkEnd w:id="40"/>
    </w:p>
    <w:bookmarkStart w:id="41" w:name="_Toc15369868"/>
    <w:bookmarkStart w:id="42" w:name="_Toc15372383"/>
    <w:p w14:paraId="56359D20" w14:textId="1FA94FA1" w:rsidR="002542A9" w:rsidRPr="0073507F" w:rsidRDefault="0073507F" w:rsidP="0073507F">
      <w:pPr>
        <w:ind w:firstLine="426"/>
        <w:rPr>
          <w:lang w:val="en-US"/>
        </w:rPr>
      </w:pPr>
      <w:r w:rsidRPr="003516BC">
        <mc:AlternateContent>
          <mc:Choice Requires="wps">
            <w:drawing>
              <wp:anchor distT="0" distB="0" distL="114300" distR="114300" simplePos="0" relativeHeight="251812352" behindDoc="0" locked="0" layoutInCell="1" allowOverlap="1" wp14:anchorId="37DB4980" wp14:editId="01598E2C">
                <wp:simplePos x="0" y="0"/>
                <wp:positionH relativeFrom="column">
                  <wp:posOffset>2384397</wp:posOffset>
                </wp:positionH>
                <wp:positionV relativeFrom="page">
                  <wp:posOffset>9835763</wp:posOffset>
                </wp:positionV>
                <wp:extent cx="304800" cy="292100"/>
                <wp:effectExtent l="0" t="0" r="19050" b="12700"/>
                <wp:wrapNone/>
                <wp:docPr id="79" name="Rectangle 79"/>
                <wp:cNvGraphicFramePr/>
                <a:graphic xmlns:a="http://schemas.openxmlformats.org/drawingml/2006/main">
                  <a:graphicData uri="http://schemas.microsoft.com/office/word/2010/wordprocessingShape">
                    <wps:wsp>
                      <wps:cNvSpPr/>
                      <wps:spPr>
                        <a:xfrm>
                          <a:off x="0" y="0"/>
                          <a:ext cx="3048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B358BA" id="Rectangle 79" o:spid="_x0000_s1026" style="position:absolute;margin-left:187.75pt;margin-top:774.45pt;width:24pt;height:23pt;z-index:2518123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" fillcolor="white [3212]" strokecolor="white [3212]" strokeweight="1pt">
                <w10:wrap anchory="page"/>
              </v:rect>
            </w:pict>
          </mc:Fallback>
        </mc:AlternateContent>
      </w:r>
      <w:bookmarkEnd w:id="41"/>
      <w:bookmarkEnd w:id="42"/>
      <w:r w:rsidR="00E73A68">
        <w:rPr>
          <w:lang w:val="en-US"/>
        </w:rPr>
        <w:t>Dalam memberikan pemahaman mengenai keterkaitan penelitian terdahulu dengan penelitian yang akan dilakukan, lebih lanjut lihat Tabel 2.1 berikut.</w:t>
      </w:r>
    </w:p>
    <w:tbl>
      <w:tblPr>
        <w:tblStyle w:val="TableGrid"/>
        <w:tblW w:w="8075" w:type="dxa"/>
        <w:tblLayout w:type="fixed"/>
        <w:tblLook w:val="04A0" w:firstRow="1" w:lastRow="0" w:firstColumn="1" w:lastColumn="0" w:noHBand="0" w:noVBand="1"/>
      </w:tblPr>
      <w:tblGrid>
        <w:gridCol w:w="570"/>
        <w:gridCol w:w="2969"/>
        <w:gridCol w:w="1134"/>
        <w:gridCol w:w="3402"/>
      </w:tblGrid>
      <w:tr w:rsidR="0073507F" w:rsidRPr="006C59E2" w14:paraId="2E5DE425" w14:textId="77777777" w:rsidTr="00BE5461">
        <w:trPr>
          <w:tblHeader/>
        </w:trPr>
        <w:tc>
          <w:tcPr>
            <w:tcW w:w="8075" w:type="dxa"/>
            <w:gridSpan w:val="4"/>
            <w:tcBorders>
              <w:top w:val="nil"/>
              <w:left w:val="nil"/>
              <w:right w:val="nil"/>
            </w:tcBorders>
            <w:vAlign w:val="center"/>
          </w:tcPr>
          <w:p w14:paraId="757F43ED" w14:textId="0586C028" w:rsidR="0073507F" w:rsidRPr="006C59E2" w:rsidRDefault="0073507F" w:rsidP="006C59E2">
            <w:pPr>
              <w:spacing w:line="240" w:lineRule="auto"/>
              <w:jc w:val="center"/>
              <w:rPr>
                <w:sz w:val="22"/>
                <w:lang w:val="en-US"/>
              </w:rPr>
            </w:pPr>
            <w:bookmarkStart w:id="43" w:name="_Toc15919262"/>
            <w:r w:rsidRPr="00727279">
              <w:t>Tabel 2.</w:t>
            </w:r>
            <w:r w:rsidRPr="00727279">
              <w:fldChar w:fldCharType="begin"/>
            </w:r>
            <w:r w:rsidRPr="00727279">
              <w:instrText xml:space="preserve"> SEQ Tabel_bab_2 \* ARABIC </w:instrText>
            </w:r>
            <w:r w:rsidRPr="00727279">
              <w:fldChar w:fldCharType="separate"/>
            </w:r>
            <w:r w:rsidR="00A2182B">
              <w:t>1</w:t>
            </w:r>
            <w:r w:rsidRPr="00727279">
              <w:fldChar w:fldCharType="end"/>
            </w:r>
            <w:r w:rsidRPr="00727279">
              <w:rPr>
                <w:lang w:val="en-US"/>
              </w:rPr>
              <w:t xml:space="preserve"> </w:t>
            </w:r>
            <w:r w:rsidRPr="00727279">
              <w:t>Tabel Penelitian Terdahulu</w:t>
            </w:r>
            <w:bookmarkEnd w:id="43"/>
          </w:p>
        </w:tc>
      </w:tr>
      <w:tr w:rsidR="005F67E6" w:rsidRPr="006C59E2" w14:paraId="7BAAC7E4" w14:textId="41A7D566" w:rsidTr="00BE5461">
        <w:trPr>
          <w:tblHeader/>
        </w:trPr>
        <w:tc>
          <w:tcPr>
            <w:tcW w:w="570" w:type="dxa"/>
            <w:vAlign w:val="center"/>
          </w:tcPr>
          <w:p w14:paraId="1A889D94" w14:textId="5D51B3EF" w:rsidR="005F67E6" w:rsidRPr="006C59E2" w:rsidRDefault="005F67E6" w:rsidP="00AD6788">
            <w:pPr>
              <w:spacing w:line="240" w:lineRule="auto"/>
              <w:jc w:val="center"/>
              <w:rPr>
                <w:sz w:val="22"/>
                <w:lang w:val="en-US"/>
              </w:rPr>
            </w:pPr>
            <w:r w:rsidRPr="006C59E2">
              <w:rPr>
                <w:sz w:val="22"/>
                <w:lang w:val="en-US"/>
              </w:rPr>
              <w:t>No.</w:t>
            </w:r>
          </w:p>
        </w:tc>
        <w:tc>
          <w:tcPr>
            <w:tcW w:w="2969" w:type="dxa"/>
            <w:vAlign w:val="center"/>
          </w:tcPr>
          <w:p w14:paraId="7A4567D2" w14:textId="772B6345" w:rsidR="005F67E6" w:rsidRPr="006C59E2" w:rsidRDefault="005F67E6" w:rsidP="00AD6788">
            <w:pPr>
              <w:spacing w:line="240" w:lineRule="auto"/>
              <w:jc w:val="center"/>
              <w:rPr>
                <w:sz w:val="22"/>
                <w:lang w:val="en-US"/>
              </w:rPr>
            </w:pPr>
            <w:r w:rsidRPr="006C59E2">
              <w:rPr>
                <w:sz w:val="22"/>
                <w:lang w:val="en-US"/>
              </w:rPr>
              <w:t>Judul</w:t>
            </w:r>
          </w:p>
        </w:tc>
        <w:tc>
          <w:tcPr>
            <w:tcW w:w="1134" w:type="dxa"/>
            <w:vAlign w:val="center"/>
          </w:tcPr>
          <w:p w14:paraId="53ACCCA3" w14:textId="79B55550" w:rsidR="005F67E6" w:rsidRPr="006C59E2" w:rsidRDefault="005F67E6" w:rsidP="00AD6788">
            <w:pPr>
              <w:spacing w:line="240" w:lineRule="auto"/>
              <w:jc w:val="center"/>
              <w:rPr>
                <w:sz w:val="22"/>
                <w:lang w:val="en-US"/>
              </w:rPr>
            </w:pPr>
            <w:r w:rsidRPr="006C59E2">
              <w:rPr>
                <w:sz w:val="22"/>
                <w:lang w:val="en-US"/>
              </w:rPr>
              <w:t>Metode</w:t>
            </w:r>
          </w:p>
        </w:tc>
        <w:tc>
          <w:tcPr>
            <w:tcW w:w="3402" w:type="dxa"/>
            <w:vAlign w:val="center"/>
          </w:tcPr>
          <w:p w14:paraId="2733720B" w14:textId="1CC36DDF" w:rsidR="005F67E6" w:rsidRPr="006C59E2" w:rsidRDefault="005F67E6" w:rsidP="00AD6788">
            <w:pPr>
              <w:spacing w:line="240" w:lineRule="auto"/>
              <w:jc w:val="center"/>
              <w:rPr>
                <w:sz w:val="22"/>
                <w:lang w:val="en-US"/>
              </w:rPr>
            </w:pPr>
            <w:r w:rsidRPr="006C59E2">
              <w:rPr>
                <w:sz w:val="22"/>
                <w:lang w:val="en-US"/>
              </w:rPr>
              <w:t>Hasil</w:t>
            </w:r>
          </w:p>
        </w:tc>
      </w:tr>
      <w:tr w:rsidR="000D2554" w:rsidRPr="006C59E2" w14:paraId="62A87E3F" w14:textId="77777777" w:rsidTr="00166BD6">
        <w:tc>
          <w:tcPr>
            <w:tcW w:w="570" w:type="dxa"/>
          </w:tcPr>
          <w:p w14:paraId="3AA938F0" w14:textId="7F32FF44" w:rsidR="000D2554" w:rsidRPr="006C59E2" w:rsidRDefault="000D2554" w:rsidP="007B32C6">
            <w:pPr>
              <w:spacing w:line="240" w:lineRule="auto"/>
              <w:jc w:val="left"/>
              <w:rPr>
                <w:sz w:val="22"/>
                <w:lang w:val="en-US"/>
              </w:rPr>
            </w:pPr>
            <w:r w:rsidRPr="006C59E2">
              <w:rPr>
                <w:sz w:val="22"/>
                <w:lang w:val="en-US"/>
              </w:rPr>
              <w:t>1</w:t>
            </w:r>
          </w:p>
        </w:tc>
        <w:tc>
          <w:tcPr>
            <w:tcW w:w="2969" w:type="dxa"/>
          </w:tcPr>
          <w:p w14:paraId="08FA1660" w14:textId="309D9D93" w:rsidR="000D2554" w:rsidRPr="006C59E2" w:rsidRDefault="000D2554" w:rsidP="007B32C6">
            <w:pPr>
              <w:spacing w:line="240" w:lineRule="auto"/>
              <w:jc w:val="left"/>
              <w:rPr>
                <w:sz w:val="22"/>
                <w:lang w:val="en-US"/>
              </w:rPr>
            </w:pPr>
            <w:r w:rsidRPr="006C59E2">
              <w:rPr>
                <w:sz w:val="22"/>
                <w:lang w:val="en-US"/>
              </w:rPr>
              <w:t xml:space="preserve">Implementasi Undang-Undang Nomor 14 Tahun 2008 Tentang Keterbukaan Informasi Publik di Badan Perencanaan Pembangunan Daerah Kota Samarinda </w:t>
            </w:r>
            <w:r w:rsidRPr="006C59E2">
              <w:rPr>
                <w:sz w:val="22"/>
                <w:lang w:val="en-US"/>
              </w:rPr>
              <w:fldChar w:fldCharType="begin" w:fldLock="1"/>
            </w:r>
            <w:r w:rsidRPr="006C59E2">
              <w:rPr>
                <w:sz w:val="22"/>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mendeley":{"formattedCitation":"(Kamaliah, 2015)","plainTextFormattedCitation":"(Kamaliah, 2015)","previouslyFormattedCitation":"(Kamaliah, 2015)"},"properties":{"noteIndex":0},"schema":"https://github.com/citation-style-language/schema/raw/master/csl-citation.json"}</w:instrText>
            </w:r>
            <w:r w:rsidRPr="006C59E2">
              <w:rPr>
                <w:sz w:val="22"/>
                <w:lang w:val="en-US"/>
              </w:rPr>
              <w:fldChar w:fldCharType="separate"/>
            </w:r>
            <w:r w:rsidRPr="006C59E2">
              <w:rPr>
                <w:sz w:val="22"/>
                <w:lang w:val="en-US"/>
              </w:rPr>
              <w:t>(Kamaliah, 2015)</w:t>
            </w:r>
            <w:r w:rsidRPr="006C59E2">
              <w:rPr>
                <w:sz w:val="22"/>
                <w:lang w:val="en-US"/>
              </w:rPr>
              <w:fldChar w:fldCharType="end"/>
            </w:r>
            <w:r w:rsidR="00306CF2" w:rsidRPr="006C59E2">
              <w:rPr>
                <w:sz w:val="22"/>
                <w:lang w:val="en-US"/>
              </w:rPr>
              <w:t>.</w:t>
            </w:r>
          </w:p>
        </w:tc>
        <w:tc>
          <w:tcPr>
            <w:tcW w:w="1134" w:type="dxa"/>
          </w:tcPr>
          <w:p w14:paraId="7D39036A" w14:textId="46685B77" w:rsidR="000D2554" w:rsidRPr="006C59E2" w:rsidRDefault="000D2554" w:rsidP="007B32C6">
            <w:pPr>
              <w:spacing w:line="240" w:lineRule="auto"/>
              <w:jc w:val="left"/>
              <w:rPr>
                <w:i/>
                <w:sz w:val="22"/>
                <w:lang w:val="en-US"/>
              </w:rPr>
            </w:pPr>
            <w:r w:rsidRPr="006C59E2">
              <w:rPr>
                <w:i/>
                <w:sz w:val="22"/>
                <w:lang w:val="en-US"/>
              </w:rPr>
              <w:t>Library Research &amp; Field Work Research</w:t>
            </w:r>
          </w:p>
        </w:tc>
        <w:tc>
          <w:tcPr>
            <w:tcW w:w="3402" w:type="dxa"/>
          </w:tcPr>
          <w:p w14:paraId="0F44EF99" w14:textId="2C89C976" w:rsidR="000D2554" w:rsidRPr="006C59E2" w:rsidRDefault="000D2554" w:rsidP="007B32C6">
            <w:pPr>
              <w:spacing w:line="240" w:lineRule="auto"/>
              <w:jc w:val="left"/>
              <w:rPr>
                <w:sz w:val="22"/>
                <w:lang w:val="en-US"/>
              </w:rPr>
            </w:pPr>
            <w:r w:rsidRPr="006C59E2">
              <w:rPr>
                <w:sz w:val="22"/>
                <w:lang w:val="en-US"/>
              </w:rPr>
              <w:t>Implementasi UU Nomor 14 Tahun 2008 tentang Keterbukaan Informasi Publik(UU KIP) di Badan Perencanaan Pembangunan Daerah Kota Samarinda masih kurang optimal, dengan ditemukannya hambatan-hambatan dalam pelaksanaan implementasi UU KIP.</w:t>
            </w:r>
          </w:p>
        </w:tc>
      </w:tr>
      <w:tr w:rsidR="000D2554" w:rsidRPr="006C59E2" w14:paraId="4F59D2B1" w14:textId="77777777" w:rsidTr="00166BD6">
        <w:tc>
          <w:tcPr>
            <w:tcW w:w="570" w:type="dxa"/>
          </w:tcPr>
          <w:p w14:paraId="120A92E7" w14:textId="6277CEE2" w:rsidR="000D2554" w:rsidRPr="006C59E2" w:rsidRDefault="000D2554" w:rsidP="007B32C6">
            <w:pPr>
              <w:spacing w:line="240" w:lineRule="auto"/>
              <w:jc w:val="left"/>
              <w:rPr>
                <w:sz w:val="22"/>
                <w:lang w:val="en-US"/>
              </w:rPr>
            </w:pPr>
            <w:r w:rsidRPr="006C59E2">
              <w:rPr>
                <w:sz w:val="22"/>
                <w:lang w:val="en-US"/>
              </w:rPr>
              <w:t>2</w:t>
            </w:r>
          </w:p>
        </w:tc>
        <w:tc>
          <w:tcPr>
            <w:tcW w:w="2969" w:type="dxa"/>
          </w:tcPr>
          <w:p w14:paraId="3AB2697B" w14:textId="4B208AB0" w:rsidR="000D2554" w:rsidRPr="006C59E2" w:rsidRDefault="000D2554" w:rsidP="007B32C6">
            <w:pPr>
              <w:spacing w:line="240" w:lineRule="auto"/>
              <w:jc w:val="left"/>
              <w:rPr>
                <w:sz w:val="22"/>
                <w:lang w:val="en-US"/>
              </w:rPr>
            </w:pPr>
            <w:r w:rsidRPr="006C59E2">
              <w:rPr>
                <w:sz w:val="22"/>
                <w:lang w:val="en-US"/>
              </w:rPr>
              <w:t xml:space="preserve">Implementasi Undang-Undang Keterbukaan Informasi Publik dalam Upaya Mewujudkangood Governance Kajian Tiga Badan Publik : Bappeda, Dpkad dan Dinas Pendidikan Kota Semarang </w:t>
            </w:r>
            <w:r w:rsidRPr="006C59E2">
              <w:rPr>
                <w:sz w:val="22"/>
                <w:lang w:val="en-US"/>
              </w:rPr>
              <w:fldChar w:fldCharType="begin" w:fldLock="1"/>
            </w:r>
            <w:r w:rsidR="000A37E9" w:rsidRPr="006C59E2">
              <w:rPr>
                <w:sz w:val="22"/>
                <w:lang w:val="en-US"/>
              </w:rPr>
              <w:instrText>ADDIN CSL_CITATION {"citationItems":[{"id":"ITEM-1","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1","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mendeley":{"formattedCitation":"(Prabowo, 2014)","plainTextFormattedCitation":"(Prabowo, 2014)","previouslyFormattedCitation":"(Prabowo, 2014)"},"properties":{"noteIndex":0},"schema":"https://github.com/citation-style-language/schema/raw/master/csl-citation.json"}</w:instrText>
            </w:r>
            <w:r w:rsidRPr="006C59E2">
              <w:rPr>
                <w:sz w:val="22"/>
                <w:lang w:val="en-US"/>
              </w:rPr>
              <w:fldChar w:fldCharType="separate"/>
            </w:r>
            <w:r w:rsidRPr="006C59E2">
              <w:rPr>
                <w:sz w:val="22"/>
                <w:lang w:val="en-US"/>
              </w:rPr>
              <w:t>(Prabowo, 2014)</w:t>
            </w:r>
            <w:r w:rsidRPr="006C59E2">
              <w:rPr>
                <w:sz w:val="22"/>
                <w:lang w:val="en-US"/>
              </w:rPr>
              <w:fldChar w:fldCharType="end"/>
            </w:r>
            <w:r w:rsidR="00306CF2" w:rsidRPr="006C59E2">
              <w:rPr>
                <w:sz w:val="22"/>
                <w:lang w:val="en-US"/>
              </w:rPr>
              <w:t>.</w:t>
            </w:r>
          </w:p>
        </w:tc>
        <w:tc>
          <w:tcPr>
            <w:tcW w:w="1134" w:type="dxa"/>
          </w:tcPr>
          <w:p w14:paraId="69856B0C" w14:textId="228AF264" w:rsidR="000D2554" w:rsidRPr="006C59E2" w:rsidRDefault="000D2554" w:rsidP="007B32C6">
            <w:pPr>
              <w:spacing w:line="240" w:lineRule="auto"/>
              <w:jc w:val="left"/>
              <w:rPr>
                <w:i/>
                <w:sz w:val="22"/>
                <w:lang w:val="en-US"/>
              </w:rPr>
            </w:pPr>
            <w:r w:rsidRPr="006C59E2">
              <w:rPr>
                <w:i/>
                <w:sz w:val="22"/>
                <w:lang w:val="en-US"/>
              </w:rPr>
              <w:t>Field Work Research</w:t>
            </w:r>
          </w:p>
        </w:tc>
        <w:tc>
          <w:tcPr>
            <w:tcW w:w="3402" w:type="dxa"/>
          </w:tcPr>
          <w:p w14:paraId="3E68A39F" w14:textId="4781A0C6" w:rsidR="000D2554" w:rsidRPr="006C59E2" w:rsidRDefault="000D2554" w:rsidP="007B32C6">
            <w:pPr>
              <w:spacing w:line="240" w:lineRule="auto"/>
              <w:jc w:val="left"/>
              <w:rPr>
                <w:sz w:val="22"/>
                <w:lang w:val="en-US"/>
              </w:rPr>
            </w:pPr>
            <w:r w:rsidRPr="006C59E2">
              <w:rPr>
                <w:sz w:val="22"/>
                <w:lang w:val="en-US"/>
              </w:rPr>
              <w:t>Implementasi UU KIP 14 Tahun 2008 di lingkungan Pemerintah Kota Semarang belum berjalan optimal.</w:t>
            </w:r>
          </w:p>
        </w:tc>
      </w:tr>
      <w:tr w:rsidR="000D2554" w:rsidRPr="006C59E2" w14:paraId="73F7D902" w14:textId="77777777" w:rsidTr="00166BD6">
        <w:tc>
          <w:tcPr>
            <w:tcW w:w="570" w:type="dxa"/>
          </w:tcPr>
          <w:p w14:paraId="39326BDA" w14:textId="2948A59F" w:rsidR="000D2554" w:rsidRPr="006C59E2" w:rsidRDefault="000D2554" w:rsidP="007B32C6">
            <w:pPr>
              <w:spacing w:line="240" w:lineRule="auto"/>
              <w:jc w:val="left"/>
              <w:rPr>
                <w:sz w:val="22"/>
                <w:lang w:val="en-US"/>
              </w:rPr>
            </w:pPr>
            <w:r w:rsidRPr="006C59E2">
              <w:rPr>
                <w:sz w:val="22"/>
                <w:lang w:val="en-US"/>
              </w:rPr>
              <w:t>3</w:t>
            </w:r>
          </w:p>
        </w:tc>
        <w:tc>
          <w:tcPr>
            <w:tcW w:w="2969" w:type="dxa"/>
          </w:tcPr>
          <w:p w14:paraId="5E606A67" w14:textId="6D601600" w:rsidR="000D2554" w:rsidRPr="006C59E2" w:rsidRDefault="000D2554" w:rsidP="007B32C6">
            <w:pPr>
              <w:spacing w:line="240" w:lineRule="auto"/>
              <w:jc w:val="left"/>
              <w:rPr>
                <w:sz w:val="22"/>
                <w:lang w:val="en-US"/>
              </w:rPr>
            </w:pPr>
            <w:r w:rsidRPr="006C59E2">
              <w:rPr>
                <w:sz w:val="22"/>
                <w:lang w:val="en-US"/>
              </w:rPr>
              <w:t xml:space="preserve">Paradigma Baru Pembentukan dan Analisis Peraturan Daerah </w:t>
            </w:r>
            <w:r w:rsidRPr="006C59E2">
              <w:rPr>
                <w:sz w:val="22"/>
                <w:lang w:val="en-US"/>
              </w:rPr>
              <w:fldChar w:fldCharType="begin" w:fldLock="1"/>
            </w:r>
            <w:r w:rsidRPr="006C59E2">
              <w:rPr>
                <w:sz w:val="22"/>
                <w:lang w:val="en-US"/>
              </w:rPr>
              <w:instrText>ADDIN CSL_CITATION {"citationItems":[{"id":"ITEM-1","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1","issue":"3","issued":{"date-parts":[["2016"]]},"page":"336-362","title":"Paradigma Baru Pembentukan Dan Analisis Peraturan Daerah (Studi Atas Perda Pelayanan Publik Dan Perda Keterbukaan Informasi Publik)","type":"article-journal","volume":"18"},"uris":["http://www.mendeley.com/documents/?uuid=a8ffce90-af4e-4d8a-ac11-cce1592b8a25"]}],"mendeley":{"formattedCitation":"(Hamidi, 2016)","plainTextFormattedCitation":"(Hamidi, 2016)","previouslyFormattedCitation":"(Hamidi, 2016)"},"properties":{"noteIndex":0},"schema":"https://github.com/citation-style-language/schema/raw/master/csl-citation.json"}</w:instrText>
            </w:r>
            <w:r w:rsidRPr="006C59E2">
              <w:rPr>
                <w:sz w:val="22"/>
                <w:lang w:val="en-US"/>
              </w:rPr>
              <w:fldChar w:fldCharType="separate"/>
            </w:r>
            <w:r w:rsidRPr="006C59E2">
              <w:rPr>
                <w:sz w:val="22"/>
                <w:lang w:val="en-US"/>
              </w:rPr>
              <w:t>(Hamidi, 2016)</w:t>
            </w:r>
            <w:r w:rsidRPr="006C59E2">
              <w:rPr>
                <w:sz w:val="22"/>
                <w:lang w:val="en-US"/>
              </w:rPr>
              <w:fldChar w:fldCharType="end"/>
            </w:r>
            <w:r w:rsidR="00306CF2" w:rsidRPr="006C59E2">
              <w:rPr>
                <w:sz w:val="22"/>
                <w:lang w:val="en-US"/>
              </w:rPr>
              <w:t>.</w:t>
            </w:r>
          </w:p>
        </w:tc>
        <w:tc>
          <w:tcPr>
            <w:tcW w:w="1134" w:type="dxa"/>
          </w:tcPr>
          <w:p w14:paraId="33DED3F3" w14:textId="5DF69CF6" w:rsidR="000D2554" w:rsidRPr="006C59E2" w:rsidRDefault="000D2554" w:rsidP="007B32C6">
            <w:pPr>
              <w:spacing w:line="240" w:lineRule="auto"/>
              <w:jc w:val="left"/>
              <w:rPr>
                <w:i/>
                <w:sz w:val="22"/>
                <w:lang w:val="en-US"/>
              </w:rPr>
            </w:pPr>
            <w:r w:rsidRPr="006C59E2">
              <w:rPr>
                <w:i/>
                <w:sz w:val="22"/>
                <w:lang w:val="en-US"/>
              </w:rPr>
              <w:t>Library Research &amp; Field Work Research</w:t>
            </w:r>
          </w:p>
        </w:tc>
        <w:tc>
          <w:tcPr>
            <w:tcW w:w="3402" w:type="dxa"/>
          </w:tcPr>
          <w:p w14:paraId="0675E5A7" w14:textId="1B614F7C" w:rsidR="000D2554" w:rsidRPr="006C59E2" w:rsidRDefault="000D2554" w:rsidP="007B32C6">
            <w:pPr>
              <w:spacing w:line="240" w:lineRule="auto"/>
              <w:jc w:val="left"/>
              <w:rPr>
                <w:sz w:val="22"/>
                <w:lang w:val="en-US"/>
              </w:rPr>
            </w:pPr>
            <w:r w:rsidRPr="006C59E2">
              <w:rPr>
                <w:sz w:val="22"/>
                <w:lang w:val="en-US"/>
              </w:rPr>
              <w:t>Pergeseran paradigma baru menjadi</w:t>
            </w:r>
            <w:r w:rsidRPr="006C59E2">
              <w:rPr>
                <w:sz w:val="22"/>
              </w:rPr>
              <w:t xml:space="preserve"> s</w:t>
            </w:r>
            <w:r w:rsidRPr="006C59E2">
              <w:rPr>
                <w:i/>
                <w:iCs/>
                <w:sz w:val="22"/>
              </w:rPr>
              <w:t>tate and civilized integrated oriented</w:t>
            </w:r>
            <w:r w:rsidRPr="006C59E2">
              <w:rPr>
                <w:i/>
                <w:iCs/>
                <w:sz w:val="22"/>
                <w:lang w:val="en-US"/>
              </w:rPr>
              <w:t xml:space="preserve"> </w:t>
            </w:r>
            <w:r w:rsidRPr="006C59E2">
              <w:rPr>
                <w:iCs/>
                <w:sz w:val="22"/>
                <w:lang w:val="en-US"/>
              </w:rPr>
              <w:t xml:space="preserve">pada produk hukum, </w:t>
            </w:r>
            <w:r w:rsidRPr="006C59E2">
              <w:rPr>
                <w:i/>
                <w:iCs/>
                <w:sz w:val="22"/>
              </w:rPr>
              <w:t xml:space="preserve"> </w:t>
            </w:r>
            <w:r w:rsidRPr="006C59E2">
              <w:rPr>
                <w:sz w:val="22"/>
              </w:rPr>
              <w:t xml:space="preserve">pemerintah pusat dan daerah mampu berkoordinasi menghasilkan </w:t>
            </w:r>
            <w:r w:rsidRPr="006C59E2">
              <w:rPr>
                <w:i/>
                <w:iCs/>
                <w:sz w:val="22"/>
              </w:rPr>
              <w:t>political will</w:t>
            </w:r>
            <w:r w:rsidRPr="006C59E2">
              <w:rPr>
                <w:sz w:val="22"/>
                <w:lang w:val="en-US"/>
              </w:rPr>
              <w:t xml:space="preserve"> </w:t>
            </w:r>
            <w:r w:rsidRPr="006C59E2">
              <w:rPr>
                <w:sz w:val="22"/>
              </w:rPr>
              <w:t>pada perumusan produk-produk hukum daerah</w:t>
            </w:r>
            <w:r w:rsidRPr="006C59E2">
              <w:rPr>
                <w:sz w:val="22"/>
                <w:lang w:val="en-US"/>
              </w:rPr>
              <w:t>.</w:t>
            </w:r>
          </w:p>
        </w:tc>
      </w:tr>
      <w:tr w:rsidR="005F67E6" w:rsidRPr="006C59E2" w14:paraId="5C988F8B" w14:textId="0038C85A" w:rsidTr="00166BD6">
        <w:tc>
          <w:tcPr>
            <w:tcW w:w="570" w:type="dxa"/>
          </w:tcPr>
          <w:p w14:paraId="61C362FF" w14:textId="4325D187" w:rsidR="005F67E6" w:rsidRPr="006C59E2" w:rsidRDefault="000D2554" w:rsidP="007B32C6">
            <w:pPr>
              <w:spacing w:line="240" w:lineRule="auto"/>
              <w:jc w:val="left"/>
              <w:rPr>
                <w:sz w:val="22"/>
                <w:lang w:val="en-US"/>
              </w:rPr>
            </w:pPr>
            <w:r w:rsidRPr="006C59E2">
              <w:rPr>
                <w:sz w:val="22"/>
                <w:lang w:val="en-US"/>
              </w:rPr>
              <w:t>4</w:t>
            </w:r>
          </w:p>
        </w:tc>
        <w:tc>
          <w:tcPr>
            <w:tcW w:w="2969" w:type="dxa"/>
          </w:tcPr>
          <w:p w14:paraId="348DF0CC" w14:textId="6928C344" w:rsidR="005F67E6" w:rsidRPr="006C59E2" w:rsidRDefault="005F67E6" w:rsidP="007B32C6">
            <w:pPr>
              <w:spacing w:line="240" w:lineRule="auto"/>
              <w:jc w:val="left"/>
              <w:rPr>
                <w:sz w:val="22"/>
                <w:lang w:val="en-US"/>
              </w:rPr>
            </w:pPr>
            <w:r w:rsidRPr="006C59E2">
              <w:rPr>
                <w:sz w:val="22"/>
                <w:lang w:val="en-US"/>
              </w:rPr>
              <w:t xml:space="preserve">Evaluasi Tingkat Kesesuaian Standar Akreditasi Terhadap Pelayanan Farmasi dan Strategi Perbaikan dengan Metode Hanlon di Rsud Kabupaten Bima </w:t>
            </w:r>
            <w:r w:rsidR="00AD7041" w:rsidRPr="006C59E2">
              <w:rPr>
                <w:sz w:val="22"/>
                <w:lang w:val="en-US"/>
              </w:rPr>
              <w:fldChar w:fldCharType="begin" w:fldLock="1"/>
            </w:r>
            <w:r w:rsidR="00645291" w:rsidRPr="006C59E2">
              <w:rPr>
                <w:sz w:val="22"/>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mendeley":{"formattedCitation":"(Bimmaharyanto, Fudholi and W, 2017)","plainTextFormattedCitation":"(Bimmaharyanto, Fudholi and W, 2017)","previouslyFormattedCitation":"(Bimmaharyanto, Fudholi and W, 2017)"},"properties":{"noteIndex":0},"schema":"https://github.com/citation-style-language/schema/raw/master/csl-citation.json"}</w:instrText>
            </w:r>
            <w:r w:rsidR="00AD7041" w:rsidRPr="006C59E2">
              <w:rPr>
                <w:sz w:val="22"/>
                <w:lang w:val="en-US"/>
              </w:rPr>
              <w:fldChar w:fldCharType="separate"/>
            </w:r>
            <w:r w:rsidR="00431DA3" w:rsidRPr="006C59E2">
              <w:rPr>
                <w:sz w:val="22"/>
                <w:lang w:val="en-US"/>
              </w:rPr>
              <w:t>(Bimmaharyanto, Fudholi and W, 2017)</w:t>
            </w:r>
            <w:r w:rsidR="00AD7041" w:rsidRPr="006C59E2">
              <w:rPr>
                <w:sz w:val="22"/>
                <w:lang w:val="en-US"/>
              </w:rPr>
              <w:fldChar w:fldCharType="end"/>
            </w:r>
            <w:r w:rsidR="00306CF2" w:rsidRPr="006C59E2">
              <w:rPr>
                <w:sz w:val="22"/>
                <w:lang w:val="en-US"/>
              </w:rPr>
              <w:t>.</w:t>
            </w:r>
          </w:p>
        </w:tc>
        <w:tc>
          <w:tcPr>
            <w:tcW w:w="1134" w:type="dxa"/>
          </w:tcPr>
          <w:p w14:paraId="445BA025" w14:textId="3AAC8593" w:rsidR="005F67E6" w:rsidRPr="006C59E2" w:rsidRDefault="005F67E6" w:rsidP="007B32C6">
            <w:pPr>
              <w:spacing w:line="240" w:lineRule="auto"/>
              <w:jc w:val="left"/>
              <w:rPr>
                <w:i/>
                <w:sz w:val="22"/>
                <w:lang w:val="en-US"/>
              </w:rPr>
            </w:pPr>
            <w:r w:rsidRPr="006C59E2">
              <w:rPr>
                <w:i/>
                <w:sz w:val="22"/>
                <w:lang w:val="en-US"/>
              </w:rPr>
              <w:t>Hanlon</w:t>
            </w:r>
          </w:p>
        </w:tc>
        <w:tc>
          <w:tcPr>
            <w:tcW w:w="3402" w:type="dxa"/>
          </w:tcPr>
          <w:p w14:paraId="0A1B83B6" w14:textId="5E89637E" w:rsidR="005F67E6" w:rsidRPr="006C59E2" w:rsidRDefault="005F67E6" w:rsidP="007B32C6">
            <w:pPr>
              <w:spacing w:line="240" w:lineRule="auto"/>
              <w:jc w:val="left"/>
              <w:rPr>
                <w:sz w:val="22"/>
                <w:lang w:val="en-US"/>
              </w:rPr>
            </w:pPr>
            <w:r w:rsidRPr="006C59E2">
              <w:rPr>
                <w:sz w:val="22"/>
                <w:lang w:val="en-US"/>
              </w:rPr>
              <w:t xml:space="preserve">Metode </w:t>
            </w:r>
            <w:r w:rsidRPr="006C59E2">
              <w:rPr>
                <w:i/>
                <w:sz w:val="22"/>
                <w:lang w:val="en-US"/>
              </w:rPr>
              <w:t xml:space="preserve">Hanlon </w:t>
            </w:r>
            <w:r w:rsidRPr="006C59E2">
              <w:rPr>
                <w:sz w:val="22"/>
                <w:lang w:val="en-US"/>
              </w:rPr>
              <w:t>mampu memberikan rekomendasi perbaikan yang perlu dilakukan guna meningkatkan pelayanan farmasi terhadap kesesuaian standar akreditasi.</w:t>
            </w:r>
          </w:p>
        </w:tc>
      </w:tr>
      <w:tr w:rsidR="005F67E6" w:rsidRPr="006C59E2" w14:paraId="0C99D895" w14:textId="2710A05E" w:rsidTr="00166BD6">
        <w:tc>
          <w:tcPr>
            <w:tcW w:w="570" w:type="dxa"/>
          </w:tcPr>
          <w:p w14:paraId="63C7AAB3" w14:textId="02D6000F" w:rsidR="005F67E6" w:rsidRPr="006C59E2" w:rsidRDefault="000D2554" w:rsidP="007B32C6">
            <w:pPr>
              <w:spacing w:line="240" w:lineRule="auto"/>
              <w:jc w:val="left"/>
              <w:rPr>
                <w:sz w:val="22"/>
                <w:lang w:val="en-US"/>
              </w:rPr>
            </w:pPr>
            <w:r w:rsidRPr="006C59E2">
              <w:rPr>
                <w:sz w:val="22"/>
                <w:lang w:val="en-US"/>
              </w:rPr>
              <w:t>5</w:t>
            </w:r>
          </w:p>
        </w:tc>
        <w:tc>
          <w:tcPr>
            <w:tcW w:w="2969" w:type="dxa"/>
          </w:tcPr>
          <w:p w14:paraId="753A6BBA" w14:textId="060FB947" w:rsidR="005F67E6" w:rsidRPr="006C59E2" w:rsidRDefault="005F67E6" w:rsidP="007B32C6">
            <w:pPr>
              <w:spacing w:line="240" w:lineRule="auto"/>
              <w:jc w:val="left"/>
              <w:rPr>
                <w:sz w:val="22"/>
                <w:lang w:val="en-US"/>
              </w:rPr>
            </w:pPr>
            <w:r w:rsidRPr="006C59E2">
              <w:rPr>
                <w:sz w:val="22"/>
                <w:lang w:val="en-US"/>
              </w:rPr>
              <w:t xml:space="preserve">Evaluasi Pengelolaan Obat dan Strategi Perbaikan dengan Metode Hanlon di Instalasi Farmasi Rumah Sakit Tahun 2012 </w:t>
            </w:r>
            <w:r w:rsidR="00AD7041" w:rsidRPr="006C59E2">
              <w:rPr>
                <w:sz w:val="22"/>
                <w:lang w:val="en-US"/>
              </w:rPr>
              <w:fldChar w:fldCharType="begin" w:fldLock="1"/>
            </w:r>
            <w:r w:rsidR="00645291" w:rsidRPr="006C59E2">
              <w:rPr>
                <w:sz w:val="22"/>
                <w:lang w:val="en-US"/>
              </w:rPr>
              <w:instrText>ADDIN CSL_CITATION {"citationItems":[{"id":"ITEM-1","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issued":{"date-parts":[["2013"]]},"page":"283-290","title":"Evaluation of Drugs Management and Improvement Strategies Using Hanlon Method in the Pharmaceutical Installation of Hospital in 2012","type":"article-journal"},"uris":["http://www.mendeley.com/documents/?uuid=257836c2-1bce-4c59-b625-99b0985ba45c"]}],"mendeley":{"formattedCitation":"(R, Fudholi and W, 2013)","plainTextFormattedCitation":"(R, Fudholi and W, 2013)","previouslyFormattedCitation":"(R, Fudholi and W, 2013)"},"properties":{"noteIndex":0},"schema":"https://github.com/citation-style-language/schema/raw/master/csl-citation.json"}</w:instrText>
            </w:r>
            <w:r w:rsidR="00AD7041" w:rsidRPr="006C59E2">
              <w:rPr>
                <w:sz w:val="22"/>
                <w:lang w:val="en-US"/>
              </w:rPr>
              <w:fldChar w:fldCharType="separate"/>
            </w:r>
            <w:r w:rsidR="00431DA3" w:rsidRPr="006C59E2">
              <w:rPr>
                <w:sz w:val="22"/>
                <w:lang w:val="en-US"/>
              </w:rPr>
              <w:t>(R, Fudholi and W, 2013)</w:t>
            </w:r>
            <w:r w:rsidR="00AD7041" w:rsidRPr="006C59E2">
              <w:rPr>
                <w:sz w:val="22"/>
                <w:lang w:val="en-US"/>
              </w:rPr>
              <w:fldChar w:fldCharType="end"/>
            </w:r>
            <w:r w:rsidR="00306CF2" w:rsidRPr="006C59E2">
              <w:rPr>
                <w:sz w:val="22"/>
                <w:lang w:val="en-US"/>
              </w:rPr>
              <w:t>.</w:t>
            </w:r>
          </w:p>
        </w:tc>
        <w:tc>
          <w:tcPr>
            <w:tcW w:w="1134" w:type="dxa"/>
          </w:tcPr>
          <w:p w14:paraId="5D43BBC6" w14:textId="0EE446D1" w:rsidR="005F67E6" w:rsidRPr="006C59E2" w:rsidRDefault="005F67E6" w:rsidP="007B32C6">
            <w:pPr>
              <w:spacing w:line="240" w:lineRule="auto"/>
              <w:jc w:val="left"/>
              <w:rPr>
                <w:i/>
                <w:sz w:val="22"/>
                <w:lang w:val="en-US"/>
              </w:rPr>
            </w:pPr>
            <w:r w:rsidRPr="006C59E2">
              <w:rPr>
                <w:i/>
                <w:sz w:val="22"/>
                <w:lang w:val="en-US"/>
              </w:rPr>
              <w:t>Hanlon</w:t>
            </w:r>
          </w:p>
        </w:tc>
        <w:tc>
          <w:tcPr>
            <w:tcW w:w="3402" w:type="dxa"/>
          </w:tcPr>
          <w:p w14:paraId="0A8788DA" w14:textId="6D71C58D" w:rsidR="005F67E6" w:rsidRPr="006C59E2" w:rsidRDefault="005F67E6" w:rsidP="007B32C6">
            <w:pPr>
              <w:spacing w:line="240" w:lineRule="auto"/>
              <w:jc w:val="left"/>
              <w:rPr>
                <w:sz w:val="22"/>
                <w:lang w:val="en-US"/>
              </w:rPr>
            </w:pPr>
            <w:r w:rsidRPr="006C59E2">
              <w:rPr>
                <w:sz w:val="22"/>
                <w:lang w:val="en-US"/>
              </w:rPr>
              <w:t xml:space="preserve">Metode </w:t>
            </w:r>
            <w:r w:rsidRPr="006C59E2">
              <w:rPr>
                <w:i/>
                <w:sz w:val="22"/>
                <w:lang w:val="en-US"/>
              </w:rPr>
              <w:t xml:space="preserve">Hanlon </w:t>
            </w:r>
            <w:r w:rsidRPr="006C59E2">
              <w:rPr>
                <w:sz w:val="22"/>
                <w:lang w:val="en-US"/>
              </w:rPr>
              <w:t>mampu memberikan rencana perbaikan tindakan sesuai dengan urutan skala prioritas.</w:t>
            </w:r>
          </w:p>
        </w:tc>
      </w:tr>
      <w:tr w:rsidR="005F67E6" w:rsidRPr="006C59E2" w14:paraId="07FE93F6" w14:textId="418CDDA8" w:rsidTr="00166BD6">
        <w:tc>
          <w:tcPr>
            <w:tcW w:w="570" w:type="dxa"/>
          </w:tcPr>
          <w:p w14:paraId="05168740" w14:textId="0B50A18D" w:rsidR="005F67E6" w:rsidRPr="006C59E2" w:rsidRDefault="000D2554" w:rsidP="007B32C6">
            <w:pPr>
              <w:spacing w:line="240" w:lineRule="auto"/>
              <w:jc w:val="left"/>
              <w:rPr>
                <w:sz w:val="22"/>
                <w:lang w:val="en-US"/>
              </w:rPr>
            </w:pPr>
            <w:r w:rsidRPr="006C59E2">
              <w:rPr>
                <w:sz w:val="22"/>
                <w:lang w:val="en-US"/>
              </w:rPr>
              <w:lastRenderedPageBreak/>
              <w:t>6</w:t>
            </w:r>
          </w:p>
        </w:tc>
        <w:tc>
          <w:tcPr>
            <w:tcW w:w="2969" w:type="dxa"/>
          </w:tcPr>
          <w:p w14:paraId="1C675D6C" w14:textId="69462898" w:rsidR="005F67E6" w:rsidRPr="006C59E2" w:rsidRDefault="005F67E6" w:rsidP="007B32C6">
            <w:pPr>
              <w:spacing w:line="240" w:lineRule="auto"/>
              <w:jc w:val="left"/>
              <w:rPr>
                <w:sz w:val="22"/>
                <w:lang w:val="en-US"/>
              </w:rPr>
            </w:pPr>
            <w:r w:rsidRPr="006C59E2">
              <w:rPr>
                <w:sz w:val="22"/>
                <w:lang w:val="en-US"/>
              </w:rPr>
              <w:t xml:space="preserve">Identifikasi Permasalahan Kesehatan di Desa Simbang Wetan Kecamatan Buaran Kabupaten Pekalongan  Tahun 2015 </w:t>
            </w:r>
            <w:r w:rsidR="00AD7041" w:rsidRPr="006C59E2">
              <w:rPr>
                <w:sz w:val="22"/>
                <w:lang w:val="en-US"/>
              </w:rPr>
              <w:fldChar w:fldCharType="begin" w:fldLock="1"/>
            </w:r>
            <w:r w:rsidR="00645291" w:rsidRPr="006C59E2">
              <w:rPr>
                <w:sz w:val="22"/>
                <w:lang w:val="en-US"/>
              </w:rPr>
              <w:instrText>ADDIN CSL_CITATION {"citationItems":[{"id":"ITEM-1","itemData":{"author":[{"dropping-particle":"","family":"Ristiawati","given":"","non-dropping-particle":"","parse-names":false,"suffix":""},{"dropping-particle":"","family":"Latif","given":"RR. Vita Nur","non-dropping-particle":"","parse-names":false,"suffix":""}],"id":"ITEM-1","issue":"1","issued":{"date-parts":[["2015"]]},"page":"71-77","title":"Identifikasi Permasalahan Kesehatan Di Desa Simbang Wetan Kecamatan Buaran Kabupaten Pekalongan Tahun 2015","type":"article-journal","volume":"5"},"uris":["http://www.mendeley.com/documents/?uuid=0f626550-5230-46dc-9e19-199bec38072e"]}],"mendeley":{"formattedCitation":"(Ristiawati and Latif, 2015)","plainTextFormattedCitation":"(Ristiawati and Latif, 2015)","previouslyFormattedCitation":"(Ristiawati and Latif, 2015)"},"properties":{"noteIndex":0},"schema":"https://github.com/citation-style-language/schema/raw/master/csl-citation.json"}</w:instrText>
            </w:r>
            <w:r w:rsidR="00AD7041" w:rsidRPr="006C59E2">
              <w:rPr>
                <w:sz w:val="22"/>
                <w:lang w:val="en-US"/>
              </w:rPr>
              <w:fldChar w:fldCharType="separate"/>
            </w:r>
            <w:r w:rsidR="00431DA3" w:rsidRPr="006C59E2">
              <w:rPr>
                <w:sz w:val="22"/>
                <w:lang w:val="en-US"/>
              </w:rPr>
              <w:t>(Ristiawati and Latif, 2015)</w:t>
            </w:r>
            <w:r w:rsidR="00AD7041" w:rsidRPr="006C59E2">
              <w:rPr>
                <w:sz w:val="22"/>
                <w:lang w:val="en-US"/>
              </w:rPr>
              <w:fldChar w:fldCharType="end"/>
            </w:r>
            <w:r w:rsidR="00306CF2" w:rsidRPr="006C59E2">
              <w:rPr>
                <w:sz w:val="22"/>
                <w:lang w:val="en-US"/>
              </w:rPr>
              <w:t>.</w:t>
            </w:r>
          </w:p>
        </w:tc>
        <w:tc>
          <w:tcPr>
            <w:tcW w:w="1134" w:type="dxa"/>
          </w:tcPr>
          <w:p w14:paraId="4477C64F" w14:textId="62EEFEA6" w:rsidR="005F67E6" w:rsidRPr="006C59E2" w:rsidRDefault="005F67E6" w:rsidP="007B32C6">
            <w:pPr>
              <w:spacing w:line="240" w:lineRule="auto"/>
              <w:jc w:val="left"/>
              <w:rPr>
                <w:i/>
                <w:sz w:val="22"/>
                <w:lang w:val="en-US"/>
              </w:rPr>
            </w:pPr>
            <w:r w:rsidRPr="006C59E2">
              <w:rPr>
                <w:i/>
                <w:sz w:val="22"/>
                <w:lang w:val="en-US"/>
              </w:rPr>
              <w:t>Hanlon</w:t>
            </w:r>
          </w:p>
        </w:tc>
        <w:tc>
          <w:tcPr>
            <w:tcW w:w="3402" w:type="dxa"/>
          </w:tcPr>
          <w:p w14:paraId="41FFA8E1" w14:textId="745D0E27" w:rsidR="005F67E6" w:rsidRPr="006C59E2" w:rsidRDefault="005F67E6" w:rsidP="007B32C6">
            <w:pPr>
              <w:spacing w:line="240" w:lineRule="auto"/>
              <w:jc w:val="left"/>
              <w:rPr>
                <w:sz w:val="22"/>
                <w:lang w:val="en-US"/>
              </w:rPr>
            </w:pPr>
            <w:r w:rsidRPr="006C59E2">
              <w:rPr>
                <w:sz w:val="22"/>
                <w:lang w:val="en-US"/>
              </w:rPr>
              <w:t xml:space="preserve">Metode </w:t>
            </w:r>
            <w:r w:rsidRPr="006C59E2">
              <w:rPr>
                <w:i/>
                <w:sz w:val="22"/>
                <w:lang w:val="en-US"/>
              </w:rPr>
              <w:t>Hanlon</w:t>
            </w:r>
            <w:r w:rsidRPr="006C59E2">
              <w:rPr>
                <w:sz w:val="22"/>
                <w:lang w:val="en-US"/>
              </w:rPr>
              <w:t xml:space="preserve"> mampu menentukan prioritas dari permasalahan kesehatan.</w:t>
            </w:r>
          </w:p>
        </w:tc>
      </w:tr>
      <w:tr w:rsidR="005F67E6" w:rsidRPr="006C59E2" w14:paraId="56F4E39A" w14:textId="026863B0" w:rsidTr="00166BD6">
        <w:tc>
          <w:tcPr>
            <w:tcW w:w="570" w:type="dxa"/>
          </w:tcPr>
          <w:p w14:paraId="41F2C132" w14:textId="0BCC5E58" w:rsidR="005F67E6" w:rsidRPr="006C59E2" w:rsidRDefault="005F67E6" w:rsidP="007B32C6">
            <w:pPr>
              <w:spacing w:line="240" w:lineRule="auto"/>
              <w:jc w:val="left"/>
              <w:rPr>
                <w:sz w:val="22"/>
                <w:lang w:val="en-US"/>
              </w:rPr>
            </w:pPr>
            <w:r w:rsidRPr="006C59E2">
              <w:rPr>
                <w:sz w:val="22"/>
                <w:lang w:val="en-US"/>
              </w:rPr>
              <w:t>7</w:t>
            </w:r>
          </w:p>
        </w:tc>
        <w:tc>
          <w:tcPr>
            <w:tcW w:w="2969" w:type="dxa"/>
          </w:tcPr>
          <w:p w14:paraId="72C039C0" w14:textId="5C566FDB" w:rsidR="005F67E6" w:rsidRPr="006C59E2" w:rsidRDefault="005F67E6" w:rsidP="007B32C6">
            <w:pPr>
              <w:spacing w:line="240" w:lineRule="auto"/>
              <w:jc w:val="left"/>
              <w:rPr>
                <w:sz w:val="22"/>
                <w:lang w:val="en-US"/>
              </w:rPr>
            </w:pPr>
            <w:r w:rsidRPr="006C59E2">
              <w:rPr>
                <w:sz w:val="22"/>
              </w:rPr>
              <w:t xml:space="preserve">Rancang Bangun Sistem Pendukung Keputusan Penentuan Penerima Beasiswa </w:t>
            </w:r>
            <w:r w:rsidRPr="006C59E2">
              <w:rPr>
                <w:sz w:val="22"/>
                <w:lang w:val="en-US"/>
              </w:rPr>
              <w:t>d</w:t>
            </w:r>
            <w:r w:rsidRPr="006C59E2">
              <w:rPr>
                <w:sz w:val="22"/>
              </w:rPr>
              <w:t>engan Metode S</w:t>
            </w:r>
            <w:r w:rsidRPr="006C59E2">
              <w:rPr>
                <w:sz w:val="22"/>
                <w:lang w:val="en-US"/>
              </w:rPr>
              <w:t xml:space="preserve">AW </w:t>
            </w:r>
            <w:r w:rsidR="00AD7041" w:rsidRPr="006C59E2">
              <w:rPr>
                <w:sz w:val="22"/>
                <w:lang w:val="en-US"/>
              </w:rPr>
              <w:fldChar w:fldCharType="begin" w:fldLock="1"/>
            </w:r>
            <w:r w:rsidR="00645291" w:rsidRPr="006C59E2">
              <w:rPr>
                <w:sz w:val="22"/>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AD7041" w:rsidRPr="006C59E2">
              <w:rPr>
                <w:sz w:val="22"/>
                <w:lang w:val="en-US"/>
              </w:rPr>
              <w:fldChar w:fldCharType="separate"/>
            </w:r>
            <w:r w:rsidR="00431DA3" w:rsidRPr="006C59E2">
              <w:rPr>
                <w:sz w:val="22"/>
                <w:lang w:val="en-US"/>
              </w:rPr>
              <w:t>(Radhitya, Nur Hakim and Solechan, 2016)</w:t>
            </w:r>
            <w:r w:rsidR="00AD7041" w:rsidRPr="006C59E2">
              <w:rPr>
                <w:sz w:val="22"/>
                <w:lang w:val="en-US"/>
              </w:rPr>
              <w:fldChar w:fldCharType="end"/>
            </w:r>
            <w:r w:rsidR="00306CF2" w:rsidRPr="006C59E2">
              <w:rPr>
                <w:sz w:val="22"/>
                <w:lang w:val="en-US"/>
              </w:rPr>
              <w:t>.</w:t>
            </w:r>
          </w:p>
        </w:tc>
        <w:tc>
          <w:tcPr>
            <w:tcW w:w="1134" w:type="dxa"/>
          </w:tcPr>
          <w:p w14:paraId="53748152" w14:textId="75D0B6FB" w:rsidR="005F67E6" w:rsidRPr="006C59E2" w:rsidRDefault="005F67E6" w:rsidP="007B32C6">
            <w:pPr>
              <w:spacing w:line="240" w:lineRule="auto"/>
              <w:jc w:val="left"/>
              <w:rPr>
                <w:i/>
                <w:sz w:val="22"/>
                <w:lang w:val="en-US"/>
              </w:rPr>
            </w:pPr>
            <w:r w:rsidRPr="006C59E2">
              <w:rPr>
                <w:i/>
                <w:sz w:val="22"/>
                <w:lang w:val="en-US"/>
              </w:rPr>
              <w:t>Waterfall &amp; Fuzzy SAW</w:t>
            </w:r>
          </w:p>
        </w:tc>
        <w:tc>
          <w:tcPr>
            <w:tcW w:w="3402" w:type="dxa"/>
          </w:tcPr>
          <w:p w14:paraId="37920952" w14:textId="06512EEC" w:rsidR="005F67E6" w:rsidRPr="006C59E2" w:rsidRDefault="005F67E6" w:rsidP="007B32C6">
            <w:pPr>
              <w:spacing w:line="240" w:lineRule="auto"/>
              <w:jc w:val="left"/>
              <w:rPr>
                <w:sz w:val="22"/>
                <w:lang w:val="en-US"/>
              </w:rPr>
            </w:pPr>
            <w:r w:rsidRPr="006C59E2">
              <w:rPr>
                <w:sz w:val="22"/>
                <w:lang w:val="en-US"/>
              </w:rPr>
              <w:t>Sistem Pendukung Keputusan yang dibuat mampu merekomendasikan siswa yang layak mendapatkan beasiswa dan tidak layak mendapatkan beasiswa</w:t>
            </w:r>
          </w:p>
        </w:tc>
      </w:tr>
    </w:tbl>
    <w:p w14:paraId="1C320006" w14:textId="1985B401" w:rsidR="00DA3D11" w:rsidRDefault="00DA3D11" w:rsidP="00E07C20">
      <w:pPr>
        <w:ind w:firstLine="426"/>
        <w:rPr>
          <w:lang w:val="en-US"/>
        </w:rPr>
      </w:pPr>
    </w:p>
    <w:p w14:paraId="101F51E1" w14:textId="067DE014" w:rsidR="000D2554" w:rsidRDefault="009B40B6" w:rsidP="00B63B62">
      <w:pPr>
        <w:ind w:firstLine="426"/>
        <w:rPr>
          <w:lang w:val="en-US"/>
        </w:rPr>
      </w:pPr>
      <w:r>
        <w:rPr>
          <w:lang w:val="en-US"/>
        </w:rPr>
        <w:t>I</w:t>
      </w:r>
      <w:r w:rsidR="000D2554">
        <w:rPr>
          <w:lang w:val="en-US"/>
        </w:rPr>
        <w:t>nformasi publik yang wajib tersedia adalah semua data yang berhubungan dengan perencanaan pembangunan, evaluasi dan pengendalian, dokumen-dokumen perencanaan juga informasi mendasar seperti profil, sehingga</w:t>
      </w:r>
      <w:r w:rsidR="000D2554">
        <w:t xml:space="preserve"> mewujudkan</w:t>
      </w:r>
      <w:r w:rsidR="000D2554">
        <w:rPr>
          <w:lang w:val="en-US"/>
        </w:rPr>
        <w:t xml:space="preserve"> implementa</w:t>
      </w:r>
      <w:r w:rsidR="000D2554">
        <w:t>si dari UU 14 Tahun 2008</w:t>
      </w:r>
      <w:r w:rsidR="000D2554">
        <w:rPr>
          <w:lang w:val="en-US"/>
        </w:rPr>
        <w:t xml:space="preserve"> </w:t>
      </w:r>
      <w:r w:rsidR="00613FF0">
        <w:rPr>
          <w:lang w:val="en-US"/>
        </w:rPr>
        <w:fldChar w:fldCharType="begin" w:fldLock="1"/>
      </w:r>
      <w:r w:rsidR="00083A00">
        <w:rPr>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mendeley":{"formattedCitation":"(Kamaliah, 2015)","plainTextFormattedCitation":"(Kamaliah, 2015)","previouslyFormattedCitation":"(Kamaliah, 2015)"},"properties":{"noteIndex":0},"schema":"https://github.com/citation-style-language/schema/raw/master/csl-citation.json"}</w:instrText>
      </w:r>
      <w:r w:rsidR="00613FF0">
        <w:rPr>
          <w:lang w:val="en-US"/>
        </w:rPr>
        <w:fldChar w:fldCharType="separate"/>
      </w:r>
      <w:r w:rsidR="00613FF0" w:rsidRPr="00613FF0">
        <w:rPr>
          <w:lang w:val="en-US"/>
        </w:rPr>
        <w:t>(Kamaliah, 2015)</w:t>
      </w:r>
      <w:r w:rsidR="00613FF0">
        <w:rPr>
          <w:lang w:val="en-US"/>
        </w:rPr>
        <w:fldChar w:fldCharType="end"/>
      </w:r>
      <w:r w:rsidR="00613FF0">
        <w:rPr>
          <w:lang w:val="en-US"/>
        </w:rPr>
        <w:t xml:space="preserve">. </w:t>
      </w:r>
      <w:r w:rsidR="00306CF2">
        <w:rPr>
          <w:bCs/>
          <w:lang w:val="en-US"/>
        </w:rPr>
        <w:t>I</w:t>
      </w:r>
      <w:r w:rsidR="000D2554">
        <w:rPr>
          <w:lang w:val="en-US"/>
        </w:rPr>
        <w:t xml:space="preserve">mplementasi UU Nomor 14 Tahun 2008 tentang keterbukaan publik di lingkungan Pemerintah Kota Semarang, sehingga </w:t>
      </w:r>
      <w:r w:rsidR="000D2554" w:rsidRPr="00426FC3">
        <w:rPr>
          <w:szCs w:val="20"/>
        </w:rPr>
        <w:t>ditemukan</w:t>
      </w:r>
      <w:r w:rsidR="000D2554">
        <w:t xml:space="preserve"> beberapa faktor penghambat implementasi UU 14 Tahun 2008, beserta rekomendasi agar implementasi </w:t>
      </w:r>
      <w:r w:rsidR="00DB538A">
        <w:rPr>
          <w:lang w:val="en-US"/>
        </w:rPr>
        <w:t>Undang-Undang Keterbukaan Informasi Publik (</w:t>
      </w:r>
      <w:r w:rsidR="000D2554">
        <w:t>UU KIP</w:t>
      </w:r>
      <w:r w:rsidR="00DB538A">
        <w:rPr>
          <w:lang w:val="en-US"/>
        </w:rPr>
        <w:t>)</w:t>
      </w:r>
      <w:r w:rsidR="000D2554">
        <w:t xml:space="preserve"> dapat berjalan optimal</w:t>
      </w:r>
      <w:r w:rsidR="00BD59CB">
        <w:rPr>
          <w:lang w:val="en-US"/>
        </w:rPr>
        <w:t xml:space="preserve"> </w:t>
      </w:r>
      <w:r w:rsidR="00083A00">
        <w:fldChar w:fldCharType="begin" w:fldLock="1"/>
      </w:r>
      <w:r w:rsidR="00083A00">
        <w:instrText>ADDIN CSL_CITATION {"citationItems":[{"id":"ITEM-1","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1","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mendeley":{"formattedCitation":"(Prabowo, 2014)","plainTextFormattedCitation":"(Prabowo, 2014)","previouslyFormattedCitation":"(Prabowo, 2014)"},"properties":{"noteIndex":0},"schema":"https://github.com/citation-style-language/schema/raw/master/csl-citation.json"}</w:instrText>
      </w:r>
      <w:r w:rsidR="00083A00">
        <w:fldChar w:fldCharType="separate"/>
      </w:r>
      <w:r w:rsidR="00083A00" w:rsidRPr="00083A00">
        <w:t>(Prabowo, 2014)</w:t>
      </w:r>
      <w:r w:rsidR="00083A00">
        <w:fldChar w:fldCharType="end"/>
      </w:r>
      <w:r w:rsidR="000D2554">
        <w:rPr>
          <w:lang w:val="en-US"/>
        </w:rPr>
        <w:t>.</w:t>
      </w:r>
      <w:r w:rsidR="00083A00">
        <w:rPr>
          <w:lang w:val="en-US"/>
        </w:rPr>
        <w:t xml:space="preserve"> P</w:t>
      </w:r>
      <w:r w:rsidR="000D2554">
        <w:rPr>
          <w:lang w:val="en-US"/>
        </w:rPr>
        <w:t>aradigma baru pembentukan dan analisis peraturan daerah (studi atas perda pelayanan publik dan perda keterbukaan informasi publik), sehingga</w:t>
      </w:r>
      <w:r w:rsidR="000D2554">
        <w:rPr>
          <w:szCs w:val="18"/>
        </w:rPr>
        <w:t xml:space="preserve"> melalui pergeseran paradigma s</w:t>
      </w:r>
      <w:r w:rsidR="000D2554">
        <w:rPr>
          <w:i/>
          <w:iCs/>
          <w:szCs w:val="18"/>
        </w:rPr>
        <w:t xml:space="preserve">tate and civilized integrated oriented </w:t>
      </w:r>
      <w:r w:rsidR="000D2554">
        <w:rPr>
          <w:szCs w:val="18"/>
        </w:rPr>
        <w:t xml:space="preserve">pemerintah pusat dan daerah mampu berkoordinasi menghasilkan </w:t>
      </w:r>
      <w:r w:rsidR="000D2554">
        <w:rPr>
          <w:i/>
          <w:iCs/>
          <w:szCs w:val="18"/>
        </w:rPr>
        <w:t>political will</w:t>
      </w:r>
      <w:r w:rsidR="000D2554">
        <w:rPr>
          <w:szCs w:val="18"/>
        </w:rPr>
        <w:t xml:space="preserve"> pemerintah pada perumusan produk-produk hukum daerah</w:t>
      </w:r>
      <w:r w:rsidR="000D3E60">
        <w:rPr>
          <w:szCs w:val="18"/>
          <w:lang w:val="en-US"/>
        </w:rPr>
        <w:t xml:space="preserve"> </w:t>
      </w:r>
      <w:r w:rsidR="00083A00">
        <w:rPr>
          <w:szCs w:val="18"/>
        </w:rPr>
        <w:fldChar w:fldCharType="begin" w:fldLock="1"/>
      </w:r>
      <w:r w:rsidR="00083A00">
        <w:rPr>
          <w:szCs w:val="18"/>
        </w:rPr>
        <w:instrText>ADDIN CSL_CITATION {"citationItems":[{"id":"ITEM-1","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1","issue":"3","issued":{"date-parts":[["2016"]]},"page":"336-362","title":"Paradigma Baru Pembentukan Dan Analisis Peraturan Daerah (Studi Atas Perda Pelayanan Publik Dan Perda Keterbukaan Informasi Publik)","type":"article-journal","volume":"18"},"uris":["http://www.mendeley.com/documents/?uuid=a8ffce90-af4e-4d8a-ac11-cce1592b8a25"]}],"mendeley":{"formattedCitation":"(Hamidi, 2016)","plainTextFormattedCitation":"(Hamidi, 2016)","previouslyFormattedCitation":"(Hamidi, 2016)"},"properties":{"noteIndex":0},"schema":"https://github.com/citation-style-language/schema/raw/master/csl-citation.json"}</w:instrText>
      </w:r>
      <w:r w:rsidR="00083A00">
        <w:rPr>
          <w:szCs w:val="18"/>
        </w:rPr>
        <w:fldChar w:fldCharType="separate"/>
      </w:r>
      <w:r w:rsidR="00083A00" w:rsidRPr="00083A00">
        <w:rPr>
          <w:szCs w:val="18"/>
        </w:rPr>
        <w:t>(Hamidi, 2016)</w:t>
      </w:r>
      <w:r w:rsidR="00083A00">
        <w:rPr>
          <w:szCs w:val="18"/>
        </w:rPr>
        <w:fldChar w:fldCharType="end"/>
      </w:r>
      <w:r w:rsidR="000D2554">
        <w:rPr>
          <w:lang w:val="en-US"/>
        </w:rPr>
        <w:t>.</w:t>
      </w:r>
    </w:p>
    <w:p w14:paraId="5716C9EB" w14:textId="1C4DD199" w:rsidR="001215C0" w:rsidRDefault="00083A00" w:rsidP="00B63B62">
      <w:pPr>
        <w:ind w:firstLine="426"/>
        <w:rPr>
          <w:lang w:val="en-US"/>
        </w:rPr>
      </w:pPr>
      <w:r>
        <w:rPr>
          <w:lang w:val="en-US"/>
        </w:rPr>
        <w:t>M</w:t>
      </w:r>
      <w:r w:rsidR="001215C0">
        <w:rPr>
          <w:lang w:val="en-US"/>
        </w:rPr>
        <w:t xml:space="preserve">etode </w:t>
      </w:r>
      <w:r w:rsidR="00A20DC6" w:rsidRPr="00A20DC6">
        <w:rPr>
          <w:i/>
          <w:lang w:val="en-US"/>
        </w:rPr>
        <w:t>Hanlon</w:t>
      </w:r>
      <w:r w:rsidR="001215C0">
        <w:rPr>
          <w:lang w:val="en-US"/>
        </w:rPr>
        <w:t xml:space="preserve"> mampu memberikan rekomendasi strategi perbaikan, sehingga dengan melakukan analisis dengan metode Hanlon mampu memberikan strategi perbaikan kepada Instalasi Farmasi RSUD Kabupaten Bima guna meningkatkan nilai skor kesesuaian terhadap standar akreditasi pelayanan farmasi</w:t>
      </w:r>
      <w:r w:rsidR="00875AA1">
        <w:rPr>
          <w:lang w:val="en-US"/>
        </w:rPr>
        <w:t xml:space="preserve"> </w:t>
      </w:r>
      <w:r>
        <w:rPr>
          <w:lang w:val="en-US"/>
        </w:rPr>
        <w:fldChar w:fldCharType="begin" w:fldLock="1"/>
      </w:r>
      <w:r w:rsidR="00645291">
        <w:rPr>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mendeley":{"formattedCitation":"(Bimmaharyanto, Fudholi and W, 2017)","plainTextFormattedCitation":"(Bimmaharyanto, Fudholi and W, 2017)","previouslyFormattedCitation":"(Bimmaharyanto, Fudholi and W, 2017)"},"properties":{"noteIndex":0},"schema":"https://github.com/citation-style-language/schema/raw/master/csl-citation.json"}</w:instrText>
      </w:r>
      <w:r>
        <w:rPr>
          <w:lang w:val="en-US"/>
        </w:rPr>
        <w:fldChar w:fldCharType="separate"/>
      </w:r>
      <w:r w:rsidR="00431DA3" w:rsidRPr="00431DA3">
        <w:rPr>
          <w:lang w:val="en-US"/>
        </w:rPr>
        <w:t>(Bimmaharyanto, Fudholi and W, 2017)</w:t>
      </w:r>
      <w:r>
        <w:rPr>
          <w:lang w:val="en-US"/>
        </w:rPr>
        <w:fldChar w:fldCharType="end"/>
      </w:r>
      <w:r w:rsidR="001215C0">
        <w:rPr>
          <w:lang w:val="en-US"/>
        </w:rPr>
        <w:t xml:space="preserve">. </w:t>
      </w:r>
      <w:r>
        <w:rPr>
          <w:lang w:val="en-US"/>
        </w:rPr>
        <w:t>M</w:t>
      </w:r>
      <w:r w:rsidR="001215C0">
        <w:rPr>
          <w:lang w:val="en-US"/>
        </w:rPr>
        <w:t xml:space="preserve">etode </w:t>
      </w:r>
      <w:r w:rsidR="00A20DC6" w:rsidRPr="00A20DC6">
        <w:rPr>
          <w:i/>
          <w:lang w:val="en-US"/>
        </w:rPr>
        <w:t>Hanlon</w:t>
      </w:r>
      <w:r w:rsidR="001215C0">
        <w:rPr>
          <w:lang w:val="en-US"/>
        </w:rPr>
        <w:t xml:space="preserve"> memberikan analisis prioritas rencana perbaikan tindakan pada </w:t>
      </w:r>
      <w:r w:rsidR="001215C0" w:rsidRPr="00DC19D4">
        <w:rPr>
          <w:lang w:val="en-US"/>
        </w:rPr>
        <w:t>I</w:t>
      </w:r>
      <w:r w:rsidR="001215C0">
        <w:rPr>
          <w:lang w:val="en-US"/>
        </w:rPr>
        <w:t xml:space="preserve">nstalasi </w:t>
      </w:r>
      <w:r w:rsidR="001215C0" w:rsidRPr="00DC19D4">
        <w:rPr>
          <w:lang w:val="en-US"/>
        </w:rPr>
        <w:t>F</w:t>
      </w:r>
      <w:r w:rsidR="001215C0">
        <w:rPr>
          <w:lang w:val="en-US"/>
        </w:rPr>
        <w:t xml:space="preserve">armasi </w:t>
      </w:r>
      <w:r w:rsidR="001215C0" w:rsidRPr="00DC19D4">
        <w:rPr>
          <w:lang w:val="en-US"/>
        </w:rPr>
        <w:t>R</w:t>
      </w:r>
      <w:r w:rsidR="001215C0">
        <w:rPr>
          <w:lang w:val="en-US"/>
        </w:rPr>
        <w:t xml:space="preserve">umah </w:t>
      </w:r>
      <w:r w:rsidR="001215C0" w:rsidRPr="00DC19D4">
        <w:rPr>
          <w:lang w:val="en-US"/>
        </w:rPr>
        <w:t>S</w:t>
      </w:r>
      <w:r w:rsidR="001215C0">
        <w:rPr>
          <w:lang w:val="en-US"/>
        </w:rPr>
        <w:t xml:space="preserve">akit </w:t>
      </w:r>
      <w:r w:rsidR="001215C0" w:rsidRPr="00DC19D4">
        <w:rPr>
          <w:lang w:val="en-US"/>
        </w:rPr>
        <w:t>U</w:t>
      </w:r>
      <w:r w:rsidR="001215C0">
        <w:rPr>
          <w:lang w:val="en-US"/>
        </w:rPr>
        <w:t xml:space="preserve">mum </w:t>
      </w:r>
      <w:r w:rsidR="001215C0" w:rsidRPr="00DC19D4">
        <w:rPr>
          <w:lang w:val="en-US"/>
        </w:rPr>
        <w:t>D</w:t>
      </w:r>
      <w:r w:rsidR="001215C0">
        <w:rPr>
          <w:lang w:val="en-US"/>
        </w:rPr>
        <w:t>aerah</w:t>
      </w:r>
      <w:r w:rsidR="001215C0" w:rsidRPr="00DC19D4">
        <w:rPr>
          <w:lang w:val="en-US"/>
        </w:rPr>
        <w:t xml:space="preserve"> Karel Sadsuitubun Kabupaten Maluku Tenggara</w:t>
      </w:r>
      <w:r w:rsidR="001215C0">
        <w:rPr>
          <w:lang w:val="en-US"/>
        </w:rPr>
        <w:t>, sehingga tahapan pengelolaan obat yang belum sesuai dengan standar akreditasi dapat dikurangi</w:t>
      </w:r>
      <w:r w:rsidR="00AA624B">
        <w:rPr>
          <w:lang w:val="en-US"/>
        </w:rPr>
        <w:fldChar w:fldCharType="begin" w:fldLock="1"/>
      </w:r>
      <w:r w:rsidR="00645291">
        <w:rPr>
          <w:lang w:val="en-US"/>
        </w:rPr>
        <w:instrText>ADDIN CSL_CITATION {"citationItems":[{"id":"ITEM-1","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issued":{"date-parts":[["2013"]]},"page":"283-290","title":"Evaluation of Drugs Management and Improvement Strategies Using Hanlon Method in the Pharmaceutical Installation of Hospital in 2012","type":"article-journal"},"uris":["http://www.mendeley.com/documents/?uuid=257836c2-1bce-4c59-b625-99b0985ba45c"]}],"mendeley":{"formattedCitation":"(R, Fudholi and W, 2013)","plainTextFormattedCitation":"(R, Fudholi and W, 2013)","previouslyFormattedCitation":"(R, Fudholi and W, 2013)"},"properties":{"noteIndex":0},"schema":"https://github.com/citation-style-language/schema/raw/master/csl-citation.json"}</w:instrText>
      </w:r>
      <w:r w:rsidR="00AA624B">
        <w:rPr>
          <w:lang w:val="en-US"/>
        </w:rPr>
        <w:fldChar w:fldCharType="separate"/>
      </w:r>
      <w:r w:rsidR="00431DA3" w:rsidRPr="00431DA3">
        <w:rPr>
          <w:lang w:val="en-US"/>
        </w:rPr>
        <w:t>(R, Fudholi and W, 2013)</w:t>
      </w:r>
      <w:r w:rsidR="00AA624B">
        <w:rPr>
          <w:lang w:val="en-US"/>
        </w:rPr>
        <w:fldChar w:fldCharType="end"/>
      </w:r>
      <w:r w:rsidR="001215C0">
        <w:rPr>
          <w:lang w:val="en-US"/>
        </w:rPr>
        <w:t xml:space="preserve">. </w:t>
      </w:r>
      <w:r w:rsidR="00AA624B">
        <w:rPr>
          <w:lang w:val="en-US"/>
        </w:rPr>
        <w:t>M</w:t>
      </w:r>
      <w:r w:rsidR="001215C0">
        <w:rPr>
          <w:lang w:val="en-US"/>
        </w:rPr>
        <w:t xml:space="preserve">etode </w:t>
      </w:r>
      <w:r w:rsidR="00A20DC6" w:rsidRPr="00A20DC6">
        <w:rPr>
          <w:i/>
          <w:lang w:val="en-US"/>
        </w:rPr>
        <w:t>Hanlon</w:t>
      </w:r>
      <w:r w:rsidR="001215C0">
        <w:rPr>
          <w:lang w:val="en-US"/>
        </w:rPr>
        <w:t xml:space="preserve"> mampu menentukan prioritas permasalahan  kesehatan di desa simbang wetan kabupaten pekalongan, sehingga penyusunan </w:t>
      </w:r>
      <w:r w:rsidR="001215C0">
        <w:rPr>
          <w:lang w:val="en-US"/>
        </w:rPr>
        <w:lastRenderedPageBreak/>
        <w:t xml:space="preserve">program kesehatan dalam mengendalikan permasalahan kesehatan dengan tepat dapat </w:t>
      </w:r>
      <w:r w:rsidR="00A927EB">
        <mc:AlternateContent>
          <mc:Choice Requires="wps">
            <w:drawing>
              <wp:anchor distT="0" distB="0" distL="114300" distR="114300" simplePos="0" relativeHeight="251820544" behindDoc="0" locked="0" layoutInCell="1" allowOverlap="1" wp14:anchorId="514D61CA" wp14:editId="63AFD65E">
                <wp:simplePos x="0" y="0"/>
                <wp:positionH relativeFrom="margin">
                  <wp:align>right</wp:align>
                </wp:positionH>
                <wp:positionV relativeFrom="paragraph">
                  <wp:posOffset>4250359</wp:posOffset>
                </wp:positionV>
                <wp:extent cx="5060950" cy="635"/>
                <wp:effectExtent l="0" t="0" r="6350" b="2540"/>
                <wp:wrapSquare wrapText="bothSides"/>
                <wp:docPr id="76" name="Text Box 76"/>
                <wp:cNvGraphicFramePr/>
                <a:graphic xmlns:a="http://schemas.openxmlformats.org/drawingml/2006/main">
                  <a:graphicData uri="http://schemas.microsoft.com/office/word/2010/wordprocessingShape">
                    <wps:wsp>
                      <wps:cNvSpPr txBox="1"/>
                      <wps:spPr>
                        <a:xfrm>
                          <a:off x="0" y="0"/>
                          <a:ext cx="5060950" cy="635"/>
                        </a:xfrm>
                        <a:prstGeom prst="rect">
                          <a:avLst/>
                        </a:prstGeom>
                        <a:solidFill>
                          <a:prstClr val="white"/>
                        </a:solidFill>
                        <a:ln>
                          <a:noFill/>
                        </a:ln>
                      </wps:spPr>
                      <wps:txbx>
                        <w:txbxContent>
                          <w:p w14:paraId="3FB1A526" w14:textId="26BD8D8B" w:rsidR="00A2182B" w:rsidRPr="00691FA5" w:rsidRDefault="00A2182B" w:rsidP="00B34A25">
                            <w:pPr>
                              <w:pStyle w:val="Caption"/>
                              <w:rPr>
                                <w:i w:val="0"/>
                                <w:lang w:val="en-US"/>
                              </w:rPr>
                            </w:pPr>
                            <w:bookmarkStart w:id="44" w:name="_Toc15849460"/>
                            <w:r w:rsidRPr="00691FA5">
                              <w:rPr>
                                <w:i w:val="0"/>
                                <w:lang w:val="en-US"/>
                              </w:rPr>
                              <w:t>Gambar 2.</w:t>
                            </w:r>
                            <w:r w:rsidRPr="00691FA5">
                              <w:rPr>
                                <w:i w:val="0"/>
                              </w:rPr>
                              <w:fldChar w:fldCharType="begin"/>
                            </w:r>
                            <w:r w:rsidRPr="00691FA5">
                              <w:rPr>
                                <w:i w:val="0"/>
                              </w:rPr>
                              <w:instrText xml:space="preserve"> SEQ Gambar_2 \* ARABIC </w:instrText>
                            </w:r>
                            <w:r w:rsidRPr="00691FA5">
                              <w:rPr>
                                <w:i w:val="0"/>
                              </w:rPr>
                              <w:fldChar w:fldCharType="separate"/>
                            </w:r>
                            <w:r>
                              <w:rPr>
                                <w:i w:val="0"/>
                              </w:rPr>
                              <w:t>1</w:t>
                            </w:r>
                            <w:r w:rsidRPr="00691FA5">
                              <w:rPr>
                                <w:i w:val="0"/>
                              </w:rPr>
                              <w:fldChar w:fldCharType="end"/>
                            </w:r>
                            <w:r w:rsidRPr="00691FA5">
                              <w:rPr>
                                <w:i w:val="0"/>
                                <w:lang w:val="en-US"/>
                              </w:rPr>
                              <w:t xml:space="preserve"> Korelasi Penelitian Terdahulu</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4D61CA" id="_x0000_t202" coordsize="21600,21600" o:spt="202" path="m,l,21600r21600,l21600,xe">
                <v:stroke joinstyle="miter"/>
                <v:path gradientshapeok="t" o:connecttype="rect"/>
              </v:shapetype>
              <v:shape id="Text Box 76" o:spid="_x0000_s1026" type="#_x0000_t202" style="position:absolute;left:0;text-align:left;margin-left:347.3pt;margin-top:334.65pt;width:398.5pt;height:.05pt;z-index:2518205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" stroked="f">
                <v:textbox style="mso-fit-shape-to-text:t" inset="0,0,0,0">
                  <w:txbxContent>
                    <w:p w14:paraId="3FB1A526" w14:textId="26BD8D8B" w:rsidR="00A2182B" w:rsidRPr="00691FA5" w:rsidRDefault="00A2182B" w:rsidP="00B34A25">
                      <w:pPr>
                        <w:pStyle w:val="Caption"/>
                        <w:rPr>
                          <w:i w:val="0"/>
                          <w:lang w:val="en-US"/>
                        </w:rPr>
                      </w:pPr>
                      <w:bookmarkStart w:id="45" w:name="_Toc15849460"/>
                      <w:r w:rsidRPr="00691FA5">
                        <w:rPr>
                          <w:i w:val="0"/>
                          <w:lang w:val="en-US"/>
                        </w:rPr>
                        <w:t>Gambar 2.</w:t>
                      </w:r>
                      <w:r w:rsidRPr="00691FA5">
                        <w:rPr>
                          <w:i w:val="0"/>
                        </w:rPr>
                        <w:fldChar w:fldCharType="begin"/>
                      </w:r>
                      <w:r w:rsidRPr="00691FA5">
                        <w:rPr>
                          <w:i w:val="0"/>
                        </w:rPr>
                        <w:instrText xml:space="preserve"> SEQ Gambar_2 \* ARABIC </w:instrText>
                      </w:r>
                      <w:r w:rsidRPr="00691FA5">
                        <w:rPr>
                          <w:i w:val="0"/>
                        </w:rPr>
                        <w:fldChar w:fldCharType="separate"/>
                      </w:r>
                      <w:r>
                        <w:rPr>
                          <w:i w:val="0"/>
                        </w:rPr>
                        <w:t>1</w:t>
                      </w:r>
                      <w:r w:rsidRPr="00691FA5">
                        <w:rPr>
                          <w:i w:val="0"/>
                        </w:rPr>
                        <w:fldChar w:fldCharType="end"/>
                      </w:r>
                      <w:r w:rsidRPr="00691FA5">
                        <w:rPr>
                          <w:i w:val="0"/>
                          <w:lang w:val="en-US"/>
                        </w:rPr>
                        <w:t xml:space="preserve"> Korelasi Penelitian Terdahulu</w:t>
                      </w:r>
                      <w:bookmarkEnd w:id="45"/>
                    </w:p>
                  </w:txbxContent>
                </v:textbox>
                <w10:wrap type="square" anchorx="margin"/>
              </v:shape>
            </w:pict>
          </mc:Fallback>
        </mc:AlternateContent>
      </w:r>
      <w:r w:rsidR="001E05ED">
        <w:rPr>
          <w:lang w:val="en-US"/>
        </w:rPr>
        <mc:AlternateContent>
          <mc:Choice Requires="wpg">
            <w:drawing>
              <wp:anchor distT="0" distB="0" distL="114300" distR="114300" simplePos="0" relativeHeight="251659776" behindDoc="0" locked="0" layoutInCell="1" allowOverlap="1" wp14:anchorId="682F88C7" wp14:editId="6BBFD0AE">
                <wp:simplePos x="0" y="0"/>
                <wp:positionH relativeFrom="margin">
                  <wp:posOffset>-23495</wp:posOffset>
                </wp:positionH>
                <wp:positionV relativeFrom="paragraph">
                  <wp:posOffset>2429401</wp:posOffset>
                </wp:positionV>
                <wp:extent cx="5060950" cy="1803400"/>
                <wp:effectExtent l="0" t="0" r="25400" b="25400"/>
                <wp:wrapTopAndBottom/>
                <wp:docPr id="32" name="Group 32"/>
                <wp:cNvGraphicFramePr/>
                <a:graphic xmlns:a="http://schemas.openxmlformats.org/drawingml/2006/main">
                  <a:graphicData uri="http://schemas.microsoft.com/office/word/2010/wordprocessingGroup">
                    <wpg:wgp>
                      <wpg:cNvGrpSpPr/>
                      <wpg:grpSpPr>
                        <a:xfrm>
                          <a:off x="0" y="0"/>
                          <a:ext cx="5060950" cy="1803400"/>
                          <a:chOff x="0" y="0"/>
                          <a:chExt cx="5060950" cy="1803400"/>
                        </a:xfrm>
                      </wpg:grpSpPr>
                      <wps:wsp>
                        <wps:cNvPr id="9" name="Rectangle 9"/>
                        <wps:cNvSpPr/>
                        <wps:spPr>
                          <a:xfrm>
                            <a:off x="3816350" y="0"/>
                            <a:ext cx="1244600" cy="1797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0D761B" w14:textId="1B5165B4" w:rsidR="00A2182B" w:rsidRPr="00DB538A" w:rsidRDefault="00A2182B" w:rsidP="002F495B">
                              <w:pPr>
                                <w:spacing w:line="240" w:lineRule="auto"/>
                                <w:jc w:val="center"/>
                                <w:rPr>
                                  <w:color w:val="000000" w:themeColor="text1"/>
                                  <w:sz w:val="22"/>
                                  <w:lang w:val="en-US"/>
                                </w:rPr>
                              </w:pPr>
                              <w:r>
                                <w:rPr>
                                  <w:color w:val="000000" w:themeColor="text1"/>
                                  <w:sz w:val="22"/>
                                  <w:lang w:val="en-US"/>
                                </w:rPr>
                                <w:t xml:space="preserve">Sistem Informasi penentuan prioritas menggunakan metode </w:t>
                              </w:r>
                              <w:r>
                                <w:rPr>
                                  <w:i/>
                                  <w:color w:val="000000" w:themeColor="text1"/>
                                  <w:sz w:val="22"/>
                                  <w:lang w:val="en-US"/>
                                </w:rPr>
                                <w:t xml:space="preserve">Hanlon </w:t>
                              </w:r>
                              <w:r>
                                <w:rPr>
                                  <w:color w:val="000000" w:themeColor="text1"/>
                                  <w:sz w:val="22"/>
                                  <w:lang w:val="en-US"/>
                                </w:rPr>
                                <w:t>dengan penerapan UU K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Rectangle 2"/>
                        <wps:cNvSpPr/>
                        <wps:spPr>
                          <a:xfrm>
                            <a:off x="50800" y="57150"/>
                            <a:ext cx="1162050" cy="1695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F8906A3" w14:textId="2D983F0F" w:rsidR="00A2182B" w:rsidRPr="002F495B" w:rsidRDefault="00A2182B" w:rsidP="00A83077">
                              <w:pPr>
                                <w:spacing w:line="240" w:lineRule="auto"/>
                                <w:jc w:val="center"/>
                                <w:rPr>
                                  <w:color w:val="000000" w:themeColor="text1"/>
                                  <w:sz w:val="22"/>
                                  <w:lang w:val="en-US"/>
                                </w:rPr>
                              </w:pPr>
                              <w:r w:rsidRPr="002F495B">
                                <w:rPr>
                                  <w:color w:val="000000" w:themeColor="text1"/>
                                  <w:sz w:val="22"/>
                                  <w:lang w:val="en-US"/>
                                </w:rPr>
                                <w:t>Implementasi Undang-Undang Keterbukaan Informasi Publik</w:t>
                              </w:r>
                            </w:p>
                            <w:p w14:paraId="5D7A0262" w14:textId="7748351E" w:rsidR="00A2182B" w:rsidRPr="002F495B" w:rsidRDefault="00A2182B" w:rsidP="002F495B">
                              <w:pPr>
                                <w:spacing w:line="240" w:lineRule="auto"/>
                                <w:jc w:val="center"/>
                                <w:rPr>
                                  <w:i/>
                                  <w:color w:val="000000" w:themeColor="text1"/>
                                  <w:sz w:val="22"/>
                                  <w:lang w:val="en-US"/>
                                </w:rPr>
                              </w:pPr>
                              <w:r w:rsidRPr="002F495B">
                                <w:rPr>
                                  <w:i/>
                                  <w:color w:val="000000" w:themeColor="text1"/>
                                  <w:sz w:val="22"/>
                                  <w:lang w:val="en-US"/>
                                </w:rPr>
                                <w:t>Penelitian nomor 1, 2 dan 3</w:t>
                              </w:r>
                            </w:p>
                            <w:p w14:paraId="495CC113" w14:textId="77777777" w:rsidR="00A2182B" w:rsidRDefault="00A2182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308100" y="57150"/>
                            <a:ext cx="1155700" cy="1695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B7E6DC" w14:textId="77777777" w:rsidR="00A2182B" w:rsidRPr="002F495B" w:rsidRDefault="00A2182B" w:rsidP="00A83077">
                              <w:pPr>
                                <w:spacing w:line="240" w:lineRule="auto"/>
                                <w:jc w:val="center"/>
                                <w:rPr>
                                  <w:color w:val="000000" w:themeColor="text1"/>
                                  <w:sz w:val="22"/>
                                  <w:lang w:val="en-US"/>
                                </w:rPr>
                              </w:pPr>
                            </w:p>
                            <w:p w14:paraId="5E20598A" w14:textId="77777777" w:rsidR="00A2182B" w:rsidRPr="002F495B" w:rsidRDefault="00A2182B" w:rsidP="00A83077">
                              <w:pPr>
                                <w:spacing w:line="240" w:lineRule="auto"/>
                                <w:jc w:val="center"/>
                                <w:rPr>
                                  <w:color w:val="000000" w:themeColor="text1"/>
                                  <w:sz w:val="22"/>
                                  <w:lang w:val="en-US"/>
                                </w:rPr>
                              </w:pPr>
                              <w:r w:rsidRPr="002F495B">
                                <w:rPr>
                                  <w:color w:val="000000" w:themeColor="text1"/>
                                  <w:sz w:val="22"/>
                                  <w:lang w:val="en-US"/>
                                </w:rPr>
                                <w:t xml:space="preserve">Menggunakan metode </w:t>
                              </w:r>
                              <w:r w:rsidRPr="002F495B">
                                <w:rPr>
                                  <w:i/>
                                  <w:color w:val="000000" w:themeColor="text1"/>
                                  <w:sz w:val="22"/>
                                  <w:lang w:val="en-US"/>
                                </w:rPr>
                                <w:t xml:space="preserve">Hanlon </w:t>
                              </w:r>
                              <w:r w:rsidRPr="002F495B">
                                <w:rPr>
                                  <w:color w:val="000000" w:themeColor="text1"/>
                                  <w:sz w:val="22"/>
                                  <w:lang w:val="en-US"/>
                                </w:rPr>
                                <w:t>dalam menentukan prioritas</w:t>
                              </w:r>
                            </w:p>
                            <w:p w14:paraId="12F5C0E8" w14:textId="0D735C67" w:rsidR="00A2182B" w:rsidRPr="002F495B" w:rsidRDefault="00A2182B" w:rsidP="002F495B">
                              <w:pPr>
                                <w:spacing w:line="240" w:lineRule="auto"/>
                                <w:jc w:val="center"/>
                                <w:rPr>
                                  <w:i/>
                                  <w:color w:val="000000" w:themeColor="text1"/>
                                  <w:sz w:val="22"/>
                                  <w:lang w:val="en-US"/>
                                </w:rPr>
                              </w:pPr>
                              <w:r w:rsidRPr="002F495B">
                                <w:rPr>
                                  <w:i/>
                                  <w:color w:val="000000" w:themeColor="text1"/>
                                  <w:sz w:val="22"/>
                                  <w:lang w:val="en-US"/>
                                </w:rPr>
                                <w:t>Penelitian nomor 4, 5 dan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2533650" y="57150"/>
                            <a:ext cx="857250" cy="1695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D475AC" w14:textId="51E62F90" w:rsidR="00A2182B" w:rsidRPr="002F495B" w:rsidRDefault="00A2182B" w:rsidP="002F495B">
                              <w:pPr>
                                <w:spacing w:line="240" w:lineRule="auto"/>
                                <w:jc w:val="center"/>
                                <w:rPr>
                                  <w:i/>
                                  <w:color w:val="000000" w:themeColor="text1"/>
                                  <w:sz w:val="22"/>
                                  <w:lang w:val="en-US"/>
                                </w:rPr>
                              </w:pPr>
                              <w:r w:rsidRPr="002F495B">
                                <w:rPr>
                                  <w:color w:val="000000" w:themeColor="text1"/>
                                  <w:sz w:val="22"/>
                                  <w:lang w:val="en-US"/>
                                </w:rPr>
                                <w:t xml:space="preserve">Metode </w:t>
                              </w:r>
                              <w:r w:rsidRPr="002F495B">
                                <w:rPr>
                                  <w:i/>
                                  <w:color w:val="000000" w:themeColor="text1"/>
                                  <w:sz w:val="22"/>
                                  <w:lang w:val="en-US"/>
                                </w:rPr>
                                <w:t xml:space="preserve">waterfall </w:t>
                              </w:r>
                              <w:r w:rsidRPr="002F495B">
                                <w:rPr>
                                  <w:color w:val="000000" w:themeColor="text1"/>
                                  <w:sz w:val="22"/>
                                  <w:lang w:val="en-US"/>
                                </w:rPr>
                                <w:t>dalam pengembangan sistem informasi</w:t>
                              </w:r>
                            </w:p>
                            <w:p w14:paraId="52B321B2" w14:textId="50A4FED3" w:rsidR="00A2182B" w:rsidRPr="002F495B" w:rsidRDefault="00A2182B" w:rsidP="002F495B">
                              <w:pPr>
                                <w:spacing w:line="240" w:lineRule="auto"/>
                                <w:jc w:val="center"/>
                                <w:rPr>
                                  <w:i/>
                                  <w:color w:val="000000" w:themeColor="text1"/>
                                  <w:sz w:val="22"/>
                                  <w:lang w:val="en-US"/>
                                </w:rPr>
                              </w:pPr>
                              <w:r w:rsidRPr="002F495B">
                                <w:rPr>
                                  <w:i/>
                                  <w:color w:val="000000" w:themeColor="text1"/>
                                  <w:sz w:val="22"/>
                                  <w:lang w:val="en-US"/>
                                </w:rPr>
                                <w:t>Penelitian nomor 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0"/>
                            <a:ext cx="3448050" cy="18034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Arrow: Right 30"/>
                        <wps:cNvSpPr/>
                        <wps:spPr>
                          <a:xfrm>
                            <a:off x="3505200" y="742950"/>
                            <a:ext cx="279400" cy="38735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82F88C7" id="Group 32" o:spid="_x0000_s1027" style="position:absolute;left:0;text-align:left;margin-left:-1.85pt;margin-top:191.3pt;width:398.5pt;height:142pt;z-index:251659776;mso-position-horizontal-relative:margin" coordsize="50609,180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">
                <v:rect id="Rectangle 9" o:spid="_x0000_s1028" style="position:absolute;left:38163;width:12446;height:179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" filled="f" strokecolor="black [3213]" strokeweight="1pt">
                  <v:textbox>
                    <w:txbxContent>
                      <w:p w14:paraId="510D761B" w14:textId="1B5165B4" w:rsidR="00A2182B" w:rsidRPr="00DB538A" w:rsidRDefault="00A2182B" w:rsidP="002F495B">
                        <w:pPr>
                          <w:spacing w:line="240" w:lineRule="auto"/>
                          <w:jc w:val="center"/>
                          <w:rPr>
                            <w:color w:val="000000" w:themeColor="text1"/>
                            <w:sz w:val="22"/>
                            <w:lang w:val="en-US"/>
                          </w:rPr>
                        </w:pPr>
                        <w:r>
                          <w:rPr>
                            <w:color w:val="000000" w:themeColor="text1"/>
                            <w:sz w:val="22"/>
                            <w:lang w:val="en-US"/>
                          </w:rPr>
                          <w:t xml:space="preserve">Sistem Informasi penentuan prioritas menggunakan metode </w:t>
                        </w:r>
                        <w:r>
                          <w:rPr>
                            <w:i/>
                            <w:color w:val="000000" w:themeColor="text1"/>
                            <w:sz w:val="22"/>
                            <w:lang w:val="en-US"/>
                          </w:rPr>
                          <w:t xml:space="preserve">Hanlon </w:t>
                        </w:r>
                        <w:r>
                          <w:rPr>
                            <w:color w:val="000000" w:themeColor="text1"/>
                            <w:sz w:val="22"/>
                            <w:lang w:val="en-US"/>
                          </w:rPr>
                          <w:t>dengan penerapan UU KIP.</w:t>
                        </w:r>
                      </w:p>
                    </w:txbxContent>
                  </v:textbox>
                </v:rect>
                <v:rect id="Rectangle 2" o:spid="_x0000_s1029" style="position:absolute;left:508;top:571;width:11620;height:16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14:paraId="6F8906A3" w14:textId="2D983F0F" w:rsidR="00A2182B" w:rsidRPr="002F495B" w:rsidRDefault="00A2182B" w:rsidP="00A83077">
                        <w:pPr>
                          <w:spacing w:line="240" w:lineRule="auto"/>
                          <w:jc w:val="center"/>
                          <w:rPr>
                            <w:color w:val="000000" w:themeColor="text1"/>
                            <w:sz w:val="22"/>
                            <w:lang w:val="en-US"/>
                          </w:rPr>
                        </w:pPr>
                        <w:r w:rsidRPr="002F495B">
                          <w:rPr>
                            <w:color w:val="000000" w:themeColor="text1"/>
                            <w:sz w:val="22"/>
                            <w:lang w:val="en-US"/>
                          </w:rPr>
                          <w:t>Implementasi Undang-Undang Keterbukaan Informasi Publik</w:t>
                        </w:r>
                      </w:p>
                      <w:p w14:paraId="5D7A0262" w14:textId="7748351E" w:rsidR="00A2182B" w:rsidRPr="002F495B" w:rsidRDefault="00A2182B" w:rsidP="002F495B">
                        <w:pPr>
                          <w:spacing w:line="240" w:lineRule="auto"/>
                          <w:jc w:val="center"/>
                          <w:rPr>
                            <w:i/>
                            <w:color w:val="000000" w:themeColor="text1"/>
                            <w:sz w:val="22"/>
                            <w:lang w:val="en-US"/>
                          </w:rPr>
                        </w:pPr>
                        <w:r w:rsidRPr="002F495B">
                          <w:rPr>
                            <w:i/>
                            <w:color w:val="000000" w:themeColor="text1"/>
                            <w:sz w:val="22"/>
                            <w:lang w:val="en-US"/>
                          </w:rPr>
                          <w:t>Penelitian nomor 1, 2 dan 3</w:t>
                        </w:r>
                      </w:p>
                      <w:p w14:paraId="495CC113" w14:textId="77777777" w:rsidR="00A2182B" w:rsidRDefault="00A2182B"/>
                    </w:txbxContent>
                  </v:textbox>
                </v:rect>
                <v:rect id="Rectangle 3" o:spid="_x0000_s1030" style="position:absolute;left:13081;top:571;width:11557;height:16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14:paraId="44B7E6DC" w14:textId="77777777" w:rsidR="00A2182B" w:rsidRPr="002F495B" w:rsidRDefault="00A2182B" w:rsidP="00A83077">
                        <w:pPr>
                          <w:spacing w:line="240" w:lineRule="auto"/>
                          <w:jc w:val="center"/>
                          <w:rPr>
                            <w:color w:val="000000" w:themeColor="text1"/>
                            <w:sz w:val="22"/>
                            <w:lang w:val="en-US"/>
                          </w:rPr>
                        </w:pPr>
                      </w:p>
                      <w:p w14:paraId="5E20598A" w14:textId="77777777" w:rsidR="00A2182B" w:rsidRPr="002F495B" w:rsidRDefault="00A2182B" w:rsidP="00A83077">
                        <w:pPr>
                          <w:spacing w:line="240" w:lineRule="auto"/>
                          <w:jc w:val="center"/>
                          <w:rPr>
                            <w:color w:val="000000" w:themeColor="text1"/>
                            <w:sz w:val="22"/>
                            <w:lang w:val="en-US"/>
                          </w:rPr>
                        </w:pPr>
                        <w:r w:rsidRPr="002F495B">
                          <w:rPr>
                            <w:color w:val="000000" w:themeColor="text1"/>
                            <w:sz w:val="22"/>
                            <w:lang w:val="en-US"/>
                          </w:rPr>
                          <w:t xml:space="preserve">Menggunakan metode </w:t>
                        </w:r>
                        <w:r w:rsidRPr="002F495B">
                          <w:rPr>
                            <w:i/>
                            <w:color w:val="000000" w:themeColor="text1"/>
                            <w:sz w:val="22"/>
                            <w:lang w:val="en-US"/>
                          </w:rPr>
                          <w:t xml:space="preserve">Hanlon </w:t>
                        </w:r>
                        <w:r w:rsidRPr="002F495B">
                          <w:rPr>
                            <w:color w:val="000000" w:themeColor="text1"/>
                            <w:sz w:val="22"/>
                            <w:lang w:val="en-US"/>
                          </w:rPr>
                          <w:t>dalam menentukan prioritas</w:t>
                        </w:r>
                      </w:p>
                      <w:p w14:paraId="12F5C0E8" w14:textId="0D735C67" w:rsidR="00A2182B" w:rsidRPr="002F495B" w:rsidRDefault="00A2182B" w:rsidP="002F495B">
                        <w:pPr>
                          <w:spacing w:line="240" w:lineRule="auto"/>
                          <w:jc w:val="center"/>
                          <w:rPr>
                            <w:i/>
                            <w:color w:val="000000" w:themeColor="text1"/>
                            <w:sz w:val="22"/>
                            <w:lang w:val="en-US"/>
                          </w:rPr>
                        </w:pPr>
                        <w:r w:rsidRPr="002F495B">
                          <w:rPr>
                            <w:i/>
                            <w:color w:val="000000" w:themeColor="text1"/>
                            <w:sz w:val="22"/>
                            <w:lang w:val="en-US"/>
                          </w:rPr>
                          <w:t>Penelitian nomor 4, 5 dan 6</w:t>
                        </w:r>
                      </w:p>
                    </w:txbxContent>
                  </v:textbox>
                </v:rect>
                <v:rect id="Rectangle 4" o:spid="_x0000_s1031" style="position:absolute;left:25336;top:571;width:8573;height:169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14:paraId="55D475AC" w14:textId="51E62F90" w:rsidR="00A2182B" w:rsidRPr="002F495B" w:rsidRDefault="00A2182B" w:rsidP="002F495B">
                        <w:pPr>
                          <w:spacing w:line="240" w:lineRule="auto"/>
                          <w:jc w:val="center"/>
                          <w:rPr>
                            <w:i/>
                            <w:color w:val="000000" w:themeColor="text1"/>
                            <w:sz w:val="22"/>
                            <w:lang w:val="en-US"/>
                          </w:rPr>
                        </w:pPr>
                        <w:r w:rsidRPr="002F495B">
                          <w:rPr>
                            <w:color w:val="000000" w:themeColor="text1"/>
                            <w:sz w:val="22"/>
                            <w:lang w:val="en-US"/>
                          </w:rPr>
                          <w:t xml:space="preserve">Metode </w:t>
                        </w:r>
                        <w:r w:rsidRPr="002F495B">
                          <w:rPr>
                            <w:i/>
                            <w:color w:val="000000" w:themeColor="text1"/>
                            <w:sz w:val="22"/>
                            <w:lang w:val="en-US"/>
                          </w:rPr>
                          <w:t xml:space="preserve">waterfall </w:t>
                        </w:r>
                        <w:r w:rsidRPr="002F495B">
                          <w:rPr>
                            <w:color w:val="000000" w:themeColor="text1"/>
                            <w:sz w:val="22"/>
                            <w:lang w:val="en-US"/>
                          </w:rPr>
                          <w:t>dalam pengembangan sistem informasi</w:t>
                        </w:r>
                      </w:p>
                      <w:p w14:paraId="52B321B2" w14:textId="50A4FED3" w:rsidR="00A2182B" w:rsidRPr="002F495B" w:rsidRDefault="00A2182B" w:rsidP="002F495B">
                        <w:pPr>
                          <w:spacing w:line="240" w:lineRule="auto"/>
                          <w:jc w:val="center"/>
                          <w:rPr>
                            <w:i/>
                            <w:color w:val="000000" w:themeColor="text1"/>
                            <w:sz w:val="22"/>
                            <w:lang w:val="en-US"/>
                          </w:rPr>
                        </w:pPr>
                        <w:r w:rsidRPr="002F495B">
                          <w:rPr>
                            <w:i/>
                            <w:color w:val="000000" w:themeColor="text1"/>
                            <w:sz w:val="22"/>
                            <w:lang w:val="en-US"/>
                          </w:rPr>
                          <w:t>Penelitian nomor 7</w:t>
                        </w:r>
                      </w:p>
                    </w:txbxContent>
                  </v:textbox>
                </v:rect>
                <v:rect id="Rectangle 28" o:spid="_x0000_s1032" style="position:absolute;width:34480;height:180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" filled="f" strokecolor="black [3213]"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 o:spid="_x0000_s1033" type="#_x0000_t13" style="position:absolute;left:35052;top:7429;width:2794;height:3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" adj="10800" fillcolor="black [3200]" strokecolor="black [1600]" strokeweight="1pt"/>
                <w10:wrap type="topAndBottom" anchorx="margin"/>
              </v:group>
            </w:pict>
          </mc:Fallback>
        </mc:AlternateContent>
      </w:r>
      <w:r w:rsidR="001215C0">
        <w:rPr>
          <w:lang w:val="en-US"/>
        </w:rPr>
        <w:t>terlaksana berdasarkan prioritas dari permasalahan</w:t>
      </w:r>
      <w:r w:rsidR="00046417">
        <w:rPr>
          <w:lang w:val="en-US"/>
        </w:rPr>
        <w:t xml:space="preserve"> </w:t>
      </w:r>
      <w:r w:rsidR="00AA624B">
        <w:rPr>
          <w:lang w:val="en-US"/>
        </w:rPr>
        <w:fldChar w:fldCharType="begin" w:fldLock="1"/>
      </w:r>
      <w:r w:rsidR="00645291">
        <w:rPr>
          <w:lang w:val="en-US"/>
        </w:rPr>
        <w:instrText>ADDIN CSL_CITATION {"citationItems":[{"id":"ITEM-1","itemData":{"author":[{"dropping-particle":"","family":"Ristiawati","given":"","non-dropping-particle":"","parse-names":false,"suffix":""},{"dropping-particle":"","family":"Latif","given":"RR. Vita Nur","non-dropping-particle":"","parse-names":false,"suffix":""}],"id":"ITEM-1","issue":"1","issued":{"date-parts":[["2015"]]},"page":"71-77","title":"Identifikasi Permasalahan Kesehatan Di Desa Simbang Wetan Kecamatan Buaran Kabupaten Pekalongan Tahun 2015","type":"article-journal","volume":"5"},"uris":["http://www.mendeley.com/documents/?uuid=0f626550-5230-46dc-9e19-199bec38072e"]}],"mendeley":{"formattedCitation":"(Ristiawati and Latif, 2015)","plainTextFormattedCitation":"(Ristiawati and Latif, 2015)","previouslyFormattedCitation":"(Ristiawati and Latif, 2015)"},"properties":{"noteIndex":0},"schema":"https://github.com/citation-style-language/schema/raw/master/csl-citation.json"}</w:instrText>
      </w:r>
      <w:r w:rsidR="00AA624B">
        <w:rPr>
          <w:lang w:val="en-US"/>
        </w:rPr>
        <w:fldChar w:fldCharType="separate"/>
      </w:r>
      <w:r w:rsidR="00431DA3" w:rsidRPr="00431DA3">
        <w:rPr>
          <w:lang w:val="en-US"/>
        </w:rPr>
        <w:t>(Ristiawati and Latif, 2015)</w:t>
      </w:r>
      <w:r w:rsidR="00AA624B">
        <w:rPr>
          <w:lang w:val="en-US"/>
        </w:rPr>
        <w:fldChar w:fldCharType="end"/>
      </w:r>
      <w:r w:rsidR="001215C0">
        <w:rPr>
          <w:lang w:val="en-US"/>
        </w:rPr>
        <w:t xml:space="preserve">. </w:t>
      </w:r>
    </w:p>
    <w:p w14:paraId="3DB01013" w14:textId="5D165AB8" w:rsidR="009342E4" w:rsidRDefault="00DE15EF" w:rsidP="004B0082">
      <w:pPr>
        <w:ind w:firstLine="426"/>
        <w:rPr>
          <w:lang w:val="en-US"/>
        </w:rPr>
      </w:pPr>
      <w:r>
        <w:rPr>
          <w:lang w:val="en-US"/>
        </w:rPr>
        <w:t xml:space="preserve">Penelitian yang dilakukan </w:t>
      </w:r>
      <w:r w:rsidR="009F31E8">
        <w:rPr>
          <w:lang w:val="en-US"/>
        </w:rPr>
        <w:fldChar w:fldCharType="begin" w:fldLock="1"/>
      </w:r>
      <w:r w:rsidR="00645291">
        <w:rPr>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id":"ITEM-2","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2","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id":"ITEM-3","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3","issue":"3","issued":{"date-parts":[["2016"]]},"page":"336-362","title":"Paradigma Baru Pembentukan Dan Analisis Peraturan Daerah (Studi Atas Perda Pelayanan Publik Dan Perda Keterbukaan Informasi Publik)","type":"article-journal","volume":"18"},"uris":["http://www.mendeley.com/documents/?uuid=a8ffce90-af4e-4d8a-ac11-cce1592b8a25"]}],"mendeley":{"formattedCitation":"(Prabowo, 2014; Kamaliah, 2015; Hamidi, 2016)","plainTextFormattedCitation":"(Prabowo, 2014; Kamaliah, 2015; Hamidi, 2016)","previouslyFormattedCitation":"(Prabowo, 2014; Kamaliah, 2015; Hamidi, 2016)"},"properties":{"noteIndex":0},"schema":"https://github.com/citation-style-language/schema/raw/master/csl-citation.json"}</w:instrText>
      </w:r>
      <w:r w:rsidR="009F31E8">
        <w:rPr>
          <w:lang w:val="en-US"/>
        </w:rPr>
        <w:fldChar w:fldCharType="separate"/>
      </w:r>
      <w:r w:rsidR="00431DA3" w:rsidRPr="00431DA3">
        <w:rPr>
          <w:lang w:val="en-US"/>
        </w:rPr>
        <w:t>(Prabowo, 2014; Kamaliah, 2015; Hamidi, 2016)</w:t>
      </w:r>
      <w:r w:rsidR="009F31E8">
        <w:rPr>
          <w:lang w:val="en-US"/>
        </w:rPr>
        <w:fldChar w:fldCharType="end"/>
      </w:r>
      <w:r w:rsidR="009F31E8">
        <w:rPr>
          <w:lang w:val="en-US"/>
        </w:rPr>
        <w:t xml:space="preserve"> memiliki korelasi dengan penelitian ini pada proses pengimplementasian tentang Undang-Undang Keterbukaan Informasi Publik khususnya pada lingkungan daerah. Kemudian penelitian yang dilakukan oleh </w:t>
      </w:r>
      <w:r w:rsidR="00933B35">
        <w:rPr>
          <w:lang w:val="en-US"/>
        </w:rPr>
        <w:fldChar w:fldCharType="begin" w:fldLock="1"/>
      </w:r>
      <w:r w:rsidR="00645291">
        <w:rPr>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id":"ITEM-2","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2","issued":{"date-parts":[["2013"]]},"page":"283-290","title":"Evaluation of Drugs Management and Improvement Strategies Using Hanlon Method in the Pharmaceutical Installation of Hospital in 2012","type":"article-journal"},"uris":["http://www.mendeley.com/documents/?uuid=257836c2-1bce-4c59-b625-99b0985ba45c"]},{"id":"ITEM-3","itemData":{"author":[{"dropping-particle":"","family":"Ristiawati","given":"","non-dropping-particle":"","parse-names":false,"suffix":""},{"dropping-particle":"","family":"Latif","given":"RR. Vita Nur","non-dropping-particle":"","parse-names":false,"suffix":""}],"id":"ITEM-3","issue":"1","issued":{"date-parts":[["2015"]]},"page":"71-77","title":"Identifikasi Permasalahan Kesehatan Di Desa Simbang Wetan Kecamatan Buaran Kabupaten Pekalongan Tahun 2015","type":"article-journal","volume":"5"},"uris":["http://www.mendeley.com/documents/?uuid=0f626550-5230-46dc-9e19-199bec38072e"]}],"mendeley":{"formattedCitation":"(R, Fudholi and W, 2013; Ristiawati and Latif, 2015; Bimmaharyanto, Fudholi and W, 2017)","plainTextFormattedCitation":"(R, Fudholi and W, 2013; Ristiawati and Latif, 2015; Bimmaharyanto, Fudholi and W, 2017)","previouslyFormattedCitation":"(R, Fudholi and W, 2013; Ristiawati and Latif, 2015; Bimmaharyanto, Fudholi and W, 2017)"},"properties":{"noteIndex":0},"schema":"https://github.com/citation-style-language/schema/raw/master/csl-citation.json"}</w:instrText>
      </w:r>
      <w:r w:rsidR="00933B35">
        <w:rPr>
          <w:lang w:val="en-US"/>
        </w:rPr>
        <w:fldChar w:fldCharType="separate"/>
      </w:r>
      <w:r w:rsidR="00431DA3" w:rsidRPr="00431DA3">
        <w:rPr>
          <w:lang w:val="en-US"/>
        </w:rPr>
        <w:t>(R, Fudholi and W, 2013; Ristiawati and Latif, 2015; Bimmaharyanto, Fudholi and W, 2017)</w:t>
      </w:r>
      <w:r w:rsidR="00933B35">
        <w:rPr>
          <w:lang w:val="en-US"/>
        </w:rPr>
        <w:fldChar w:fldCharType="end"/>
      </w:r>
      <w:r w:rsidR="00933B35">
        <w:rPr>
          <w:lang w:val="en-US"/>
        </w:rPr>
        <w:t xml:space="preserve"> </w:t>
      </w:r>
      <w:r w:rsidR="00284EA6">
        <w:rPr>
          <w:lang w:val="en-US"/>
        </w:rPr>
        <w:t xml:space="preserve">memiliki korelasi dengan penelitian ini yaitu menggunakan metode </w:t>
      </w:r>
      <w:r w:rsidR="00284EA6">
        <w:rPr>
          <w:i/>
          <w:lang w:val="en-US"/>
        </w:rPr>
        <w:t>Hanlon</w:t>
      </w:r>
      <w:r w:rsidR="00284EA6">
        <w:rPr>
          <w:lang w:val="en-US"/>
        </w:rPr>
        <w:t xml:space="preserve"> dalam memecahkan masalah berdasarkan prioritas. </w:t>
      </w:r>
      <w:r w:rsidR="006A6155">
        <w:rPr>
          <w:lang w:val="en-US"/>
        </w:rPr>
        <w:t>Sedangkan</w:t>
      </w:r>
      <w:r w:rsidR="00A906C9">
        <w:rPr>
          <w:lang w:val="en-US"/>
        </w:rPr>
        <w:t xml:space="preserve"> penelitian</w:t>
      </w:r>
      <w:r w:rsidR="008B188B">
        <w:rPr>
          <w:lang w:val="en-US"/>
        </w:rPr>
        <w:t xml:space="preserve"> yang dilakukan oleh</w:t>
      </w:r>
      <w:r w:rsidR="00A906C9">
        <w:rPr>
          <w:lang w:val="en-US"/>
        </w:rPr>
        <w:t xml:space="preserve"> </w:t>
      </w:r>
      <w:r w:rsidR="00F2051A">
        <w:rPr>
          <w:lang w:val="en-US"/>
        </w:rPr>
        <w:t xml:space="preserve"> </w:t>
      </w:r>
      <w:r w:rsidR="006A6155">
        <w:rPr>
          <w:lang w:val="en-US"/>
        </w:rPr>
        <w:t xml:space="preserve">Sementara penelitian yang dilakukan oleh </w:t>
      </w:r>
      <w:r w:rsidR="00FA24C1">
        <w:rPr>
          <w:lang w:val="en-US"/>
        </w:rPr>
        <w:fldChar w:fldCharType="begin" w:fldLock="1"/>
      </w:r>
      <w:r w:rsidR="00645291">
        <w:rPr>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FA24C1">
        <w:rPr>
          <w:lang w:val="en-US"/>
        </w:rPr>
        <w:fldChar w:fldCharType="separate"/>
      </w:r>
      <w:r w:rsidR="00431DA3" w:rsidRPr="00431DA3">
        <w:rPr>
          <w:lang w:val="en-US"/>
        </w:rPr>
        <w:t>(Radhitya, Nur Hakim and Solechan, 2016)</w:t>
      </w:r>
      <w:r w:rsidR="00FA24C1">
        <w:rPr>
          <w:lang w:val="en-US"/>
        </w:rPr>
        <w:fldChar w:fldCharType="end"/>
      </w:r>
      <w:r w:rsidR="00FA24C1">
        <w:rPr>
          <w:lang w:val="en-US"/>
        </w:rPr>
        <w:t xml:space="preserve"> </w:t>
      </w:r>
      <w:r w:rsidR="00C424D2">
        <w:rPr>
          <w:lang w:val="en-US"/>
        </w:rPr>
        <w:t xml:space="preserve">memiliki korelasi dengan penelitian ini yakni keduanya menggunakan metode </w:t>
      </w:r>
      <w:r w:rsidR="00C424D2">
        <w:rPr>
          <w:i/>
          <w:lang w:val="en-US"/>
        </w:rPr>
        <w:t>waterfall</w:t>
      </w:r>
      <w:r w:rsidR="00C424D2">
        <w:rPr>
          <w:lang w:val="en-US"/>
        </w:rPr>
        <w:t xml:space="preserve"> dalam </w:t>
      </w:r>
      <w:r w:rsidR="006E1B5D">
        <w:rPr>
          <w:lang w:val="en-US"/>
        </w:rPr>
        <w:t>proses pembangunan sistem.</w:t>
      </w:r>
    </w:p>
    <w:p w14:paraId="30BBCAB6" w14:textId="77777777" w:rsidR="00CB77A4" w:rsidRDefault="00CB77A4" w:rsidP="002379FD">
      <w:pPr>
        <w:rPr>
          <w:lang w:val="en-US"/>
        </w:rPr>
      </w:pPr>
    </w:p>
    <w:p w14:paraId="4436EB89" w14:textId="5C1128DD" w:rsidR="009F5288" w:rsidRPr="00E4608B" w:rsidRDefault="001908A7" w:rsidP="00B73C78">
      <w:pPr>
        <w:pStyle w:val="Heading2"/>
        <w:numPr>
          <w:ilvl w:val="1"/>
          <w:numId w:val="4"/>
        </w:numPr>
        <w:ind w:left="426"/>
      </w:pPr>
      <w:bookmarkStart w:id="46" w:name="_Toc15919188"/>
      <w:r w:rsidRPr="00E4608B">
        <w:t>Metode Hanlon</w:t>
      </w:r>
      <w:bookmarkEnd w:id="46"/>
    </w:p>
    <w:p w14:paraId="35979DD2" w14:textId="026965AB" w:rsidR="00ED4357" w:rsidRDefault="00F72A3A" w:rsidP="0083082D">
      <w:pPr>
        <w:ind w:firstLine="426"/>
        <w:rPr>
          <w:lang w:val="en-US"/>
        </w:rPr>
      </w:pPr>
      <w:r w:rsidRPr="00F72A3A">
        <w:rPr>
          <w:lang w:val="en-US"/>
        </w:rPr>
        <w:t>Metode Hanlon merupakan alat yang digunakan untuk membandingkan berbagai masalah yang berbeda-beda dengan cara relative dan bukan absolute, framework, seadil mungkin dan objektif. Cara yang digunakan untuk menentukan prioritas masalah dengan menggunakan 4 kelompok kriteria, yakni: Besarnya masalah (</w:t>
      </w:r>
      <w:r w:rsidRPr="00170AEE">
        <w:rPr>
          <w:i/>
          <w:lang w:val="en-US"/>
        </w:rPr>
        <w:t>magnitude</w:t>
      </w:r>
      <w:r w:rsidRPr="00F72A3A">
        <w:rPr>
          <w:lang w:val="en-US"/>
        </w:rPr>
        <w:t xml:space="preserve">), </w:t>
      </w:r>
      <w:r w:rsidR="00434713">
        <w:rPr>
          <w:lang w:val="en-US"/>
        </w:rPr>
        <w:t>t</w:t>
      </w:r>
      <w:r w:rsidR="005B2985" w:rsidRPr="00894A70">
        <w:rPr>
          <w:lang w:val="en-US"/>
        </w:rPr>
        <w:t xml:space="preserve">ingkat </w:t>
      </w:r>
      <w:r w:rsidR="00434713">
        <w:rPr>
          <w:lang w:val="en-US"/>
        </w:rPr>
        <w:t>k</w:t>
      </w:r>
      <w:r w:rsidR="005B2985" w:rsidRPr="00894A70">
        <w:rPr>
          <w:lang w:val="en-US"/>
        </w:rPr>
        <w:t xml:space="preserve">eseriusan </w:t>
      </w:r>
      <w:r w:rsidR="00434713">
        <w:rPr>
          <w:lang w:val="en-US"/>
        </w:rPr>
        <w:t>m</w:t>
      </w:r>
      <w:r w:rsidR="005B2985" w:rsidRPr="00894A70">
        <w:rPr>
          <w:lang w:val="en-US"/>
        </w:rPr>
        <w:t>asalah</w:t>
      </w:r>
      <w:r w:rsidRPr="00F72A3A">
        <w:rPr>
          <w:lang w:val="en-US"/>
        </w:rPr>
        <w:t xml:space="preserve"> (</w:t>
      </w:r>
      <w:r w:rsidRPr="00D67B78">
        <w:rPr>
          <w:i/>
          <w:lang w:val="en-US"/>
        </w:rPr>
        <w:t>emergency</w:t>
      </w:r>
      <w:r w:rsidRPr="00F72A3A">
        <w:rPr>
          <w:lang w:val="en-US"/>
        </w:rPr>
        <w:t>), Kemudahan penanggulangan masalah (</w:t>
      </w:r>
      <w:r w:rsidRPr="00DA249C">
        <w:rPr>
          <w:i/>
          <w:lang w:val="en-US"/>
        </w:rPr>
        <w:t>causability</w:t>
      </w:r>
      <w:r w:rsidRPr="00F72A3A">
        <w:rPr>
          <w:lang w:val="en-US"/>
        </w:rPr>
        <w:t xml:space="preserve">), Faktor yang menentukan dapat tidaknya program dilaksanakan (PEARL </w:t>
      </w:r>
      <w:r w:rsidRPr="00786797">
        <w:rPr>
          <w:i/>
          <w:lang w:val="en-US"/>
        </w:rPr>
        <w:t>factor</w:t>
      </w:r>
      <w:r w:rsidRPr="00F72A3A">
        <w:rPr>
          <w:lang w:val="en-US"/>
        </w:rPr>
        <w:t>). Sehingga dalam rangka evaluasi dan bahan pertimbangan dalam menyusun strategi dan pengembangan mutu pelayanan yang lebih baik lagi</w:t>
      </w:r>
      <w:r w:rsidR="006B5F9F">
        <w:rPr>
          <w:lang w:val="en-US"/>
        </w:rPr>
        <w:t xml:space="preserve"> </w:t>
      </w:r>
      <w:r w:rsidR="002D575A">
        <w:rPr>
          <w:lang w:val="en-US"/>
        </w:rPr>
        <w:fldChar w:fldCharType="begin" w:fldLock="1"/>
      </w:r>
      <w:r w:rsidR="00645291">
        <w:rPr>
          <w:lang w:val="en-US"/>
        </w:rPr>
        <w:instrText>ADDIN CSL_CITATION {"citationItems":[{"id":"ITEM-1","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issued":{"date-parts":[["2013"]]},"page":"283-290","title":"Evaluation of Drugs Management and Improvement Strategies Using Hanlon Method in the Pharmaceutical Installation of Hospital in 2012","type":"article-journal"},"uris":["http://www.mendeley.com/documents/?uuid=257836c2-1bce-4c59-b625-99b0985ba45c"]}],"mendeley":{"formattedCitation":"(R, Fudholi and W, 2013)","plainTextFormattedCitation":"(R, Fudholi and W, 2013)","previouslyFormattedCitation":"(R, Fudholi and W, 2013)"},"properties":{"noteIndex":0},"schema":"https://github.com/citation-style-language/schema/raw/master/csl-citation.json"}</w:instrText>
      </w:r>
      <w:r w:rsidR="002D575A">
        <w:rPr>
          <w:lang w:val="en-US"/>
        </w:rPr>
        <w:fldChar w:fldCharType="separate"/>
      </w:r>
      <w:r w:rsidR="00431DA3" w:rsidRPr="00431DA3">
        <w:rPr>
          <w:lang w:val="en-US"/>
        </w:rPr>
        <w:t>(R, Fudholi and W, 2013)</w:t>
      </w:r>
      <w:r w:rsidR="002D575A">
        <w:rPr>
          <w:lang w:val="en-US"/>
        </w:rPr>
        <w:fldChar w:fldCharType="end"/>
      </w:r>
      <w:r w:rsidR="007C6219">
        <w:rPr>
          <w:lang w:val="en-US"/>
        </w:rPr>
        <w:t>.</w:t>
      </w:r>
    </w:p>
    <w:p w14:paraId="3696ECE2" w14:textId="4AF2FEEF" w:rsidR="00E23F23" w:rsidRDefault="00236DE7" w:rsidP="00236DE7">
      <w:pPr>
        <w:ind w:firstLine="426"/>
        <w:rPr>
          <w:lang w:val="en-US"/>
        </w:rPr>
      </w:pPr>
      <w:r w:rsidRPr="00236DE7">
        <w:rPr>
          <w:lang w:val="en-US"/>
        </w:rPr>
        <w:lastRenderedPageBreak/>
        <w:t>Metode</w:t>
      </w:r>
      <w:r w:rsidR="00D30E59">
        <w:rPr>
          <w:lang w:val="en-US"/>
        </w:rPr>
        <w:t xml:space="preserve"> </w:t>
      </w:r>
      <w:r w:rsidR="00D30E59">
        <w:rPr>
          <w:i/>
          <w:lang w:val="en-US"/>
        </w:rPr>
        <w:t>Hanlon</w:t>
      </w:r>
      <w:r w:rsidRPr="00236DE7">
        <w:rPr>
          <w:lang w:val="en-US"/>
        </w:rPr>
        <w:t xml:space="preserve"> memiliki tiga tujuan utama</w:t>
      </w:r>
      <w:r w:rsidR="00466F4D">
        <w:rPr>
          <w:lang w:val="en-US"/>
        </w:rPr>
        <w:t xml:space="preserve"> </w:t>
      </w:r>
      <w:r w:rsidR="0018643C">
        <w:rPr>
          <w:lang w:val="en-US"/>
        </w:rPr>
        <w:fldChar w:fldCharType="begin" w:fldLock="1"/>
      </w:r>
      <w:r w:rsidR="00645291">
        <w:rPr>
          <w:lang w:val="en-US"/>
        </w:rPr>
        <w:instrText>ADDIN CSL_CITATION {"citationItems":[{"id":"ITEM-1","itemData":{"author":[{"dropping-particle":"","family":"Krisma","given":"Indira","non-dropping-particle":"","parse-names":false,"suffix":""},{"dropping-particle":"","family":"Lidya","given":"Felentine","non-dropping-particle":"","parse-names":false,"suffix":""},{"dropping-particle":"","family":"Oktaviani","given":"Rini","non-dropping-particle":"","parse-names":false,"suffix":""},{"dropping-particle":"","family":"Ayu","given":"Astrid","non-dropping-particle":"","parse-names":false,"suffix":""},{"dropping-particle":"","family":"Dkk","given":"","non-dropping-particle":"","parse-names":false,"suffix":""}],"id":"ITEM-1","issued":{"date-parts":[["2015"]]},"page":"1-28","title":"Tahap Penentuan Prioritas Masalah Metode Hanlon &amp; Tahap Analisis Akar Penyebab Masalah Fish Bone","type":"article-journal"},"uris":["http://www.mendeley.com/documents/?uuid=a4333f8a-c19f-4485-818a-3080a16bfe51"]}],"mendeley":{"formattedCitation":"(Krisma &lt;i&gt;et al.&lt;/i&gt;, 2015)","manualFormatting":"(Krisma, Lidya, Oktaviani, Ayu, &amp; et al, 2015)","plainTextFormattedCitation":"(Krisma et al., 2015)","previouslyFormattedCitation":"(Krisma &lt;i&gt;et al.&lt;/i&gt;, 2015)"},"properties":{"noteIndex":0},"schema":"https://github.com/citation-style-language/schema/raw/master/csl-citation.json"}</w:instrText>
      </w:r>
      <w:r w:rsidR="0018643C">
        <w:rPr>
          <w:lang w:val="en-US"/>
        </w:rPr>
        <w:fldChar w:fldCharType="separate"/>
      </w:r>
      <w:r w:rsidR="0018643C" w:rsidRPr="0018643C">
        <w:rPr>
          <w:lang w:val="en-US"/>
        </w:rPr>
        <w:t xml:space="preserve">(Krisma, Lidya, Oktaviani, Ayu, &amp; </w:t>
      </w:r>
      <w:r w:rsidR="00A47C1C">
        <w:rPr>
          <w:lang w:val="en-US"/>
        </w:rPr>
        <w:t>et al</w:t>
      </w:r>
      <w:r w:rsidR="0018643C" w:rsidRPr="0018643C">
        <w:rPr>
          <w:lang w:val="en-US"/>
        </w:rPr>
        <w:t>, 2015)</w:t>
      </w:r>
      <w:r w:rsidR="0018643C">
        <w:rPr>
          <w:lang w:val="en-US"/>
        </w:rPr>
        <w:fldChar w:fldCharType="end"/>
      </w:r>
      <w:r w:rsidRPr="00236DE7">
        <w:rPr>
          <w:lang w:val="en-US"/>
        </w:rPr>
        <w:t>:</w:t>
      </w:r>
    </w:p>
    <w:p w14:paraId="4323835C" w14:textId="1A5620B0" w:rsidR="00E23F23" w:rsidRDefault="00236DE7" w:rsidP="00255724">
      <w:pPr>
        <w:ind w:left="709" w:hanging="283"/>
        <w:rPr>
          <w:lang w:val="en-US"/>
        </w:rPr>
      </w:pPr>
      <w:r w:rsidRPr="00236DE7">
        <w:rPr>
          <w:lang w:val="en-US"/>
        </w:rPr>
        <w:t>1. Memungkinkan para pengambil keputusan untuk mengidentifikasi faktor</w:t>
      </w:r>
      <w:r w:rsidR="00C1481A">
        <w:rPr>
          <w:lang w:val="en-US"/>
        </w:rPr>
        <w:t>-</w:t>
      </w:r>
      <w:r w:rsidRPr="00236DE7">
        <w:rPr>
          <w:lang w:val="en-US"/>
        </w:rPr>
        <w:t xml:space="preserve">faktor eksplisit yang harus diperhatikan dalam menentukan prioritas </w:t>
      </w:r>
    </w:p>
    <w:p w14:paraId="108F708B" w14:textId="72113CEB" w:rsidR="00E23F23" w:rsidRDefault="00236DE7" w:rsidP="00255724">
      <w:pPr>
        <w:ind w:left="709" w:hanging="283"/>
        <w:rPr>
          <w:lang w:val="en-US"/>
        </w:rPr>
      </w:pPr>
      <w:r w:rsidRPr="00236DE7">
        <w:rPr>
          <w:lang w:val="en-US"/>
        </w:rPr>
        <w:t>2. Untuk mengorganisasi faktor-faktor ke dalam kelompok yang memiliki</w:t>
      </w:r>
      <w:r w:rsidR="007D6015">
        <w:rPr>
          <w:lang w:val="en-US"/>
        </w:rPr>
        <w:t xml:space="preserve"> </w:t>
      </w:r>
      <w:r w:rsidRPr="00236DE7">
        <w:rPr>
          <w:lang w:val="en-US"/>
        </w:rPr>
        <w:t xml:space="preserve">bobot relatif satu sama lain </w:t>
      </w:r>
    </w:p>
    <w:p w14:paraId="6AC88744" w14:textId="1BCBF97F" w:rsidR="006036A4" w:rsidRDefault="00236DE7" w:rsidP="00255724">
      <w:pPr>
        <w:ind w:left="709" w:hanging="283"/>
        <w:rPr>
          <w:lang w:val="en-US"/>
        </w:rPr>
      </w:pPr>
      <w:r w:rsidRPr="00236DE7">
        <w:rPr>
          <w:lang w:val="en-US"/>
        </w:rPr>
        <w:t>3.</w:t>
      </w:r>
      <w:r w:rsidR="00BB483B">
        <w:rPr>
          <w:lang w:val="en-US"/>
        </w:rPr>
        <w:t xml:space="preserve"> </w:t>
      </w:r>
      <w:r w:rsidRPr="00236DE7">
        <w:rPr>
          <w:lang w:val="en-US"/>
        </w:rPr>
        <w:t xml:space="preserve">Memungkinkan faktor-faktor agar dapat dimodifikasi sesuai dengan kebutuhan dan dinilai secara individual. </w:t>
      </w:r>
    </w:p>
    <w:p w14:paraId="3E3AD70E" w14:textId="5E424A08" w:rsidR="00396C03" w:rsidRDefault="001C3649" w:rsidP="00C33CB4">
      <w:pPr>
        <w:rPr>
          <w:lang w:val="en-US"/>
        </w:rPr>
      </w:pPr>
      <w:r>
        <w:rPr>
          <w:lang w:val="en-US"/>
        </w:rPr>
        <w:t xml:space="preserve">Formula dasar penilaian prioritas dalam metode </w:t>
      </w:r>
      <w:r>
        <w:rPr>
          <w:i/>
          <w:lang w:val="en-US"/>
        </w:rPr>
        <w:t>Hanlon</w:t>
      </w:r>
      <w:r w:rsidR="00B87B45">
        <w:rPr>
          <w:i/>
          <w:lang w:val="en-US"/>
        </w:rPr>
        <w:t xml:space="preserve"> </w:t>
      </w:r>
      <w:r w:rsidR="004D34B4">
        <w:rPr>
          <w:lang w:val="en-US"/>
        </w:rPr>
        <w:fldChar w:fldCharType="begin" w:fldLock="1"/>
      </w:r>
      <w:r w:rsidR="00645291">
        <w:rPr>
          <w:lang w:val="en-US"/>
        </w:rPr>
        <w:instrText>ADDIN CSL_CITATION {"citationItems":[{"id":"ITEM-1","itemData":{"author":[{"dropping-particle":"","family":"Krisma","given":"Indira","non-dropping-particle":"","parse-names":false,"suffix":""},{"dropping-particle":"","family":"Lidya","given":"Felentine","non-dropping-particle":"","parse-names":false,"suffix":""},{"dropping-particle":"","family":"Oktaviani","given":"Rini","non-dropping-particle":"","parse-names":false,"suffix":""},{"dropping-particle":"","family":"Ayu","given":"Astrid","non-dropping-particle":"","parse-names":false,"suffix":""},{"dropping-particle":"","family":"Dkk","given":"","non-dropping-particle":"","parse-names":false,"suffix":""}],"id":"ITEM-1","issued":{"date-parts":[["2015"]]},"page":"1-28","title":"Tahap Penentuan Prioritas Masalah Metode Hanlon &amp; Tahap Analisis Akar Penyebab Masalah Fish Bone","type":"article-journal"},"uris":["http://www.mendeley.com/documents/?uuid=a4333f8a-c19f-4485-818a-3080a16bfe51"]}],"mendeley":{"formattedCitation":"(Krisma &lt;i&gt;et al.&lt;/i&gt;, 2015)","plainTextFormattedCitation":"(Krisma et al., 2015)","previouslyFormattedCitation":"(Krisma &lt;i&gt;et al.&lt;/i&gt;, 2015)"},"properties":{"noteIndex":0},"schema":"https://github.com/citation-style-language/schema/raw/master/csl-citation.json"}</w:instrText>
      </w:r>
      <w:r w:rsidR="004D34B4">
        <w:rPr>
          <w:lang w:val="en-US"/>
        </w:rPr>
        <w:fldChar w:fldCharType="separate"/>
      </w:r>
      <w:r w:rsidR="00431DA3" w:rsidRPr="00431DA3">
        <w:rPr>
          <w:lang w:val="en-US"/>
        </w:rPr>
        <w:t xml:space="preserve">(Krisma </w:t>
      </w:r>
      <w:r w:rsidR="00431DA3" w:rsidRPr="00431DA3">
        <w:rPr>
          <w:i/>
          <w:lang w:val="en-US"/>
        </w:rPr>
        <w:t>et al.</w:t>
      </w:r>
      <w:r w:rsidR="00431DA3" w:rsidRPr="00431DA3">
        <w:rPr>
          <w:lang w:val="en-US"/>
        </w:rPr>
        <w:t>, 2015)</w:t>
      </w:r>
      <w:r w:rsidR="004D34B4">
        <w:rPr>
          <w:lang w:val="en-US"/>
        </w:rPr>
        <w:fldChar w:fldCharType="end"/>
      </w:r>
      <w:r w:rsidR="003402E8">
        <w:rPr>
          <w:lang w:val="en-US"/>
        </w:rPr>
        <w:t>:</w:t>
      </w:r>
    </w:p>
    <w:p w14:paraId="56CD3EF3" w14:textId="04F75F80" w:rsidR="003D706A" w:rsidRPr="003D706A" w:rsidRDefault="003D706A" w:rsidP="00DD7FF5">
      <w:pPr>
        <w:pStyle w:val="ListParagraph"/>
        <w:numPr>
          <w:ilvl w:val="0"/>
          <w:numId w:val="12"/>
        </w:numPr>
        <w:ind w:left="567"/>
        <w:rPr>
          <w:lang w:val="en-US"/>
        </w:rPr>
      </w:pPr>
      <w:r>
        <w:rPr>
          <w:lang w:val="en-US"/>
        </w:rPr>
        <w:t>Metode Hanlon Kuantitatif</w:t>
      </w:r>
      <w:r w:rsidR="00A678CB">
        <w:rPr>
          <w:lang w:val="en-US"/>
        </w:rPr>
        <w:t xml:space="preserve"> </w:t>
      </w:r>
      <w:r w:rsidR="002B1244">
        <w:rPr>
          <w:lang w:val="en-US"/>
        </w:rPr>
        <w:t>memiliki beberapa komponen untuk menentukan prioritas</w:t>
      </w:r>
      <w:r w:rsidR="002855A6">
        <w:rPr>
          <w:lang w:val="en-US"/>
        </w:rPr>
        <w:t xml:space="preserve"> </w:t>
      </w:r>
      <w:r w:rsidR="00A678CB">
        <w:rPr>
          <w:lang w:val="en-US"/>
        </w:rPr>
        <w:t>:</w:t>
      </w:r>
    </w:p>
    <w:p w14:paraId="070518A2" w14:textId="759410BE" w:rsidR="005F0BEE" w:rsidRDefault="006D6DD5" w:rsidP="009D5E35">
      <w:pPr>
        <w:pStyle w:val="ListParagraph"/>
        <w:numPr>
          <w:ilvl w:val="0"/>
          <w:numId w:val="11"/>
        </w:numPr>
        <w:ind w:left="993"/>
        <w:rPr>
          <w:lang w:val="en-US"/>
        </w:rPr>
      </w:pPr>
      <w:r w:rsidRPr="00F86E4C">
        <w:rPr>
          <w:lang w:val="en-US"/>
        </w:rPr>
        <w:t xml:space="preserve">Komponen A - Ukuran/Besarnya </w:t>
      </w:r>
      <w:r w:rsidR="00692E9F">
        <w:rPr>
          <w:lang w:val="en-US"/>
        </w:rPr>
        <w:t>m</w:t>
      </w:r>
      <w:r w:rsidRPr="00F86E4C">
        <w:rPr>
          <w:lang w:val="en-US"/>
        </w:rPr>
        <w:t>asalah</w:t>
      </w:r>
    </w:p>
    <w:p w14:paraId="09DC6C83" w14:textId="50B3EC25" w:rsidR="006D6DD5" w:rsidRDefault="006D6DD5" w:rsidP="009D5E35">
      <w:pPr>
        <w:pStyle w:val="ListParagraph"/>
        <w:ind w:left="993"/>
        <w:rPr>
          <w:lang w:val="en-US"/>
        </w:rPr>
      </w:pPr>
      <w:r w:rsidRPr="00F86E4C">
        <w:rPr>
          <w:lang w:val="en-US"/>
        </w:rPr>
        <w:t>Komponen ini adalah salah satu yang faktornya memiliki angka yang kecil. Pilihan biasanya terbatas pada persentase dari populasi yang secara langsung terkena dampak dari masalah tersebut, yakni insiden, prevalensi, atau tingkat kematian dan angka.</w:t>
      </w:r>
      <w:r w:rsidR="00DA1363">
        <w:rPr>
          <w:lang w:val="en-US"/>
        </w:rPr>
        <w:t xml:space="preserve"> </w:t>
      </w:r>
      <w:r w:rsidR="00DA1363" w:rsidRPr="00DA1363">
        <w:rPr>
          <w:lang w:val="en-US"/>
        </w:rPr>
        <w:t>Ukuran/besarnya masalah juga dapat dipertimbangkan dari lebih dari satu cara. Baik keseluruhan populasi penduduk maupun populasi yang berpotensi/berisiko dapat menjadi pertimbangan. Nilai maksimal dari komponen ini adalah 10. Keputusan untuk menentukan berapa ukuran/besarnya masalah biasanya merupakan konsensus kelompok.</w:t>
      </w:r>
    </w:p>
    <w:p w14:paraId="75C780B7" w14:textId="066D23A9" w:rsidR="002F2C3A" w:rsidRDefault="004239FC" w:rsidP="009D5E35">
      <w:pPr>
        <w:pStyle w:val="ListParagraph"/>
        <w:numPr>
          <w:ilvl w:val="0"/>
          <w:numId w:val="11"/>
        </w:numPr>
        <w:ind w:left="993"/>
        <w:rPr>
          <w:lang w:val="en-US"/>
        </w:rPr>
      </w:pPr>
      <w:r w:rsidRPr="00894A70">
        <w:rPr>
          <w:lang w:val="en-US"/>
        </w:rPr>
        <w:t xml:space="preserve">Komponen B – Tingkat </w:t>
      </w:r>
      <w:r w:rsidR="004E183C">
        <w:rPr>
          <w:lang w:val="en-US"/>
        </w:rPr>
        <w:t>k</w:t>
      </w:r>
      <w:r w:rsidRPr="00894A70">
        <w:rPr>
          <w:lang w:val="en-US"/>
        </w:rPr>
        <w:t xml:space="preserve">eseriusan </w:t>
      </w:r>
      <w:r w:rsidR="004E183C">
        <w:rPr>
          <w:lang w:val="en-US"/>
        </w:rPr>
        <w:t>m</w:t>
      </w:r>
      <w:r w:rsidRPr="00894A70">
        <w:rPr>
          <w:lang w:val="en-US"/>
        </w:rPr>
        <w:t>asalah</w:t>
      </w:r>
    </w:p>
    <w:p w14:paraId="1A7A16E1" w14:textId="01A1E0B3" w:rsidR="00EC36B7" w:rsidRDefault="004239FC" w:rsidP="009D5E35">
      <w:pPr>
        <w:pStyle w:val="ListParagraph"/>
        <w:ind w:left="993"/>
        <w:rPr>
          <w:lang w:val="en-US"/>
        </w:rPr>
      </w:pPr>
      <w:r w:rsidRPr="00894A70">
        <w:rPr>
          <w:lang w:val="en-US"/>
        </w:rPr>
        <w:t xml:space="preserve">Kelompok harus mempertimbangkan faktor-faktor yang mungkin dan menentukan tingkat keseriusan dari masalah. Sekalipun demikian, angka dari faktor yang harus dijaga agar tetap pada nilai yang pantas. Kelompok harus berhati-hati untuk tidak membawa masalah ukuran atau dapat dicegahnya suatu masalah ke dalam diskusi, karena kedua hal tersebut sesuai untuk dipersamakan di tempat yang lain. </w:t>
      </w:r>
    </w:p>
    <w:p w14:paraId="10D496AA" w14:textId="77777777" w:rsidR="00EC36B7" w:rsidRDefault="004239FC" w:rsidP="009D5E35">
      <w:pPr>
        <w:pStyle w:val="ListParagraph"/>
        <w:ind w:left="993"/>
        <w:rPr>
          <w:lang w:val="en-US"/>
        </w:rPr>
      </w:pPr>
      <w:r w:rsidRPr="00894A70">
        <w:rPr>
          <w:lang w:val="en-US"/>
        </w:rPr>
        <w:t xml:space="preserve">Maksimum skor pada komponen ini adalah 20. Faktor-faktor harus dipertimbangkan bobotnya dan ditetapkan secara hati-hati. Dengan menggunakan nomor ini (20), keseriusan dianggap dua kali lebih pentingnya dengan ukuran/besarnya masalah. </w:t>
      </w:r>
    </w:p>
    <w:p w14:paraId="5B593612" w14:textId="77777777" w:rsidR="00EC36B7" w:rsidRDefault="004239FC" w:rsidP="009D5E35">
      <w:pPr>
        <w:pStyle w:val="ListParagraph"/>
        <w:ind w:left="993"/>
        <w:rPr>
          <w:lang w:val="en-US"/>
        </w:rPr>
      </w:pPr>
      <w:r w:rsidRPr="004239FC">
        <w:rPr>
          <w:lang w:val="en-US"/>
        </w:rPr>
        <w:lastRenderedPageBreak/>
        <w:t>Faktor yang dapat digunakan adalah:</w:t>
      </w:r>
    </w:p>
    <w:p w14:paraId="0336F8CD" w14:textId="3DE10D98" w:rsidR="00D16E2F" w:rsidRDefault="004239FC" w:rsidP="009D5E35">
      <w:pPr>
        <w:pStyle w:val="ListParagraph"/>
        <w:numPr>
          <w:ilvl w:val="0"/>
          <w:numId w:val="13"/>
        </w:numPr>
        <w:ind w:left="1418"/>
        <w:rPr>
          <w:lang w:val="en-US"/>
        </w:rPr>
      </w:pPr>
      <w:r w:rsidRPr="001B07B1">
        <w:rPr>
          <w:lang w:val="en-US"/>
        </w:rPr>
        <w:t>Urgensi: sifat alami dari kedaruratan masalah; tren insidensi, tingkat kematian, atau faktor risiko; kepentingan relatif terhadap masayarakat; akses terkini kepada pelayanan yang diperlukan.</w:t>
      </w:r>
    </w:p>
    <w:p w14:paraId="6792C0B1" w14:textId="1A885F0B" w:rsidR="00086ABD" w:rsidRDefault="00B75C95" w:rsidP="009D5E35">
      <w:pPr>
        <w:pStyle w:val="ListParagraph"/>
        <w:numPr>
          <w:ilvl w:val="0"/>
          <w:numId w:val="13"/>
        </w:numPr>
        <w:ind w:left="1418"/>
        <w:rPr>
          <w:lang w:val="en-US"/>
        </w:rPr>
      </w:pPr>
      <w:r w:rsidRPr="00B75C95">
        <w:rPr>
          <w:lang w:val="en-US"/>
        </w:rPr>
        <w:t xml:space="preserve">Tingkat keparahan: tingkat </w:t>
      </w:r>
      <w:r w:rsidR="005F5126">
        <w:rPr>
          <w:lang w:val="en-US"/>
        </w:rPr>
        <w:t>resiko bila tidak segera ditanggulangi</w:t>
      </w:r>
      <w:r w:rsidRPr="00B75C95">
        <w:rPr>
          <w:lang w:val="en-US"/>
        </w:rPr>
        <w:t>.</w:t>
      </w:r>
    </w:p>
    <w:p w14:paraId="3D38E5B2" w14:textId="0820A626" w:rsidR="00B75C95" w:rsidRPr="00B75C95" w:rsidRDefault="00B75C95" w:rsidP="009D5E35">
      <w:pPr>
        <w:pStyle w:val="ListParagraph"/>
        <w:numPr>
          <w:ilvl w:val="0"/>
          <w:numId w:val="13"/>
        </w:numPr>
        <w:ind w:left="1418"/>
        <w:rPr>
          <w:lang w:val="en-US"/>
        </w:rPr>
      </w:pPr>
      <w:r w:rsidRPr="00B75C95">
        <w:rPr>
          <w:lang w:val="en-US"/>
        </w:rPr>
        <w:t xml:space="preserve">Kerugian ekonomi: untuk masyarakat (kota / daerah / Negara), dan untuk masing-masing individu. </w:t>
      </w:r>
    </w:p>
    <w:p w14:paraId="7DD352B6" w14:textId="2E66B1C2" w:rsidR="00B75C95" w:rsidRPr="00086ABD" w:rsidRDefault="00B75C95" w:rsidP="000F7D4E">
      <w:pPr>
        <w:ind w:left="993"/>
        <w:rPr>
          <w:lang w:val="en-US"/>
        </w:rPr>
      </w:pPr>
      <w:r w:rsidRPr="00086ABD">
        <w:rPr>
          <w:lang w:val="en-US"/>
        </w:rPr>
        <w:t xml:space="preserve">Masing-masing faktor harus mendapatkan bobot. Sebagai contoh, bila menggunakan empat faktor, bobot yang mungkin adalah 0-5 atau kombinasi manapun yang nilai maksimumnya sama dengan 20. Menentukan apa yang akan dipertimbangkan sebagai minimum dan maksimum dalam setiap faktor biasanya akan menjadi sangat membantu. Hal ini akan membantu untuk menentukan batas-batas untuk menjaga beberapa perspektif dalam menetapkan sebuah nilai numerik. </w:t>
      </w:r>
    </w:p>
    <w:p w14:paraId="5CD14642" w14:textId="3EA887B5" w:rsidR="00652D5B" w:rsidRDefault="00086ABD" w:rsidP="000F7D4E">
      <w:pPr>
        <w:pStyle w:val="ListParagraph"/>
        <w:numPr>
          <w:ilvl w:val="0"/>
          <w:numId w:val="11"/>
        </w:numPr>
        <w:ind w:left="993"/>
        <w:rPr>
          <w:lang w:val="en-US"/>
        </w:rPr>
      </w:pPr>
      <w:r w:rsidRPr="00B5553D">
        <w:rPr>
          <w:lang w:val="en-US"/>
        </w:rPr>
        <w:t xml:space="preserve">Komponen C - </w:t>
      </w:r>
      <w:r w:rsidR="00F16E8E" w:rsidRPr="00F72A3A">
        <w:rPr>
          <w:lang w:val="en-US"/>
        </w:rPr>
        <w:t xml:space="preserve">Kemudahan penanggulangan </w:t>
      </w:r>
      <w:r w:rsidR="00801773">
        <w:rPr>
          <w:lang w:val="en-US"/>
        </w:rPr>
        <w:t>m</w:t>
      </w:r>
      <w:r w:rsidR="00F16E8E" w:rsidRPr="00F72A3A">
        <w:rPr>
          <w:lang w:val="en-US"/>
        </w:rPr>
        <w:t>asalah</w:t>
      </w:r>
    </w:p>
    <w:p w14:paraId="34BE3B44" w14:textId="7C7F4D39" w:rsidR="00086ABD" w:rsidRDefault="00086ABD" w:rsidP="000F7D4E">
      <w:pPr>
        <w:pStyle w:val="ListParagraph"/>
        <w:ind w:left="993"/>
        <w:rPr>
          <w:lang w:val="en-US"/>
        </w:rPr>
      </w:pPr>
      <w:r w:rsidRPr="00B5553D">
        <w:rPr>
          <w:lang w:val="en-US"/>
        </w:rPr>
        <w:t xml:space="preserve">Komponen ini harus dianggap sebagai </w:t>
      </w:r>
      <w:r w:rsidR="00F42638">
        <w:rPr>
          <w:lang w:val="en-US"/>
        </w:rPr>
        <w:t>s</w:t>
      </w:r>
      <w:r w:rsidRPr="00B5553D">
        <w:rPr>
          <w:lang w:val="en-US"/>
        </w:rPr>
        <w:t xml:space="preserve">eberapa </w:t>
      </w:r>
      <w:r w:rsidR="00F42638">
        <w:rPr>
          <w:lang w:val="en-US"/>
        </w:rPr>
        <w:t>mungkinkah</w:t>
      </w:r>
      <w:r w:rsidRPr="00B5553D">
        <w:rPr>
          <w:lang w:val="en-US"/>
        </w:rPr>
        <w:t xml:space="preserve"> masalah dapat diselesaikan</w:t>
      </w:r>
      <w:r w:rsidR="00C41BA5">
        <w:rPr>
          <w:lang w:val="en-US"/>
        </w:rPr>
        <w:t>.</w:t>
      </w:r>
      <w:r w:rsidRPr="00B5553D">
        <w:rPr>
          <w:lang w:val="en-US"/>
        </w:rPr>
        <w:t xml:space="preserve"> Faktor tersebut mendapatkan skor dengan angka dari 0 - 10. Komponen ini mungkin merupakan komponen formula yang paling subyektif. Terdapat sejumlah besar data yang tersedia dari penelitian</w:t>
      </w:r>
      <w:r w:rsidR="00C83240">
        <w:rPr>
          <w:lang w:val="en-US"/>
        </w:rPr>
        <w:t>-</w:t>
      </w:r>
      <w:r w:rsidRPr="00B5553D">
        <w:rPr>
          <w:lang w:val="en-US"/>
        </w:rPr>
        <w:t>penelitian yang mendokumentasikan sejauh mana tingkat keberhasilan sebuah intervensi selama ini</w:t>
      </w:r>
      <w:r w:rsidR="00B5553D" w:rsidRPr="00B5553D">
        <w:rPr>
          <w:lang w:val="en-US"/>
        </w:rPr>
        <w:t>.</w:t>
      </w:r>
      <w:r w:rsidR="00910A41">
        <w:rPr>
          <w:lang w:val="en-US"/>
        </w:rPr>
        <w:t xml:space="preserve"> </w:t>
      </w:r>
      <w:r w:rsidRPr="00B5553D">
        <w:rPr>
          <w:lang w:val="en-US"/>
        </w:rPr>
        <w:t>Efektivitas penilaian, yang dibuat berdasarkan tingkat keberhasilan yang diketahui dari literatur, dikalikan dengan persen dari target populasi yang diharapkan dapat tercapai.</w:t>
      </w:r>
    </w:p>
    <w:p w14:paraId="3DE48788" w14:textId="77777777" w:rsidR="00331C5A" w:rsidRDefault="00181C9E" w:rsidP="000F7D4E">
      <w:pPr>
        <w:pStyle w:val="ListParagraph"/>
        <w:numPr>
          <w:ilvl w:val="0"/>
          <w:numId w:val="11"/>
        </w:numPr>
        <w:ind w:left="993"/>
        <w:rPr>
          <w:lang w:val="en-US"/>
        </w:rPr>
      </w:pPr>
      <w:r w:rsidRPr="00181C9E">
        <w:rPr>
          <w:lang w:val="en-US"/>
        </w:rPr>
        <w:t>Komponen D –</w:t>
      </w:r>
      <w:r w:rsidR="00A7221B">
        <w:rPr>
          <w:lang w:val="en-US"/>
        </w:rPr>
        <w:t xml:space="preserve"> </w:t>
      </w:r>
      <w:r w:rsidRPr="00181C9E">
        <w:rPr>
          <w:lang w:val="en-US"/>
        </w:rPr>
        <w:t xml:space="preserve">PEARL </w:t>
      </w:r>
    </w:p>
    <w:p w14:paraId="32164E64" w14:textId="0B7D32EE" w:rsidR="00181C9E" w:rsidRPr="00181C9E" w:rsidRDefault="00331C5A" w:rsidP="000F7D4E">
      <w:pPr>
        <w:pStyle w:val="ListParagraph"/>
        <w:ind w:left="993"/>
        <w:rPr>
          <w:lang w:val="en-US"/>
        </w:rPr>
      </w:pPr>
      <w:r>
        <w:rPr>
          <w:lang w:val="en-US"/>
        </w:rPr>
        <w:t>PEARL</w:t>
      </w:r>
      <w:r w:rsidR="00181C9E" w:rsidRPr="00181C9E">
        <w:rPr>
          <w:lang w:val="en-US"/>
        </w:rPr>
        <w:t xml:space="preserve"> merupakan kelompok faktor, walaupun tidak secara langsung berkaitan dengan masalah, memiliki pengaruh yang tinggi dalam menentukan apakah suatu masalah dapat diatasi. </w:t>
      </w:r>
    </w:p>
    <w:p w14:paraId="4CE333C5" w14:textId="3F8A6E70" w:rsidR="00AA5007" w:rsidRDefault="00181C9E" w:rsidP="000F7D4E">
      <w:pPr>
        <w:pStyle w:val="ListParagraph"/>
        <w:ind w:left="993"/>
        <w:rPr>
          <w:lang w:val="en-US"/>
        </w:rPr>
      </w:pPr>
      <w:r w:rsidRPr="00181C9E">
        <w:rPr>
          <w:lang w:val="en-US"/>
        </w:rPr>
        <w:t xml:space="preserve">P – </w:t>
      </w:r>
      <w:r w:rsidRPr="00385ABB">
        <w:rPr>
          <w:i/>
          <w:lang w:val="en-US"/>
        </w:rPr>
        <w:t>Propierity</w:t>
      </w:r>
      <w:r w:rsidRPr="00181C9E">
        <w:rPr>
          <w:lang w:val="en-US"/>
        </w:rPr>
        <w:t>/Kewajaran. Apakah masalah tersebut berada pada lingkup keselur</w:t>
      </w:r>
      <w:r w:rsidR="00FD298C">
        <w:rPr>
          <w:lang w:val="en-US"/>
        </w:rPr>
        <w:t>uhan</w:t>
      </w:r>
      <w:r w:rsidR="004D33DC">
        <w:rPr>
          <w:lang w:val="en-US"/>
        </w:rPr>
        <w:t>.</w:t>
      </w:r>
    </w:p>
    <w:p w14:paraId="4F338319" w14:textId="1E59646F" w:rsidR="006C69C0" w:rsidRDefault="00181C9E" w:rsidP="000F7D4E">
      <w:pPr>
        <w:pStyle w:val="ListParagraph"/>
        <w:ind w:left="993"/>
        <w:rPr>
          <w:lang w:val="en-US"/>
        </w:rPr>
      </w:pPr>
      <w:r w:rsidRPr="00181C9E">
        <w:rPr>
          <w:lang w:val="en-US"/>
        </w:rPr>
        <w:t xml:space="preserve">E – </w:t>
      </w:r>
      <w:r w:rsidRPr="004635D4">
        <w:rPr>
          <w:i/>
          <w:lang w:val="en-US"/>
        </w:rPr>
        <w:t>Economic Feasibility</w:t>
      </w:r>
      <w:r w:rsidRPr="00181C9E">
        <w:rPr>
          <w:lang w:val="en-US"/>
        </w:rPr>
        <w:t>/Kelayakan Ekonomis. Apakah dengan menangani masalah tersebut akan bermakna dan memberi arti secara</w:t>
      </w:r>
      <w:r w:rsidR="006C69C0">
        <w:rPr>
          <w:lang w:val="en-US"/>
        </w:rPr>
        <w:t xml:space="preserve"> </w:t>
      </w:r>
      <w:r w:rsidR="006C69C0" w:rsidRPr="006C69C0">
        <w:rPr>
          <w:lang w:val="en-US"/>
        </w:rPr>
        <w:lastRenderedPageBreak/>
        <w:t>ekonomis</w:t>
      </w:r>
      <w:r w:rsidR="002E0B4E">
        <w:rPr>
          <w:lang w:val="en-US"/>
        </w:rPr>
        <w:t>.</w:t>
      </w:r>
      <w:r w:rsidR="006C69C0" w:rsidRPr="006C69C0">
        <w:rPr>
          <w:lang w:val="en-US"/>
        </w:rPr>
        <w:t xml:space="preserve"> Apakah ada konsekuensi ekonomi jika masalah tersebut tidak diatasi</w:t>
      </w:r>
      <w:r w:rsidR="00CB6FCA">
        <w:rPr>
          <w:lang w:val="en-US"/>
        </w:rPr>
        <w:t>.</w:t>
      </w:r>
      <w:r w:rsidR="006C69C0" w:rsidRPr="006C69C0">
        <w:rPr>
          <w:lang w:val="en-US"/>
        </w:rPr>
        <w:t xml:space="preserve"> </w:t>
      </w:r>
    </w:p>
    <w:p w14:paraId="5E34BCC5" w14:textId="67967563" w:rsidR="006C69C0" w:rsidRDefault="006C69C0" w:rsidP="000F7D4E">
      <w:pPr>
        <w:pStyle w:val="ListParagraph"/>
        <w:ind w:left="993"/>
        <w:rPr>
          <w:lang w:val="en-US"/>
        </w:rPr>
      </w:pPr>
      <w:r w:rsidRPr="006C69C0">
        <w:rPr>
          <w:lang w:val="en-US"/>
        </w:rPr>
        <w:t xml:space="preserve">A – </w:t>
      </w:r>
      <w:r w:rsidRPr="005E5BB8">
        <w:rPr>
          <w:i/>
          <w:lang w:val="en-US"/>
        </w:rPr>
        <w:t>Acceptability</w:t>
      </w:r>
      <w:r w:rsidR="005E5BB8">
        <w:rPr>
          <w:lang w:val="en-US"/>
        </w:rPr>
        <w:t>/Penerimaan</w:t>
      </w:r>
      <w:r w:rsidRPr="006C69C0">
        <w:rPr>
          <w:lang w:val="en-US"/>
        </w:rPr>
        <w:t>. Apakah dapat diterima oleh masyarakat dan / atau target populasi</w:t>
      </w:r>
      <w:r w:rsidR="007E1361">
        <w:rPr>
          <w:lang w:val="en-US"/>
        </w:rPr>
        <w:t>.</w:t>
      </w:r>
      <w:r w:rsidRPr="006C69C0">
        <w:rPr>
          <w:lang w:val="en-US"/>
        </w:rPr>
        <w:t xml:space="preserve"> </w:t>
      </w:r>
    </w:p>
    <w:p w14:paraId="71FEB636" w14:textId="084ADF79" w:rsidR="006C69C0" w:rsidRDefault="006C69C0" w:rsidP="000F7D4E">
      <w:pPr>
        <w:pStyle w:val="ListParagraph"/>
        <w:ind w:left="993"/>
        <w:rPr>
          <w:lang w:val="en-US"/>
        </w:rPr>
      </w:pPr>
      <w:r w:rsidRPr="006C69C0">
        <w:rPr>
          <w:lang w:val="en-US"/>
        </w:rPr>
        <w:t xml:space="preserve">R – </w:t>
      </w:r>
      <w:r w:rsidRPr="00E20C41">
        <w:rPr>
          <w:i/>
          <w:lang w:val="en-US"/>
        </w:rPr>
        <w:t>Resources</w:t>
      </w:r>
      <w:r w:rsidRPr="006C69C0">
        <w:rPr>
          <w:lang w:val="en-US"/>
        </w:rPr>
        <w:t>/Sumber Daya. Apakah tersedia sumber daya untuk mengatasi masalah</w:t>
      </w:r>
      <w:r w:rsidR="00AA62C6">
        <w:rPr>
          <w:lang w:val="en-US"/>
        </w:rPr>
        <w:t>.</w:t>
      </w:r>
      <w:r w:rsidRPr="006C69C0">
        <w:rPr>
          <w:lang w:val="en-US"/>
        </w:rPr>
        <w:t xml:space="preserve"> </w:t>
      </w:r>
    </w:p>
    <w:p w14:paraId="024ED016" w14:textId="5B119644" w:rsidR="00181C9E" w:rsidRDefault="006C69C0" w:rsidP="000F7D4E">
      <w:pPr>
        <w:pStyle w:val="ListParagraph"/>
        <w:ind w:left="993"/>
        <w:rPr>
          <w:lang w:val="en-US"/>
        </w:rPr>
      </w:pPr>
      <w:r w:rsidRPr="006C69C0">
        <w:rPr>
          <w:lang w:val="en-US"/>
        </w:rPr>
        <w:t xml:space="preserve">L – </w:t>
      </w:r>
      <w:r w:rsidR="009256E4">
        <w:rPr>
          <w:i/>
          <w:lang w:val="en-US"/>
        </w:rPr>
        <w:t>Legality/</w:t>
      </w:r>
      <w:r w:rsidRPr="009256E4">
        <w:rPr>
          <w:lang w:val="en-US"/>
        </w:rPr>
        <w:t>Legalitas</w:t>
      </w:r>
      <w:r w:rsidRPr="006C69C0">
        <w:rPr>
          <w:lang w:val="en-US"/>
        </w:rPr>
        <w:t>. Apakah hukum yang ada sekarang memungkinkan masalah untuk diatasi</w:t>
      </w:r>
      <w:r w:rsidR="00AA62C6">
        <w:rPr>
          <w:lang w:val="en-US"/>
        </w:rPr>
        <w:t>.</w:t>
      </w:r>
    </w:p>
    <w:p w14:paraId="7AFCEA20" w14:textId="678C085A" w:rsidR="005D79FA" w:rsidRPr="005D79FA" w:rsidRDefault="005D79FA" w:rsidP="000F7D4E">
      <w:pPr>
        <w:pStyle w:val="ListParagraph"/>
        <w:ind w:left="993" w:firstLine="294"/>
        <w:rPr>
          <w:lang w:val="en-US"/>
        </w:rPr>
      </w:pPr>
      <w:r w:rsidRPr="005D79FA">
        <w:rPr>
          <w:lang w:val="en-US"/>
        </w:rPr>
        <w:t xml:space="preserve">Masing-masing faktor kualifikasi dipertimbangkan, dan angka untuk setiap faktor PEARL adalah 1 jika jawabannya adalah ya dan 0 jika jawabannya adalah tidak. Bila penilaian skor telah lengkap/selesai, semua angka-angka dikalikan untuk mendapatkan jawaban akhir terbaik. Karena bersama-sama, faktor-faktor ini merupakan suatu produk dan bukan merupakan jumlah. Singkatnya, jika salah satu dari lima faktor yang </w:t>
      </w:r>
      <w:r w:rsidR="00DF2E5F">
        <w:rPr>
          <w:lang w:val="en-US"/>
        </w:rPr>
        <w:t xml:space="preserve">bernilai </w:t>
      </w:r>
      <w:r w:rsidRPr="005D79FA">
        <w:rPr>
          <w:lang w:val="en-US"/>
        </w:rPr>
        <w:t xml:space="preserve">tidak, maka D akan sama dengan 0. Karena D adalah pengali akhir dalam rumus, maka jika D = 0, Sekalipun demikian, bagian dari upaya perencanaan total mungkin termasuk melakukan langkah-langkah lanjut yang diperlukan untuk mengatasi PEARL secara positif di masa mendatang. Misalnya, jika intervensi tersebut hanya tidak dapat diterima penduduk, dapat diambil langkah-langkah bertahap untuk mendidik masyarakat mengenai manfaat potensial dari intervensi, sehingga dapat dipertimbangkan di masa mendatang.  </w:t>
      </w:r>
    </w:p>
    <w:p w14:paraId="64EAD1BD" w14:textId="05096EBC" w:rsidR="00C649E4" w:rsidRDefault="005D79FA" w:rsidP="000F7D4E">
      <w:pPr>
        <w:pStyle w:val="ListParagraph"/>
        <w:ind w:left="993" w:firstLine="294"/>
        <w:rPr>
          <w:lang w:val="en-US"/>
        </w:rPr>
      </w:pPr>
      <w:r w:rsidRPr="005D79FA">
        <w:rPr>
          <w:lang w:val="en-US"/>
        </w:rPr>
        <w:t xml:space="preserve">Semua komponen tersebut diterjemahkan ke dalam dua rumus yang merupakan nilai numerik yang memberikan prioritas utama kepada </w:t>
      </w:r>
      <w:r w:rsidR="00F067BF">
        <w:rPr>
          <w:lang w:val="en-US"/>
        </w:rPr>
        <w:t>permasalahan</w:t>
      </w:r>
      <w:r w:rsidRPr="005D79FA">
        <w:rPr>
          <w:lang w:val="en-US"/>
        </w:rPr>
        <w:t xml:space="preserve"> dengan skor</w:t>
      </w:r>
      <w:r w:rsidR="006E5463">
        <w:rPr>
          <w:lang w:val="en-US"/>
        </w:rPr>
        <w:t xml:space="preserve"> nilai prioritas</w:t>
      </w:r>
      <w:r w:rsidRPr="005D79FA">
        <w:rPr>
          <w:lang w:val="en-US"/>
        </w:rPr>
        <w:t xml:space="preserve"> tertinggi</w:t>
      </w:r>
      <w:r w:rsidR="00C36760">
        <w:rPr>
          <w:lang w:val="en-US"/>
        </w:rPr>
        <w:t>, formula sebagai berikut:</w:t>
      </w:r>
    </w:p>
    <w:p w14:paraId="45CE7889" w14:textId="0CD865B7" w:rsidR="006C5BAA" w:rsidRPr="00CE0261" w:rsidRDefault="006C5BAA" w:rsidP="00D03C27">
      <w:pPr>
        <w:pStyle w:val="ListParagraph"/>
        <w:ind w:left="1418" w:hanging="425"/>
        <w:rPr>
          <w:lang w:val="en-US"/>
        </w:rPr>
      </w:pPr>
      <w:r w:rsidRPr="00CE0261">
        <w:rPr>
          <w:lang w:val="en-US"/>
        </w:rPr>
        <w:t xml:space="preserve">A = </w:t>
      </w:r>
      <w:r w:rsidR="00367E6F" w:rsidRPr="00CE0261">
        <w:rPr>
          <w:lang w:val="en-US"/>
        </w:rPr>
        <w:t xml:space="preserve">Nilai dari </w:t>
      </w:r>
      <w:r w:rsidR="00900C27">
        <w:rPr>
          <w:lang w:val="en-US"/>
        </w:rPr>
        <w:t>besarnya</w:t>
      </w:r>
      <w:r w:rsidR="00367E6F" w:rsidRPr="00CE0261">
        <w:rPr>
          <w:lang w:val="en-US"/>
        </w:rPr>
        <w:t xml:space="preserve"> masalah</w:t>
      </w:r>
      <w:r w:rsidR="00996CA1">
        <w:rPr>
          <w:lang w:val="en-US"/>
        </w:rPr>
        <w:t xml:space="preserve"> dari setiap masalah </w:t>
      </w:r>
      <w:r w:rsidR="00996631">
        <w:rPr>
          <w:lang w:val="en-US"/>
        </w:rPr>
        <w:t xml:space="preserve">dengan rentang </w:t>
      </w:r>
      <w:r w:rsidR="00844BB2">
        <w:rPr>
          <w:lang w:val="en-US"/>
        </w:rPr>
        <w:t>0</w:t>
      </w:r>
      <w:r w:rsidR="00996631">
        <w:rPr>
          <w:lang w:val="en-US"/>
        </w:rPr>
        <w:t>-10</w:t>
      </w:r>
      <w:r w:rsidR="003019DC">
        <w:rPr>
          <w:lang w:val="en-US"/>
        </w:rPr>
        <w:t>.</w:t>
      </w:r>
    </w:p>
    <w:p w14:paraId="1CF2EA07" w14:textId="67D551E7" w:rsidR="006C5BAA" w:rsidRDefault="006C5BAA" w:rsidP="00D03C27">
      <w:pPr>
        <w:pStyle w:val="ListParagraph"/>
        <w:ind w:left="1418" w:hanging="425"/>
        <w:rPr>
          <w:lang w:val="en-US"/>
        </w:rPr>
      </w:pPr>
      <w:r w:rsidRPr="00996631">
        <w:rPr>
          <w:lang w:val="en-US"/>
        </w:rPr>
        <w:t>B =</w:t>
      </w:r>
      <w:r w:rsidR="00996631">
        <w:rPr>
          <w:lang w:val="en-US"/>
        </w:rPr>
        <w:t xml:space="preserve"> Jumlah dari </w:t>
      </w:r>
      <w:r w:rsidR="000A5F8F">
        <w:rPr>
          <w:lang w:val="en-US"/>
        </w:rPr>
        <w:t>tingkat keseriusan</w:t>
      </w:r>
      <w:r w:rsidR="00996CA1">
        <w:rPr>
          <w:lang w:val="en-US"/>
        </w:rPr>
        <w:t xml:space="preserve"> setiap</w:t>
      </w:r>
      <w:r w:rsidR="000A5F8F">
        <w:rPr>
          <w:lang w:val="en-US"/>
        </w:rPr>
        <w:t xml:space="preserve"> masalah dengan </w:t>
      </w:r>
      <w:r w:rsidR="00803983">
        <w:rPr>
          <w:lang w:val="en-US"/>
        </w:rPr>
        <w:t xml:space="preserve">memiliki faktor sebanyak n dan jumlah nilai keseluruhan </w:t>
      </w:r>
      <w:r w:rsidR="000A5F8F">
        <w:rPr>
          <w:lang w:val="en-US"/>
        </w:rPr>
        <w:t>maksimal 20</w:t>
      </w:r>
      <w:r w:rsidR="003019DC">
        <w:rPr>
          <w:lang w:val="en-US"/>
        </w:rPr>
        <w:t>.</w:t>
      </w:r>
    </w:p>
    <w:p w14:paraId="059C8040" w14:textId="1012D884" w:rsidR="00023866" w:rsidRPr="007672EC" w:rsidRDefault="002726A4" w:rsidP="007672EC">
      <w:pPr>
        <w:pStyle w:val="ListParagraph"/>
        <w:ind w:left="0" w:firstLine="1"/>
        <w:rPr>
          <w:lang w:val="en-US"/>
        </w:rPr>
      </w:pPr>
      <m:oMathPara>
        <m:oMathParaPr>
          <m:jc m:val="center"/>
        </m:oMathParaPr>
        <m:oMath>
          <m:nary>
            <m:naryPr>
              <m:chr m:val="∑"/>
              <m:limLoc m:val="undOvr"/>
              <m:ctrlPr>
                <w:rPr>
                  <w:rFonts w:ascii="Cambria Math" w:hAnsi="Cambria Math"/>
                  <w:i/>
                  <w:lang w:val="en-US"/>
                </w:rPr>
              </m:ctrlPr>
            </m:naryPr>
            <m:sub>
              <m:r>
                <w:rPr>
                  <w:rFonts w:ascii="Cambria Math" w:hAnsi="Cambria Math"/>
                  <w:lang w:val="en-US"/>
                </w:rPr>
                <m:t>i≤20</m:t>
              </m:r>
            </m:sub>
            <m:sup>
              <m:r>
                <w:rPr>
                  <w:rFonts w:ascii="Cambria Math" w:hAnsi="Cambria Math"/>
                  <w:lang w:val="en-US"/>
                </w:rPr>
                <m:t>n</m:t>
              </m:r>
            </m:sup>
            <m:e>
              <m:r>
                <w:rPr>
                  <w:rFonts w:ascii="Cambria Math" w:hAnsi="Cambria Math"/>
                  <w:lang w:val="en-US"/>
                </w:rPr>
                <m:t>Xi=X</m:t>
              </m:r>
              <m:r>
                <m:rPr>
                  <m:sty m:val="p"/>
                </m:rPr>
                <w:rPr>
                  <w:rFonts w:ascii="Cambria Math" w:hAnsi="Cambria Math"/>
                  <w:vertAlign w:val="subscript"/>
                  <w:lang w:val="en-US"/>
                </w:rPr>
                <m:t>1</m:t>
              </m:r>
              <m:r>
                <w:rPr>
                  <w:rFonts w:ascii="Cambria Math" w:hAnsi="Cambria Math"/>
                  <w:lang w:val="en-US"/>
                </w:rPr>
                <m:t>+X2+...+Xn</m:t>
              </m:r>
            </m:e>
          </m:nary>
        </m:oMath>
      </m:oMathPara>
    </w:p>
    <w:p w14:paraId="2E08C23F" w14:textId="2EFAA92A" w:rsidR="006C5BAA" w:rsidRPr="00996631" w:rsidRDefault="006C5BAA" w:rsidP="00D03C27">
      <w:pPr>
        <w:pStyle w:val="ListParagraph"/>
        <w:ind w:left="1418" w:hanging="425"/>
        <w:rPr>
          <w:lang w:val="en-US"/>
        </w:rPr>
      </w:pPr>
      <w:r w:rsidRPr="00996631">
        <w:rPr>
          <w:lang w:val="en-US"/>
        </w:rPr>
        <w:lastRenderedPageBreak/>
        <w:t xml:space="preserve">C = </w:t>
      </w:r>
      <w:r w:rsidR="00803983">
        <w:rPr>
          <w:lang w:val="en-US"/>
        </w:rPr>
        <w:t>Nilai dari kemudahan penanggulangan</w:t>
      </w:r>
      <w:r w:rsidR="001D1FE0">
        <w:rPr>
          <w:lang w:val="en-US"/>
        </w:rPr>
        <w:t xml:space="preserve"> setiap</w:t>
      </w:r>
      <w:r w:rsidR="00803983">
        <w:rPr>
          <w:lang w:val="en-US"/>
        </w:rPr>
        <w:t xml:space="preserve"> masalah dengan rentang nilai 1-10</w:t>
      </w:r>
      <w:r w:rsidR="00295197">
        <w:rPr>
          <w:lang w:val="en-US"/>
        </w:rPr>
        <w:t>.</w:t>
      </w:r>
    </w:p>
    <w:p w14:paraId="2110AB1A" w14:textId="3DFAD27A" w:rsidR="006C5BAA" w:rsidRPr="002A5B41" w:rsidRDefault="006C5BAA" w:rsidP="006F495B">
      <w:pPr>
        <w:pStyle w:val="ListParagraph"/>
        <w:ind w:left="1418" w:hanging="425"/>
        <w:rPr>
          <w:lang w:val="en-US"/>
        </w:rPr>
      </w:pPr>
      <w:r w:rsidRPr="00996631">
        <w:rPr>
          <w:lang w:val="en-US"/>
        </w:rPr>
        <w:t xml:space="preserve">D = </w:t>
      </w:r>
      <w:r w:rsidR="009613C8">
        <w:rPr>
          <w:lang w:val="en-US"/>
        </w:rPr>
        <w:t>Nilai</w:t>
      </w:r>
      <w:r w:rsidR="00F37EAC">
        <w:rPr>
          <w:lang w:val="en-US"/>
        </w:rPr>
        <w:t xml:space="preserve"> dari</w:t>
      </w:r>
      <w:r w:rsidR="009613C8">
        <w:rPr>
          <w:lang w:val="en-US"/>
        </w:rPr>
        <w:t xml:space="preserve"> </w:t>
      </w:r>
      <w:r w:rsidR="00F37EAC">
        <w:rPr>
          <w:lang w:val="en-US"/>
        </w:rPr>
        <w:t xml:space="preserve">setiap </w:t>
      </w:r>
      <w:r w:rsidR="009613C8">
        <w:rPr>
          <w:lang w:val="en-US"/>
        </w:rPr>
        <w:t xml:space="preserve">faktor </w:t>
      </w:r>
      <w:r w:rsidR="009613C8" w:rsidRPr="009613C8">
        <w:rPr>
          <w:i/>
          <w:lang w:val="en-US"/>
        </w:rPr>
        <w:t>PEARL</w:t>
      </w:r>
      <w:r w:rsidR="002A5B41">
        <w:rPr>
          <w:i/>
          <w:lang w:val="en-US"/>
        </w:rPr>
        <w:t xml:space="preserve"> </w:t>
      </w:r>
      <w:r w:rsidR="002A5B41">
        <w:rPr>
          <w:lang w:val="en-US"/>
        </w:rPr>
        <w:t xml:space="preserve">dengan nilai 0 atau </w:t>
      </w:r>
      <w:r w:rsidR="00B33856">
        <w:rPr>
          <w:lang w:val="en-US"/>
        </w:rPr>
        <w:t>1</w:t>
      </w:r>
      <w:r w:rsidR="002A5B41">
        <w:rPr>
          <w:lang w:val="en-US"/>
        </w:rPr>
        <w:t>.</w:t>
      </w:r>
    </w:p>
    <w:p w14:paraId="1E8A06B1" w14:textId="13EDE567" w:rsidR="00C649E4" w:rsidRDefault="005D79FA" w:rsidP="0053109B">
      <w:pPr>
        <w:pStyle w:val="ListParagraph"/>
        <w:pBdr>
          <w:top w:val="single" w:sz="4" w:space="1" w:color="auto"/>
          <w:left w:val="single" w:sz="4" w:space="4" w:color="auto"/>
          <w:bottom w:val="single" w:sz="4" w:space="1" w:color="auto"/>
          <w:right w:val="single" w:sz="4" w:space="4" w:color="auto"/>
        </w:pBdr>
        <w:ind w:left="0"/>
        <w:jc w:val="center"/>
        <w:rPr>
          <w:b/>
          <w:lang w:val="en-US"/>
        </w:rPr>
      </w:pPr>
      <w:r w:rsidRPr="00C649E4">
        <w:rPr>
          <w:b/>
          <w:lang w:val="en-US"/>
        </w:rPr>
        <w:t>Nilai Prioritas Dasar/ NPD = (A + B) C</w:t>
      </w:r>
    </w:p>
    <w:p w14:paraId="02026039" w14:textId="24DFAC41" w:rsidR="009661D0" w:rsidRDefault="005D79FA" w:rsidP="0053109B">
      <w:pPr>
        <w:pStyle w:val="ListParagraph"/>
        <w:pBdr>
          <w:top w:val="single" w:sz="4" w:space="1" w:color="auto"/>
          <w:left w:val="single" w:sz="4" w:space="4" w:color="auto"/>
          <w:bottom w:val="single" w:sz="4" w:space="1" w:color="auto"/>
          <w:right w:val="single" w:sz="4" w:space="4" w:color="auto"/>
        </w:pBdr>
        <w:ind w:left="0"/>
        <w:jc w:val="center"/>
        <w:rPr>
          <w:b/>
          <w:lang w:val="en-US"/>
        </w:rPr>
      </w:pPr>
      <w:r w:rsidRPr="00C649E4">
        <w:rPr>
          <w:b/>
          <w:lang w:val="en-US"/>
        </w:rPr>
        <w:t>Nilai Prioritas Keseluruhan/ NPT = (A + B) C</w:t>
      </w:r>
      <w:r w:rsidR="004E012A">
        <w:rPr>
          <w:b/>
          <w:lang w:val="en-US"/>
        </w:rPr>
        <w:t xml:space="preserve"> </w:t>
      </w:r>
      <w:r w:rsidRPr="00C649E4">
        <w:rPr>
          <w:b/>
          <w:lang w:val="en-US"/>
        </w:rPr>
        <w:t xml:space="preserve"> D</w:t>
      </w:r>
    </w:p>
    <w:p w14:paraId="33DFF748" w14:textId="77777777" w:rsidR="001706D4" w:rsidRPr="00C209E3" w:rsidRDefault="001706D4" w:rsidP="00367E6F">
      <w:pPr>
        <w:pStyle w:val="ListParagraph"/>
        <w:ind w:left="1146" w:firstLine="294"/>
        <w:rPr>
          <w:b/>
          <w:lang w:val="en-US"/>
        </w:rPr>
      </w:pPr>
    </w:p>
    <w:p w14:paraId="52E55272" w14:textId="59F89A6F" w:rsidR="00B368FE" w:rsidRDefault="00C11C6C" w:rsidP="00B0021C">
      <w:pPr>
        <w:pStyle w:val="Heading2"/>
        <w:numPr>
          <w:ilvl w:val="1"/>
          <w:numId w:val="4"/>
        </w:numPr>
        <w:ind w:left="426"/>
      </w:pPr>
      <w:bookmarkStart w:id="47" w:name="_Toc15919189"/>
      <w:r>
        <w:t>Keterbukaan Informasi Publik</w:t>
      </w:r>
      <w:r w:rsidR="00880132">
        <w:t xml:space="preserve"> </w:t>
      </w:r>
      <w:r w:rsidR="00793B77">
        <w:t>(KIP)</w:t>
      </w:r>
      <w:bookmarkEnd w:id="47"/>
    </w:p>
    <w:p w14:paraId="4F38BC37" w14:textId="76BACDE9" w:rsidR="00320CD5" w:rsidRPr="006F6E7F" w:rsidRDefault="005E6539" w:rsidP="00320CD5">
      <w:pPr>
        <w:ind w:firstLine="426"/>
        <w:rPr>
          <w:b/>
          <w:sz w:val="10"/>
          <w:lang w:val="en-US"/>
        </w:rPr>
      </w:pPr>
      <w:r w:rsidRPr="005E6539">
        <w:rPr>
          <w:lang w:val="en-US"/>
        </w:rPr>
        <w:t>Reformasi pada tahun 1998 telah membawa banyak perubahan pada Indonesia. Dari</w:t>
      </w:r>
      <w:r>
        <w:rPr>
          <w:lang w:val="en-US"/>
        </w:rPr>
        <w:t xml:space="preserve"> </w:t>
      </w:r>
      <w:r w:rsidRPr="005E6539">
        <w:rPr>
          <w:lang w:val="en-US"/>
        </w:rPr>
        <w:t>latar belakang pemerintahan yang tertutup dan penuh kerahasiaan tersebut perbaikan dan</w:t>
      </w:r>
      <w:r>
        <w:rPr>
          <w:lang w:val="en-US"/>
        </w:rPr>
        <w:t xml:space="preserve"> </w:t>
      </w:r>
      <w:r w:rsidRPr="005E6539">
        <w:rPr>
          <w:lang w:val="en-US"/>
        </w:rPr>
        <w:t>perubahan kerah pemerintahan yang lebih baik terus dilakukan. Salah satu upaya yang</w:t>
      </w:r>
      <w:r>
        <w:rPr>
          <w:lang w:val="en-US"/>
        </w:rPr>
        <w:t xml:space="preserve"> </w:t>
      </w:r>
      <w:r w:rsidRPr="005E6539">
        <w:rPr>
          <w:lang w:val="en-US"/>
        </w:rPr>
        <w:t>dilakukan adalah dengan mendorong keterbukaan informasi publik yang diwujudkan</w:t>
      </w:r>
      <w:r>
        <w:rPr>
          <w:lang w:val="en-US"/>
        </w:rPr>
        <w:t xml:space="preserve"> </w:t>
      </w:r>
      <w:r w:rsidRPr="005E6539">
        <w:rPr>
          <w:lang w:val="en-US"/>
        </w:rPr>
        <w:t>dalam UU No.14 Tahun 2008. Keterbukaan informasi dalam penyelenggaraan</w:t>
      </w:r>
      <w:r>
        <w:rPr>
          <w:lang w:val="en-US"/>
        </w:rPr>
        <w:t xml:space="preserve"> </w:t>
      </w:r>
      <w:r w:rsidRPr="005E6539">
        <w:rPr>
          <w:lang w:val="en-US"/>
        </w:rPr>
        <w:t>pemerintahan merupakan salah satu wujud komitmen pemerintah dalam melaksanakan</w:t>
      </w:r>
      <w:r>
        <w:rPr>
          <w:lang w:val="en-US"/>
        </w:rPr>
        <w:t xml:space="preserve"> </w:t>
      </w:r>
      <w:r w:rsidRPr="005E6539">
        <w:rPr>
          <w:lang w:val="en-US"/>
        </w:rPr>
        <w:t xml:space="preserve">prinsip-prinsip </w:t>
      </w:r>
      <w:r w:rsidRPr="00B526FA">
        <w:rPr>
          <w:i/>
          <w:lang w:val="en-US"/>
        </w:rPr>
        <w:t>good governance</w:t>
      </w:r>
      <w:r w:rsidRPr="005E6539">
        <w:rPr>
          <w:lang w:val="en-US"/>
        </w:rPr>
        <w:t xml:space="preserve"> dan demokratisasi pemerintahan, di mana salah satu butir</w:t>
      </w:r>
      <w:r>
        <w:rPr>
          <w:lang w:val="en-US"/>
        </w:rPr>
        <w:t xml:space="preserve"> </w:t>
      </w:r>
      <w:r w:rsidRPr="005E6539">
        <w:rPr>
          <w:lang w:val="en-US"/>
        </w:rPr>
        <w:t xml:space="preserve">di antara butir-butir </w:t>
      </w:r>
      <w:r w:rsidRPr="00B526FA">
        <w:rPr>
          <w:i/>
          <w:lang w:val="en-US"/>
        </w:rPr>
        <w:t>good governance</w:t>
      </w:r>
      <w:r w:rsidRPr="005E6539">
        <w:rPr>
          <w:lang w:val="en-US"/>
        </w:rPr>
        <w:t xml:space="preserve"> adalah adanya keterbukaan pemerintah</w:t>
      </w:r>
      <w:r>
        <w:rPr>
          <w:lang w:val="en-US"/>
        </w:rPr>
        <w:t xml:space="preserve"> </w:t>
      </w:r>
      <w:r w:rsidRPr="005E6539">
        <w:rPr>
          <w:lang w:val="en-US"/>
        </w:rPr>
        <w:t>(</w:t>
      </w:r>
      <w:r w:rsidRPr="00B526FA">
        <w:rPr>
          <w:i/>
          <w:lang w:val="en-US"/>
        </w:rPr>
        <w:t>transparency</w:t>
      </w:r>
      <w:r w:rsidRPr="005E6539">
        <w:rPr>
          <w:lang w:val="en-US"/>
        </w:rPr>
        <w:t>) kepada masyarakat. Dalam Pasal (1) angka (1) Undang-Undang Nomor 14</w:t>
      </w:r>
      <w:r>
        <w:rPr>
          <w:lang w:val="en-US"/>
        </w:rPr>
        <w:t xml:space="preserve"> </w:t>
      </w:r>
      <w:r w:rsidRPr="005E6539">
        <w:rPr>
          <w:lang w:val="en-US"/>
        </w:rPr>
        <w:t>Tahun 2008 tentang Keterbukaan Informasi Publik memberikan definisi bahwa informasi</w:t>
      </w:r>
      <w:r>
        <w:rPr>
          <w:lang w:val="en-US"/>
        </w:rPr>
        <w:t xml:space="preserve"> </w:t>
      </w:r>
      <w:r w:rsidRPr="005E6539">
        <w:rPr>
          <w:lang w:val="en-US"/>
        </w:rPr>
        <w:t>adalah keterangan, pernyataan, gagasan dan tanda-tanda yang mengandung nilai, makna</w:t>
      </w:r>
      <w:r>
        <w:rPr>
          <w:lang w:val="en-US"/>
        </w:rPr>
        <w:t xml:space="preserve"> </w:t>
      </w:r>
      <w:r w:rsidRPr="005E6539">
        <w:rPr>
          <w:lang w:val="en-US"/>
        </w:rPr>
        <w:t>dan pesan baik data, fakta maupun penjelasannya yang dapat dilihat, didengar dan dibaca</w:t>
      </w:r>
      <w:r>
        <w:rPr>
          <w:lang w:val="en-US"/>
        </w:rPr>
        <w:t xml:space="preserve"> </w:t>
      </w:r>
      <w:r w:rsidRPr="005E6539">
        <w:rPr>
          <w:lang w:val="en-US"/>
        </w:rPr>
        <w:t>yang disajikan dalam berbagai kemasan dan format sesuai dengan perkembangan teknologi informasi dan komunikasi secara elektronik ataupun nonelektronik</w:t>
      </w:r>
      <w:r w:rsidR="00A84E4F">
        <w:rPr>
          <w:lang w:val="en-US"/>
        </w:rPr>
        <w:t xml:space="preserve"> </w:t>
      </w:r>
      <w:r w:rsidR="00A84E4F">
        <w:rPr>
          <w:lang w:val="en-US"/>
        </w:rPr>
        <w:fldChar w:fldCharType="begin" w:fldLock="1"/>
      </w:r>
      <w:r w:rsidR="007358F7">
        <w:rPr>
          <w:lang w:val="en-US"/>
        </w:rPr>
        <w:instrText>ADDIN CSL_CITATION {"citationItems":[{"id":"ITEM-1","itemData":{"author":[{"dropping-particle":"","family":"Dinhubkominfo Jateng &amp; Komisi Informasi Jawa Tengah","given":"","non-dropping-particle":"","parse-names":false,"suffix":""}],"id":"ITEM-1","issued":{"date-parts":[["2013"]]},"title":"Peraturan Perundang-Undangan Keterbukaan Informasi Publik","type":"article-journal"},"uris":["http://www.mendeley.com/documents/?uuid=eee0670f-a6ce-4db5-a4d5-58f58931a17b"]}],"mendeley":{"formattedCitation":"(Dinhubkominfo Jateng &amp; Komisi Informasi Jawa Tengah, 2013)","plainTextFormattedCitation":"(Dinhubkominfo Jateng &amp; Komisi Informasi Jawa Tengah, 2013)","previouslyFormattedCitation":"(Dinhubkominfo Jateng &amp; Komisi Informasi Jawa Tengah, 2013)"},"properties":{"noteIndex":0},"schema":"https://github.com/citation-style-language/schema/raw/master/csl-citation.json"}</w:instrText>
      </w:r>
      <w:r w:rsidR="00A84E4F">
        <w:rPr>
          <w:lang w:val="en-US"/>
        </w:rPr>
        <w:fldChar w:fldCharType="separate"/>
      </w:r>
      <w:r w:rsidR="00C155B6" w:rsidRPr="00C155B6">
        <w:rPr>
          <w:lang w:val="en-US"/>
        </w:rPr>
        <w:t>(Dinhubkominfo Jateng &amp; Komisi Informasi Jawa Tengah, 2013)</w:t>
      </w:r>
      <w:r w:rsidR="00A84E4F">
        <w:rPr>
          <w:lang w:val="en-US"/>
        </w:rPr>
        <w:fldChar w:fldCharType="end"/>
      </w:r>
      <w:r w:rsidR="00797202">
        <w:rPr>
          <w:lang w:val="en-US"/>
        </w:rPr>
        <w:t>.</w:t>
      </w:r>
    </w:p>
    <w:p w14:paraId="77D38A4C" w14:textId="30757077" w:rsidR="007C6BF1" w:rsidRDefault="00320CD5" w:rsidP="000D4244">
      <w:pPr>
        <w:ind w:firstLine="426"/>
        <w:rPr>
          <w:lang w:val="en-US"/>
        </w:rPr>
      </w:pPr>
      <w:r w:rsidRPr="005E6539">
        <w:rPr>
          <w:lang w:val="en-US"/>
        </w:rPr>
        <w:t>Dengan demikian adanya keterbukaan informasi publik menjadi bagian penting</w:t>
      </w:r>
      <w:r>
        <w:rPr>
          <w:lang w:val="en-US"/>
        </w:rPr>
        <w:t xml:space="preserve"> </w:t>
      </w:r>
      <w:r w:rsidRPr="005E6539">
        <w:rPr>
          <w:lang w:val="en-US"/>
        </w:rPr>
        <w:t>dalam mengembangkan masyarakat yang sadar akan pentingnya keterbukaan informasi</w:t>
      </w:r>
      <w:r>
        <w:rPr>
          <w:lang w:val="en-US"/>
        </w:rPr>
        <w:t xml:space="preserve"> </w:t>
      </w:r>
      <w:r w:rsidRPr="005E6539">
        <w:rPr>
          <w:lang w:val="en-US"/>
        </w:rPr>
        <w:t>publik dan berpartisipasi dalam mengontrol setiap kebijakan pemerintah memalui</w:t>
      </w:r>
      <w:r>
        <w:rPr>
          <w:lang w:val="en-US"/>
        </w:rPr>
        <w:t xml:space="preserve"> </w:t>
      </w:r>
      <w:r w:rsidRPr="005E6539">
        <w:rPr>
          <w:lang w:val="en-US"/>
        </w:rPr>
        <w:t>keterbukaan informasi publik tersebut. Kontrol masyarakat terhadap pemerintah melalui</w:t>
      </w:r>
      <w:r>
        <w:rPr>
          <w:lang w:val="en-US"/>
        </w:rPr>
        <w:t xml:space="preserve"> </w:t>
      </w:r>
      <w:r w:rsidRPr="005E6539">
        <w:rPr>
          <w:lang w:val="en-US"/>
        </w:rPr>
        <w:t>keterbukaan informasi publik tersebut mendorong penyelenggaraan pemerintahan yang</w:t>
      </w:r>
      <w:r>
        <w:rPr>
          <w:lang w:val="en-US"/>
        </w:rPr>
        <w:t xml:space="preserve"> </w:t>
      </w:r>
      <w:r w:rsidRPr="005E6539">
        <w:rPr>
          <w:lang w:val="en-US"/>
        </w:rPr>
        <w:t>trasnparan dan akuntabel sehingga membatasi terjadinya penyalahgunaan kewenangan</w:t>
      </w:r>
      <w:r>
        <w:rPr>
          <w:lang w:val="en-US"/>
        </w:rPr>
        <w:t xml:space="preserve"> </w:t>
      </w:r>
      <w:r w:rsidRPr="005E6539">
        <w:rPr>
          <w:lang w:val="en-US"/>
        </w:rPr>
        <w:t>dalam pemerintahan</w:t>
      </w:r>
      <w:r w:rsidR="000D4244">
        <w:rPr>
          <w:lang w:val="en-US"/>
        </w:rPr>
        <w:t xml:space="preserve"> </w:t>
      </w:r>
      <w:r w:rsidR="00B049EA">
        <w:rPr>
          <w:lang w:val="en-US"/>
        </w:rPr>
        <w:fldChar w:fldCharType="begin" w:fldLock="1"/>
      </w:r>
      <w:r w:rsidR="00AD7041">
        <w:rPr>
          <w:lang w:val="en-US"/>
        </w:rPr>
        <w:instrText>ADDIN CSL_CITATION {"citationItems":[{"id":"ITEM-1","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1","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mendeley":{"formattedCitation":"(Kamaliah, 2015)","plainTextFormattedCitation":"(Kamaliah, 2015)","previouslyFormattedCitation":"(Kamaliah, 2015)"},"properties":{"noteIndex":0},"schema":"https://github.com/citation-style-language/schema/raw/master/csl-citation.json"}</w:instrText>
      </w:r>
      <w:r w:rsidR="00B049EA">
        <w:rPr>
          <w:lang w:val="en-US"/>
        </w:rPr>
        <w:fldChar w:fldCharType="separate"/>
      </w:r>
      <w:r w:rsidR="00B049EA" w:rsidRPr="00B049EA">
        <w:rPr>
          <w:lang w:val="en-US"/>
        </w:rPr>
        <w:t>(Kamaliah, 2015)</w:t>
      </w:r>
      <w:r w:rsidR="00B049EA">
        <w:rPr>
          <w:lang w:val="en-US"/>
        </w:rPr>
        <w:fldChar w:fldCharType="end"/>
      </w:r>
      <w:r w:rsidR="00B049EA">
        <w:rPr>
          <w:lang w:val="en-US"/>
        </w:rPr>
        <w:t>.</w:t>
      </w:r>
    </w:p>
    <w:p w14:paraId="246853D5" w14:textId="77777777" w:rsidR="00E41DC1" w:rsidRDefault="00E41DC1" w:rsidP="000D4244">
      <w:pPr>
        <w:ind w:firstLine="426"/>
        <w:rPr>
          <w:lang w:val="en-US"/>
        </w:rPr>
      </w:pPr>
    </w:p>
    <w:p w14:paraId="5BDE0945" w14:textId="03D8BE5C" w:rsidR="00880132" w:rsidRPr="00526282" w:rsidRDefault="009540A4" w:rsidP="00E27687">
      <w:pPr>
        <w:pStyle w:val="Heading2"/>
        <w:numPr>
          <w:ilvl w:val="1"/>
          <w:numId w:val="4"/>
        </w:numPr>
        <w:ind w:left="426"/>
        <w:rPr>
          <w:i/>
        </w:rPr>
      </w:pPr>
      <w:bookmarkStart w:id="48" w:name="_Toc15919190"/>
      <w:r w:rsidRPr="00526282">
        <w:rPr>
          <w:i/>
        </w:rPr>
        <w:lastRenderedPageBreak/>
        <w:t>Waterfall</w:t>
      </w:r>
      <w:r w:rsidR="002F75A5" w:rsidRPr="00526282">
        <w:rPr>
          <w:i/>
        </w:rPr>
        <w:t xml:space="preserve"> Model</w:t>
      </w:r>
      <w:bookmarkEnd w:id="48"/>
    </w:p>
    <w:p w14:paraId="63C55CB9" w14:textId="4166B849" w:rsidR="006A12AA" w:rsidRDefault="00CD24A3" w:rsidP="00CD24A3">
      <w:pPr>
        <w:ind w:firstLine="426"/>
        <w:rPr>
          <w:lang w:val="en-US"/>
        </w:rPr>
      </w:pPr>
      <w:r w:rsidRPr="0053196C">
        <w:rPr>
          <w:i/>
          <w:lang w:val="en-US"/>
        </w:rPr>
        <w:t>Waterfall</w:t>
      </w:r>
      <w:r w:rsidRPr="00CD24A3">
        <w:rPr>
          <w:lang w:val="en-US"/>
        </w:rPr>
        <w:t xml:space="preserve"> </w:t>
      </w:r>
      <w:r w:rsidR="008D2D90" w:rsidRPr="001C67F4">
        <w:rPr>
          <w:i/>
          <w:lang w:val="en-US"/>
        </w:rPr>
        <w:t>model</w:t>
      </w:r>
      <w:r w:rsidRPr="00CD24A3">
        <w:rPr>
          <w:lang w:val="en-US"/>
        </w:rPr>
        <w:t xml:space="preserve"> pertama kali diperkenalkan oleh Winston Royce tahun 1970. </w:t>
      </w:r>
      <w:r w:rsidRPr="0053196C">
        <w:rPr>
          <w:i/>
          <w:lang w:val="en-US"/>
        </w:rPr>
        <w:t>Waterfall</w:t>
      </w:r>
      <w:r w:rsidRPr="00CD24A3">
        <w:rPr>
          <w:lang w:val="en-US"/>
        </w:rPr>
        <w:t xml:space="preserve"> </w:t>
      </w:r>
      <w:r w:rsidRPr="00C12978">
        <w:rPr>
          <w:i/>
          <w:lang w:val="en-US"/>
        </w:rPr>
        <w:t>model</w:t>
      </w:r>
      <w:r w:rsidRPr="00CD24A3">
        <w:rPr>
          <w:lang w:val="en-US"/>
        </w:rPr>
        <w:t xml:space="preserve"> merupakan model klasik yang sederhana dengan aliran sistem yang linier. </w:t>
      </w:r>
      <w:r w:rsidRPr="00C00197">
        <w:rPr>
          <w:i/>
          <w:lang w:val="en-US"/>
        </w:rPr>
        <w:t>Output</w:t>
      </w:r>
      <w:r w:rsidRPr="00CD24A3">
        <w:rPr>
          <w:lang w:val="en-US"/>
        </w:rPr>
        <w:t xml:space="preserve"> dari setiap tahap merupakan input bagi tahap berikutnya </w:t>
      </w:r>
      <w:r w:rsidR="00C43F1C">
        <w:rPr>
          <w:b/>
          <w:lang w:val="en-US"/>
        </w:rPr>
        <w:fldChar w:fldCharType="begin" w:fldLock="1"/>
      </w:r>
      <w:r w:rsidR="00645291">
        <w:rPr>
          <w:b/>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C43F1C">
        <w:rPr>
          <w:b/>
          <w:lang w:val="en-US"/>
        </w:rPr>
        <w:fldChar w:fldCharType="separate"/>
      </w:r>
      <w:r w:rsidR="00431DA3" w:rsidRPr="00431DA3">
        <w:rPr>
          <w:lang w:val="en-US"/>
        </w:rPr>
        <w:t>(Radhitya, Nur Hakim and Solechan, 2016)</w:t>
      </w:r>
      <w:r w:rsidR="00C43F1C">
        <w:rPr>
          <w:b/>
          <w:lang w:val="en-US"/>
        </w:rPr>
        <w:fldChar w:fldCharType="end"/>
      </w:r>
      <w:r w:rsidR="00797202">
        <w:rPr>
          <w:b/>
          <w:lang w:val="en-US"/>
        </w:rPr>
        <w:t>.</w:t>
      </w:r>
    </w:p>
    <w:p w14:paraId="45147117" w14:textId="33F16CF2" w:rsidR="007F3BC4" w:rsidRDefault="0053196C" w:rsidP="00CD24A3">
      <w:pPr>
        <w:ind w:firstLine="426"/>
        <w:rPr>
          <w:lang w:val="en-US"/>
        </w:rPr>
      </w:pPr>
      <w:r w:rsidRPr="004524DB">
        <w:rPr>
          <w:i/>
          <w:lang w:val="en-US"/>
        </w:rPr>
        <w:t>Model</w:t>
      </w:r>
      <w:r w:rsidRPr="0053196C">
        <w:rPr>
          <w:lang w:val="en-US"/>
        </w:rPr>
        <w:t xml:space="preserve"> ini telah diperoleh dari proses rekayasa lainnya dan menawarkan cara pembuatan perangkat lunak secara lebih nyata. </w:t>
      </w:r>
      <w:r w:rsidRPr="00A138CD">
        <w:rPr>
          <w:i/>
          <w:lang w:val="en-US"/>
        </w:rPr>
        <w:t>Model</w:t>
      </w:r>
      <w:r w:rsidRPr="0053196C">
        <w:rPr>
          <w:lang w:val="en-US"/>
        </w:rPr>
        <w:t xml:space="preserve"> ini melibatkan tim SQA (</w:t>
      </w:r>
      <w:r w:rsidRPr="00011D4A">
        <w:rPr>
          <w:i/>
          <w:lang w:val="en-US"/>
        </w:rPr>
        <w:t>Software Quality Assurance</w:t>
      </w:r>
      <w:r w:rsidRPr="0053196C">
        <w:rPr>
          <w:lang w:val="en-US"/>
        </w:rPr>
        <w:t xml:space="preserve">) dengan lima tahapan, dimana setiap tahapan selalu dilakukan verifikasi atau testing. Tahapan </w:t>
      </w:r>
      <w:r w:rsidRPr="0020504A">
        <w:rPr>
          <w:i/>
          <w:lang w:val="en-US"/>
        </w:rPr>
        <w:t>model</w:t>
      </w:r>
      <w:r w:rsidRPr="0053196C">
        <w:rPr>
          <w:lang w:val="en-US"/>
        </w:rPr>
        <w:t xml:space="preserve"> ini meliputi </w:t>
      </w:r>
      <w:r w:rsidR="00C43F1C">
        <w:rPr>
          <w:b/>
          <w:lang w:val="en-US"/>
        </w:rPr>
        <w:fldChar w:fldCharType="begin" w:fldLock="1"/>
      </w:r>
      <w:r w:rsidR="00645291">
        <w:rPr>
          <w:b/>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C43F1C">
        <w:rPr>
          <w:b/>
          <w:lang w:val="en-US"/>
        </w:rPr>
        <w:fldChar w:fldCharType="separate"/>
      </w:r>
      <w:r w:rsidR="00431DA3" w:rsidRPr="00431DA3">
        <w:rPr>
          <w:lang w:val="en-US"/>
        </w:rPr>
        <w:t>(Radhitya, Nur Hakim and Solechan, 2016)</w:t>
      </w:r>
      <w:r w:rsidR="00C43F1C">
        <w:rPr>
          <w:b/>
          <w:lang w:val="en-US"/>
        </w:rPr>
        <w:fldChar w:fldCharType="end"/>
      </w:r>
      <w:r w:rsidR="00797202">
        <w:rPr>
          <w:b/>
          <w:lang w:val="en-US"/>
        </w:rPr>
        <w:t>.</w:t>
      </w:r>
    </w:p>
    <w:p w14:paraId="426F9F09" w14:textId="554ABACC" w:rsidR="00C90207" w:rsidRPr="00197686" w:rsidRDefault="0053196C" w:rsidP="00DD7FF5">
      <w:pPr>
        <w:pStyle w:val="ListParagraph"/>
        <w:numPr>
          <w:ilvl w:val="0"/>
          <w:numId w:val="14"/>
        </w:numPr>
        <w:ind w:left="426"/>
        <w:rPr>
          <w:lang w:val="en-US"/>
        </w:rPr>
      </w:pPr>
      <w:r w:rsidRPr="00197686">
        <w:rPr>
          <w:i/>
          <w:lang w:val="en-US"/>
        </w:rPr>
        <w:t>Requirement Definition</w:t>
      </w:r>
    </w:p>
    <w:p w14:paraId="520C11A6" w14:textId="346359D1" w:rsidR="006845D1" w:rsidRDefault="0053196C" w:rsidP="00CD24A3">
      <w:pPr>
        <w:ind w:firstLine="426"/>
        <w:rPr>
          <w:lang w:val="en-US"/>
        </w:rPr>
      </w:pPr>
      <w:r w:rsidRPr="0053196C">
        <w:rPr>
          <w:lang w:val="en-US"/>
        </w:rPr>
        <w:t>Pengembangan sistem dimulai dengan mengadakan penelitian terhadap elemen</w:t>
      </w:r>
      <w:r w:rsidR="001E1905">
        <w:rPr>
          <w:lang w:val="en-US"/>
        </w:rPr>
        <w:t>-</w:t>
      </w:r>
      <w:r w:rsidRPr="0053196C">
        <w:rPr>
          <w:lang w:val="en-US"/>
        </w:rPr>
        <w:t>elemen kebutuhan sistem bersangkutan dan mendefinisikan kebutuhan-kebutuhan tersebut dan menjabarkannya ke dalam panduan bagi pengembangan sistem di tahap berikutnya. Tahap ini merupakan tahap penting dalam mendapatkan gambaran utuh sistem untuk pengembangan sistem ke dalam bentuk penerapan sistem basis data</w:t>
      </w:r>
      <w:r w:rsidR="00797202">
        <w:rPr>
          <w:lang w:val="en-US"/>
        </w:rPr>
        <w:t xml:space="preserve"> </w:t>
      </w:r>
      <w:r w:rsidR="00E152D7">
        <w:rPr>
          <w:lang w:val="en-US"/>
        </w:rPr>
        <w:fldChar w:fldCharType="begin" w:fldLock="1"/>
      </w:r>
      <w:r w:rsidR="00645291">
        <w:rPr>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E152D7">
        <w:rPr>
          <w:lang w:val="en-US"/>
        </w:rPr>
        <w:fldChar w:fldCharType="separate"/>
      </w:r>
      <w:r w:rsidR="00431DA3" w:rsidRPr="00431DA3">
        <w:rPr>
          <w:lang w:val="en-US"/>
        </w:rPr>
        <w:t>(Radhitya, Nur Hakim and Solechan, 2016)</w:t>
      </w:r>
      <w:r w:rsidR="00E152D7">
        <w:rPr>
          <w:lang w:val="en-US"/>
        </w:rPr>
        <w:fldChar w:fldCharType="end"/>
      </w:r>
      <w:r w:rsidR="00797202">
        <w:rPr>
          <w:lang w:val="en-US"/>
        </w:rPr>
        <w:t>.</w:t>
      </w:r>
    </w:p>
    <w:p w14:paraId="432FC210" w14:textId="77777777" w:rsidR="002D6A58" w:rsidRDefault="0053196C" w:rsidP="00DD7FF5">
      <w:pPr>
        <w:pStyle w:val="ListParagraph"/>
        <w:numPr>
          <w:ilvl w:val="0"/>
          <w:numId w:val="1"/>
        </w:numPr>
        <w:ind w:left="426"/>
        <w:rPr>
          <w:lang w:val="en-US"/>
        </w:rPr>
      </w:pPr>
      <w:r w:rsidRPr="006845D1">
        <w:rPr>
          <w:i/>
          <w:lang w:val="en-US"/>
        </w:rPr>
        <w:t>System and Software Design</w:t>
      </w:r>
      <w:r w:rsidRPr="006845D1">
        <w:rPr>
          <w:lang w:val="en-US"/>
        </w:rPr>
        <w:t xml:space="preserve"> </w:t>
      </w:r>
    </w:p>
    <w:p w14:paraId="42BC8B4E" w14:textId="4A0796D4" w:rsidR="006B77E8" w:rsidRDefault="0053196C" w:rsidP="006B77E8">
      <w:pPr>
        <w:pStyle w:val="ListParagraph"/>
        <w:ind w:left="0" w:firstLine="426"/>
        <w:rPr>
          <w:lang w:val="en-US"/>
        </w:rPr>
      </w:pPr>
      <w:r w:rsidRPr="006845D1">
        <w:rPr>
          <w:lang w:val="en-US"/>
        </w:rPr>
        <w:t xml:space="preserve">Pada tahap ini menyiapkan dan menyusun sistem baru, kemudian mengembangkan secara tertulis dan mendifinisikan spesifikasi, kemudian diperiksa oleh tim SQA. Selanjutnya jika disetujui oleh klien, maka dokumen tersebut merupakan kontrak kerja antara klien dan pengembang </w:t>
      </w:r>
      <w:r w:rsidRPr="00E232C9">
        <w:rPr>
          <w:i/>
          <w:lang w:val="en-US"/>
        </w:rPr>
        <w:t>software</w:t>
      </w:r>
      <w:r w:rsidRPr="006845D1">
        <w:rPr>
          <w:lang w:val="en-US"/>
        </w:rPr>
        <w:t xml:space="preserve">. Selanjutnya merencanakan jadwal pengembangan </w:t>
      </w:r>
      <w:r w:rsidRPr="00FF16EA">
        <w:rPr>
          <w:i/>
          <w:lang w:val="en-US"/>
        </w:rPr>
        <w:t>software</w:t>
      </w:r>
      <w:r w:rsidRPr="006845D1">
        <w:rPr>
          <w:lang w:val="en-US"/>
        </w:rPr>
        <w:t xml:space="preserve">. Jika disetujui tim SQA, tahap desain baru dilakukan Pada tahap ini menyiapkan dan menyusun sistem baru, kemudian mengembangkan secara tertulis kemudian membagi kebutuhan-kebutuhan menjadi sistem perangkat lunak atau perangkat keras. Proses tersebut menghasilkan sebuah arsitektur sistem keseluhan. Desain perangkat lunak termasuk menghasilkan fungsi sistem perangkat lunak dalam bentuk yang mungkin ditransformasi ke dalam satu atau lebih program yang dapat dijalankan. Tahapan ini telah menentukan alur </w:t>
      </w:r>
      <w:r w:rsidRPr="00A67162">
        <w:rPr>
          <w:i/>
          <w:lang w:val="en-US"/>
        </w:rPr>
        <w:t>software</w:t>
      </w:r>
      <w:r w:rsidRPr="006845D1">
        <w:rPr>
          <w:lang w:val="en-US"/>
        </w:rPr>
        <w:t xml:space="preserve"> hingga pada tahap algoritma yang detil. Diakhir tahap ini, kembali diperiksa oleh tim SQA</w:t>
      </w:r>
      <w:r w:rsidR="00797202">
        <w:rPr>
          <w:lang w:val="en-US"/>
        </w:rPr>
        <w:t xml:space="preserve"> </w:t>
      </w:r>
      <w:r w:rsidR="00E152D7">
        <w:rPr>
          <w:lang w:val="en-US"/>
        </w:rPr>
        <w:fldChar w:fldCharType="begin" w:fldLock="1"/>
      </w:r>
      <w:r w:rsidR="00645291">
        <w:rPr>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E152D7">
        <w:rPr>
          <w:lang w:val="en-US"/>
        </w:rPr>
        <w:fldChar w:fldCharType="separate"/>
      </w:r>
      <w:r w:rsidR="00431DA3" w:rsidRPr="00431DA3">
        <w:rPr>
          <w:lang w:val="en-US"/>
        </w:rPr>
        <w:t>(Radhitya, Nur Hakim and Solechan, 2016)</w:t>
      </w:r>
      <w:r w:rsidR="00E152D7">
        <w:rPr>
          <w:lang w:val="en-US"/>
        </w:rPr>
        <w:fldChar w:fldCharType="end"/>
      </w:r>
      <w:r w:rsidR="00797202">
        <w:rPr>
          <w:lang w:val="en-US"/>
        </w:rPr>
        <w:t>.</w:t>
      </w:r>
    </w:p>
    <w:p w14:paraId="11511FBA" w14:textId="77777777" w:rsidR="006B77E8" w:rsidRPr="00867643" w:rsidRDefault="0053196C" w:rsidP="00DD7FF5">
      <w:pPr>
        <w:pStyle w:val="ListParagraph"/>
        <w:numPr>
          <w:ilvl w:val="0"/>
          <w:numId w:val="1"/>
        </w:numPr>
        <w:ind w:left="426"/>
        <w:rPr>
          <w:i/>
          <w:lang w:val="en-US"/>
        </w:rPr>
      </w:pPr>
      <w:r w:rsidRPr="00867643">
        <w:rPr>
          <w:i/>
          <w:lang w:val="en-US"/>
        </w:rPr>
        <w:lastRenderedPageBreak/>
        <w:t>Implementation and Unit Testing</w:t>
      </w:r>
    </w:p>
    <w:p w14:paraId="0015EB8B" w14:textId="6FBC1E15" w:rsidR="00B4154C" w:rsidRDefault="0053196C" w:rsidP="007C7F11">
      <w:pPr>
        <w:ind w:firstLine="426"/>
        <w:rPr>
          <w:lang w:val="en-US"/>
        </w:rPr>
      </w:pPr>
      <w:r w:rsidRPr="006B77E8">
        <w:rPr>
          <w:lang w:val="en-US"/>
        </w:rPr>
        <w:t>Selama tahap ini desain perangkat lunak disadari sebagai sebuah program lengkap atau unit program. Desain yang telah disetujui,</w:t>
      </w:r>
      <w:r w:rsidR="00B4154C">
        <w:rPr>
          <w:lang w:val="en-US"/>
        </w:rPr>
        <w:t xml:space="preserve"> </w:t>
      </w:r>
      <w:r w:rsidR="00B4154C" w:rsidRPr="00B4154C">
        <w:rPr>
          <w:lang w:val="en-US"/>
        </w:rPr>
        <w:t xml:space="preserve">diubah dalam bentuk kode-kode program. Tahap ini, kode-kode program yang dihasilkan masih pada tahap </w:t>
      </w:r>
      <w:r w:rsidR="005C1226">
        <w:rPr>
          <w:lang w:val="en-US"/>
        </w:rPr>
        <w:t>m</w:t>
      </w:r>
      <w:r w:rsidR="00B4154C" w:rsidRPr="00B4154C">
        <w:rPr>
          <w:lang w:val="en-US"/>
        </w:rPr>
        <w:t>odul-modul. Diakhir tahap ini, tiap modul di uji coba tanpa diintegrasikan.</w:t>
      </w:r>
    </w:p>
    <w:p w14:paraId="37A979DA" w14:textId="4C503C93" w:rsidR="00B4154C" w:rsidRPr="005F02BE" w:rsidRDefault="00B4154C" w:rsidP="00DD7FF5">
      <w:pPr>
        <w:pStyle w:val="ListParagraph"/>
        <w:numPr>
          <w:ilvl w:val="0"/>
          <w:numId w:val="1"/>
        </w:numPr>
        <w:ind w:left="426"/>
        <w:rPr>
          <w:i/>
          <w:lang w:val="en-US"/>
        </w:rPr>
      </w:pPr>
      <w:r w:rsidRPr="005F02BE">
        <w:rPr>
          <w:i/>
          <w:lang w:val="en-US"/>
        </w:rPr>
        <w:t>Integration and System</w:t>
      </w:r>
      <w:r w:rsidR="005F02BE" w:rsidRPr="005F02BE">
        <w:rPr>
          <w:i/>
          <w:lang w:val="en-US"/>
        </w:rPr>
        <w:t xml:space="preserve"> </w:t>
      </w:r>
      <w:r w:rsidRPr="005F02BE">
        <w:rPr>
          <w:i/>
          <w:lang w:val="en-US"/>
        </w:rPr>
        <w:t xml:space="preserve">Testing </w:t>
      </w:r>
    </w:p>
    <w:p w14:paraId="157DF14D" w14:textId="022A92F2" w:rsidR="00B4154C" w:rsidRPr="00B4154C" w:rsidRDefault="00B4154C" w:rsidP="00C473AB">
      <w:pPr>
        <w:ind w:firstLine="426"/>
        <w:rPr>
          <w:lang w:val="en-US"/>
        </w:rPr>
      </w:pPr>
      <w:r w:rsidRPr="000D4A3F">
        <w:rPr>
          <w:i/>
          <w:lang w:val="en-US"/>
        </w:rPr>
        <w:t>Unit</w:t>
      </w:r>
      <w:r w:rsidRPr="00B4154C">
        <w:rPr>
          <w:lang w:val="en-US"/>
        </w:rPr>
        <w:t xml:space="preserve"> program diintegrasikan dan diuji menjadi sistem yang lengkap untuk menyakinkan bahwa persyaratan perangkat lunak telah dipenuhi. Setelah uji coba, sistem disampaikan ke konsumen</w:t>
      </w:r>
      <w:r w:rsidR="00797202">
        <w:rPr>
          <w:lang w:val="en-US"/>
        </w:rPr>
        <w:t xml:space="preserve"> </w:t>
      </w:r>
      <w:r w:rsidR="00E152D7">
        <w:rPr>
          <w:lang w:val="en-US"/>
        </w:rPr>
        <w:fldChar w:fldCharType="begin" w:fldLock="1"/>
      </w:r>
      <w:r w:rsidR="00645291">
        <w:rPr>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E152D7">
        <w:rPr>
          <w:lang w:val="en-US"/>
        </w:rPr>
        <w:fldChar w:fldCharType="separate"/>
      </w:r>
      <w:r w:rsidR="00431DA3" w:rsidRPr="00431DA3">
        <w:rPr>
          <w:lang w:val="en-US"/>
        </w:rPr>
        <w:t>(Radhitya, Nur Hakim and Solechan, 2016)</w:t>
      </w:r>
      <w:r w:rsidR="00E152D7">
        <w:rPr>
          <w:lang w:val="en-US"/>
        </w:rPr>
        <w:fldChar w:fldCharType="end"/>
      </w:r>
      <w:r w:rsidR="00797202">
        <w:rPr>
          <w:lang w:val="en-US"/>
        </w:rPr>
        <w:t>.</w:t>
      </w:r>
    </w:p>
    <w:p w14:paraId="43D51D21" w14:textId="77777777" w:rsidR="00B4154C" w:rsidRPr="00781167" w:rsidRDefault="00B4154C" w:rsidP="00DD7FF5">
      <w:pPr>
        <w:pStyle w:val="ListParagraph"/>
        <w:numPr>
          <w:ilvl w:val="0"/>
          <w:numId w:val="1"/>
        </w:numPr>
        <w:ind w:left="426"/>
        <w:rPr>
          <w:i/>
          <w:lang w:val="en-US"/>
        </w:rPr>
      </w:pPr>
      <w:r w:rsidRPr="00781167">
        <w:rPr>
          <w:i/>
          <w:lang w:val="en-US"/>
        </w:rPr>
        <w:t>Operation and Maintenance</w:t>
      </w:r>
    </w:p>
    <w:p w14:paraId="23139035" w14:textId="44BFE32F" w:rsidR="00B4154C" w:rsidRDefault="00B4154C" w:rsidP="000C5114">
      <w:pPr>
        <w:ind w:firstLine="426"/>
        <w:rPr>
          <w:lang w:val="en-US"/>
        </w:rPr>
      </w:pPr>
      <w:r w:rsidRPr="00B4154C">
        <w:rPr>
          <w:lang w:val="en-US"/>
        </w:rPr>
        <w:t>Normalnya, ini adalah tahap yang terpanjang. Sistem dipasang dan digunakan. Pemeliharaan termasuk pembetulan kesalahan yang tidak ditemukan pada langkah sebelumnya. Perbaikan implementasi unit sistem dan peningkatan jasa sistem sebagai kebutuhan baru ditemukan</w:t>
      </w:r>
      <w:r w:rsidR="00797202">
        <w:rPr>
          <w:lang w:val="en-US"/>
        </w:rPr>
        <w:t xml:space="preserve"> </w:t>
      </w:r>
      <w:r w:rsidR="00E152D7">
        <w:rPr>
          <w:lang w:val="en-US"/>
        </w:rPr>
        <w:fldChar w:fldCharType="begin" w:fldLock="1"/>
      </w:r>
      <w:r w:rsidR="00645291">
        <w:rPr>
          <w:lang w:val="en-US"/>
        </w:rPr>
        <w:instrText>ADDIN CSL_CITATION {"citationItems":[{"id":"ITEM-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issue":"2","issued":{"date-parts":[["2016"]]},"page":"23-32","title":"Rancang Bangun Sistem Pendukung Keputusan Penentuan Penerima Beasiswa Dengan Metode SAW","type":"article-journal","volume":"8"},"uris":["http://www.mendeley.com/documents/?uuid=4f483599-90c3-4ce0-83f8-5420c211962d"]}],"mendeley":{"formattedCitation":"(Radhitya, Nur Hakim and Solechan, 2016)","plainTextFormattedCitation":"(Radhitya, Nur Hakim and Solechan, 2016)","previouslyFormattedCitation":"(Radhitya, Nur Hakim and Solechan, 2016)"},"properties":{"noteIndex":0},"schema":"https://github.com/citation-style-language/schema/raw/master/csl-citation.json"}</w:instrText>
      </w:r>
      <w:r w:rsidR="00E152D7">
        <w:rPr>
          <w:lang w:val="en-US"/>
        </w:rPr>
        <w:fldChar w:fldCharType="separate"/>
      </w:r>
      <w:r w:rsidR="00431DA3" w:rsidRPr="00431DA3">
        <w:rPr>
          <w:lang w:val="en-US"/>
        </w:rPr>
        <w:t>(Radhitya, Nur Hakim and Solechan, 2016)</w:t>
      </w:r>
      <w:r w:rsidR="00E152D7">
        <w:rPr>
          <w:lang w:val="en-US"/>
        </w:rPr>
        <w:fldChar w:fldCharType="end"/>
      </w:r>
      <w:r w:rsidR="00797202">
        <w:rPr>
          <w:lang w:val="en-US"/>
        </w:rPr>
        <w:t>.</w:t>
      </w:r>
    </w:p>
    <w:p w14:paraId="0CEA8FDA" w14:textId="77777777" w:rsidR="00A812A7" w:rsidRPr="00B4154C" w:rsidRDefault="00A812A7" w:rsidP="000C5114">
      <w:pPr>
        <w:ind w:firstLine="426"/>
        <w:rPr>
          <w:lang w:val="en-US"/>
        </w:rPr>
      </w:pPr>
    </w:p>
    <w:p w14:paraId="66B7EA20" w14:textId="152880AF" w:rsidR="0053196C" w:rsidRPr="002C4EE0" w:rsidRDefault="000C593E" w:rsidP="00F439F5">
      <w:pPr>
        <w:pStyle w:val="Heading2"/>
        <w:numPr>
          <w:ilvl w:val="1"/>
          <w:numId w:val="4"/>
        </w:numPr>
        <w:ind w:left="426"/>
        <w:rPr>
          <w:i/>
        </w:rPr>
      </w:pPr>
      <w:bookmarkStart w:id="49" w:name="_Toc15919191"/>
      <w:r w:rsidRPr="002C4EE0">
        <w:rPr>
          <w:i/>
        </w:rPr>
        <w:t>Hypertext Preprocessor</w:t>
      </w:r>
      <w:bookmarkEnd w:id="49"/>
    </w:p>
    <w:p w14:paraId="3C61AB66" w14:textId="2B49A8F2" w:rsidR="000C593E" w:rsidRDefault="000C593E" w:rsidP="000C593E">
      <w:pPr>
        <w:ind w:firstLine="426"/>
        <w:rPr>
          <w:lang w:val="en-US"/>
        </w:rPr>
      </w:pPr>
      <w:r w:rsidRPr="00772C04">
        <w:rPr>
          <w:i/>
          <w:lang w:val="en-US"/>
        </w:rPr>
        <w:t>Hypertext prepocessor</w:t>
      </w:r>
      <w:r w:rsidRPr="000C593E">
        <w:rPr>
          <w:lang w:val="en-US"/>
        </w:rPr>
        <w:t xml:space="preserve"> </w:t>
      </w:r>
      <w:r w:rsidR="00E51460">
        <w:rPr>
          <w:lang w:val="en-US"/>
        </w:rPr>
        <w:t xml:space="preserve">lebih dikenal dengan nama </w:t>
      </w:r>
      <w:r w:rsidRPr="000C593E">
        <w:rPr>
          <w:lang w:val="en-US"/>
        </w:rPr>
        <w:t xml:space="preserve">PHP </w:t>
      </w:r>
      <w:r w:rsidR="001C09DC">
        <w:rPr>
          <w:lang w:val="en-US"/>
        </w:rPr>
        <w:t xml:space="preserve">merupakan </w:t>
      </w:r>
      <w:r w:rsidRPr="000C593E">
        <w:rPr>
          <w:lang w:val="en-US"/>
        </w:rPr>
        <w:t>salah satu bahasa pemrograman yang</w:t>
      </w:r>
      <w:r w:rsidR="001C09DC">
        <w:rPr>
          <w:lang w:val="en-US"/>
        </w:rPr>
        <w:t xml:space="preserve"> paling populer untuk</w:t>
      </w:r>
      <w:r w:rsidRPr="000C593E">
        <w:rPr>
          <w:lang w:val="en-US"/>
        </w:rPr>
        <w:t xml:space="preserve"> digunakan </w:t>
      </w:r>
      <w:r w:rsidR="001C09DC">
        <w:rPr>
          <w:lang w:val="en-US"/>
        </w:rPr>
        <w:t xml:space="preserve">dalam melakukan </w:t>
      </w:r>
      <w:r w:rsidRPr="000C593E">
        <w:rPr>
          <w:lang w:val="en-US"/>
        </w:rPr>
        <w:t xml:space="preserve">pengembangan situs web. Pada buku yang berjudul Pemrograman Web dengan PHP </w:t>
      </w:r>
      <w:r w:rsidR="00DB3490">
        <w:rPr>
          <w:b/>
          <w:lang w:val="en-US"/>
        </w:rPr>
        <w:fldChar w:fldCharType="begin" w:fldLock="1"/>
      </w:r>
      <w:r w:rsidR="002962D1">
        <w:rPr>
          <w:b/>
          <w:lang w:val="en-US"/>
        </w:rPr>
        <w:instrText>ADDIN CSL_CITATION {"citationItems":[{"id":"ITEM-1","itemData":{"author":[{"dropping-particle":"","family":"Sidik","given":"B.","non-dropping-particle":"","parse-names":false,"suffix":""}],"id":"ITEM-1","issued":{"date-parts":[["2014"]]},"publisher":"Informatika","title":"Pemrograman Web PHP","type":"book"},"uris":["http://www.mendeley.com/documents/?uuid=515ee07e-5503-417d-83f3-c3b44ee43228"]}],"mendeley":{"formattedCitation":"(Sidik, 2014)","plainTextFormattedCitation":"(Sidik, 2014)","previouslyFormattedCitation":"(Sidik, 2014)"},"properties":{"noteIndex":0},"schema":"https://github.com/citation-style-language/schema/raw/master/csl-citation.json"}</w:instrText>
      </w:r>
      <w:r w:rsidR="00DB3490">
        <w:rPr>
          <w:b/>
          <w:lang w:val="en-US"/>
        </w:rPr>
        <w:fldChar w:fldCharType="separate"/>
      </w:r>
      <w:r w:rsidR="007358F7" w:rsidRPr="007358F7">
        <w:rPr>
          <w:lang w:val="en-US"/>
        </w:rPr>
        <w:t>(Sidik, 2014)</w:t>
      </w:r>
      <w:r w:rsidR="00DB3490">
        <w:rPr>
          <w:b/>
          <w:lang w:val="en-US"/>
        </w:rPr>
        <w:fldChar w:fldCharType="end"/>
      </w:r>
      <w:r w:rsidR="00DB3490">
        <w:rPr>
          <w:b/>
          <w:lang w:val="en-US"/>
        </w:rPr>
        <w:t xml:space="preserve"> </w:t>
      </w:r>
      <w:r w:rsidRPr="000C593E">
        <w:rPr>
          <w:lang w:val="en-US"/>
        </w:rPr>
        <w:t>dijelaskan,</w:t>
      </w:r>
      <w:r w:rsidR="001C09DC">
        <w:rPr>
          <w:lang w:val="en-US"/>
        </w:rPr>
        <w:t xml:space="preserve"> bahwa</w:t>
      </w:r>
      <w:r w:rsidRPr="000C593E">
        <w:rPr>
          <w:lang w:val="en-US"/>
        </w:rPr>
        <w:t xml:space="preserve"> PHP </w:t>
      </w:r>
      <w:r w:rsidR="001C09DC">
        <w:rPr>
          <w:lang w:val="en-US"/>
        </w:rPr>
        <w:t xml:space="preserve">pada awalnya </w:t>
      </w:r>
      <w:r w:rsidRPr="000C593E">
        <w:rPr>
          <w:lang w:val="en-US"/>
        </w:rPr>
        <w:t xml:space="preserve">diciptakan oleh Rasmus Lerdorf pertama kali </w:t>
      </w:r>
      <w:r w:rsidR="001C09DC">
        <w:rPr>
          <w:lang w:val="en-US"/>
        </w:rPr>
        <w:t xml:space="preserve">pada </w:t>
      </w:r>
      <w:r w:rsidRPr="000C593E">
        <w:rPr>
          <w:lang w:val="en-US"/>
        </w:rPr>
        <w:t xml:space="preserve">tahun 1994. Pada awalnya PHP adalah singkatan dari </w:t>
      </w:r>
      <w:r w:rsidRPr="007F2DFE">
        <w:rPr>
          <w:i/>
          <w:lang w:val="en-US"/>
        </w:rPr>
        <w:t>personal home page</w:t>
      </w:r>
      <w:r w:rsidRPr="000C593E">
        <w:rPr>
          <w:lang w:val="en-US"/>
        </w:rPr>
        <w:t>.</w:t>
      </w:r>
      <w:r w:rsidR="00254804">
        <w:rPr>
          <w:lang w:val="en-US"/>
        </w:rPr>
        <w:t xml:space="preserve"> Hingga akhirnya p</w:t>
      </w:r>
      <w:r w:rsidRPr="000C593E">
        <w:rPr>
          <w:lang w:val="en-US"/>
        </w:rPr>
        <w:t xml:space="preserve">ada Tahun 1997, PHP mulai dikembangkan oleh </w:t>
      </w:r>
      <w:r w:rsidR="00714D35">
        <w:rPr>
          <w:lang w:val="en-US"/>
        </w:rPr>
        <w:t xml:space="preserve">sekelompok </w:t>
      </w:r>
      <w:r w:rsidRPr="000C593E">
        <w:rPr>
          <w:lang w:val="en-US"/>
        </w:rPr>
        <w:t>tim yang terorganisir,</w:t>
      </w:r>
      <w:r w:rsidR="00623355">
        <w:rPr>
          <w:lang w:val="en-US"/>
        </w:rPr>
        <w:t xml:space="preserve"> </w:t>
      </w:r>
      <w:r w:rsidRPr="000C593E">
        <w:rPr>
          <w:lang w:val="en-US"/>
        </w:rPr>
        <w:t>sejak diluncurkan</w:t>
      </w:r>
      <w:r w:rsidR="00C7619D">
        <w:rPr>
          <w:lang w:val="en-US"/>
        </w:rPr>
        <w:t>nya PHP versi 4</w:t>
      </w:r>
      <w:r w:rsidRPr="000C593E">
        <w:rPr>
          <w:lang w:val="en-US"/>
        </w:rPr>
        <w:t xml:space="preserve">, PHP memiliki kemampuan untuk menerima dukungan berupa ekstensi dan fungsi dari berbagai </w:t>
      </w:r>
      <w:r w:rsidRPr="005848EE">
        <w:rPr>
          <w:i/>
          <w:lang w:val="en-US"/>
        </w:rPr>
        <w:t>library</w:t>
      </w:r>
      <w:r w:rsidRPr="000C593E">
        <w:rPr>
          <w:lang w:val="en-US"/>
        </w:rPr>
        <w:t xml:space="preserve"> pihak ketiga</w:t>
      </w:r>
      <w:r w:rsidR="00D202D8">
        <w:rPr>
          <w:lang w:val="en-US"/>
        </w:rPr>
        <w:t xml:space="preserve"> sehingga memiliki peluang yang sangat tinggi sebagai wadah dalam melakukan pengembangan sebuah situs web</w:t>
      </w:r>
      <w:r w:rsidRPr="000C593E">
        <w:rPr>
          <w:lang w:val="en-US"/>
        </w:rPr>
        <w:t>. Sampai dengan versi 4.3.7 terdapat 125 kelompok fungsi yang dimiliki oleh PHP</w:t>
      </w:r>
      <w:r w:rsidR="002962D1">
        <w:rPr>
          <w:lang w:val="en-US"/>
        </w:rPr>
        <w:fldChar w:fldCharType="begin" w:fldLock="1"/>
      </w:r>
      <w:r w:rsidR="00E55DF9">
        <w:rPr>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2962D1">
        <w:rPr>
          <w:lang w:val="en-US"/>
        </w:rPr>
        <w:fldChar w:fldCharType="separate"/>
      </w:r>
      <w:r w:rsidR="002962D1" w:rsidRPr="002962D1">
        <w:rPr>
          <w:lang w:val="en-US"/>
        </w:rPr>
        <w:t>(Taufiqurrochman, 2019)</w:t>
      </w:r>
      <w:r w:rsidR="002962D1">
        <w:rPr>
          <w:lang w:val="en-US"/>
        </w:rPr>
        <w:fldChar w:fldCharType="end"/>
      </w:r>
      <w:r w:rsidRPr="000C593E">
        <w:rPr>
          <w:lang w:val="en-US"/>
        </w:rPr>
        <w:t xml:space="preserve">.  </w:t>
      </w:r>
    </w:p>
    <w:p w14:paraId="650CAC01" w14:textId="71247E8F" w:rsidR="00470984" w:rsidRDefault="00ED7DCB" w:rsidP="000C593E">
      <w:pPr>
        <w:ind w:firstLine="426"/>
        <w:rPr>
          <w:lang w:val="en-US"/>
        </w:rPr>
      </w:pPr>
      <w:r>
        <w:rPr>
          <w:lang w:val="en-US"/>
        </w:rPr>
        <w:t>S</w:t>
      </w:r>
      <w:r w:rsidR="000C593E" w:rsidRPr="000C593E">
        <w:rPr>
          <w:lang w:val="en-US"/>
        </w:rPr>
        <w:t>ecara mendasar</w:t>
      </w:r>
      <w:r>
        <w:rPr>
          <w:lang w:val="en-US"/>
        </w:rPr>
        <w:t xml:space="preserve"> PHP</w:t>
      </w:r>
      <w:r w:rsidR="000C593E" w:rsidRPr="000C593E">
        <w:rPr>
          <w:lang w:val="en-US"/>
        </w:rPr>
        <w:t xml:space="preserve"> </w:t>
      </w:r>
      <w:r>
        <w:rPr>
          <w:lang w:val="en-US"/>
        </w:rPr>
        <w:t>mampu</w:t>
      </w:r>
      <w:r w:rsidR="000C593E" w:rsidRPr="000C593E">
        <w:rPr>
          <w:lang w:val="en-US"/>
        </w:rPr>
        <w:t xml:space="preserve"> mendapatkan data dari</w:t>
      </w:r>
      <w:r w:rsidR="00092625">
        <w:rPr>
          <w:lang w:val="en-US"/>
        </w:rPr>
        <w:t xml:space="preserve"> sebuah</w:t>
      </w:r>
      <w:r w:rsidR="000C593E" w:rsidRPr="000C593E">
        <w:rPr>
          <w:lang w:val="en-US"/>
        </w:rPr>
        <w:t xml:space="preserve"> </w:t>
      </w:r>
      <w:r w:rsidR="000C593E" w:rsidRPr="00264E01">
        <w:rPr>
          <w:i/>
          <w:lang w:val="en-US"/>
        </w:rPr>
        <w:t>form</w:t>
      </w:r>
      <w:r w:rsidR="00092625">
        <w:rPr>
          <w:i/>
          <w:lang w:val="en-US"/>
        </w:rPr>
        <w:t xml:space="preserve"> input</w:t>
      </w:r>
      <w:r w:rsidR="000C593E" w:rsidRPr="000C593E">
        <w:rPr>
          <w:lang w:val="en-US"/>
        </w:rPr>
        <w:t xml:space="preserve">, </w:t>
      </w:r>
      <w:r w:rsidR="002D284E">
        <w:rPr>
          <w:lang w:val="en-US"/>
        </w:rPr>
        <w:t xml:space="preserve">menampilkan </w:t>
      </w:r>
      <w:r w:rsidR="000C593E" w:rsidRPr="000C593E">
        <w:rPr>
          <w:lang w:val="en-US"/>
        </w:rPr>
        <w:t xml:space="preserve">antarmuka yang dinamis, dan menerima </w:t>
      </w:r>
      <w:r w:rsidR="000C593E" w:rsidRPr="00F3733D">
        <w:rPr>
          <w:i/>
          <w:lang w:val="en-US"/>
        </w:rPr>
        <w:t>cookies</w:t>
      </w:r>
      <w:r w:rsidR="000C593E" w:rsidRPr="000C593E">
        <w:rPr>
          <w:lang w:val="en-US"/>
        </w:rPr>
        <w:t>. Dalam pe</w:t>
      </w:r>
      <w:r w:rsidR="00FD3EB1">
        <w:rPr>
          <w:lang w:val="en-US"/>
        </w:rPr>
        <w:t>rk</w:t>
      </w:r>
      <w:r w:rsidR="000C593E" w:rsidRPr="000C593E">
        <w:rPr>
          <w:lang w:val="en-US"/>
        </w:rPr>
        <w:t xml:space="preserve">embangannya, PHP </w:t>
      </w:r>
      <w:r w:rsidR="00FD3EB1">
        <w:rPr>
          <w:lang w:val="en-US"/>
        </w:rPr>
        <w:t xml:space="preserve">mampu digunakan </w:t>
      </w:r>
      <w:r w:rsidR="000C593E" w:rsidRPr="000C593E">
        <w:rPr>
          <w:lang w:val="en-US"/>
        </w:rPr>
        <w:t>untuk</w:t>
      </w:r>
      <w:r w:rsidR="005A1DD1">
        <w:rPr>
          <w:lang w:val="en-US"/>
        </w:rPr>
        <w:t xml:space="preserve"> melakukan</w:t>
      </w:r>
      <w:r w:rsidR="000C593E" w:rsidRPr="000C593E">
        <w:rPr>
          <w:lang w:val="en-US"/>
        </w:rPr>
        <w:t xml:space="preserve"> pengembangan program </w:t>
      </w:r>
      <w:r w:rsidR="000C593E" w:rsidRPr="00E41ADF">
        <w:rPr>
          <w:i/>
          <w:lang w:val="en-US"/>
        </w:rPr>
        <w:t>des</w:t>
      </w:r>
      <w:r w:rsidR="00614261" w:rsidRPr="00E41ADF">
        <w:rPr>
          <w:i/>
          <w:lang w:val="en-US"/>
        </w:rPr>
        <w:t>k</w:t>
      </w:r>
      <w:r w:rsidR="000C593E" w:rsidRPr="00E41ADF">
        <w:rPr>
          <w:i/>
          <w:lang w:val="en-US"/>
        </w:rPr>
        <w:t>top</w:t>
      </w:r>
      <w:r w:rsidR="000C593E" w:rsidRPr="000C593E">
        <w:rPr>
          <w:lang w:val="en-US"/>
        </w:rPr>
        <w:t>, namun kapabilitas</w:t>
      </w:r>
      <w:r w:rsidR="00123A7E">
        <w:rPr>
          <w:lang w:val="en-US"/>
        </w:rPr>
        <w:t xml:space="preserve"> utama dari bahasa pemrograman PHP adalah </w:t>
      </w:r>
      <w:r w:rsidR="00123A7E">
        <w:rPr>
          <w:lang w:val="en-US"/>
        </w:rPr>
        <w:lastRenderedPageBreak/>
        <w:t>mendukung</w:t>
      </w:r>
      <w:r w:rsidR="000C593E" w:rsidRPr="000C593E">
        <w:rPr>
          <w:lang w:val="en-US"/>
        </w:rPr>
        <w:t xml:space="preserve"> kepada banyak basis data, contoh basis data yang dapat berjalan dengan bahasa PHP yaitu </w:t>
      </w:r>
      <w:r w:rsidR="000C593E" w:rsidRPr="007C4EED">
        <w:rPr>
          <w:i/>
          <w:lang w:val="en-US"/>
        </w:rPr>
        <w:t>PostgreSQL</w:t>
      </w:r>
      <w:r w:rsidR="00D50E4A">
        <w:rPr>
          <w:i/>
          <w:lang w:val="en-US"/>
        </w:rPr>
        <w:t>,</w:t>
      </w:r>
      <w:r w:rsidR="00D50E4A" w:rsidRPr="00D50E4A">
        <w:rPr>
          <w:i/>
          <w:lang w:val="en-US"/>
        </w:rPr>
        <w:t xml:space="preserve"> </w:t>
      </w:r>
      <w:r w:rsidR="00D50E4A" w:rsidRPr="00192CCF">
        <w:rPr>
          <w:i/>
          <w:lang w:val="en-US"/>
        </w:rPr>
        <w:t>Oracle</w:t>
      </w:r>
      <w:r w:rsidR="00D50E4A" w:rsidRPr="000C593E">
        <w:rPr>
          <w:lang w:val="en-US"/>
        </w:rPr>
        <w:t xml:space="preserve">, </w:t>
      </w:r>
      <w:r w:rsidR="00D50E4A" w:rsidRPr="00641DD9">
        <w:rPr>
          <w:i/>
          <w:lang w:val="en-US"/>
        </w:rPr>
        <w:t>MySQL</w:t>
      </w:r>
      <w:r w:rsidR="00D50E4A" w:rsidRPr="000C593E">
        <w:rPr>
          <w:lang w:val="en-US"/>
        </w:rPr>
        <w:t xml:space="preserve">, </w:t>
      </w:r>
      <w:r w:rsidR="0038065A">
        <w:rPr>
          <w:i/>
          <w:lang w:val="en-US"/>
        </w:rPr>
        <w:t xml:space="preserve"> </w:t>
      </w:r>
      <w:r w:rsidR="00BE1118">
        <w:rPr>
          <w:i/>
          <w:lang w:val="en-US"/>
        </w:rPr>
        <w:t xml:space="preserve"> </w:t>
      </w:r>
      <w:r w:rsidR="00B72FE9">
        <w:rPr>
          <w:lang w:val="en-US"/>
        </w:rPr>
        <w:t>(</w:t>
      </w:r>
      <w:r w:rsidR="00CA04E4">
        <w:rPr>
          <w:lang w:val="en-US"/>
        </w:rPr>
        <w:t>Taufi</w:t>
      </w:r>
      <w:r w:rsidR="00CF3D6B">
        <w:rPr>
          <w:lang w:val="en-US"/>
        </w:rPr>
        <w:t>qur</w:t>
      </w:r>
      <w:r w:rsidR="00771E8A">
        <w:rPr>
          <w:lang w:val="en-US"/>
        </w:rPr>
        <w:t>ro</w:t>
      </w:r>
      <w:r w:rsidR="00CF3D6B">
        <w:rPr>
          <w:lang w:val="en-US"/>
        </w:rPr>
        <w:t>chman</w:t>
      </w:r>
      <w:r w:rsidR="006B1151">
        <w:rPr>
          <w:lang w:val="en-US"/>
        </w:rPr>
        <w:t>, 2019</w:t>
      </w:r>
      <w:r w:rsidR="00B72FE9">
        <w:rPr>
          <w:lang w:val="en-US"/>
        </w:rPr>
        <w:t>)</w:t>
      </w:r>
      <w:r w:rsidR="00F8086A">
        <w:rPr>
          <w:lang w:val="en-US"/>
        </w:rPr>
        <w:t>.</w:t>
      </w:r>
    </w:p>
    <w:p w14:paraId="5361916D" w14:textId="3A06527E" w:rsidR="00193707" w:rsidRDefault="00EC46A3" w:rsidP="000C593E">
      <w:pPr>
        <w:ind w:firstLine="426"/>
        <w:rPr>
          <w:lang w:val="en-US"/>
        </w:rPr>
      </w:pPr>
      <w:r>
        <w:rPr>
          <w:lang w:val="en-US"/>
        </w:rPr>
        <w:t xml:space="preserve">Dilengkapi dengan fungsi yang lengkap </w:t>
      </w:r>
      <w:r w:rsidR="000C593E" w:rsidRPr="000C593E">
        <w:rPr>
          <w:lang w:val="en-US"/>
        </w:rPr>
        <w:t xml:space="preserve">PHP menjadi salah satu bahasa pemrograman </w:t>
      </w:r>
      <w:r>
        <w:rPr>
          <w:lang w:val="en-US"/>
        </w:rPr>
        <w:t xml:space="preserve">yang ideal </w:t>
      </w:r>
      <w:r w:rsidR="000C593E" w:rsidRPr="000C593E">
        <w:rPr>
          <w:lang w:val="en-US"/>
        </w:rPr>
        <w:t xml:space="preserve">dalam </w:t>
      </w:r>
      <w:r>
        <w:rPr>
          <w:lang w:val="en-US"/>
        </w:rPr>
        <w:t xml:space="preserve">melakukan </w:t>
      </w:r>
      <w:r w:rsidR="000C593E" w:rsidRPr="000C593E">
        <w:rPr>
          <w:lang w:val="en-US"/>
        </w:rPr>
        <w:t xml:space="preserve">pengembangan aplikasi, </w:t>
      </w:r>
      <w:r w:rsidR="00A01F3C">
        <w:rPr>
          <w:lang w:val="en-US"/>
        </w:rPr>
        <w:t>PHP mampu diguanakn dalam melakukan pengolahan data</w:t>
      </w:r>
      <w:r w:rsidR="000C593E" w:rsidRPr="000C593E">
        <w:rPr>
          <w:lang w:val="en-US"/>
        </w:rPr>
        <w:t xml:space="preserve">, </w:t>
      </w:r>
      <w:r w:rsidR="00011425">
        <w:rPr>
          <w:lang w:val="en-US"/>
        </w:rPr>
        <w:t xml:space="preserve">dengan </w:t>
      </w:r>
      <w:r w:rsidR="000C593E" w:rsidRPr="000C593E">
        <w:rPr>
          <w:lang w:val="en-US"/>
        </w:rPr>
        <w:t xml:space="preserve">PHP memungkinkan </w:t>
      </w:r>
      <w:r w:rsidR="000C593E" w:rsidRPr="00011425">
        <w:rPr>
          <w:i/>
          <w:lang w:val="en-US"/>
        </w:rPr>
        <w:t>programmer</w:t>
      </w:r>
      <w:r w:rsidR="000C593E" w:rsidRPr="000C593E">
        <w:rPr>
          <w:lang w:val="en-US"/>
        </w:rPr>
        <w:t xml:space="preserve"> </w:t>
      </w:r>
      <w:r w:rsidR="00D5316A">
        <w:rPr>
          <w:lang w:val="en-US"/>
        </w:rPr>
        <w:t xml:space="preserve">atau pengembang </w:t>
      </w:r>
      <w:r w:rsidR="000C593E" w:rsidRPr="000C593E">
        <w:rPr>
          <w:lang w:val="en-US"/>
        </w:rPr>
        <w:t xml:space="preserve">untuk membuat laporan </w:t>
      </w:r>
      <w:r w:rsidR="00FB1773">
        <w:rPr>
          <w:lang w:val="en-US"/>
        </w:rPr>
        <w:t xml:space="preserve">berupa </w:t>
      </w:r>
      <w:r w:rsidR="000C593E" w:rsidRPr="000C593E">
        <w:rPr>
          <w:lang w:val="en-US"/>
        </w:rPr>
        <w:t xml:space="preserve">format </w:t>
      </w:r>
      <w:r w:rsidR="00013230">
        <w:rPr>
          <w:lang w:val="en-US"/>
        </w:rPr>
        <w:t xml:space="preserve">Excel CSV </w:t>
      </w:r>
      <w:r w:rsidR="000C593E" w:rsidRPr="000C593E">
        <w:rPr>
          <w:lang w:val="en-US"/>
        </w:rPr>
        <w:t xml:space="preserve">atau </w:t>
      </w:r>
      <w:r w:rsidR="00013230">
        <w:rPr>
          <w:lang w:val="en-US"/>
        </w:rPr>
        <w:t>dokumen PDF</w:t>
      </w:r>
      <w:r w:rsidR="000C593E" w:rsidRPr="000C593E">
        <w:rPr>
          <w:lang w:val="en-US"/>
        </w:rPr>
        <w:t>, PHP juga</w:t>
      </w:r>
      <w:r w:rsidR="008C2022">
        <w:rPr>
          <w:lang w:val="en-US"/>
        </w:rPr>
        <w:t xml:space="preserve"> memiliki kapabilitas untuk</w:t>
      </w:r>
      <w:r w:rsidR="000C593E" w:rsidRPr="000C593E">
        <w:rPr>
          <w:lang w:val="en-US"/>
        </w:rPr>
        <w:t xml:space="preserve"> menampilkan grafik dari hasil statistik atau memvisualisasikan data </w:t>
      </w:r>
      <w:r w:rsidR="006637FE">
        <w:rPr>
          <w:lang w:val="en-US"/>
        </w:rPr>
        <w:t xml:space="preserve">tersedia </w:t>
      </w:r>
      <w:r w:rsidR="000C593E" w:rsidRPr="000C593E">
        <w:rPr>
          <w:lang w:val="en-US"/>
        </w:rPr>
        <w:t xml:space="preserve">yang telah </w:t>
      </w:r>
      <w:r w:rsidR="006637FE">
        <w:rPr>
          <w:lang w:val="en-US"/>
        </w:rPr>
        <w:t xml:space="preserve">dilakukan pengolahan </w:t>
      </w:r>
      <w:r w:rsidR="00D846FC">
        <w:rPr>
          <w:b/>
          <w:lang w:val="en-US"/>
        </w:rPr>
        <w:fldChar w:fldCharType="begin" w:fldLock="1"/>
      </w:r>
      <w:r w:rsidR="000B245A">
        <w:rPr>
          <w:b/>
          <w:lang w:val="en-US"/>
        </w:rPr>
        <w:instrText>ADDIN CSL_CITATION {"citationItems":[{"id":"ITEM-1","itemData":{"author":[{"dropping-particle":"","family":"Sidik","given":"B.","non-dropping-particle":"","parse-names":false,"suffix":""}],"id":"ITEM-1","issued":{"date-parts":[["2014"]]},"publisher":"Informatika","title":"Pemrograman Web PHP","type":"book"},"uris":["http://www.mendeley.com/documents/?uuid=515ee07e-5503-417d-83f3-c3b44ee43228"]}],"mendeley":{"formattedCitation":"(Sidik, 2014)","plainTextFormattedCitation":"(Sidik, 2014)","previouslyFormattedCitation":"(Sidik, 2014)"},"properties":{"noteIndex":0},"schema":"https://github.com/citation-style-language/schema/raw/master/csl-citation.json"}</w:instrText>
      </w:r>
      <w:r w:rsidR="00D846FC">
        <w:rPr>
          <w:b/>
          <w:lang w:val="en-US"/>
        </w:rPr>
        <w:fldChar w:fldCharType="separate"/>
      </w:r>
      <w:r w:rsidR="00E55DF9" w:rsidRPr="00E55DF9">
        <w:rPr>
          <w:lang w:val="en-US"/>
        </w:rPr>
        <w:t>(Sidik, 2014)</w:t>
      </w:r>
      <w:r w:rsidR="00D846FC">
        <w:rPr>
          <w:b/>
          <w:lang w:val="en-US"/>
        </w:rPr>
        <w:fldChar w:fldCharType="end"/>
      </w:r>
      <w:r w:rsidR="000C593E" w:rsidRPr="0093032A">
        <w:rPr>
          <w:lang w:val="en-US"/>
        </w:rPr>
        <w:t>.</w:t>
      </w:r>
    </w:p>
    <w:p w14:paraId="1F977608" w14:textId="77777777" w:rsidR="00BF754C" w:rsidRDefault="00BF754C" w:rsidP="000C593E">
      <w:pPr>
        <w:ind w:firstLine="426"/>
        <w:rPr>
          <w:lang w:val="en-US"/>
        </w:rPr>
      </w:pPr>
    </w:p>
    <w:p w14:paraId="33F6C717" w14:textId="68E3039B" w:rsidR="001E1019" w:rsidRPr="002C4EE0" w:rsidRDefault="001E1019" w:rsidP="00E801FD">
      <w:pPr>
        <w:pStyle w:val="Heading2"/>
        <w:numPr>
          <w:ilvl w:val="1"/>
          <w:numId w:val="4"/>
        </w:numPr>
        <w:ind w:left="426"/>
        <w:rPr>
          <w:i/>
        </w:rPr>
      </w:pPr>
      <w:bookmarkStart w:id="50" w:name="_Toc15919192"/>
      <w:r w:rsidRPr="002C4EE0">
        <w:rPr>
          <w:i/>
        </w:rPr>
        <w:t>Framework CodeIgniter</w:t>
      </w:r>
      <w:bookmarkEnd w:id="50"/>
    </w:p>
    <w:p w14:paraId="1C55C621" w14:textId="6FBB1E51" w:rsidR="00A74371" w:rsidRDefault="004F21DC" w:rsidP="00882CF1">
      <w:pPr>
        <w:ind w:firstLine="426"/>
        <w:rPr>
          <w:lang w:val="en-US"/>
        </w:rPr>
      </w:pPr>
      <w:r>
        <mc:AlternateContent>
          <mc:Choice Requires="wps">
            <w:drawing>
              <wp:anchor distT="0" distB="0" distL="114300" distR="114300" simplePos="0" relativeHeight="251736576" behindDoc="0" locked="0" layoutInCell="1" allowOverlap="1" wp14:anchorId="5CA5615B" wp14:editId="7886FB77">
                <wp:simplePos x="0" y="0"/>
                <wp:positionH relativeFrom="margin">
                  <wp:align>center</wp:align>
                </wp:positionH>
                <wp:positionV relativeFrom="paragraph">
                  <wp:posOffset>4632478</wp:posOffset>
                </wp:positionV>
                <wp:extent cx="3171825" cy="635"/>
                <wp:effectExtent l="0" t="0" r="9525" b="2540"/>
                <wp:wrapTopAndBottom/>
                <wp:docPr id="53" name="Text Box 53"/>
                <wp:cNvGraphicFramePr/>
                <a:graphic xmlns:a="http://schemas.openxmlformats.org/drawingml/2006/main">
                  <a:graphicData uri="http://schemas.microsoft.com/office/word/2010/wordprocessingShape">
                    <wps:wsp>
                      <wps:cNvSpPr txBox="1"/>
                      <wps:spPr>
                        <a:xfrm>
                          <a:off x="0" y="0"/>
                          <a:ext cx="3171825" cy="635"/>
                        </a:xfrm>
                        <a:prstGeom prst="rect">
                          <a:avLst/>
                        </a:prstGeom>
                        <a:solidFill>
                          <a:prstClr val="white"/>
                        </a:solidFill>
                        <a:ln>
                          <a:noFill/>
                        </a:ln>
                      </wps:spPr>
                      <wps:txbx>
                        <w:txbxContent>
                          <w:p w14:paraId="2641DE8F" w14:textId="6DC38DEE" w:rsidR="00A2182B" w:rsidRPr="00882CF1" w:rsidRDefault="00A2182B" w:rsidP="00B34A25">
                            <w:pPr>
                              <w:pStyle w:val="Caption"/>
                              <w:keepNext/>
                              <w:rPr>
                                <w:i w:val="0"/>
                                <w:lang w:val="en-US"/>
                              </w:rPr>
                            </w:pPr>
                            <w:bookmarkStart w:id="51" w:name="_Toc15369992"/>
                            <w:bookmarkStart w:id="52" w:name="_Toc15849461"/>
                            <w:r w:rsidRPr="00882CF1">
                              <w:rPr>
                                <w:i w:val="0"/>
                              </w:rPr>
                              <w:t xml:space="preserve">Gambar </w:t>
                            </w:r>
                            <w:r w:rsidRPr="00882CF1">
                              <w:rPr>
                                <w:i w:val="0"/>
                              </w:rPr>
                              <w:fldChar w:fldCharType="begin"/>
                            </w:r>
                            <w:r w:rsidRPr="00882CF1">
                              <w:rPr>
                                <w:i w:val="0"/>
                              </w:rPr>
                              <w:instrText xml:space="preserve"> SEQ Gambar \* ARABIC </w:instrText>
                            </w:r>
                            <w:r w:rsidRPr="00882CF1">
                              <w:rPr>
                                <w:i w:val="0"/>
                              </w:rPr>
                              <w:fldChar w:fldCharType="separate"/>
                            </w:r>
                            <w:r>
                              <w:rPr>
                                <w:i w:val="0"/>
                              </w:rPr>
                              <w:t>1</w:t>
                            </w:r>
                            <w:r w:rsidRPr="00882CF1">
                              <w:rPr>
                                <w:i w:val="0"/>
                              </w:rPr>
                              <w:fldChar w:fldCharType="end"/>
                            </w:r>
                            <w:r w:rsidRPr="00882CF1">
                              <w:rPr>
                                <w:i w:val="0"/>
                                <w:lang w:val="en-US"/>
                              </w:rPr>
                              <w:t>.</w:t>
                            </w:r>
                            <w:r>
                              <w:fldChar w:fldCharType="begin"/>
                            </w:r>
                            <w:r>
                              <w:instrText xml:space="preserve"> SEQ Gambar_2 \* ARABIC </w:instrText>
                            </w:r>
                            <w:r>
                              <w:fldChar w:fldCharType="separate"/>
                            </w:r>
                            <w:r>
                              <w:t>2</w:t>
                            </w:r>
                            <w:r>
                              <w:fldChar w:fldCharType="end"/>
                            </w:r>
                            <w:r w:rsidRPr="00882CF1">
                              <w:rPr>
                                <w:i w:val="0"/>
                                <w:lang w:val="en-US"/>
                              </w:rPr>
                              <w:t xml:space="preserve"> </w:t>
                            </w:r>
                            <w:r w:rsidRPr="00712155">
                              <w:rPr>
                                <w:lang w:val="en-US"/>
                              </w:rPr>
                              <w:t>Flow CodeIgniter</w:t>
                            </w:r>
                            <w:r w:rsidRPr="004773B1">
                              <w:rPr>
                                <w:i w:val="0"/>
                                <w:lang w:val="en-US"/>
                              </w:rPr>
                              <w:t xml:space="preserve"> (Daqiqil, 2011)</w:t>
                            </w:r>
                            <w:bookmarkEnd w:id="51"/>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5615B" id="Text Box 53" o:spid="_x0000_s1034" type="#_x0000_t202" style="position:absolute;left:0;text-align:left;margin-left:0;margin-top:364.75pt;width:249.75pt;height:.05pt;z-index:2517365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" stroked="f">
                <v:textbox style="mso-fit-shape-to-text:t" inset="0,0,0,0">
                  <w:txbxContent>
                    <w:p w14:paraId="2641DE8F" w14:textId="6DC38DEE" w:rsidR="00A2182B" w:rsidRPr="00882CF1" w:rsidRDefault="00A2182B" w:rsidP="00B34A25">
                      <w:pPr>
                        <w:pStyle w:val="Caption"/>
                        <w:keepNext/>
                        <w:rPr>
                          <w:i w:val="0"/>
                          <w:lang w:val="en-US"/>
                        </w:rPr>
                      </w:pPr>
                      <w:bookmarkStart w:id="53" w:name="_Toc15369992"/>
                      <w:bookmarkStart w:id="54" w:name="_Toc15849461"/>
                      <w:r w:rsidRPr="00882CF1">
                        <w:rPr>
                          <w:i w:val="0"/>
                        </w:rPr>
                        <w:t xml:space="preserve">Gambar </w:t>
                      </w:r>
                      <w:r w:rsidRPr="00882CF1">
                        <w:rPr>
                          <w:i w:val="0"/>
                        </w:rPr>
                        <w:fldChar w:fldCharType="begin"/>
                      </w:r>
                      <w:r w:rsidRPr="00882CF1">
                        <w:rPr>
                          <w:i w:val="0"/>
                        </w:rPr>
                        <w:instrText xml:space="preserve"> SEQ Gambar \* ARABIC </w:instrText>
                      </w:r>
                      <w:r w:rsidRPr="00882CF1">
                        <w:rPr>
                          <w:i w:val="0"/>
                        </w:rPr>
                        <w:fldChar w:fldCharType="separate"/>
                      </w:r>
                      <w:r>
                        <w:rPr>
                          <w:i w:val="0"/>
                        </w:rPr>
                        <w:t>1</w:t>
                      </w:r>
                      <w:r w:rsidRPr="00882CF1">
                        <w:rPr>
                          <w:i w:val="0"/>
                        </w:rPr>
                        <w:fldChar w:fldCharType="end"/>
                      </w:r>
                      <w:r w:rsidRPr="00882CF1">
                        <w:rPr>
                          <w:i w:val="0"/>
                          <w:lang w:val="en-US"/>
                        </w:rPr>
                        <w:t>.</w:t>
                      </w:r>
                      <w:r>
                        <w:fldChar w:fldCharType="begin"/>
                      </w:r>
                      <w:r>
                        <w:instrText xml:space="preserve"> SEQ Gambar_2 \* ARABIC </w:instrText>
                      </w:r>
                      <w:r>
                        <w:fldChar w:fldCharType="separate"/>
                      </w:r>
                      <w:r>
                        <w:t>2</w:t>
                      </w:r>
                      <w:r>
                        <w:fldChar w:fldCharType="end"/>
                      </w:r>
                      <w:r w:rsidRPr="00882CF1">
                        <w:rPr>
                          <w:i w:val="0"/>
                          <w:lang w:val="en-US"/>
                        </w:rPr>
                        <w:t xml:space="preserve"> </w:t>
                      </w:r>
                      <w:r w:rsidRPr="00712155">
                        <w:rPr>
                          <w:lang w:val="en-US"/>
                        </w:rPr>
                        <w:t>Flow CodeIgniter</w:t>
                      </w:r>
                      <w:r w:rsidRPr="004773B1">
                        <w:rPr>
                          <w:i w:val="0"/>
                          <w:lang w:val="en-US"/>
                        </w:rPr>
                        <w:t xml:space="preserve"> (Daqiqil, 2011)</w:t>
                      </w:r>
                      <w:bookmarkEnd w:id="53"/>
                      <w:bookmarkEnd w:id="54"/>
                    </w:p>
                  </w:txbxContent>
                </v:textbox>
                <w10:wrap type="topAndBottom" anchorx="margin"/>
              </v:shape>
            </w:pict>
          </mc:Fallback>
        </mc:AlternateContent>
      </w:r>
      <w:r w:rsidR="004969F9">
        <w:drawing>
          <wp:anchor distT="0" distB="0" distL="114300" distR="114300" simplePos="0" relativeHeight="251641344" behindDoc="0" locked="0" layoutInCell="1" allowOverlap="1" wp14:anchorId="6F0FD7D0" wp14:editId="38B5842B">
            <wp:simplePos x="0" y="0"/>
            <wp:positionH relativeFrom="margin">
              <wp:align>center</wp:align>
            </wp:positionH>
            <wp:positionV relativeFrom="paragraph">
              <wp:posOffset>1805305</wp:posOffset>
            </wp:positionV>
            <wp:extent cx="2895600" cy="2721610"/>
            <wp:effectExtent l="19050" t="19050" r="19050" b="215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895600" cy="27216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A4469A" w:rsidRPr="002734CF">
        <w:rPr>
          <w:i/>
          <w:lang w:val="en-US"/>
        </w:rPr>
        <w:t>CodeIgniter</w:t>
      </w:r>
      <w:r w:rsidR="00A4469A" w:rsidRPr="00A4469A">
        <w:rPr>
          <w:lang w:val="en-US"/>
        </w:rPr>
        <w:t xml:space="preserve"> atau </w:t>
      </w:r>
      <w:r w:rsidR="00D54407">
        <w:rPr>
          <w:lang w:val="en-US"/>
        </w:rPr>
        <w:t xml:space="preserve">seringkali disingkat dengan </w:t>
      </w:r>
      <w:r w:rsidR="00A4469A" w:rsidRPr="00A4469A">
        <w:rPr>
          <w:lang w:val="en-US"/>
        </w:rPr>
        <w:t>CI adalah sebuah</w:t>
      </w:r>
      <w:r w:rsidR="00323BF1">
        <w:rPr>
          <w:lang w:val="en-US"/>
        </w:rPr>
        <w:t xml:space="preserve"> </w:t>
      </w:r>
      <w:r w:rsidR="00323BF1">
        <w:rPr>
          <w:i/>
          <w:lang w:val="en-US"/>
        </w:rPr>
        <w:t>open source</w:t>
      </w:r>
      <w:r w:rsidR="00A4469A" w:rsidRPr="00A4469A">
        <w:rPr>
          <w:lang w:val="en-US"/>
        </w:rPr>
        <w:t xml:space="preserve"> </w:t>
      </w:r>
      <w:r w:rsidR="00A4469A" w:rsidRPr="00AF65BF">
        <w:rPr>
          <w:i/>
          <w:lang w:val="en-US"/>
        </w:rPr>
        <w:t>framework</w:t>
      </w:r>
      <w:r w:rsidR="00A4469A" w:rsidRPr="00A4469A">
        <w:rPr>
          <w:lang w:val="en-US"/>
        </w:rPr>
        <w:t xml:space="preserve"> </w:t>
      </w:r>
      <w:r w:rsidR="00C4641F">
        <w:rPr>
          <w:lang w:val="en-US"/>
        </w:rPr>
        <w:t xml:space="preserve">yang digunakan untuk mengembangkan </w:t>
      </w:r>
      <w:r w:rsidR="00A4469A" w:rsidRPr="00A4469A">
        <w:rPr>
          <w:lang w:val="en-US"/>
        </w:rPr>
        <w:t>aplikasi web</w:t>
      </w:r>
      <w:r w:rsidR="00842B8E">
        <w:rPr>
          <w:lang w:val="en-US"/>
        </w:rPr>
        <w:t xml:space="preserve">, </w:t>
      </w:r>
      <w:r w:rsidR="00A4469A" w:rsidRPr="00A4469A">
        <w:rPr>
          <w:lang w:val="en-US"/>
        </w:rPr>
        <w:t>untuk mengembangkan aplikasi</w:t>
      </w:r>
      <w:r w:rsidR="00CF5518">
        <w:rPr>
          <w:lang w:val="en-US"/>
        </w:rPr>
        <w:t xml:space="preserve"> web berbasis</w:t>
      </w:r>
      <w:r w:rsidR="00A4469A" w:rsidRPr="00A4469A">
        <w:rPr>
          <w:lang w:val="en-US"/>
        </w:rPr>
        <w:t xml:space="preserve"> </w:t>
      </w:r>
      <w:r w:rsidR="00F61F1E">
        <w:rPr>
          <w:lang w:val="en-US"/>
        </w:rPr>
        <w:t>PHP</w:t>
      </w:r>
      <w:r w:rsidR="00CF5518">
        <w:rPr>
          <w:lang w:val="en-US"/>
        </w:rPr>
        <w:t xml:space="preserve"> yang</w:t>
      </w:r>
      <w:r w:rsidR="00A94C04">
        <w:rPr>
          <w:lang w:val="en-US"/>
        </w:rPr>
        <w:t xml:space="preserve"> </w:t>
      </w:r>
      <w:r w:rsidR="00A4469A" w:rsidRPr="00A4469A">
        <w:rPr>
          <w:lang w:val="en-US"/>
        </w:rPr>
        <w:t>dinamis. CI dibuat dengan tujuan mempercepat penulisan kode PHP</w:t>
      </w:r>
      <w:r w:rsidR="00637E1C">
        <w:rPr>
          <w:lang w:val="en-US"/>
        </w:rPr>
        <w:t>,</w:t>
      </w:r>
      <w:r w:rsidR="008C0AC5">
        <w:rPr>
          <w:lang w:val="en-US"/>
        </w:rPr>
        <w:t xml:space="preserve"> dibandingkan dengan menulis kode PHP</w:t>
      </w:r>
      <w:r w:rsidR="00A4469A" w:rsidRPr="00A4469A">
        <w:rPr>
          <w:lang w:val="en-US"/>
        </w:rPr>
        <w:t xml:space="preserve"> dari awal</w:t>
      </w:r>
      <w:r w:rsidR="009D2B8B">
        <w:rPr>
          <w:lang w:val="en-US"/>
        </w:rPr>
        <w:t>.</w:t>
      </w:r>
      <w:r w:rsidR="00A4469A" w:rsidRPr="00A4469A">
        <w:rPr>
          <w:lang w:val="en-US"/>
        </w:rPr>
        <w:t xml:space="preserve"> </w:t>
      </w:r>
      <w:r w:rsidR="009D2B8B">
        <w:rPr>
          <w:lang w:val="en-US"/>
        </w:rPr>
        <w:t>K</w:t>
      </w:r>
      <w:r w:rsidR="00A4469A" w:rsidRPr="00A4469A">
        <w:rPr>
          <w:lang w:val="en-US"/>
        </w:rPr>
        <w:t>arena</w:t>
      </w:r>
      <w:r w:rsidR="009D2B8B">
        <w:rPr>
          <w:lang w:val="en-US"/>
        </w:rPr>
        <w:t xml:space="preserve"> dengan</w:t>
      </w:r>
      <w:r w:rsidR="00A4469A" w:rsidRPr="00A4469A">
        <w:rPr>
          <w:lang w:val="en-US"/>
        </w:rPr>
        <w:t xml:space="preserve"> CI </w:t>
      </w:r>
      <w:r w:rsidR="00F52A40">
        <w:rPr>
          <w:lang w:val="en-US"/>
        </w:rPr>
        <w:t xml:space="preserve">telah disediakan </w:t>
      </w:r>
      <w:r w:rsidR="00A4469A" w:rsidRPr="00A4469A">
        <w:rPr>
          <w:lang w:val="en-US"/>
        </w:rPr>
        <w:t xml:space="preserve">berbagai </w:t>
      </w:r>
      <w:r w:rsidR="00A4469A" w:rsidRPr="005B4F9D">
        <w:rPr>
          <w:i/>
          <w:lang w:val="en-US"/>
        </w:rPr>
        <w:t>library</w:t>
      </w:r>
      <w:r w:rsidR="00A4469A" w:rsidRPr="00A4469A">
        <w:rPr>
          <w:lang w:val="en-US"/>
        </w:rPr>
        <w:t xml:space="preserve"> yang dapat digunakan sehingga dapat mempermudah dan mempersingkat waktu pengembangan</w:t>
      </w:r>
      <w:r w:rsidR="00892C91">
        <w:rPr>
          <w:lang w:val="en-US"/>
        </w:rPr>
        <w:t xml:space="preserve"> aplikasi berbasis web</w:t>
      </w:r>
      <w:r w:rsidR="00597115">
        <w:rPr>
          <w:lang w:val="en-US"/>
        </w:rPr>
        <w:t xml:space="preserve"> (Taufiqurrochman, 2019).</w:t>
      </w:r>
    </w:p>
    <w:p w14:paraId="144E20C3" w14:textId="4E8E4640" w:rsidR="00E95C05" w:rsidRDefault="00E95C05" w:rsidP="003C52DB">
      <w:pPr>
        <w:ind w:firstLine="426"/>
        <w:rPr>
          <w:lang w:val="en-US"/>
        </w:rPr>
      </w:pPr>
      <w:r w:rsidRPr="00E95C05">
        <w:rPr>
          <w:lang w:val="en-US"/>
        </w:rPr>
        <w:t>Kelebihan dari</w:t>
      </w:r>
      <w:r w:rsidR="004D455B">
        <w:rPr>
          <w:lang w:val="en-US"/>
        </w:rPr>
        <w:t xml:space="preserve"> digunakannya</w:t>
      </w:r>
      <w:r w:rsidRPr="00E95C05">
        <w:rPr>
          <w:lang w:val="en-US"/>
        </w:rPr>
        <w:t xml:space="preserve"> </w:t>
      </w:r>
      <w:r w:rsidRPr="003C19B0">
        <w:rPr>
          <w:i/>
          <w:lang w:val="en-US"/>
        </w:rPr>
        <w:t>framewok</w:t>
      </w:r>
      <w:r w:rsidRPr="00E95C05">
        <w:rPr>
          <w:lang w:val="en-US"/>
        </w:rPr>
        <w:t xml:space="preserve"> CI </w:t>
      </w:r>
      <w:r w:rsidR="001727CF">
        <w:rPr>
          <w:lang w:val="en-US"/>
        </w:rPr>
        <w:t xml:space="preserve">dalam melakukan pengembangan aplikasi web </w:t>
      </w:r>
      <w:r w:rsidRPr="00E95C05">
        <w:rPr>
          <w:lang w:val="en-US"/>
        </w:rPr>
        <w:t xml:space="preserve">yaitu sangat ringan, terstruktur, mudah dipelajari, dokumentasi lengkap dan dukungan forum </w:t>
      </w:r>
      <w:r w:rsidRPr="0052407C">
        <w:rPr>
          <w:i/>
          <w:lang w:val="en-US"/>
        </w:rPr>
        <w:t>CodeIgniter</w:t>
      </w:r>
      <w:r w:rsidRPr="00E95C05">
        <w:rPr>
          <w:lang w:val="en-US"/>
        </w:rPr>
        <w:t xml:space="preserve"> </w:t>
      </w:r>
      <w:r w:rsidR="00F16C2F">
        <w:rPr>
          <w:lang w:val="en-US"/>
        </w:rPr>
        <w:t>dengan pengguna aktif yang banyak</w:t>
      </w:r>
      <w:r w:rsidRPr="00E95C05">
        <w:rPr>
          <w:lang w:val="en-US"/>
        </w:rPr>
        <w:t>, CI</w:t>
      </w:r>
      <w:r w:rsidR="0025546E">
        <w:rPr>
          <w:lang w:val="en-US"/>
        </w:rPr>
        <w:t xml:space="preserve"> </w:t>
      </w:r>
      <w:r w:rsidR="0025546E">
        <w:rPr>
          <w:lang w:val="en-US"/>
        </w:rPr>
        <w:lastRenderedPageBreak/>
        <w:t>juga menggunakan</w:t>
      </w:r>
      <w:r w:rsidRPr="00E95C05">
        <w:rPr>
          <w:lang w:val="en-US"/>
        </w:rPr>
        <w:t xml:space="preserve"> konsep MVC sebagai </w:t>
      </w:r>
      <w:r w:rsidRPr="005E31AA">
        <w:rPr>
          <w:i/>
          <w:lang w:val="en-US"/>
        </w:rPr>
        <w:t>pattern</w:t>
      </w:r>
      <w:r w:rsidRPr="00E95C05">
        <w:rPr>
          <w:lang w:val="en-US"/>
        </w:rPr>
        <w:t xml:space="preserve"> </w:t>
      </w:r>
      <w:r w:rsidR="00344967">
        <w:rPr>
          <w:lang w:val="en-US"/>
        </w:rPr>
        <w:t>ter</w:t>
      </w:r>
      <w:r w:rsidRPr="00E95C05">
        <w:rPr>
          <w:lang w:val="en-US"/>
        </w:rPr>
        <w:t xml:space="preserve">struktur atau standarisasi </w:t>
      </w:r>
      <w:r w:rsidR="00B5657B">
        <w:rPr>
          <w:lang w:val="en-US"/>
        </w:rPr>
        <w:t xml:space="preserve">dalam </w:t>
      </w:r>
      <w:r w:rsidRPr="00E95C05">
        <w:rPr>
          <w:lang w:val="en-US"/>
        </w:rPr>
        <w:t xml:space="preserve">penulisan kode, MVC merupakan singkatan dari </w:t>
      </w:r>
      <w:r w:rsidRPr="00AE4597">
        <w:rPr>
          <w:i/>
          <w:lang w:val="en-US"/>
        </w:rPr>
        <w:t>model</w:t>
      </w:r>
      <w:r w:rsidRPr="00E95C05">
        <w:rPr>
          <w:lang w:val="en-US"/>
        </w:rPr>
        <w:t xml:space="preserve">, </w:t>
      </w:r>
      <w:r w:rsidRPr="0030371C">
        <w:rPr>
          <w:i/>
          <w:lang w:val="en-US"/>
        </w:rPr>
        <w:t>view</w:t>
      </w:r>
      <w:r w:rsidRPr="00E95C05">
        <w:rPr>
          <w:lang w:val="en-US"/>
        </w:rPr>
        <w:t xml:space="preserve"> dan </w:t>
      </w:r>
      <w:r w:rsidRPr="009C7D08">
        <w:rPr>
          <w:i/>
          <w:lang w:val="en-US"/>
        </w:rPr>
        <w:t>controller</w:t>
      </w:r>
      <w:r w:rsidRPr="00E95C05">
        <w:rPr>
          <w:lang w:val="en-US"/>
        </w:rPr>
        <w:t xml:space="preserve">. MVC adalah teknik pemrograman yang memisahkan antara kode proses sistem, olah data dan antar muka menjadi bagian-bagian yang berbeda. </w:t>
      </w:r>
      <w:r w:rsidRPr="004A6490">
        <w:rPr>
          <w:i/>
          <w:lang w:val="en-US"/>
        </w:rPr>
        <w:t>Model</w:t>
      </w:r>
      <w:r w:rsidRPr="00E95C05">
        <w:rPr>
          <w:lang w:val="en-US"/>
        </w:rPr>
        <w:t xml:space="preserve"> </w:t>
      </w:r>
      <w:r w:rsidR="00B87A58">
        <w:rPr>
          <w:lang w:val="en-US"/>
        </w:rPr>
        <w:t xml:space="preserve">adalah </w:t>
      </w:r>
      <w:r w:rsidRPr="00E95C05">
        <w:rPr>
          <w:lang w:val="en-US"/>
        </w:rPr>
        <w:t>bagian yang berhubungan dengan</w:t>
      </w:r>
      <w:r w:rsidR="000254DB">
        <w:rPr>
          <w:lang w:val="en-US"/>
        </w:rPr>
        <w:t xml:space="preserve"> basis data. Berisi</w:t>
      </w:r>
      <w:r w:rsidRPr="00E95C05">
        <w:rPr>
          <w:lang w:val="en-US"/>
        </w:rPr>
        <w:t xml:space="preserve"> fungsi-fungsi pengolahan data, fungsi yang dimaksud berisi perintah (</w:t>
      </w:r>
      <w:r w:rsidRPr="00ED3B7A">
        <w:rPr>
          <w:i/>
          <w:lang w:val="en-US"/>
        </w:rPr>
        <w:t>query</w:t>
      </w:r>
      <w:r w:rsidRPr="00E95C05">
        <w:rPr>
          <w:lang w:val="en-US"/>
        </w:rPr>
        <w:t xml:space="preserve">) untuk melakukan </w:t>
      </w:r>
      <w:r w:rsidRPr="00E356AC">
        <w:rPr>
          <w:i/>
          <w:lang w:val="en-US"/>
        </w:rPr>
        <w:t>insert</w:t>
      </w:r>
      <w:r w:rsidRPr="00E95C05">
        <w:rPr>
          <w:lang w:val="en-US"/>
        </w:rPr>
        <w:t xml:space="preserve">, </w:t>
      </w:r>
      <w:r w:rsidRPr="00E356AC">
        <w:rPr>
          <w:i/>
          <w:lang w:val="en-US"/>
        </w:rPr>
        <w:t>update</w:t>
      </w:r>
      <w:r w:rsidRPr="00E95C05">
        <w:rPr>
          <w:lang w:val="en-US"/>
        </w:rPr>
        <w:t xml:space="preserve">, </w:t>
      </w:r>
      <w:r w:rsidRPr="00E356AC">
        <w:rPr>
          <w:i/>
          <w:lang w:val="en-US"/>
        </w:rPr>
        <w:t>delete</w:t>
      </w:r>
      <w:r w:rsidRPr="00E95C05">
        <w:rPr>
          <w:lang w:val="en-US"/>
        </w:rPr>
        <w:t xml:space="preserve"> atau </w:t>
      </w:r>
      <w:r w:rsidRPr="00E356AC">
        <w:rPr>
          <w:i/>
          <w:lang w:val="en-US"/>
        </w:rPr>
        <w:t>select</w:t>
      </w:r>
      <w:r w:rsidRPr="00E95C05">
        <w:rPr>
          <w:lang w:val="en-US"/>
        </w:rPr>
        <w:t xml:space="preserve"> didalam </w:t>
      </w:r>
      <w:r w:rsidR="003200C0">
        <w:rPr>
          <w:lang w:val="en-US"/>
        </w:rPr>
        <w:t xml:space="preserve">tabel </w:t>
      </w:r>
      <w:r w:rsidRPr="00E95C05">
        <w:rPr>
          <w:lang w:val="en-US"/>
        </w:rPr>
        <w:t xml:space="preserve">basis data. </w:t>
      </w:r>
      <w:r w:rsidRPr="004A0B6C">
        <w:rPr>
          <w:i/>
          <w:lang w:val="en-US"/>
        </w:rPr>
        <w:t>View</w:t>
      </w:r>
      <w:r w:rsidRPr="00E95C05">
        <w:rPr>
          <w:lang w:val="en-US"/>
        </w:rPr>
        <w:t xml:space="preserve"> merupakan bagian yang berhubungan dengan segala</w:t>
      </w:r>
      <w:r w:rsidR="00FE2E00">
        <w:rPr>
          <w:lang w:val="en-US"/>
        </w:rPr>
        <w:t xml:space="preserve"> tampilan antarmuka</w:t>
      </w:r>
      <w:r w:rsidRPr="00E95C05">
        <w:rPr>
          <w:lang w:val="en-US"/>
        </w:rPr>
        <w:t xml:space="preserve"> yang ditampilkan pada layar pengguna (</w:t>
      </w:r>
      <w:r w:rsidRPr="004A0B6C">
        <w:rPr>
          <w:i/>
          <w:lang w:val="en-US"/>
        </w:rPr>
        <w:t>end-user</w:t>
      </w:r>
      <w:r w:rsidRPr="00E95C05">
        <w:rPr>
          <w:lang w:val="en-US"/>
        </w:rPr>
        <w:t xml:space="preserve">), </w:t>
      </w:r>
      <w:r w:rsidRPr="005715DE">
        <w:rPr>
          <w:i/>
          <w:lang w:val="en-US"/>
        </w:rPr>
        <w:t>view</w:t>
      </w:r>
      <w:r w:rsidRPr="00E95C05">
        <w:rPr>
          <w:lang w:val="en-US"/>
        </w:rPr>
        <w:t xml:space="preserve"> </w:t>
      </w:r>
      <w:r w:rsidR="00610EFC">
        <w:rPr>
          <w:lang w:val="en-US"/>
        </w:rPr>
        <w:t xml:space="preserve">biasanya berisi </w:t>
      </w:r>
      <w:r w:rsidR="005038B0">
        <w:rPr>
          <w:lang w:val="en-US"/>
        </w:rPr>
        <w:t xml:space="preserve">3 komponen yaitu, HTML, CSS dan </w:t>
      </w:r>
      <w:r w:rsidR="005038B0" w:rsidRPr="005038B0">
        <w:rPr>
          <w:i/>
          <w:lang w:val="en-US"/>
        </w:rPr>
        <w:t>JavaScript</w:t>
      </w:r>
      <w:r w:rsidR="00CD61CB">
        <w:rPr>
          <w:lang w:val="en-US"/>
        </w:rPr>
        <w:t xml:space="preserve"> sehingga </w:t>
      </w:r>
      <w:r w:rsidR="00CD61CB">
        <w:rPr>
          <w:i/>
          <w:lang w:val="en-US"/>
        </w:rPr>
        <w:t>view</w:t>
      </w:r>
      <w:r w:rsidR="00CD61CB">
        <w:rPr>
          <w:lang w:val="en-US"/>
        </w:rPr>
        <w:t xml:space="preserve"> </w:t>
      </w:r>
      <w:r w:rsidRPr="00E95C05">
        <w:rPr>
          <w:lang w:val="en-US"/>
        </w:rPr>
        <w:t xml:space="preserve">dapat dikatakan sebagai halaman </w:t>
      </w:r>
      <w:r w:rsidRPr="00906C87">
        <w:rPr>
          <w:i/>
          <w:lang w:val="en-US"/>
        </w:rPr>
        <w:t>website</w:t>
      </w:r>
      <w:r w:rsidRPr="00E95C05">
        <w:rPr>
          <w:lang w:val="en-US"/>
        </w:rPr>
        <w:t xml:space="preserve">, </w:t>
      </w:r>
      <w:r w:rsidR="001039C1">
        <w:rPr>
          <w:lang w:val="en-US"/>
        </w:rPr>
        <w:t xml:space="preserve">penggunaan </w:t>
      </w:r>
      <w:r w:rsidRPr="007C7302">
        <w:rPr>
          <w:i/>
          <w:lang w:val="en-US"/>
        </w:rPr>
        <w:t>view</w:t>
      </w:r>
      <w:r w:rsidRPr="00E95C05">
        <w:rPr>
          <w:lang w:val="en-US"/>
        </w:rPr>
        <w:t xml:space="preserve"> dikhususkan untuk menampilkan data hasil dari </w:t>
      </w:r>
      <w:r w:rsidR="007361D7">
        <w:rPr>
          <w:lang w:val="en-US"/>
        </w:rPr>
        <w:t xml:space="preserve">fungsi-fungsi pada </w:t>
      </w:r>
      <w:r w:rsidRPr="003D03E1">
        <w:rPr>
          <w:i/>
          <w:lang w:val="en-US"/>
        </w:rPr>
        <w:t>model</w:t>
      </w:r>
      <w:r w:rsidRPr="00E95C05">
        <w:rPr>
          <w:lang w:val="en-US"/>
        </w:rPr>
        <w:t xml:space="preserve"> </w:t>
      </w:r>
      <w:r w:rsidR="005A2101">
        <w:rPr>
          <w:lang w:val="en-US"/>
        </w:rPr>
        <w:t>maupun</w:t>
      </w:r>
      <w:r w:rsidR="00D37184">
        <w:rPr>
          <w:lang w:val="en-US"/>
        </w:rPr>
        <w:t xml:space="preserve"> </w:t>
      </w:r>
      <w:r w:rsidRPr="003D03E1">
        <w:rPr>
          <w:i/>
          <w:lang w:val="en-US"/>
        </w:rPr>
        <w:t>controller</w:t>
      </w:r>
      <w:r w:rsidRPr="00E95C05">
        <w:rPr>
          <w:lang w:val="en-US"/>
        </w:rPr>
        <w:t xml:space="preserve">. </w:t>
      </w:r>
      <w:r w:rsidRPr="00382BCF">
        <w:rPr>
          <w:i/>
          <w:lang w:val="en-US"/>
        </w:rPr>
        <w:t>Controller</w:t>
      </w:r>
      <w:r w:rsidRPr="00E95C05">
        <w:rPr>
          <w:lang w:val="en-US"/>
        </w:rPr>
        <w:t xml:space="preserve"> adalah bagian yang mengintegrasikan antara</w:t>
      </w:r>
      <w:r w:rsidR="0017558F">
        <w:rPr>
          <w:lang w:val="en-US"/>
        </w:rPr>
        <w:t xml:space="preserve"> </w:t>
      </w:r>
      <w:r w:rsidR="0017558F" w:rsidRPr="0044086D">
        <w:rPr>
          <w:i/>
          <w:lang w:val="en-US"/>
        </w:rPr>
        <w:t>model</w:t>
      </w:r>
      <w:r w:rsidR="0017558F" w:rsidRPr="0017558F">
        <w:rPr>
          <w:lang w:val="en-US"/>
        </w:rPr>
        <w:t xml:space="preserve"> denga</w:t>
      </w:r>
      <w:r w:rsidR="00024C71">
        <w:rPr>
          <w:lang w:val="en-US"/>
        </w:rPr>
        <w:t>n</w:t>
      </w:r>
      <w:r w:rsidR="0017558F" w:rsidRPr="0017558F">
        <w:rPr>
          <w:lang w:val="en-US"/>
        </w:rPr>
        <w:t xml:space="preserve"> </w:t>
      </w:r>
      <w:r w:rsidR="0017558F" w:rsidRPr="00024C71">
        <w:rPr>
          <w:i/>
          <w:lang w:val="en-US"/>
        </w:rPr>
        <w:t>view</w:t>
      </w:r>
      <w:r w:rsidR="0017558F" w:rsidRPr="0017558F">
        <w:rPr>
          <w:lang w:val="en-US"/>
        </w:rPr>
        <w:t xml:space="preserve">, pada </w:t>
      </w:r>
      <w:r w:rsidR="0017558F" w:rsidRPr="00F57E0D">
        <w:rPr>
          <w:i/>
          <w:lang w:val="en-US"/>
        </w:rPr>
        <w:t>controller</w:t>
      </w:r>
      <w:r w:rsidR="0017558F" w:rsidRPr="0017558F">
        <w:rPr>
          <w:lang w:val="en-US"/>
        </w:rPr>
        <w:t xml:space="preserve"> </w:t>
      </w:r>
      <w:r w:rsidR="00E661B0">
        <w:rPr>
          <w:lang w:val="en-US"/>
        </w:rPr>
        <w:t xml:space="preserve">berisi tentang </w:t>
      </w:r>
      <w:r w:rsidR="0017558F" w:rsidRPr="0017558F">
        <w:rPr>
          <w:lang w:val="en-US"/>
        </w:rPr>
        <w:t xml:space="preserve">algoritma </w:t>
      </w:r>
      <w:r w:rsidR="00E661B0">
        <w:rPr>
          <w:lang w:val="en-US"/>
        </w:rPr>
        <w:t xml:space="preserve">dari </w:t>
      </w:r>
      <w:r w:rsidR="0017558F" w:rsidRPr="0017558F">
        <w:rPr>
          <w:lang w:val="en-US"/>
        </w:rPr>
        <w:t>alur sistem</w:t>
      </w:r>
      <w:r w:rsidR="00EB3F9D">
        <w:rPr>
          <w:lang w:val="en-US"/>
        </w:rPr>
        <w:t xml:space="preserve"> yang disematkan</w:t>
      </w:r>
      <w:r w:rsidR="0017558F" w:rsidRPr="0017558F">
        <w:rPr>
          <w:lang w:val="en-US"/>
        </w:rPr>
        <w:t xml:space="preserve">, </w:t>
      </w:r>
      <w:r w:rsidR="0017558F" w:rsidRPr="00DC4AB6">
        <w:rPr>
          <w:i/>
          <w:lang w:val="en-US"/>
        </w:rPr>
        <w:t>controller</w:t>
      </w:r>
      <w:r w:rsidR="002B49FF">
        <w:rPr>
          <w:i/>
          <w:lang w:val="en-US"/>
        </w:rPr>
        <w:t xml:space="preserve"> </w:t>
      </w:r>
      <w:r w:rsidR="002B49FF" w:rsidRPr="002B49FF">
        <w:rPr>
          <w:lang w:val="en-US"/>
        </w:rPr>
        <w:t>berisi</w:t>
      </w:r>
      <w:r w:rsidR="00CF7B45">
        <w:rPr>
          <w:lang w:val="en-US"/>
        </w:rPr>
        <w:t xml:space="preserve"> variabel-variabel data yang selanjutnya akan ditampilkan pada </w:t>
      </w:r>
      <w:r w:rsidR="00CF7B45">
        <w:rPr>
          <w:i/>
          <w:lang w:val="en-US"/>
        </w:rPr>
        <w:t>view</w:t>
      </w:r>
      <w:r w:rsidR="0017558F" w:rsidRPr="0017558F">
        <w:rPr>
          <w:lang w:val="en-US"/>
        </w:rPr>
        <w:t xml:space="preserve">, memanggil </w:t>
      </w:r>
      <w:r w:rsidR="00212ECA">
        <w:rPr>
          <w:lang w:val="en-US"/>
        </w:rPr>
        <w:t xml:space="preserve">fungsi-fungsi pada </w:t>
      </w:r>
      <w:r w:rsidR="0017558F" w:rsidRPr="00BB4967">
        <w:rPr>
          <w:i/>
          <w:lang w:val="en-US"/>
        </w:rPr>
        <w:t>model</w:t>
      </w:r>
      <w:r w:rsidR="0017558F" w:rsidRPr="0017558F">
        <w:rPr>
          <w:lang w:val="en-US"/>
        </w:rPr>
        <w:t xml:space="preserve"> untuk </w:t>
      </w:r>
      <w:r w:rsidR="00987CE9">
        <w:rPr>
          <w:lang w:val="en-US"/>
        </w:rPr>
        <w:t>meng</w:t>
      </w:r>
      <w:r w:rsidR="0017558F" w:rsidRPr="0017558F">
        <w:rPr>
          <w:lang w:val="en-US"/>
        </w:rPr>
        <w:t>akses</w:t>
      </w:r>
      <w:r w:rsidR="00987CE9">
        <w:rPr>
          <w:lang w:val="en-US"/>
        </w:rPr>
        <w:t xml:space="preserve"> tabel</w:t>
      </w:r>
      <w:r w:rsidR="0017558F" w:rsidRPr="0017558F">
        <w:rPr>
          <w:lang w:val="en-US"/>
        </w:rPr>
        <w:t xml:space="preserve"> basis data, menyediakan penanganan </w:t>
      </w:r>
      <w:r w:rsidR="0017558F" w:rsidRPr="00E62236">
        <w:rPr>
          <w:i/>
          <w:lang w:val="en-US"/>
        </w:rPr>
        <w:t>error</w:t>
      </w:r>
      <w:r w:rsidR="00F41A0B">
        <w:rPr>
          <w:i/>
          <w:lang w:val="en-US"/>
        </w:rPr>
        <w:t xml:space="preserve"> </w:t>
      </w:r>
      <w:r w:rsidR="00F41A0B" w:rsidRPr="00F41A0B">
        <w:rPr>
          <w:lang w:val="en-US"/>
        </w:rPr>
        <w:t>pada aplikasi</w:t>
      </w:r>
      <w:r w:rsidR="0017558F" w:rsidRPr="0017558F">
        <w:rPr>
          <w:lang w:val="en-US"/>
        </w:rPr>
        <w:t xml:space="preserve">, mengerjakan proses logika dari aplikasi </w:t>
      </w:r>
      <w:r w:rsidR="00C114CB">
        <w:rPr>
          <w:lang w:val="en-US"/>
        </w:rPr>
        <w:t xml:space="preserve">dan </w:t>
      </w:r>
      <w:r w:rsidR="0017558F" w:rsidRPr="0017558F">
        <w:rPr>
          <w:lang w:val="en-US"/>
        </w:rPr>
        <w:t xml:space="preserve">melakukan validasi terhadap </w:t>
      </w:r>
      <w:r w:rsidR="0017558F" w:rsidRPr="00C114CB">
        <w:rPr>
          <w:i/>
          <w:lang w:val="en-US"/>
        </w:rPr>
        <w:t>input</w:t>
      </w:r>
      <w:r w:rsidR="00E14105">
        <w:rPr>
          <w:i/>
          <w:lang w:val="en-US"/>
        </w:rPr>
        <w:t xml:space="preserve"> </w:t>
      </w:r>
      <w:r w:rsidR="00E14105">
        <w:rPr>
          <w:lang w:val="en-US"/>
        </w:rPr>
        <w:t xml:space="preserve">yang dimasukkan oleh </w:t>
      </w:r>
      <w:r w:rsidR="00E14105">
        <w:rPr>
          <w:i/>
          <w:lang w:val="en-US"/>
        </w:rPr>
        <w:t>user</w:t>
      </w:r>
      <w:r w:rsidR="00E14105">
        <w:rPr>
          <w:lang w:val="en-US"/>
        </w:rPr>
        <w:t xml:space="preserve"> kedalam sistem</w:t>
      </w:r>
      <w:r w:rsidR="0017558F" w:rsidRPr="0017558F">
        <w:rPr>
          <w:lang w:val="en-US"/>
        </w:rPr>
        <w:t xml:space="preserve"> </w:t>
      </w:r>
      <w:r w:rsidR="00D846FC">
        <w:rPr>
          <w:lang w:val="en-US"/>
        </w:rPr>
        <w:fldChar w:fldCharType="begin" w:fldLock="1"/>
      </w:r>
      <w:r w:rsidR="00D846FC">
        <w:rPr>
          <w:lang w:val="en-US"/>
        </w:rPr>
        <w:instrText>ADDIN CSL_CITATION {"citationItems":[{"id":"ITEM-1","itemData":{"ISBN":"978-602-8758-89-5","abstract":"Codeigniter merupakan salah satu framework terbaik yang ada saat ini. Banyak website-website besar telah menggunakan codeigniter sabagai framwork utama dalam membangun website maupun aplikasi mereka. Selain kemudahkan dalam menggunakan, codeigniter juga cepat, mudah di kustomisasi dan integrasikan dengan library atau framework lainnya. Framework ini juga sempat menjadi perhatian pembuat php – Rasmus Lerdorf \" I like CodeIgniter because it is faster, lighter and the least like a framework. \" -Rasmus Lerdorf Dalam buku ini akan dibahas mengenai cara-cara penggunaan Codeigniter, mulai dari pengenalan tentang controller, model dan view, penggunaan codeigniter dan form, penggunaan database di codeigniter, studi-studi kasus hingga penggunaanya dengan library-library lain seperti jQuery dan jQuery UI. Akhir kata penulis mnyadari bahawa penulisan dalam buku ini masih jauh dari sempurna. Oleh","author":[{"dropping-particle":"","family":"Daqiqil","given":"Ibnu","non-dropping-particle":"","parse-names":false,"suffix":""}],"container-title":"Pekanbaru","id":"ITEM-1","issue":"May","issued":{"date-parts":[["2011"]]},"page":"1-120","title":"Framework Codeigniter Sebuah Panduan dan Best Practice","type":"article-journal"},"uris":["http://www.mendeley.com/documents/?uuid=0bad2dac-0e05-4e90-a3dd-38982b26e608"]}],"mendeley":{"formattedCitation":"(Daqiqil, 2011)","plainTextFormattedCitation":"(Daqiqil, 2011)","previouslyFormattedCitation":"(Daqiqil, 2011)"},"properties":{"noteIndex":0},"schema":"https://github.com/citation-style-language/schema/raw/master/csl-citation.json"}</w:instrText>
      </w:r>
      <w:r w:rsidR="00D846FC">
        <w:rPr>
          <w:lang w:val="en-US"/>
        </w:rPr>
        <w:fldChar w:fldCharType="separate"/>
      </w:r>
      <w:r w:rsidR="00D846FC" w:rsidRPr="00D846FC">
        <w:rPr>
          <w:lang w:val="en-US"/>
        </w:rPr>
        <w:t>(Daqiqil, 2011)</w:t>
      </w:r>
      <w:r w:rsidR="00D846FC">
        <w:rPr>
          <w:lang w:val="en-US"/>
        </w:rPr>
        <w:fldChar w:fldCharType="end"/>
      </w:r>
      <w:r w:rsidR="0017558F" w:rsidRPr="0017558F">
        <w:rPr>
          <w:lang w:val="en-US"/>
        </w:rPr>
        <w:t>.</w:t>
      </w:r>
    </w:p>
    <w:p w14:paraId="1B5578FE" w14:textId="77777777" w:rsidR="00E41DC1" w:rsidRDefault="00E41DC1" w:rsidP="003C52DB">
      <w:pPr>
        <w:ind w:firstLine="426"/>
        <w:rPr>
          <w:lang w:val="en-US"/>
        </w:rPr>
      </w:pPr>
    </w:p>
    <w:p w14:paraId="795E2107" w14:textId="62B7528D" w:rsidR="00B830D6" w:rsidRDefault="00306D6F" w:rsidP="00C178FD">
      <w:pPr>
        <w:pStyle w:val="Heading2"/>
        <w:numPr>
          <w:ilvl w:val="1"/>
          <w:numId w:val="4"/>
        </w:numPr>
        <w:ind w:left="426"/>
        <w:rPr>
          <w:i/>
        </w:rPr>
      </w:pPr>
      <w:bookmarkStart w:id="55" w:name="_Toc15919193"/>
      <w:r>
        <w:t xml:space="preserve">Basis Data, DBMS, </w:t>
      </w:r>
      <w:r w:rsidRPr="00E319CD">
        <w:rPr>
          <w:i/>
        </w:rPr>
        <w:t>MySQL</w:t>
      </w:r>
      <w:bookmarkEnd w:id="55"/>
    </w:p>
    <w:p w14:paraId="2C0F10E9" w14:textId="67C767DC" w:rsidR="00C564C9" w:rsidRDefault="00190976" w:rsidP="00C711D9">
      <w:pPr>
        <w:ind w:firstLine="426"/>
        <w:rPr>
          <w:lang w:val="en-US"/>
        </w:rPr>
      </w:pPr>
      <w:r w:rsidRPr="00190976">
        <w:rPr>
          <w:lang w:val="en-US"/>
        </w:rPr>
        <w:t xml:space="preserve">Basis data adalah kumpulan </w:t>
      </w:r>
      <w:r w:rsidR="00E8310C">
        <w:rPr>
          <w:lang w:val="en-US"/>
        </w:rPr>
        <w:t xml:space="preserve">dari suatu </w:t>
      </w:r>
      <w:r w:rsidRPr="00190976">
        <w:rPr>
          <w:lang w:val="en-US"/>
        </w:rPr>
        <w:t xml:space="preserve">data yang </w:t>
      </w:r>
      <w:r w:rsidR="00E8310C">
        <w:rPr>
          <w:lang w:val="en-US"/>
        </w:rPr>
        <w:t>ter</w:t>
      </w:r>
      <w:r w:rsidRPr="00190976">
        <w:rPr>
          <w:lang w:val="en-US"/>
        </w:rPr>
        <w:t>simpan pada suatu media</w:t>
      </w:r>
      <w:r w:rsidR="00E8310C">
        <w:rPr>
          <w:lang w:val="en-US"/>
        </w:rPr>
        <w:t xml:space="preserve"> secara bersama-sama</w:t>
      </w:r>
      <w:r w:rsidRPr="00190976">
        <w:rPr>
          <w:lang w:val="en-US"/>
        </w:rPr>
        <w:t xml:space="preserve">, </w:t>
      </w:r>
      <w:r w:rsidR="00C45163">
        <w:rPr>
          <w:lang w:val="en-US"/>
        </w:rPr>
        <w:t xml:space="preserve">basis data terorganisir </w:t>
      </w:r>
      <w:r w:rsidRPr="00190976">
        <w:rPr>
          <w:lang w:val="en-US"/>
        </w:rPr>
        <w:t xml:space="preserve">berdasarkan skema atau struktur tertentu, dan dengan </w:t>
      </w:r>
      <w:r w:rsidR="00F91A94">
        <w:rPr>
          <w:lang w:val="en-US"/>
        </w:rPr>
        <w:t xml:space="preserve">bantuan </w:t>
      </w:r>
      <w:r w:rsidRPr="00476E59">
        <w:rPr>
          <w:i/>
          <w:lang w:val="en-US"/>
        </w:rPr>
        <w:t>software</w:t>
      </w:r>
      <w:r w:rsidRPr="00190976">
        <w:rPr>
          <w:lang w:val="en-US"/>
        </w:rPr>
        <w:t xml:space="preserve"> </w:t>
      </w:r>
      <w:r w:rsidR="0077565D">
        <w:rPr>
          <w:lang w:val="en-US"/>
        </w:rPr>
        <w:t xml:space="preserve">memungkinkan </w:t>
      </w:r>
      <w:r w:rsidRPr="00190976">
        <w:rPr>
          <w:lang w:val="en-US"/>
        </w:rPr>
        <w:t>manipulasi data</w:t>
      </w:r>
      <w:r w:rsidR="00277C19">
        <w:rPr>
          <w:lang w:val="en-US"/>
        </w:rPr>
        <w:t xml:space="preserve"> untuk</w:t>
      </w:r>
      <w:r w:rsidRPr="00190976">
        <w:rPr>
          <w:lang w:val="en-US"/>
        </w:rPr>
        <w:t xml:space="preserve"> kegunaan tertentu, </w:t>
      </w:r>
      <w:r w:rsidRPr="006F1839">
        <w:rPr>
          <w:i/>
          <w:lang w:val="en-US"/>
        </w:rPr>
        <w:t>software</w:t>
      </w:r>
      <w:r w:rsidRPr="00190976">
        <w:rPr>
          <w:lang w:val="en-US"/>
        </w:rPr>
        <w:t xml:space="preserve"> yang dimaksud yaitu sebuah </w:t>
      </w:r>
      <w:r w:rsidR="00323B52">
        <w:rPr>
          <w:i/>
          <w:lang w:val="en-US"/>
        </w:rPr>
        <w:t>D</w:t>
      </w:r>
      <w:r w:rsidRPr="00604830">
        <w:rPr>
          <w:i/>
          <w:lang w:val="en-US"/>
        </w:rPr>
        <w:t xml:space="preserve">atabase </w:t>
      </w:r>
      <w:r w:rsidR="00323B52">
        <w:rPr>
          <w:i/>
          <w:lang w:val="en-US"/>
        </w:rPr>
        <w:t>M</w:t>
      </w:r>
      <w:r w:rsidRPr="00604830">
        <w:rPr>
          <w:i/>
          <w:lang w:val="en-US"/>
        </w:rPr>
        <w:t xml:space="preserve">anagement </w:t>
      </w:r>
      <w:r w:rsidR="00323B52">
        <w:rPr>
          <w:i/>
          <w:lang w:val="en-US"/>
        </w:rPr>
        <w:t>S</w:t>
      </w:r>
      <w:r w:rsidRPr="00604830">
        <w:rPr>
          <w:i/>
          <w:lang w:val="en-US"/>
        </w:rPr>
        <w:t>ystem</w:t>
      </w:r>
      <w:r w:rsidRPr="00190976">
        <w:rPr>
          <w:lang w:val="en-US"/>
        </w:rPr>
        <w:t xml:space="preserve"> (DBMS) </w:t>
      </w:r>
      <w:r w:rsidR="00191B0E">
        <w:rPr>
          <w:lang w:val="en-US"/>
        </w:rPr>
        <w:t>dengan tujuan untuk dapat melakukan kendali terhadap basis data</w:t>
      </w:r>
      <w:r w:rsidRPr="00190976">
        <w:rPr>
          <w:lang w:val="en-US"/>
        </w:rPr>
        <w:t xml:space="preserve">, </w:t>
      </w:r>
      <w:r w:rsidR="00CB4A9C">
        <w:rPr>
          <w:lang w:val="en-US"/>
        </w:rPr>
        <w:t xml:space="preserve">serta </w:t>
      </w:r>
      <w:r w:rsidR="00DA08EE">
        <w:rPr>
          <w:lang w:val="en-US"/>
        </w:rPr>
        <w:t xml:space="preserve">memungkinkan untuk melakukan </w:t>
      </w:r>
      <w:r w:rsidRPr="00190976">
        <w:rPr>
          <w:lang w:val="en-US"/>
        </w:rPr>
        <w:t xml:space="preserve">pengaturan dan </w:t>
      </w:r>
      <w:r w:rsidR="001823EC">
        <w:rPr>
          <w:lang w:val="en-US"/>
        </w:rPr>
        <w:t xml:space="preserve">perbaikan </w:t>
      </w:r>
      <w:r w:rsidRPr="00190976">
        <w:rPr>
          <w:lang w:val="en-US"/>
        </w:rPr>
        <w:t xml:space="preserve">terhadap basis data. DBMS secara definisi yaitu sebuah perangkat lunak yang didesain untuk membantu dalam hal pemeliharaan dan utilitas kumpulan data dalam jumlah besar. DBMS membantu dalam manajemen data seperti penyusunan, penyimpanan dan pengambilan kembali data, DBMS juga menerapkan mekanisme pengamanan data, pemakaian data secara bersamaan, dan sebagainya. Terdapat berbagai macam </w:t>
      </w:r>
      <w:r w:rsidRPr="00190976">
        <w:rPr>
          <w:lang w:val="en-US"/>
        </w:rPr>
        <w:lastRenderedPageBreak/>
        <w:t xml:space="preserve">DBMS yang ditawarkan dengan berbagai macam kapabilitas yang dimiliki, salah satunya yaitu </w:t>
      </w:r>
      <w:r w:rsidRPr="006B6199">
        <w:rPr>
          <w:i/>
          <w:lang w:val="en-US"/>
        </w:rPr>
        <w:t>MySQL</w:t>
      </w:r>
      <w:r w:rsidRPr="00190976">
        <w:rPr>
          <w:lang w:val="en-US"/>
        </w:rPr>
        <w:t xml:space="preserve"> </w:t>
      </w:r>
      <w:r w:rsidR="00D846FC">
        <w:rPr>
          <w:b/>
          <w:lang w:val="en-US"/>
        </w:rPr>
        <w:fldChar w:fldCharType="begin" w:fldLock="1"/>
      </w:r>
      <w:r w:rsidR="00C00240">
        <w:rPr>
          <w:b/>
          <w:lang w:val="en-US"/>
        </w:rPr>
        <w:instrText>ADDIN CSL_CITATION {"citationItems":[{"id":"ITEM-1","itemData":{"author":[{"dropping-particle":"","family":"Fathansyah","given":"","non-dropping-particle":"","parse-names":false,"suffix":""}],"id":"ITEM-1","issued":{"date-parts":[["2012"]]},"publisher":"Informatika","title":"Basis Data","type":"book"},"uris":["http://www.mendeley.com/documents/?uuid=4879311e-1c27-4fd3-b9b4-24c0419b072e"]}],"mendeley":{"formattedCitation":"(Fathansyah, 2012)","plainTextFormattedCitation":"(Fathansyah, 2012)","previouslyFormattedCitation":"(Fathansyah, 2012)"},"properties":{"noteIndex":0},"schema":"https://github.com/citation-style-language/schema/raw/master/csl-citation.json"}</w:instrText>
      </w:r>
      <w:r w:rsidR="00D846FC">
        <w:rPr>
          <w:b/>
          <w:lang w:val="en-US"/>
        </w:rPr>
        <w:fldChar w:fldCharType="separate"/>
      </w:r>
      <w:r w:rsidR="000B245A" w:rsidRPr="000B245A">
        <w:rPr>
          <w:lang w:val="en-US"/>
        </w:rPr>
        <w:t>(Fathansyah, 2012)</w:t>
      </w:r>
      <w:r w:rsidR="00D846FC">
        <w:rPr>
          <w:b/>
          <w:lang w:val="en-US"/>
        </w:rPr>
        <w:fldChar w:fldCharType="end"/>
      </w:r>
      <w:r w:rsidRPr="00190976">
        <w:rPr>
          <w:lang w:val="en-US"/>
        </w:rPr>
        <w:t xml:space="preserve">. </w:t>
      </w:r>
    </w:p>
    <w:p w14:paraId="2957550A" w14:textId="5B8C1FFB" w:rsidR="00181471" w:rsidRDefault="00190976" w:rsidP="008201F2">
      <w:pPr>
        <w:ind w:firstLine="426"/>
        <w:rPr>
          <w:b/>
          <w:lang w:val="en-US"/>
        </w:rPr>
      </w:pPr>
      <w:r w:rsidRPr="00CB5D95">
        <w:rPr>
          <w:i/>
          <w:lang w:val="en-US"/>
        </w:rPr>
        <w:t>Mysql</w:t>
      </w:r>
      <w:r w:rsidRPr="00190976">
        <w:rPr>
          <w:lang w:val="en-US"/>
        </w:rPr>
        <w:t xml:space="preserve"> merupakan salah satu </w:t>
      </w:r>
      <w:r w:rsidR="00E73E43" w:rsidRPr="006164ED">
        <w:rPr>
          <w:i/>
          <w:lang w:val="en-US"/>
        </w:rPr>
        <w:t>D</w:t>
      </w:r>
      <w:r w:rsidRPr="006164ED">
        <w:rPr>
          <w:i/>
          <w:lang w:val="en-US"/>
        </w:rPr>
        <w:t xml:space="preserve">atabase </w:t>
      </w:r>
      <w:r w:rsidR="00E73E43" w:rsidRPr="006164ED">
        <w:rPr>
          <w:i/>
          <w:lang w:val="en-US"/>
        </w:rPr>
        <w:t>M</w:t>
      </w:r>
      <w:r w:rsidRPr="006164ED">
        <w:rPr>
          <w:i/>
          <w:lang w:val="en-US"/>
        </w:rPr>
        <w:t xml:space="preserve">anagement </w:t>
      </w:r>
      <w:r w:rsidR="00E73E43" w:rsidRPr="006164ED">
        <w:rPr>
          <w:i/>
          <w:lang w:val="en-US"/>
        </w:rPr>
        <w:t>S</w:t>
      </w:r>
      <w:r w:rsidRPr="006164ED">
        <w:rPr>
          <w:i/>
          <w:lang w:val="en-US"/>
        </w:rPr>
        <w:t>ystem</w:t>
      </w:r>
      <w:r w:rsidRPr="00190976">
        <w:rPr>
          <w:lang w:val="en-US"/>
        </w:rPr>
        <w:t xml:space="preserve"> bersifat </w:t>
      </w:r>
      <w:r w:rsidRPr="00E73E43">
        <w:rPr>
          <w:i/>
          <w:lang w:val="en-US"/>
        </w:rPr>
        <w:t>open source</w:t>
      </w:r>
      <w:r w:rsidRPr="00190976">
        <w:rPr>
          <w:lang w:val="en-US"/>
        </w:rPr>
        <w:t xml:space="preserve">. Struktur basis data disimpan dalam tabel-tabel yang saling berelasi. </w:t>
      </w:r>
      <w:r w:rsidRPr="00F375F1">
        <w:rPr>
          <w:i/>
          <w:lang w:val="en-US"/>
        </w:rPr>
        <w:t>My</w:t>
      </w:r>
      <w:r w:rsidR="007B0EAE" w:rsidRPr="00F375F1">
        <w:rPr>
          <w:i/>
          <w:lang w:val="en-US"/>
        </w:rPr>
        <w:t>SQL</w:t>
      </w:r>
      <w:r w:rsidRPr="00190976">
        <w:rPr>
          <w:lang w:val="en-US"/>
        </w:rPr>
        <w:t xml:space="preserve"> dapat dijalankan dalam berbagai platform sistem operasi antara lain </w:t>
      </w:r>
      <w:r w:rsidRPr="00647E73">
        <w:rPr>
          <w:i/>
          <w:lang w:val="en-US"/>
        </w:rPr>
        <w:t>Windows</w:t>
      </w:r>
      <w:r w:rsidRPr="00190976">
        <w:rPr>
          <w:lang w:val="en-US"/>
        </w:rPr>
        <w:t xml:space="preserve">, </w:t>
      </w:r>
      <w:r w:rsidRPr="00647E73">
        <w:rPr>
          <w:i/>
          <w:lang w:val="en-US"/>
        </w:rPr>
        <w:t>Linux</w:t>
      </w:r>
      <w:r w:rsidRPr="00190976">
        <w:rPr>
          <w:lang w:val="en-US"/>
        </w:rPr>
        <w:t xml:space="preserve">, </w:t>
      </w:r>
      <w:r w:rsidRPr="00647E73">
        <w:rPr>
          <w:i/>
          <w:lang w:val="en-US"/>
        </w:rPr>
        <w:t>Unix</w:t>
      </w:r>
      <w:r w:rsidRPr="00190976">
        <w:rPr>
          <w:lang w:val="en-US"/>
        </w:rPr>
        <w:t xml:space="preserve">, </w:t>
      </w:r>
      <w:r w:rsidRPr="00647E73">
        <w:rPr>
          <w:i/>
          <w:lang w:val="en-US"/>
        </w:rPr>
        <w:t>Sun OS</w:t>
      </w:r>
      <w:r w:rsidRPr="00190976">
        <w:rPr>
          <w:lang w:val="en-US"/>
        </w:rPr>
        <w:t xml:space="preserve"> dan lain-lain, karena bersifat gratis banyak pengguna individu atau perusahaan memanfaatkan </w:t>
      </w:r>
      <w:r w:rsidRPr="00441533">
        <w:rPr>
          <w:i/>
          <w:lang w:val="en-US"/>
        </w:rPr>
        <w:t>MySQL</w:t>
      </w:r>
      <w:r w:rsidRPr="00190976">
        <w:rPr>
          <w:lang w:val="en-US"/>
        </w:rPr>
        <w:t xml:space="preserve"> dalam pengembangan aplikasi khususnya aplikasi berbasis web</w:t>
      </w:r>
      <w:r w:rsidR="0085000B">
        <w:rPr>
          <w:lang w:val="en-US"/>
        </w:rPr>
        <w:t xml:space="preserve"> </w:t>
      </w:r>
      <w:r w:rsidR="00D846FC">
        <w:rPr>
          <w:lang w:val="en-US"/>
        </w:rPr>
        <w:fldChar w:fldCharType="begin" w:fldLock="1"/>
      </w:r>
      <w:r w:rsidR="00B968A2">
        <w:rPr>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D846FC">
        <w:rPr>
          <w:lang w:val="en-US"/>
        </w:rPr>
        <w:fldChar w:fldCharType="separate"/>
      </w:r>
      <w:r w:rsidR="00D846FC" w:rsidRPr="00D846FC">
        <w:rPr>
          <w:lang w:val="en-US"/>
        </w:rPr>
        <w:t>(Taufiqurrochman, 2019)</w:t>
      </w:r>
      <w:r w:rsidR="00D846FC">
        <w:rPr>
          <w:lang w:val="en-US"/>
        </w:rPr>
        <w:fldChar w:fldCharType="end"/>
      </w:r>
      <w:r w:rsidRPr="00190976">
        <w:rPr>
          <w:lang w:val="en-US"/>
        </w:rPr>
        <w:t>.</w:t>
      </w:r>
      <w:r w:rsidR="008201F2">
        <w:rPr>
          <w:b/>
          <w:lang w:val="en-US"/>
        </w:rPr>
        <w:t xml:space="preserve"> </w:t>
      </w:r>
    </w:p>
    <w:p w14:paraId="29B3B707" w14:textId="77777777" w:rsidR="00D7654C" w:rsidRDefault="00D7654C" w:rsidP="008201F2">
      <w:pPr>
        <w:ind w:firstLine="426"/>
        <w:rPr>
          <w:b/>
          <w:lang w:val="en-US"/>
        </w:rPr>
      </w:pPr>
    </w:p>
    <w:p w14:paraId="01019C05" w14:textId="2BA900FA" w:rsidR="00D072AF" w:rsidRDefault="00370E1C" w:rsidP="00AD569D">
      <w:pPr>
        <w:pStyle w:val="Heading2"/>
        <w:numPr>
          <w:ilvl w:val="1"/>
          <w:numId w:val="4"/>
        </w:numPr>
        <w:ind w:left="426"/>
      </w:pPr>
      <w:bookmarkStart w:id="56" w:name="_Toc15919194"/>
      <w:r w:rsidRPr="004C778C">
        <w:rPr>
          <w:i/>
          <w:lang w:val="en-US"/>
        </w:rPr>
        <w:t>Use Case Diagram</w:t>
      </w:r>
      <w:bookmarkEnd w:id="56"/>
    </w:p>
    <w:p w14:paraId="30A34186" w14:textId="6C9A4EC3" w:rsidR="00F433DE" w:rsidRDefault="00433A70" w:rsidP="007C619E">
      <w:pPr>
        <w:ind w:firstLine="426"/>
        <w:rPr>
          <w:lang w:val="en-US"/>
        </w:rPr>
      </w:pPr>
      <w:r>
        <w:rPr>
          <w:i/>
          <w:lang w:val="en-US"/>
        </w:rPr>
        <w:t>Use Case Diagram</w:t>
      </w:r>
      <w:r w:rsidR="00F433DE" w:rsidRPr="00F433DE">
        <w:rPr>
          <w:lang w:val="en-US"/>
        </w:rPr>
        <w:t xml:space="preserve"> adalah </w:t>
      </w:r>
      <w:r w:rsidR="001D0888">
        <w:rPr>
          <w:lang w:val="en-US"/>
        </w:rPr>
        <w:t>himpunan dari</w:t>
      </w:r>
      <w:r w:rsidR="005769E2">
        <w:rPr>
          <w:lang w:val="en-US"/>
        </w:rPr>
        <w:t xml:space="preserve"> aktor / </w:t>
      </w:r>
      <w:r w:rsidR="005769E2">
        <w:rPr>
          <w:i/>
          <w:lang w:val="en-US"/>
        </w:rPr>
        <w:t>role</w:t>
      </w:r>
      <w:r w:rsidR="005769E2">
        <w:rPr>
          <w:lang w:val="en-US"/>
        </w:rPr>
        <w:t xml:space="preserve"> </w:t>
      </w:r>
      <w:r w:rsidR="00B96353">
        <w:rPr>
          <w:lang w:val="en-US"/>
        </w:rPr>
        <w:t xml:space="preserve">penting </w:t>
      </w:r>
      <w:r w:rsidR="00561462">
        <w:rPr>
          <w:lang w:val="en-US"/>
        </w:rPr>
        <w:t>yang mempunyai wewenang</w:t>
      </w:r>
      <w:r w:rsidR="00486EBD">
        <w:rPr>
          <w:lang w:val="en-US"/>
        </w:rPr>
        <w:t xml:space="preserve"> untuk mengolah</w:t>
      </w:r>
      <w:r w:rsidR="00140984">
        <w:rPr>
          <w:lang w:val="en-US"/>
        </w:rPr>
        <w:t xml:space="preserve"> dan mengorganisir</w:t>
      </w:r>
      <w:r w:rsidR="009A1308">
        <w:rPr>
          <w:lang w:val="en-US"/>
        </w:rPr>
        <w:t xml:space="preserve"> perilaku dari suatu sistem</w:t>
      </w:r>
      <w:r w:rsidR="00494B39">
        <w:rPr>
          <w:lang w:val="en-US"/>
        </w:rPr>
        <w:t xml:space="preserve"> </w:t>
      </w:r>
      <w:r w:rsidR="00494B39">
        <w:rPr>
          <w:lang w:val="en-US"/>
        </w:rPr>
        <w:fldChar w:fldCharType="begin" w:fldLock="1"/>
      </w:r>
      <w:r w:rsidR="007E6486">
        <w:rPr>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494B39">
        <w:rPr>
          <w:lang w:val="en-US"/>
        </w:rPr>
        <w:fldChar w:fldCharType="separate"/>
      </w:r>
      <w:r w:rsidR="00494B39" w:rsidRPr="00494B39">
        <w:rPr>
          <w:lang w:val="en-US"/>
        </w:rPr>
        <w:t>(Taufiqurrochman, 2019)</w:t>
      </w:r>
      <w:r w:rsidR="00494B39">
        <w:rPr>
          <w:lang w:val="en-US"/>
        </w:rPr>
        <w:fldChar w:fldCharType="end"/>
      </w:r>
      <w:r w:rsidR="00C027FC">
        <w:rPr>
          <w:lang w:val="en-US"/>
        </w:rPr>
        <w:t>.</w:t>
      </w:r>
    </w:p>
    <w:p w14:paraId="76CC8AC5" w14:textId="77777777" w:rsidR="007A6A22" w:rsidRDefault="007A6A22" w:rsidP="007C619E">
      <w:pPr>
        <w:ind w:firstLine="426"/>
        <w:rPr>
          <w:lang w:val="en-US"/>
        </w:rPr>
      </w:pPr>
    </w:p>
    <w:p w14:paraId="00A4AD46" w14:textId="668BA5E9" w:rsidR="00695628" w:rsidRDefault="00AB4BAD" w:rsidP="004D7A5E">
      <w:pPr>
        <w:pStyle w:val="Heading2"/>
        <w:numPr>
          <w:ilvl w:val="1"/>
          <w:numId w:val="4"/>
        </w:numPr>
        <w:ind w:left="426"/>
        <w:rPr>
          <w:i/>
          <w:lang w:val="en-US"/>
        </w:rPr>
      </w:pPr>
      <w:bookmarkStart w:id="57" w:name="_Toc15919195"/>
      <w:r w:rsidRPr="00DB3DEE">
        <w:rPr>
          <w:i/>
          <w:lang w:val="en-US"/>
        </w:rPr>
        <w:t>Activity Diagram</w:t>
      </w:r>
      <w:bookmarkEnd w:id="57"/>
    </w:p>
    <w:p w14:paraId="2DB0C8B6" w14:textId="538A4F90" w:rsidR="0084626F" w:rsidRDefault="00B666BD" w:rsidP="007A52E1">
      <w:pPr>
        <w:ind w:firstLine="426"/>
        <w:rPr>
          <w:lang w:val="en-US"/>
        </w:rPr>
      </w:pPr>
      <w:r>
        <w:rPr>
          <w:i/>
          <w:lang w:val="en-US"/>
        </w:rPr>
        <w:t>Activity Diagram</w:t>
      </w:r>
      <w:r>
        <w:rPr>
          <w:lang w:val="en-US"/>
        </w:rPr>
        <w:t xml:space="preserve"> </w:t>
      </w:r>
      <w:r w:rsidR="00BC0FC3">
        <w:rPr>
          <w:lang w:val="en-US"/>
        </w:rPr>
        <w:t xml:space="preserve">merupakan </w:t>
      </w:r>
      <w:r w:rsidR="00A14870">
        <w:rPr>
          <w:lang w:val="en-US"/>
        </w:rPr>
        <w:t>diagram</w:t>
      </w:r>
      <w:r w:rsidR="00285B79">
        <w:rPr>
          <w:lang w:val="en-US"/>
        </w:rPr>
        <w:t xml:space="preserve"> alir</w:t>
      </w:r>
      <w:r w:rsidR="00A14870">
        <w:rPr>
          <w:lang w:val="en-US"/>
        </w:rPr>
        <w:t xml:space="preserve"> yang menggambarkan</w:t>
      </w:r>
      <w:r w:rsidR="00242F48">
        <w:rPr>
          <w:lang w:val="en-US"/>
        </w:rPr>
        <w:t xml:space="preserve"> </w:t>
      </w:r>
      <w:r w:rsidR="00877DE4">
        <w:rPr>
          <w:lang w:val="en-US"/>
        </w:rPr>
        <w:t xml:space="preserve">bagaimana </w:t>
      </w:r>
      <w:r w:rsidR="00242F48">
        <w:rPr>
          <w:lang w:val="en-US"/>
        </w:rPr>
        <w:t>aktivitas</w:t>
      </w:r>
      <w:r w:rsidR="00AC3227">
        <w:rPr>
          <w:lang w:val="en-US"/>
        </w:rPr>
        <w:t xml:space="preserve"> </w:t>
      </w:r>
      <w:r w:rsidR="00A039DC">
        <w:rPr>
          <w:lang w:val="en-US"/>
        </w:rPr>
        <w:t xml:space="preserve">yang terjadi </w:t>
      </w:r>
      <w:r w:rsidR="00654B04">
        <w:rPr>
          <w:lang w:val="en-US"/>
        </w:rPr>
        <w:t>dalam sistem yang sedang</w:t>
      </w:r>
      <w:r w:rsidR="007628EB">
        <w:rPr>
          <w:lang w:val="en-US"/>
        </w:rPr>
        <w:t xml:space="preserve"> dalam</w:t>
      </w:r>
      <w:r w:rsidR="00654B04">
        <w:rPr>
          <w:lang w:val="en-US"/>
        </w:rPr>
        <w:t xml:space="preserve"> </w:t>
      </w:r>
      <w:r w:rsidR="008A3ED6">
        <w:rPr>
          <w:lang w:val="en-US"/>
        </w:rPr>
        <w:t>tahap pembangunan</w:t>
      </w:r>
      <w:r w:rsidR="008F5018">
        <w:rPr>
          <w:lang w:val="en-US"/>
        </w:rPr>
        <w:t>, dengan tujuan</w:t>
      </w:r>
      <w:r w:rsidR="00285B79">
        <w:rPr>
          <w:lang w:val="en-US"/>
        </w:rPr>
        <w:t xml:space="preserve"> mendokumentasikan sistem yang dibuat dan</w:t>
      </w:r>
      <w:r w:rsidR="00BC0F3E">
        <w:rPr>
          <w:lang w:val="en-US"/>
        </w:rPr>
        <w:t xml:space="preserve"> </w:t>
      </w:r>
      <w:r w:rsidR="00DC3226">
        <w:rPr>
          <w:lang w:val="en-US"/>
        </w:rPr>
        <w:t>membantu menetapkan atau menjelaskan</w:t>
      </w:r>
      <w:r w:rsidR="008E3526">
        <w:rPr>
          <w:lang w:val="en-US"/>
        </w:rPr>
        <w:t xml:space="preserve"> </w:t>
      </w:r>
      <w:r w:rsidR="006124D9">
        <w:rPr>
          <w:lang w:val="en-US"/>
        </w:rPr>
        <w:t>alir kegiatan yang sedang dilakukan.</w:t>
      </w:r>
      <w:r w:rsidR="009D5D76">
        <w:rPr>
          <w:lang w:val="en-US"/>
        </w:rPr>
        <w:t xml:space="preserve"> Pada Tabel</w:t>
      </w:r>
      <w:r w:rsidR="004878CE">
        <w:rPr>
          <w:lang w:val="en-US"/>
        </w:rPr>
        <w:t xml:space="preserve"> 2.6.</w:t>
      </w:r>
      <w:r w:rsidR="001214C0">
        <w:rPr>
          <w:lang w:val="en-US"/>
        </w:rPr>
        <w:t xml:space="preserve"> terdapat</w:t>
      </w:r>
      <w:r w:rsidR="00FA192A">
        <w:rPr>
          <w:lang w:val="en-US"/>
        </w:rPr>
        <w:t xml:space="preserve"> beberapa simbol yang sering digunakan pada </w:t>
      </w:r>
      <w:r w:rsidR="00FA192A">
        <w:rPr>
          <w:i/>
          <w:lang w:val="en-US"/>
        </w:rPr>
        <w:t>activity diagram.</w:t>
      </w:r>
      <w:r w:rsidR="00105E2C">
        <w:rPr>
          <w:lang w:val="en-US"/>
        </w:rPr>
        <w:t xml:space="preserve"> </w:t>
      </w:r>
      <w:r w:rsidR="00105E2C">
        <w:rPr>
          <w:lang w:val="en-US"/>
        </w:rPr>
        <w:fldChar w:fldCharType="begin" w:fldLock="1"/>
      </w:r>
      <w:r w:rsidR="00176581">
        <w:rPr>
          <w:lang w:val="en-US"/>
        </w:rPr>
        <w:instrText>ADDIN CSL_CITATION {"citationItems":[{"id":"ITEM-1","itemData":{"author":[{"dropping-particle":"","family":"Taufiqurrochman","given":"","non-dropping-particle":"","parse-names":false,"suffix":""}],"id":"ITEM-1","issued":{"date-parts":[["2019"]]},"title":"Rancang bangun sistem informasi penilaian kepuasan kualitas layanan menggunakan metode","type":"article-journal"},"uris":["http://www.mendeley.com/documents/?uuid=138e6e4c-848f-41af-afb2-e3ead69fd35e"]}],"mendeley":{"formattedCitation":"(Taufiqurrochman, 2019)","plainTextFormattedCitation":"(Taufiqurrochman, 2019)","previouslyFormattedCitation":"(Taufiqurrochman, 2019)"},"properties":{"noteIndex":0},"schema":"https://github.com/citation-style-language/schema/raw/master/csl-citation.json"}</w:instrText>
      </w:r>
      <w:r w:rsidR="00105E2C">
        <w:rPr>
          <w:lang w:val="en-US"/>
        </w:rPr>
        <w:fldChar w:fldCharType="separate"/>
      </w:r>
      <w:r w:rsidR="00105E2C" w:rsidRPr="00105E2C">
        <w:rPr>
          <w:lang w:val="en-US"/>
        </w:rPr>
        <w:t>(Taufiqurrochman, 2019)</w:t>
      </w:r>
      <w:r w:rsidR="00105E2C">
        <w:rPr>
          <w:lang w:val="en-US"/>
        </w:rPr>
        <w:fldChar w:fldCharType="end"/>
      </w:r>
    </w:p>
    <w:tbl>
      <w:tblPr>
        <w:tblStyle w:val="TableGrid"/>
        <w:tblW w:w="0" w:type="auto"/>
        <w:tblLook w:val="04A0" w:firstRow="1" w:lastRow="0" w:firstColumn="1" w:lastColumn="0" w:noHBand="0" w:noVBand="1"/>
      </w:tblPr>
      <w:tblGrid>
        <w:gridCol w:w="2642"/>
        <w:gridCol w:w="2642"/>
        <w:gridCol w:w="2643"/>
      </w:tblGrid>
      <w:tr w:rsidR="007A52E1" w14:paraId="5C20AF1C" w14:textId="77777777" w:rsidTr="00EC7F54">
        <w:trPr>
          <w:tblHeader/>
        </w:trPr>
        <w:tc>
          <w:tcPr>
            <w:tcW w:w="7927" w:type="dxa"/>
            <w:gridSpan w:val="3"/>
            <w:tcBorders>
              <w:top w:val="nil"/>
              <w:left w:val="nil"/>
              <w:right w:val="nil"/>
            </w:tcBorders>
          </w:tcPr>
          <w:p w14:paraId="63089A9F" w14:textId="5C3D8C17" w:rsidR="007A52E1" w:rsidRDefault="007A52E1" w:rsidP="00D9695D">
            <w:pPr>
              <w:jc w:val="center"/>
              <w:rPr>
                <w:lang w:val="en-US"/>
              </w:rPr>
            </w:pPr>
            <w:bookmarkStart w:id="58" w:name="_Toc15919263"/>
            <w:r>
              <w:rPr>
                <w:lang w:val="en-US"/>
              </w:rPr>
              <w:t>Tabel 2.</w:t>
            </w:r>
            <w:r>
              <w:fldChar w:fldCharType="begin"/>
            </w:r>
            <w:r>
              <w:instrText xml:space="preserve"> SEQ Tabel_bab_2 \* ARABIC </w:instrText>
            </w:r>
            <w:r>
              <w:fldChar w:fldCharType="separate"/>
            </w:r>
            <w:r w:rsidR="00A2182B">
              <w:t>2</w:t>
            </w:r>
            <w:r>
              <w:fldChar w:fldCharType="end"/>
            </w:r>
            <w:r>
              <w:rPr>
                <w:lang w:val="en-US"/>
              </w:rPr>
              <w:t xml:space="preserve"> </w:t>
            </w:r>
            <w:r w:rsidRPr="00ED2E3D">
              <w:rPr>
                <w:lang w:val="en-US"/>
              </w:rPr>
              <w:t>Tabel</w:t>
            </w:r>
            <w:r>
              <w:rPr>
                <w:i/>
                <w:lang w:val="en-US"/>
              </w:rPr>
              <w:t xml:space="preserve"> </w:t>
            </w:r>
            <w:r w:rsidRPr="004C2352">
              <w:rPr>
                <w:lang w:val="en-US"/>
              </w:rPr>
              <w:t>Simbol</w:t>
            </w:r>
            <w:r>
              <w:rPr>
                <w:i/>
                <w:lang w:val="en-US"/>
              </w:rPr>
              <w:t xml:space="preserve"> Activity Diagram </w:t>
            </w:r>
            <w:r>
              <w:rPr>
                <w:b/>
                <w:lang w:val="en-US"/>
              </w:rPr>
              <w:fldChar w:fldCharType="begin" w:fldLock="1"/>
            </w:r>
            <w:r>
              <w:rPr>
                <w:b/>
                <w:lang w:val="en-US"/>
              </w:rPr>
              <w:instrText>ADDIN CSL_CITATION {"citationItems":[{"id":"ITEM-1","itemData":{"URL":"https://www.codepolitan.com/mengenal-uml-contoh-umldiagram-model-activity-diagram ","accessed":{"date-parts":[["2019","7","21"]]},"author":[{"dropping-particle":"","family":"Pratama","given":"A. R.","non-dropping-particle":"","parse-names":false,"suffix":""}],"id":"ITEM-1","issued":{"date-parts":[["2019"]]},"title":"Belajar UML - Activity Diagram","type":"webpage"},"uris":["http://www.mendeley.com/documents/?uuid=4e346eaf-6aa2-4ab8-a35c-ae37d87ea062"]}],"mendeley":{"formattedCitation":"(Pratama, 2019)","plainTextFormattedCitation":"(Pratama, 2019)","previouslyFormattedCitation":"(Pratama, 2019)"},"properties":{"noteIndex":0},"schema":"https://github.com/citation-style-language/schema/raw/master/csl-citation.json"}</w:instrText>
            </w:r>
            <w:r>
              <w:rPr>
                <w:b/>
                <w:lang w:val="en-US"/>
              </w:rPr>
              <w:fldChar w:fldCharType="separate"/>
            </w:r>
            <w:r w:rsidRPr="00F83A8F">
              <w:rPr>
                <w:lang w:val="en-US"/>
              </w:rPr>
              <w:t>(Pratama, 2019)</w:t>
            </w:r>
            <w:bookmarkEnd w:id="58"/>
            <w:r>
              <w:rPr>
                <w:b/>
                <w:lang w:val="en-US"/>
              </w:rPr>
              <w:fldChar w:fldCharType="end"/>
            </w:r>
          </w:p>
        </w:tc>
      </w:tr>
      <w:tr w:rsidR="00C5466F" w14:paraId="223158AF" w14:textId="77777777" w:rsidTr="00A2282A">
        <w:trPr>
          <w:tblHeader/>
        </w:trPr>
        <w:tc>
          <w:tcPr>
            <w:tcW w:w="2642" w:type="dxa"/>
            <w:vAlign w:val="bottom"/>
          </w:tcPr>
          <w:p w14:paraId="491522B9" w14:textId="0CD2C4B9" w:rsidR="00C5466F" w:rsidRPr="005515D0" w:rsidRDefault="00C5466F" w:rsidP="00A2282A">
            <w:pPr>
              <w:jc w:val="center"/>
              <w:rPr>
                <w:sz w:val="22"/>
                <w:lang w:val="en-US"/>
              </w:rPr>
            </w:pPr>
            <w:r w:rsidRPr="005515D0">
              <w:rPr>
                <w:sz w:val="22"/>
                <w:lang w:val="en-US"/>
              </w:rPr>
              <w:t>Simbol</w:t>
            </w:r>
          </w:p>
        </w:tc>
        <w:tc>
          <w:tcPr>
            <w:tcW w:w="2642" w:type="dxa"/>
            <w:vAlign w:val="bottom"/>
          </w:tcPr>
          <w:p w14:paraId="4AE20207" w14:textId="63F371A5" w:rsidR="00C5466F" w:rsidRPr="005515D0" w:rsidRDefault="001C28A4" w:rsidP="00A2282A">
            <w:pPr>
              <w:jc w:val="center"/>
              <w:rPr>
                <w:sz w:val="22"/>
                <w:lang w:val="en-US"/>
              </w:rPr>
            </w:pPr>
            <w:r w:rsidRPr="005515D0">
              <w:rPr>
                <w:sz w:val="22"/>
                <w:lang w:val="en-US"/>
              </w:rPr>
              <w:t>Keterangan</w:t>
            </w:r>
          </w:p>
        </w:tc>
        <w:tc>
          <w:tcPr>
            <w:tcW w:w="2643" w:type="dxa"/>
            <w:vAlign w:val="bottom"/>
          </w:tcPr>
          <w:p w14:paraId="5B7492D2" w14:textId="3B30F900" w:rsidR="00C5466F" w:rsidRPr="005515D0" w:rsidRDefault="00C5466F" w:rsidP="00A2282A">
            <w:pPr>
              <w:jc w:val="center"/>
              <w:rPr>
                <w:sz w:val="22"/>
                <w:lang w:val="en-US"/>
              </w:rPr>
            </w:pPr>
            <w:r w:rsidRPr="005515D0">
              <w:rPr>
                <w:sz w:val="22"/>
                <w:lang w:val="en-US"/>
              </w:rPr>
              <w:t>Fungsi</w:t>
            </w:r>
          </w:p>
        </w:tc>
      </w:tr>
      <w:tr w:rsidR="00C5466F" w14:paraId="626B19AA" w14:textId="77777777" w:rsidTr="00EB559F">
        <w:tc>
          <w:tcPr>
            <w:tcW w:w="2642" w:type="dxa"/>
          </w:tcPr>
          <w:p w14:paraId="5A23F59C" w14:textId="3F2D8E26" w:rsidR="00C5466F" w:rsidRPr="005515D0" w:rsidRDefault="00EB559F" w:rsidP="00C5466F">
            <w:pPr>
              <w:rPr>
                <w:sz w:val="22"/>
                <w:lang w:val="en-US"/>
              </w:rPr>
            </w:pPr>
            <w:r w:rsidRPr="005515D0">
              <w:rPr>
                <w:sz w:val="22"/>
                <w:lang w:val="en-US"/>
              </w:rPr>
              <mc:AlternateContent>
                <mc:Choice Requires="wps">
                  <w:drawing>
                    <wp:anchor distT="0" distB="0" distL="114300" distR="114300" simplePos="0" relativeHeight="251654656" behindDoc="0" locked="0" layoutInCell="1" allowOverlap="1" wp14:anchorId="13F03C33" wp14:editId="34E50DBA">
                      <wp:simplePos x="0" y="0"/>
                      <wp:positionH relativeFrom="column">
                        <wp:posOffset>724045</wp:posOffset>
                      </wp:positionH>
                      <wp:positionV relativeFrom="paragraph">
                        <wp:posOffset>83185</wp:posOffset>
                      </wp:positionV>
                      <wp:extent cx="318976" cy="318976"/>
                      <wp:effectExtent l="0" t="0" r="24130" b="24130"/>
                      <wp:wrapNone/>
                      <wp:docPr id="14" name="Oval 14"/>
                      <wp:cNvGraphicFramePr/>
                      <a:graphic xmlns:a="http://schemas.openxmlformats.org/drawingml/2006/main">
                        <a:graphicData uri="http://schemas.microsoft.com/office/word/2010/wordprocessingShape">
                          <wps:wsp>
                            <wps:cNvSpPr/>
                            <wps:spPr>
                              <a:xfrm>
                                <a:off x="0" y="0"/>
                                <a:ext cx="318976" cy="318976"/>
                              </a:xfrm>
                              <a:prstGeom prst="ellipse">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C5DE0A" id="Oval 14" o:spid="_x0000_s1026" style="position:absolute;margin-left:57pt;margin-top:6.55pt;width:25.1pt;height:25.1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" fillcolor="black [3213]" strokecolor="black [3213]" strokeweight="1pt">
                      <v:stroke joinstyle="miter"/>
                    </v:oval>
                  </w:pict>
                </mc:Fallback>
              </mc:AlternateContent>
            </w:r>
          </w:p>
        </w:tc>
        <w:tc>
          <w:tcPr>
            <w:tcW w:w="2642" w:type="dxa"/>
            <w:vAlign w:val="center"/>
          </w:tcPr>
          <w:p w14:paraId="309238D1" w14:textId="73974F13" w:rsidR="00C5466F" w:rsidRPr="005515D0" w:rsidRDefault="00C8029B" w:rsidP="00B324EA">
            <w:pPr>
              <w:spacing w:line="240" w:lineRule="auto"/>
              <w:jc w:val="left"/>
              <w:rPr>
                <w:i/>
                <w:sz w:val="22"/>
                <w:lang w:val="en-US"/>
              </w:rPr>
            </w:pPr>
            <w:r w:rsidRPr="005515D0">
              <w:rPr>
                <w:i/>
                <w:sz w:val="22"/>
                <w:lang w:val="en-US"/>
              </w:rPr>
              <w:t>Start Point</w:t>
            </w:r>
          </w:p>
        </w:tc>
        <w:tc>
          <w:tcPr>
            <w:tcW w:w="2643" w:type="dxa"/>
          </w:tcPr>
          <w:p w14:paraId="136877E2" w14:textId="77777777" w:rsidR="00F86778" w:rsidRPr="005515D0" w:rsidRDefault="00F86778" w:rsidP="00B324EA">
            <w:pPr>
              <w:spacing w:line="240" w:lineRule="auto"/>
              <w:rPr>
                <w:sz w:val="22"/>
                <w:lang w:val="en-US"/>
              </w:rPr>
            </w:pPr>
          </w:p>
          <w:p w14:paraId="62B55176" w14:textId="77777777" w:rsidR="005F04FA" w:rsidRPr="005515D0" w:rsidRDefault="00F744BF" w:rsidP="00B324EA">
            <w:pPr>
              <w:spacing w:line="240" w:lineRule="auto"/>
              <w:rPr>
                <w:sz w:val="22"/>
                <w:lang w:val="en-US"/>
              </w:rPr>
            </w:pPr>
            <w:r w:rsidRPr="005515D0">
              <w:rPr>
                <w:sz w:val="22"/>
                <w:lang w:val="en-US"/>
              </w:rPr>
              <w:t xml:space="preserve">Penanda </w:t>
            </w:r>
            <w:r w:rsidRPr="005515D0">
              <w:rPr>
                <w:i/>
                <w:sz w:val="22"/>
                <w:lang w:val="en-US"/>
              </w:rPr>
              <w:t>Workflow</w:t>
            </w:r>
            <w:r w:rsidRPr="005515D0">
              <w:rPr>
                <w:sz w:val="22"/>
                <w:lang w:val="en-US"/>
              </w:rPr>
              <w:t xml:space="preserve"> </w:t>
            </w:r>
            <w:r w:rsidR="003751B6" w:rsidRPr="005515D0">
              <w:rPr>
                <w:sz w:val="22"/>
                <w:lang w:val="en-US"/>
              </w:rPr>
              <w:t>mulai</w:t>
            </w:r>
          </w:p>
          <w:p w14:paraId="749A66EA" w14:textId="450B6F30" w:rsidR="007911A3" w:rsidRPr="005515D0" w:rsidRDefault="007911A3" w:rsidP="00B324EA">
            <w:pPr>
              <w:spacing w:line="240" w:lineRule="auto"/>
              <w:rPr>
                <w:sz w:val="22"/>
                <w:lang w:val="en-US"/>
              </w:rPr>
            </w:pPr>
          </w:p>
        </w:tc>
      </w:tr>
      <w:tr w:rsidR="00C5466F" w14:paraId="3DE592AE" w14:textId="77777777" w:rsidTr="00EB559F">
        <w:tc>
          <w:tcPr>
            <w:tcW w:w="2642" w:type="dxa"/>
          </w:tcPr>
          <w:p w14:paraId="41C475EF" w14:textId="689D4C78" w:rsidR="00C5466F" w:rsidRPr="005515D0" w:rsidRDefault="00F17B17" w:rsidP="00C5466F">
            <w:pPr>
              <w:rPr>
                <w:sz w:val="22"/>
                <w:lang w:val="en-US"/>
              </w:rPr>
            </w:pPr>
            <w:r w:rsidRPr="005515D0">
              <w:rPr>
                <w:sz w:val="22"/>
                <w:lang w:val="en-US"/>
              </w:rPr>
              <mc:AlternateContent>
                <mc:Choice Requires="wpg">
                  <w:drawing>
                    <wp:anchor distT="0" distB="0" distL="114300" distR="114300" simplePos="0" relativeHeight="251666944" behindDoc="0" locked="0" layoutInCell="1" allowOverlap="1" wp14:anchorId="758B8237" wp14:editId="1F2C5DFE">
                      <wp:simplePos x="0" y="0"/>
                      <wp:positionH relativeFrom="column">
                        <wp:posOffset>681326</wp:posOffset>
                      </wp:positionH>
                      <wp:positionV relativeFrom="paragraph">
                        <wp:posOffset>31115</wp:posOffset>
                      </wp:positionV>
                      <wp:extent cx="361507" cy="361507"/>
                      <wp:effectExtent l="0" t="0" r="19685" b="19685"/>
                      <wp:wrapNone/>
                      <wp:docPr id="110" name="Group 110"/>
                      <wp:cNvGraphicFramePr/>
                      <a:graphic xmlns:a="http://schemas.openxmlformats.org/drawingml/2006/main">
                        <a:graphicData uri="http://schemas.microsoft.com/office/word/2010/wordprocessingGroup">
                          <wpg:wgp>
                            <wpg:cNvGrpSpPr/>
                            <wpg:grpSpPr>
                              <a:xfrm>
                                <a:off x="0" y="0"/>
                                <a:ext cx="361507" cy="361507"/>
                                <a:chOff x="0" y="0"/>
                                <a:chExt cx="446390" cy="446390"/>
                              </a:xfrm>
                            </wpg:grpSpPr>
                            <wps:wsp>
                              <wps:cNvPr id="5" name="Oval 5"/>
                              <wps:cNvSpPr/>
                              <wps:spPr>
                                <a:xfrm>
                                  <a:off x="53162" y="53163"/>
                                  <a:ext cx="340242" cy="340242"/>
                                </a:xfrm>
                                <a:prstGeom prst="ellipse">
                                  <a:avLst/>
                                </a:prstGeom>
                                <a:solidFill>
                                  <a:schemeClr val="tx1"/>
                                </a:solid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Oval 6"/>
                              <wps:cNvSpPr/>
                              <wps:spPr>
                                <a:xfrm>
                                  <a:off x="0" y="0"/>
                                  <a:ext cx="446390" cy="446390"/>
                                </a:xfrm>
                                <a:prstGeom prst="ellipse">
                                  <a:avLst/>
                                </a:prstGeom>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120D6ED" id="Group 110" o:spid="_x0000_s1026" style="position:absolute;margin-left:53.65pt;margin-top:2.45pt;width:28.45pt;height:28.45pt;z-index:251666944;mso-width-relative:margin;mso-height-relative:margin" coordsize="446390,446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">
                      <v:oval id="Oval 5" o:spid="_x0000_s1027" style="position:absolute;left:53162;top:53163;width:340242;height:340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" fillcolor="black [3213]" strokecolor="black [3213]" strokeweight="1pt">
                        <v:stroke joinstyle="miter"/>
                      </v:oval>
                      <v:oval id="Oval 6" o:spid="_x0000_s1028" style="position:absolute;width:446390;height:4463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" filled="f" strokecolor="black [3200]" strokeweight="1pt">
                        <v:stroke joinstyle="miter"/>
                      </v:oval>
                    </v:group>
                  </w:pict>
                </mc:Fallback>
              </mc:AlternateContent>
            </w:r>
          </w:p>
        </w:tc>
        <w:tc>
          <w:tcPr>
            <w:tcW w:w="2642" w:type="dxa"/>
            <w:vAlign w:val="center"/>
          </w:tcPr>
          <w:p w14:paraId="28ED303C" w14:textId="668C7263" w:rsidR="00C5466F" w:rsidRPr="005515D0" w:rsidRDefault="00217296" w:rsidP="00B324EA">
            <w:pPr>
              <w:spacing w:line="240" w:lineRule="auto"/>
              <w:jc w:val="left"/>
              <w:rPr>
                <w:i/>
                <w:sz w:val="22"/>
                <w:lang w:val="en-US"/>
              </w:rPr>
            </w:pPr>
            <w:r w:rsidRPr="005515D0">
              <w:rPr>
                <w:i/>
                <w:sz w:val="22"/>
                <w:lang w:val="en-US"/>
              </w:rPr>
              <w:t>End Point</w:t>
            </w:r>
          </w:p>
        </w:tc>
        <w:tc>
          <w:tcPr>
            <w:tcW w:w="2643" w:type="dxa"/>
          </w:tcPr>
          <w:p w14:paraId="049AB158" w14:textId="77777777" w:rsidR="00006827" w:rsidRPr="005515D0" w:rsidRDefault="00006827" w:rsidP="00B324EA">
            <w:pPr>
              <w:spacing w:line="240" w:lineRule="auto"/>
              <w:jc w:val="left"/>
              <w:rPr>
                <w:sz w:val="22"/>
                <w:lang w:val="en-US"/>
              </w:rPr>
            </w:pPr>
          </w:p>
          <w:p w14:paraId="6FBF2778" w14:textId="135A2719" w:rsidR="00C5466F" w:rsidRPr="005515D0" w:rsidRDefault="001E648D" w:rsidP="00B324EA">
            <w:pPr>
              <w:spacing w:line="240" w:lineRule="auto"/>
              <w:jc w:val="left"/>
              <w:rPr>
                <w:sz w:val="22"/>
                <w:lang w:val="en-US"/>
              </w:rPr>
            </w:pPr>
            <w:r w:rsidRPr="005515D0">
              <w:rPr>
                <w:sz w:val="22"/>
                <w:lang w:val="en-US"/>
              </w:rPr>
              <w:t xml:space="preserve">Penanda </w:t>
            </w:r>
            <w:r w:rsidRPr="005515D0">
              <w:rPr>
                <w:i/>
                <w:sz w:val="22"/>
                <w:lang w:val="en-US"/>
              </w:rPr>
              <w:t xml:space="preserve">Workflow </w:t>
            </w:r>
            <w:r w:rsidR="0019608A" w:rsidRPr="005515D0">
              <w:rPr>
                <w:sz w:val="22"/>
                <w:lang w:val="en-US"/>
              </w:rPr>
              <w:t>selesai</w:t>
            </w:r>
          </w:p>
          <w:p w14:paraId="2E60428B" w14:textId="7C3A9DA8" w:rsidR="00006827" w:rsidRPr="005515D0" w:rsidRDefault="00006827" w:rsidP="00B324EA">
            <w:pPr>
              <w:spacing w:line="240" w:lineRule="auto"/>
              <w:jc w:val="left"/>
              <w:rPr>
                <w:sz w:val="22"/>
                <w:lang w:val="en-US"/>
              </w:rPr>
            </w:pPr>
          </w:p>
        </w:tc>
      </w:tr>
      <w:tr w:rsidR="00C5466F" w14:paraId="59BA3545" w14:textId="77777777" w:rsidTr="00EB559F">
        <w:tc>
          <w:tcPr>
            <w:tcW w:w="2642" w:type="dxa"/>
          </w:tcPr>
          <w:p w14:paraId="2B39024A" w14:textId="725A66E2" w:rsidR="00C5466F" w:rsidRPr="005515D0" w:rsidRDefault="00283578" w:rsidP="00C5466F">
            <w:pPr>
              <w:rPr>
                <w:sz w:val="22"/>
                <w:lang w:val="en-US"/>
              </w:rPr>
            </w:pPr>
            <w:r w:rsidRPr="005515D0">
              <w:rPr>
                <w:sz w:val="22"/>
                <w:lang w:val="en-US"/>
              </w:rPr>
              <mc:AlternateContent>
                <mc:Choice Requires="wps">
                  <w:drawing>
                    <wp:anchor distT="0" distB="0" distL="114300" distR="114300" simplePos="0" relativeHeight="251667968" behindDoc="0" locked="0" layoutInCell="1" allowOverlap="1" wp14:anchorId="1129EA0F" wp14:editId="28C93FB7">
                      <wp:simplePos x="0" y="0"/>
                      <wp:positionH relativeFrom="column">
                        <wp:posOffset>453227</wp:posOffset>
                      </wp:positionH>
                      <wp:positionV relativeFrom="paragraph">
                        <wp:posOffset>160625</wp:posOffset>
                      </wp:positionV>
                      <wp:extent cx="733513" cy="350514"/>
                      <wp:effectExtent l="0" t="0" r="28575" b="12065"/>
                      <wp:wrapNone/>
                      <wp:docPr id="7" name="Rectangle: Rounded Corners 7"/>
                      <wp:cNvGraphicFramePr/>
                      <a:graphic xmlns:a="http://schemas.openxmlformats.org/drawingml/2006/main">
                        <a:graphicData uri="http://schemas.microsoft.com/office/word/2010/wordprocessingShape">
                          <wps:wsp>
                            <wps:cNvSpPr/>
                            <wps:spPr>
                              <a:xfrm>
                                <a:off x="0" y="0"/>
                                <a:ext cx="733513" cy="350514"/>
                              </a:xfrm>
                              <a:prstGeom prst="round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10D45D7" id="Rectangle: Rounded Corners 7" o:spid="_x0000_s1026" style="position:absolute;margin-left:35.7pt;margin-top:12.65pt;width:57.75pt;height:27.6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" filled="f" strokecolor="black [3213]" strokeweight="1pt">
                      <v:stroke joinstyle="miter"/>
                    </v:roundrect>
                  </w:pict>
                </mc:Fallback>
              </mc:AlternateContent>
            </w:r>
          </w:p>
        </w:tc>
        <w:tc>
          <w:tcPr>
            <w:tcW w:w="2642" w:type="dxa"/>
            <w:vAlign w:val="center"/>
          </w:tcPr>
          <w:p w14:paraId="4519ABFF" w14:textId="19E60ED1" w:rsidR="00C5466F" w:rsidRPr="005515D0" w:rsidRDefault="00FB5B6F" w:rsidP="00B324EA">
            <w:pPr>
              <w:spacing w:line="240" w:lineRule="auto"/>
              <w:jc w:val="left"/>
              <w:rPr>
                <w:i/>
                <w:sz w:val="22"/>
                <w:lang w:val="en-US"/>
              </w:rPr>
            </w:pPr>
            <w:r w:rsidRPr="005515D0">
              <w:rPr>
                <w:i/>
                <w:sz w:val="22"/>
                <w:lang w:val="en-US"/>
              </w:rPr>
              <w:t>Activit</w:t>
            </w:r>
            <w:r w:rsidR="00FB5AF2" w:rsidRPr="005515D0">
              <w:rPr>
                <w:i/>
                <w:sz w:val="22"/>
                <w:lang w:val="en-US"/>
              </w:rPr>
              <w:t>ies</w:t>
            </w:r>
          </w:p>
        </w:tc>
        <w:tc>
          <w:tcPr>
            <w:tcW w:w="2643" w:type="dxa"/>
          </w:tcPr>
          <w:p w14:paraId="6AA3645A" w14:textId="77777777" w:rsidR="006823EB" w:rsidRPr="005515D0" w:rsidRDefault="006823EB" w:rsidP="00B324EA">
            <w:pPr>
              <w:spacing w:line="240" w:lineRule="auto"/>
              <w:jc w:val="left"/>
              <w:rPr>
                <w:sz w:val="22"/>
                <w:lang w:val="en-US"/>
              </w:rPr>
            </w:pPr>
          </w:p>
          <w:p w14:paraId="588D8226" w14:textId="77777777" w:rsidR="00785F71" w:rsidRPr="005515D0" w:rsidRDefault="00C05F13" w:rsidP="00B324EA">
            <w:pPr>
              <w:spacing w:line="240" w:lineRule="auto"/>
              <w:jc w:val="left"/>
              <w:rPr>
                <w:i/>
                <w:sz w:val="22"/>
                <w:lang w:val="en-US"/>
              </w:rPr>
            </w:pPr>
            <w:r w:rsidRPr="005515D0">
              <w:rPr>
                <w:sz w:val="22"/>
                <w:lang w:val="en-US"/>
              </w:rPr>
              <w:t>Menunjukkan</w:t>
            </w:r>
            <w:r w:rsidR="004D0016" w:rsidRPr="005515D0">
              <w:rPr>
                <w:sz w:val="22"/>
                <w:lang w:val="en-US"/>
              </w:rPr>
              <w:t xml:space="preserve"> </w:t>
            </w:r>
            <w:r w:rsidR="00A6708B" w:rsidRPr="005515D0">
              <w:rPr>
                <w:sz w:val="22"/>
                <w:lang w:val="en-US"/>
              </w:rPr>
              <w:t xml:space="preserve">aktivitas pada </w:t>
            </w:r>
            <w:r w:rsidR="00A6708B" w:rsidRPr="005515D0">
              <w:rPr>
                <w:i/>
                <w:sz w:val="22"/>
                <w:lang w:val="en-US"/>
              </w:rPr>
              <w:t>Workflo</w:t>
            </w:r>
            <w:r w:rsidR="001C3A4C" w:rsidRPr="005515D0">
              <w:rPr>
                <w:i/>
                <w:sz w:val="22"/>
                <w:lang w:val="en-US"/>
              </w:rPr>
              <w:t>w</w:t>
            </w:r>
          </w:p>
          <w:p w14:paraId="04E82AAF" w14:textId="194DCBBB" w:rsidR="006823EB" w:rsidRPr="005515D0" w:rsidRDefault="006823EB" w:rsidP="00B324EA">
            <w:pPr>
              <w:spacing w:line="240" w:lineRule="auto"/>
              <w:jc w:val="left"/>
              <w:rPr>
                <w:sz w:val="22"/>
                <w:lang w:val="en-US"/>
              </w:rPr>
            </w:pPr>
          </w:p>
        </w:tc>
      </w:tr>
      <w:tr w:rsidR="00C5466F" w14:paraId="1088C6F1" w14:textId="77777777" w:rsidTr="00741ABF">
        <w:trPr>
          <w:trHeight w:val="906"/>
        </w:trPr>
        <w:tc>
          <w:tcPr>
            <w:tcW w:w="2642" w:type="dxa"/>
          </w:tcPr>
          <w:p w14:paraId="579A6CA9" w14:textId="7A19C5E6" w:rsidR="00C5466F" w:rsidRPr="005515D0" w:rsidRDefault="005D576D" w:rsidP="00C5466F">
            <w:pPr>
              <w:rPr>
                <w:sz w:val="22"/>
                <w:lang w:val="en-US"/>
              </w:rPr>
            </w:pPr>
            <w:r w:rsidRPr="005515D0">
              <w:rPr>
                <w:sz w:val="22"/>
                <w:lang w:val="en-US"/>
              </w:rPr>
              <mc:AlternateContent>
                <mc:Choice Requires="wpg">
                  <w:drawing>
                    <wp:anchor distT="0" distB="0" distL="114300" distR="114300" simplePos="0" relativeHeight="251675136" behindDoc="0" locked="0" layoutInCell="1" allowOverlap="1" wp14:anchorId="6FF4EC9D" wp14:editId="66C56DC9">
                      <wp:simplePos x="0" y="0"/>
                      <wp:positionH relativeFrom="column">
                        <wp:posOffset>447631</wp:posOffset>
                      </wp:positionH>
                      <wp:positionV relativeFrom="paragraph">
                        <wp:posOffset>116840</wp:posOffset>
                      </wp:positionV>
                      <wp:extent cx="552344" cy="330628"/>
                      <wp:effectExtent l="0" t="0" r="38735" b="31750"/>
                      <wp:wrapNone/>
                      <wp:docPr id="35" name="Group 35"/>
                      <wp:cNvGraphicFramePr/>
                      <a:graphic xmlns:a="http://schemas.openxmlformats.org/drawingml/2006/main">
                        <a:graphicData uri="http://schemas.microsoft.com/office/word/2010/wordprocessingGroup">
                          <wpg:wgp>
                            <wpg:cNvGrpSpPr/>
                            <wpg:grpSpPr>
                              <a:xfrm>
                                <a:off x="0" y="0"/>
                                <a:ext cx="552344" cy="330628"/>
                                <a:chOff x="0" y="0"/>
                                <a:chExt cx="721507" cy="432000"/>
                              </a:xfrm>
                            </wpg:grpSpPr>
                            <wps:wsp>
                              <wps:cNvPr id="26" name="Straight Arrow Connector 26"/>
                              <wps:cNvCnPr/>
                              <wps:spPr>
                                <a:xfrm>
                                  <a:off x="0" y="223284"/>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 name="Straight Connector 31"/>
                              <wps:cNvCnPr/>
                              <wps:spPr>
                                <a:xfrm>
                                  <a:off x="361507" y="0"/>
                                  <a:ext cx="0" cy="432000"/>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Straight Arrow Connector 33"/>
                              <wps:cNvCnPr/>
                              <wps:spPr>
                                <a:xfrm>
                                  <a:off x="361507" y="106326"/>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361507" y="318977"/>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987F219" id="Group 35" o:spid="_x0000_s1026" style="position:absolute;margin-left:35.25pt;margin-top:9.2pt;width:43.5pt;height:26.05pt;z-index:251675136;mso-width-relative:margin;mso-height-relative:margin" coordsize="7215,43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">
                      <v:shapetype id="_x0000_t32" coordsize="21600,21600" o:spt="32" o:oned="t" path="m,l21600,21600e" filled="f">
                        <v:path arrowok="t" fillok="f" o:connecttype="none"/>
                        <o:lock v:ext="edit" shapetype="t"/>
                      </v:shapetype>
                      <v:shape id="Straight Arrow Connector 26" o:spid="_x0000_s1027" type="#_x0000_t32" style="position:absolute;top:2232;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line id="Straight Connector 31" o:spid="_x0000_s1028" style="position:absolute;visibility:visible;mso-wrap-style:square" from="3615,0" to="3615,43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" strokecolor="black [3213]" strokeweight="2.5pt">
                        <v:stroke joinstyle="miter"/>
                      </v:line>
                      <v:shape id="Straight Arrow Connector 33" o:spid="_x0000_s1029" type="#_x0000_t32" style="position:absolute;left:3615;top:1063;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" strokecolor="black [3213]" strokeweight=".5pt">
                        <v:stroke endarrow="block" joinstyle="miter"/>
                      </v:shape>
                      <v:shape id="Straight Arrow Connector 34" o:spid="_x0000_s1030" type="#_x0000_t32" style="position:absolute;left:3615;top:3189;width:36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" strokecolor="black [3213]" strokeweight=".5pt">
                        <v:stroke endarrow="block" joinstyle="miter"/>
                      </v:shape>
                    </v:group>
                  </w:pict>
                </mc:Fallback>
              </mc:AlternateContent>
            </w:r>
          </w:p>
        </w:tc>
        <w:tc>
          <w:tcPr>
            <w:tcW w:w="2642" w:type="dxa"/>
            <w:vAlign w:val="center"/>
          </w:tcPr>
          <w:p w14:paraId="5A476C01" w14:textId="463EA06A" w:rsidR="00C5466F" w:rsidRPr="005515D0" w:rsidRDefault="000E6B98" w:rsidP="00B324EA">
            <w:pPr>
              <w:spacing w:line="240" w:lineRule="auto"/>
              <w:jc w:val="left"/>
              <w:rPr>
                <w:sz w:val="22"/>
                <w:lang w:val="en-US"/>
              </w:rPr>
            </w:pPr>
            <w:r w:rsidRPr="005515D0">
              <w:rPr>
                <w:i/>
                <w:sz w:val="22"/>
                <w:lang w:val="en-US"/>
              </w:rPr>
              <w:t>Fork</w:t>
            </w:r>
            <w:r w:rsidR="00B73C37" w:rsidRPr="005515D0">
              <w:rPr>
                <w:i/>
                <w:sz w:val="22"/>
                <w:lang w:val="en-US"/>
              </w:rPr>
              <w:t xml:space="preserve"> </w:t>
            </w:r>
            <w:r w:rsidR="00B73C37" w:rsidRPr="005515D0">
              <w:rPr>
                <w:sz w:val="22"/>
                <w:lang w:val="en-US"/>
              </w:rPr>
              <w:t>(Percabangan)</w:t>
            </w:r>
          </w:p>
        </w:tc>
        <w:tc>
          <w:tcPr>
            <w:tcW w:w="2643" w:type="dxa"/>
            <w:vAlign w:val="center"/>
          </w:tcPr>
          <w:p w14:paraId="01074FB0" w14:textId="2B4ADF5E" w:rsidR="00C5466F" w:rsidRPr="005515D0" w:rsidRDefault="00C459F6" w:rsidP="00B324EA">
            <w:pPr>
              <w:spacing w:line="240" w:lineRule="auto"/>
              <w:jc w:val="left"/>
              <w:rPr>
                <w:sz w:val="22"/>
                <w:lang w:val="en-US"/>
              </w:rPr>
            </w:pPr>
            <w:r w:rsidRPr="005515D0">
              <w:rPr>
                <w:sz w:val="22"/>
                <w:lang w:val="en-US"/>
              </w:rPr>
              <w:t>Menunjukkan adanya percabangan</w:t>
            </w:r>
            <w:r w:rsidR="002C3C3D" w:rsidRPr="005515D0">
              <w:rPr>
                <w:sz w:val="22"/>
                <w:lang w:val="en-US"/>
              </w:rPr>
              <w:t xml:space="preserve"> secara paralel</w:t>
            </w:r>
            <w:r w:rsidR="00524E1F" w:rsidRPr="005515D0">
              <w:rPr>
                <w:sz w:val="22"/>
                <w:lang w:val="en-US"/>
              </w:rPr>
              <w:t xml:space="preserve"> dari aktivitas.</w:t>
            </w:r>
          </w:p>
        </w:tc>
      </w:tr>
      <w:tr w:rsidR="005D576D" w14:paraId="758EBC6D" w14:textId="77777777" w:rsidTr="00741ABF">
        <w:trPr>
          <w:trHeight w:val="906"/>
        </w:trPr>
        <w:tc>
          <w:tcPr>
            <w:tcW w:w="2642" w:type="dxa"/>
          </w:tcPr>
          <w:p w14:paraId="118C61A8" w14:textId="39E74DE7" w:rsidR="005D576D" w:rsidRPr="005515D0" w:rsidRDefault="005919F3" w:rsidP="00C5466F">
            <w:pPr>
              <w:rPr>
                <w:sz w:val="22"/>
                <w:lang w:val="en-US"/>
              </w:rPr>
            </w:pPr>
            <w:r w:rsidRPr="005515D0">
              <w:rPr>
                <w:sz w:val="22"/>
                <w:lang w:val="en-US"/>
              </w:rPr>
              <w:lastRenderedPageBreak/>
              <mc:AlternateContent>
                <mc:Choice Requires="wps">
                  <w:drawing>
                    <wp:anchor distT="0" distB="0" distL="114300" distR="114300" simplePos="0" relativeHeight="251683328" behindDoc="0" locked="0" layoutInCell="1" allowOverlap="1" wp14:anchorId="4EAF1916" wp14:editId="3C67A300">
                      <wp:simplePos x="0" y="0"/>
                      <wp:positionH relativeFrom="column">
                        <wp:posOffset>461807</wp:posOffset>
                      </wp:positionH>
                      <wp:positionV relativeFrom="paragraph">
                        <wp:posOffset>376555</wp:posOffset>
                      </wp:positionV>
                      <wp:extent cx="359410" cy="0"/>
                      <wp:effectExtent l="0" t="76200" r="21590" b="95250"/>
                      <wp:wrapNone/>
                      <wp:docPr id="45" name="Straight Arrow Connector 45"/>
                      <wp:cNvGraphicFramePr/>
                      <a:graphic xmlns:a="http://schemas.openxmlformats.org/drawingml/2006/main">
                        <a:graphicData uri="http://schemas.microsoft.com/office/word/2010/wordprocessingShape">
                          <wps:wsp>
                            <wps:cNvCnPr/>
                            <wps:spPr>
                              <a:xfrm>
                                <a:off x="0" y="0"/>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771817" id="Straight Arrow Connector 45" o:spid="_x0000_s1026" type="#_x0000_t32" style="position:absolute;margin-left:36.35pt;margin-top:29.65pt;width:28.3pt;height:0;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" strokecolor="black [3213]" strokeweight=".5pt">
                      <v:stroke endarrow="block" joinstyle="miter"/>
                    </v:shape>
                  </w:pict>
                </mc:Fallback>
              </mc:AlternateContent>
            </w:r>
            <w:r w:rsidRPr="005515D0">
              <w:rPr>
                <w:sz w:val="22"/>
                <w:lang w:val="en-US"/>
              </w:rPr>
              <mc:AlternateContent>
                <mc:Choice Requires="wps">
                  <w:drawing>
                    <wp:anchor distT="0" distB="0" distL="114300" distR="114300" simplePos="0" relativeHeight="251682304" behindDoc="0" locked="0" layoutInCell="1" allowOverlap="1" wp14:anchorId="4E8B8329" wp14:editId="6EE51E79">
                      <wp:simplePos x="0" y="0"/>
                      <wp:positionH relativeFrom="column">
                        <wp:posOffset>461807</wp:posOffset>
                      </wp:positionH>
                      <wp:positionV relativeFrom="paragraph">
                        <wp:posOffset>163830</wp:posOffset>
                      </wp:positionV>
                      <wp:extent cx="359410" cy="0"/>
                      <wp:effectExtent l="0" t="76200" r="21590" b="95250"/>
                      <wp:wrapNone/>
                      <wp:docPr id="44" name="Straight Arrow Connector 44"/>
                      <wp:cNvGraphicFramePr/>
                      <a:graphic xmlns:a="http://schemas.openxmlformats.org/drawingml/2006/main">
                        <a:graphicData uri="http://schemas.microsoft.com/office/word/2010/wordprocessingShape">
                          <wps:wsp>
                            <wps:cNvCnPr/>
                            <wps:spPr>
                              <a:xfrm>
                                <a:off x="0" y="0"/>
                                <a:ext cx="3594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4A6AD7" id="Straight Arrow Connector 44" o:spid="_x0000_s1026" type="#_x0000_t32" style="position:absolute;margin-left:36.35pt;margin-top:12.9pt;width:28.3pt;height:0;z-index:2516823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" strokecolor="black [3213]" strokeweight=".5pt">
                      <v:stroke endarrow="block" joinstyle="miter"/>
                    </v:shape>
                  </w:pict>
                </mc:Fallback>
              </mc:AlternateContent>
            </w:r>
            <w:r w:rsidRPr="005515D0">
              <w:rPr>
                <w:sz w:val="22"/>
                <w:lang w:val="en-US"/>
              </w:rPr>
              <mc:AlternateContent>
                <mc:Choice Requires="wps">
                  <w:drawing>
                    <wp:anchor distT="0" distB="0" distL="114300" distR="114300" simplePos="0" relativeHeight="251680256" behindDoc="0" locked="0" layoutInCell="1" allowOverlap="1" wp14:anchorId="3F449596" wp14:editId="66CF023D">
                      <wp:simplePos x="0" y="0"/>
                      <wp:positionH relativeFrom="column">
                        <wp:posOffset>841537</wp:posOffset>
                      </wp:positionH>
                      <wp:positionV relativeFrom="paragraph">
                        <wp:posOffset>280670</wp:posOffset>
                      </wp:positionV>
                      <wp:extent cx="360000" cy="0"/>
                      <wp:effectExtent l="0" t="76200" r="21590" b="95250"/>
                      <wp:wrapNone/>
                      <wp:docPr id="42" name="Straight Arrow Connector 42"/>
                      <wp:cNvGraphicFramePr/>
                      <a:graphic xmlns:a="http://schemas.openxmlformats.org/drawingml/2006/main">
                        <a:graphicData uri="http://schemas.microsoft.com/office/word/2010/wordprocessingShape">
                          <wps:wsp>
                            <wps:cNvCnPr/>
                            <wps:spPr>
                              <a:xfrm>
                                <a:off x="0" y="0"/>
                                <a:ext cx="3600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52727A7" id="Straight Arrow Connector 42" o:spid="_x0000_s1026" type="#_x0000_t32" style="position:absolute;margin-left:66.25pt;margin-top:22.1pt;width:28.35pt;height:0;z-index:251680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" strokecolor="black [3213]" strokeweight=".5pt">
                      <v:stroke endarrow="block" joinstyle="miter"/>
                    </v:shape>
                  </w:pict>
                </mc:Fallback>
              </mc:AlternateContent>
            </w:r>
            <w:r w:rsidRPr="005515D0">
              <w:rPr>
                <w:sz w:val="22"/>
                <w:lang w:val="en-US"/>
              </w:rPr>
              <mc:AlternateContent>
                <mc:Choice Requires="wps">
                  <w:drawing>
                    <wp:anchor distT="0" distB="0" distL="114300" distR="114300" simplePos="0" relativeHeight="251681280" behindDoc="0" locked="0" layoutInCell="1" allowOverlap="1" wp14:anchorId="0F76553E" wp14:editId="2E95C8C9">
                      <wp:simplePos x="0" y="0"/>
                      <wp:positionH relativeFrom="column">
                        <wp:posOffset>837860</wp:posOffset>
                      </wp:positionH>
                      <wp:positionV relativeFrom="paragraph">
                        <wp:posOffset>57962</wp:posOffset>
                      </wp:positionV>
                      <wp:extent cx="0" cy="432000"/>
                      <wp:effectExtent l="19050" t="0" r="19050" b="25400"/>
                      <wp:wrapNone/>
                      <wp:docPr id="43" name="Straight Connector 43"/>
                      <wp:cNvGraphicFramePr/>
                      <a:graphic xmlns:a="http://schemas.openxmlformats.org/drawingml/2006/main">
                        <a:graphicData uri="http://schemas.microsoft.com/office/word/2010/wordprocessingShape">
                          <wps:wsp>
                            <wps:cNvCnPr/>
                            <wps:spPr>
                              <a:xfrm>
                                <a:off x="0" y="0"/>
                                <a:ext cx="0" cy="432000"/>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F75E5EB" id="Straight Connector 43" o:spid="_x0000_s1026" style="position:absolute;z-index:251681280;visibility:visible;mso-wrap-style:square;mso-wrap-distance-left:9pt;mso-wrap-distance-top:0;mso-wrap-distance-right:9pt;mso-wrap-distance-bottom:0;mso-position-horizontal:absolute;mso-position-horizontal-relative:text;mso-position-vertical:absolute;mso-position-vertical-relative:text" from="65.95pt,4.55pt" to="65.9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" strokecolor="black [3213]" strokeweight="2.5pt">
                      <v:stroke joinstyle="miter"/>
                    </v:line>
                  </w:pict>
                </mc:Fallback>
              </mc:AlternateContent>
            </w:r>
          </w:p>
        </w:tc>
        <w:tc>
          <w:tcPr>
            <w:tcW w:w="2642" w:type="dxa"/>
            <w:vAlign w:val="center"/>
          </w:tcPr>
          <w:p w14:paraId="518B1A6F" w14:textId="14B2FA46" w:rsidR="005D576D" w:rsidRPr="005515D0" w:rsidRDefault="005D576D" w:rsidP="00B324EA">
            <w:pPr>
              <w:spacing w:line="240" w:lineRule="auto"/>
              <w:jc w:val="left"/>
              <w:rPr>
                <w:sz w:val="22"/>
                <w:lang w:val="en-US"/>
              </w:rPr>
            </w:pPr>
            <w:r w:rsidRPr="005515D0">
              <w:rPr>
                <w:i/>
                <w:sz w:val="22"/>
                <w:lang w:val="en-US"/>
              </w:rPr>
              <w:t>Join</w:t>
            </w:r>
            <w:r w:rsidRPr="005515D0">
              <w:rPr>
                <w:sz w:val="22"/>
                <w:lang w:val="en-US"/>
              </w:rPr>
              <w:t xml:space="preserve"> (</w:t>
            </w:r>
            <w:r w:rsidR="006A4331" w:rsidRPr="005515D0">
              <w:rPr>
                <w:sz w:val="22"/>
                <w:lang w:val="en-US"/>
              </w:rPr>
              <w:t>Penggabungan)</w:t>
            </w:r>
          </w:p>
        </w:tc>
        <w:tc>
          <w:tcPr>
            <w:tcW w:w="2643" w:type="dxa"/>
            <w:vAlign w:val="center"/>
          </w:tcPr>
          <w:p w14:paraId="6081FB33" w14:textId="6FC58074" w:rsidR="005D576D" w:rsidRPr="005515D0" w:rsidRDefault="006D0E2B" w:rsidP="00B324EA">
            <w:pPr>
              <w:spacing w:line="240" w:lineRule="auto"/>
              <w:jc w:val="left"/>
              <w:rPr>
                <w:sz w:val="22"/>
                <w:lang w:val="en-US"/>
              </w:rPr>
            </w:pPr>
            <w:r w:rsidRPr="005515D0">
              <w:rPr>
                <w:sz w:val="22"/>
                <w:lang w:val="en-US"/>
              </w:rPr>
              <w:t>Menunjukkan adanya penggabungan aktivitas.</w:t>
            </w:r>
          </w:p>
        </w:tc>
      </w:tr>
      <w:tr w:rsidR="001964C7" w14:paraId="0F0D6A25" w14:textId="77777777" w:rsidTr="00741ABF">
        <w:trPr>
          <w:trHeight w:val="906"/>
        </w:trPr>
        <w:tc>
          <w:tcPr>
            <w:tcW w:w="2642" w:type="dxa"/>
          </w:tcPr>
          <w:p w14:paraId="6376071C" w14:textId="7513C5F0" w:rsidR="001964C7" w:rsidRDefault="001964C7" w:rsidP="00C5466F">
            <w:pPr>
              <w:rPr>
                <w:lang w:val="en-US"/>
              </w:rPr>
            </w:pPr>
            <w:r>
              <w:rPr>
                <w:lang w:val="en-US"/>
              </w:rPr>
              <mc:AlternateContent>
                <mc:Choice Requires="wps">
                  <w:drawing>
                    <wp:anchor distT="0" distB="0" distL="114300" distR="114300" simplePos="0" relativeHeight="251684352" behindDoc="0" locked="0" layoutInCell="1" allowOverlap="1" wp14:anchorId="129D71C4" wp14:editId="292997A0">
                      <wp:simplePos x="0" y="0"/>
                      <wp:positionH relativeFrom="column">
                        <wp:posOffset>635000</wp:posOffset>
                      </wp:positionH>
                      <wp:positionV relativeFrom="paragraph">
                        <wp:posOffset>64815</wp:posOffset>
                      </wp:positionV>
                      <wp:extent cx="425302" cy="425302"/>
                      <wp:effectExtent l="19050" t="19050" r="32385" b="32385"/>
                      <wp:wrapNone/>
                      <wp:docPr id="46" name="Diamond 46"/>
                      <wp:cNvGraphicFramePr/>
                      <a:graphic xmlns:a="http://schemas.openxmlformats.org/drawingml/2006/main">
                        <a:graphicData uri="http://schemas.microsoft.com/office/word/2010/wordprocessingShape">
                          <wps:wsp>
                            <wps:cNvSpPr/>
                            <wps:spPr>
                              <a:xfrm>
                                <a:off x="0" y="0"/>
                                <a:ext cx="425302" cy="425302"/>
                              </a:xfrm>
                              <a:prstGeom prst="diamond">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6DE3CD2" id="_x0000_t4" coordsize="21600,21600" o:spt="4" path="m10800,l,10800,10800,21600,21600,10800xe">
                      <v:stroke joinstyle="miter"/>
                      <v:path gradientshapeok="t" o:connecttype="rect" textboxrect="5400,5400,16200,16200"/>
                    </v:shapetype>
                    <v:shape id="Diamond 46" o:spid="_x0000_s1026" type="#_x0000_t4" style="position:absolute;margin-left:50pt;margin-top:5.1pt;width:33.5pt;height:33.5pt;z-index:2516843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" filled="f" strokecolor="black [3213]" strokeweight="1pt"/>
                  </w:pict>
                </mc:Fallback>
              </mc:AlternateContent>
            </w:r>
          </w:p>
        </w:tc>
        <w:tc>
          <w:tcPr>
            <w:tcW w:w="2642" w:type="dxa"/>
            <w:vAlign w:val="center"/>
          </w:tcPr>
          <w:p w14:paraId="41FBA15A" w14:textId="1184CB9B" w:rsidR="001964C7" w:rsidRPr="00B324EA" w:rsidRDefault="006F2797" w:rsidP="00B324EA">
            <w:pPr>
              <w:spacing w:line="240" w:lineRule="auto"/>
              <w:jc w:val="left"/>
              <w:rPr>
                <w:i/>
                <w:sz w:val="22"/>
                <w:lang w:val="en-US"/>
              </w:rPr>
            </w:pPr>
            <w:r w:rsidRPr="00B324EA">
              <w:rPr>
                <w:i/>
                <w:sz w:val="22"/>
                <w:lang w:val="en-US"/>
              </w:rPr>
              <w:t>Decision</w:t>
            </w:r>
          </w:p>
        </w:tc>
        <w:tc>
          <w:tcPr>
            <w:tcW w:w="2643" w:type="dxa"/>
            <w:vAlign w:val="center"/>
          </w:tcPr>
          <w:p w14:paraId="6D69CDEA" w14:textId="06F5AC9D" w:rsidR="001964C7" w:rsidRPr="00B324EA" w:rsidRDefault="000E4BE6" w:rsidP="00B324EA">
            <w:pPr>
              <w:spacing w:line="240" w:lineRule="auto"/>
              <w:jc w:val="left"/>
              <w:rPr>
                <w:sz w:val="22"/>
                <w:lang w:val="en-US"/>
              </w:rPr>
            </w:pPr>
            <w:r w:rsidRPr="00B324EA">
              <w:rPr>
                <w:sz w:val="22"/>
                <w:lang w:val="en-US"/>
              </w:rPr>
              <w:t>Menunjukkan suatu kondisi perbedaan transaksi.</w:t>
            </w:r>
          </w:p>
        </w:tc>
      </w:tr>
    </w:tbl>
    <w:p w14:paraId="54130B7F" w14:textId="77777777" w:rsidR="00E33219" w:rsidRDefault="00E33219" w:rsidP="00C5466F">
      <w:pPr>
        <w:rPr>
          <w:lang w:val="en-US"/>
        </w:rPr>
      </w:pPr>
    </w:p>
    <w:p w14:paraId="5B8397A6" w14:textId="42E86FA8" w:rsidR="00924237" w:rsidRPr="00030B3B" w:rsidRDefault="00030B3B" w:rsidP="00F468AA">
      <w:pPr>
        <w:pStyle w:val="Heading2"/>
        <w:numPr>
          <w:ilvl w:val="1"/>
          <w:numId w:val="4"/>
        </w:numPr>
        <w:ind w:left="567" w:hanging="567"/>
        <w:rPr>
          <w:i/>
          <w:lang w:val="en-US"/>
        </w:rPr>
      </w:pPr>
      <w:bookmarkStart w:id="59" w:name="_Toc15919196"/>
      <w:r w:rsidRPr="00030B3B">
        <w:rPr>
          <w:i/>
          <w:lang w:val="en-US"/>
        </w:rPr>
        <w:t>Sequence Diagram</w:t>
      </w:r>
      <w:bookmarkEnd w:id="59"/>
    </w:p>
    <w:p w14:paraId="3BD6369D" w14:textId="1AF10D60" w:rsidR="00924237" w:rsidRDefault="004B3AF8" w:rsidP="00F468AA">
      <w:pPr>
        <w:ind w:firstLine="567"/>
        <w:rPr>
          <w:lang w:val="en-US"/>
        </w:rPr>
      </w:pPr>
      <w:r>
        <w:rPr>
          <w:i/>
          <w:lang w:val="en-US"/>
        </w:rPr>
        <w:t>Sequence Diagram</w:t>
      </w:r>
      <w:r>
        <w:rPr>
          <w:lang w:val="en-US"/>
        </w:rPr>
        <w:t xml:space="preserve"> menjelaskan interaksi objek dengan class yang disusun berdasarkan urutan waktu sesuai dengan use case diagram.</w:t>
      </w:r>
      <w:r w:rsidR="00242F04">
        <w:rPr>
          <w:lang w:val="en-US"/>
        </w:rPr>
        <w:t xml:space="preserve"> Berupa tahap demi tahap atau kronologi</w:t>
      </w:r>
      <w:r w:rsidR="007E6486">
        <w:rPr>
          <w:lang w:val="en-US"/>
        </w:rPr>
        <w:t xml:space="preserve"> logis </w:t>
      </w:r>
      <w:r w:rsidR="007E6486">
        <w:rPr>
          <w:lang w:val="en-US"/>
        </w:rPr>
        <w:fldChar w:fldCharType="begin" w:fldLock="1"/>
      </w:r>
      <w:r w:rsidR="00C155B6">
        <w:rPr>
          <w:lang w:val="en-US"/>
        </w:rPr>
        <w:instrText>ADDIN CSL_CITATION {"citationItems":[{"id":"ITEM-1","itemData":{"DOI":"10.1017/CBO9781107415324.004","ISBN":"9788578110796","ISSN":"1098-6596","PMID":"25246403","abstract":"Unified Modelling Language merupakan alat perancangan sistem yang berorientasi pada objek. Secara filosofi kemunculan UML diilhami oleh konsep yang telah ada yaitu konsep permodelan Object Oriented (OO), karena konsep ini menganalogikan sistem seperti kehidupan nyata yang didominasi oleh obyek dan digambarkan atau dinotasikan dalam simbol-simbol yang cukup spesifik maka OO memiliki proses standard dan bersifat independen. UML diagram memiliki tujuan utama untuk membantu tim pengembangan proyek berkomunikasi, mengeksplorasi potensi desain, dan memvalidasi desain arsitektur perangkat lunak atau pembuat program. Komponen atau notasi UML diturunkan dari 3 (tiga) notasi yang telah ada sebelumnya yaitu Grady Booch, OOD (Object-Oriented Design), Jim Rumbaugh, OMT (Object Modelling Technique), dan Ivar Jacobson OOSE (Object-Oriented Software Engineering). UML mempunyai tiga kategori utama yaitu struktur diagram, behaviour diagram dan interaction diagram. Dimana masing-masing kategori tersebut memiliki diagram yang menjelaskan arsitektur sistem dan saling terintegrasi.","author":[{"dropping-particle":"","family":"Haviluddin","given":"","non-dropping-particle":"","parse-names":false,"suffix":""}],"container-title":"Jurnal Informatika Mulawarman","id":"ITEM-1","issue":"2","issued":{"date-parts":[["2013"]]},"page":"1-6","title":"Memahami Penggunaan UML (Unified Modelling Language)","type":"article-journal","volume":"9"},"uris":["http://www.mendeley.com/documents/?uuid=6eb5f537-32a7-4a02-9515-c03de64b89a7"]}],"mendeley":{"formattedCitation":"(Haviluddin, 2013)","plainTextFormattedCitation":"(Haviluddin, 2013)","previouslyFormattedCitation":"(Haviluddin, 2013)"},"properties":{"noteIndex":0},"schema":"https://github.com/citation-style-language/schema/raw/master/csl-citation.json"}</w:instrText>
      </w:r>
      <w:r w:rsidR="007E6486">
        <w:rPr>
          <w:lang w:val="en-US"/>
        </w:rPr>
        <w:fldChar w:fldCharType="separate"/>
      </w:r>
      <w:r w:rsidR="007E6486" w:rsidRPr="007E6486">
        <w:rPr>
          <w:lang w:val="en-US"/>
        </w:rPr>
        <w:t>(Haviluddin, 2013)</w:t>
      </w:r>
      <w:r w:rsidR="007E6486">
        <w:rPr>
          <w:lang w:val="en-US"/>
        </w:rPr>
        <w:fldChar w:fldCharType="end"/>
      </w:r>
      <w:r w:rsidR="007E6486">
        <w:rPr>
          <w:lang w:val="en-US"/>
        </w:rPr>
        <w:t>.</w:t>
      </w:r>
    </w:p>
    <w:p w14:paraId="2C9ADBDE" w14:textId="77777777" w:rsidR="000A31A1" w:rsidRPr="004B3AF8" w:rsidRDefault="000A31A1" w:rsidP="00F468AA">
      <w:pPr>
        <w:ind w:firstLine="567"/>
        <w:rPr>
          <w:lang w:val="en-US"/>
        </w:rPr>
      </w:pPr>
    </w:p>
    <w:p w14:paraId="5250F1B5" w14:textId="61635789" w:rsidR="00E34900" w:rsidRDefault="00E34900" w:rsidP="00DC79A6">
      <w:pPr>
        <w:pStyle w:val="Heading2"/>
        <w:numPr>
          <w:ilvl w:val="1"/>
          <w:numId w:val="4"/>
        </w:numPr>
        <w:ind w:left="567" w:hanging="567"/>
      </w:pPr>
      <w:bookmarkStart w:id="60" w:name="_Toc15919197"/>
      <w:r w:rsidRPr="000C1FD7">
        <w:t>Integrasi Keilmuan</w:t>
      </w:r>
      <w:bookmarkEnd w:id="60"/>
    </w:p>
    <w:p w14:paraId="2A375F49" w14:textId="2C66F89C" w:rsidR="00F10BAD" w:rsidRDefault="002E66FC" w:rsidP="008F44EF">
      <w:pPr>
        <w:ind w:firstLine="567"/>
        <w:rPr>
          <w:lang w:val="en-US"/>
        </w:rPr>
      </w:pPr>
      <w:r>
        <w:rPr>
          <w:lang w:val="en-US"/>
        </w:rPr>
        <w:t>Dalam mengetahui bagaimana integrasi keislaman, dilakukan studi pustaka mengenai penelitian yang dilakukan dalam sudut pandang Islam, yakni perancangan sebuah sistem penentuan prioritas berdasarkan pendapatan investasi dengan menerapkan keterbukaan informasi publik</w:t>
      </w:r>
      <w:r w:rsidR="001618B3">
        <w:rPr>
          <w:lang w:val="en-US"/>
        </w:rPr>
        <w:t>.</w:t>
      </w:r>
      <w:r w:rsidR="00085C05">
        <w:rPr>
          <w:lang w:val="en-US"/>
        </w:rPr>
        <w:t xml:space="preserve"> Sistem ini dibuat dengan tujuan memudahkan proses pelaporan dalam pencatatan program investasi dan membantu pimpinan desa agar dapat terbantu dalam menentukan pembangunan infrastruktur mana yang harus diprioritaskan, dan dalam prosesnya menerapkan transparansi tentang keterbukaan informasi publik sehingga masyarakat dapat memantau secara langsung bagaimana dana tersalurkan dengan melihat perkembangan pembangunan dari infrastruktur terkait.</w:t>
      </w:r>
      <w:r w:rsidR="00A355FF">
        <w:rPr>
          <w:lang w:val="en-US"/>
        </w:rPr>
        <w:t xml:space="preserve"> Berikut hal yang terhubung dengan penelitian ini dalam sudut pandang Islam.</w:t>
      </w:r>
    </w:p>
    <w:p w14:paraId="055C54EA" w14:textId="5022B315" w:rsidR="0055300D" w:rsidRDefault="0055300D" w:rsidP="00494B39">
      <w:pPr>
        <w:ind w:left="284" w:firstLine="426"/>
        <w:jc w:val="right"/>
      </w:pPr>
      <w:r>
        <w:t>وَأَنْفِقُوا فِي سَبِيلِ اللَّهِ وَلَا تُلْقُوا بِأَيْدِيكُمْ إِلَى التَّهْلُكَةِ ۛ وَأَحْسِنُوا ۛ إِنَّ اللَّهَ يُحِبُّ الْمُحْسِنِينَ</w:t>
      </w:r>
    </w:p>
    <w:p w14:paraId="4A6F2F4B" w14:textId="484DE2CB" w:rsidR="009F2159" w:rsidRPr="009F2159" w:rsidRDefault="00503BDF" w:rsidP="00494B39">
      <w:pPr>
        <w:ind w:left="284"/>
        <w:rPr>
          <w:lang w:val="en-US"/>
        </w:rPr>
      </w:pPr>
      <w:r>
        <w:rPr>
          <w:i/>
          <w:lang w:val="en-US"/>
        </w:rPr>
        <w:t>“</w:t>
      </w:r>
      <w:r w:rsidR="009741C4" w:rsidRPr="009741C4">
        <w:rPr>
          <w:i/>
        </w:rPr>
        <w:t>Dan belanjakanlah (harta bendamu) di jalan Allah, dan janganlah kamu menjatuhkan dirimu sendiri ke dalam kebinasaan, dan berbuat baiklah, karena sesungguhnya Allah menyukai orang-orang yang berbuat baik.</w:t>
      </w:r>
      <w:r w:rsidR="009741C4">
        <w:rPr>
          <w:i/>
          <w:lang w:val="en-US"/>
        </w:rPr>
        <w:t>” (QS. Al-Baqarah[2]:195)</w:t>
      </w:r>
    </w:p>
    <w:p w14:paraId="5F4117A8" w14:textId="18DFA955" w:rsidR="00F10BAD" w:rsidRDefault="00AA612F" w:rsidP="00494B39">
      <w:pPr>
        <w:ind w:left="284" w:firstLine="851"/>
        <w:rPr>
          <w:lang w:val="en-US"/>
        </w:rPr>
      </w:pPr>
      <w:r>
        <w:rPr>
          <w:lang w:val="en-US"/>
        </w:rPr>
        <w:t>Dalam berinvestasi diharapkan mampu mendapatkan (harta benda) kehidupan yang lebih baik dan menjauhkan diri dalam kebinasaan, sebagaimana seperti yang telah diperintahkan.</w:t>
      </w:r>
      <w:r w:rsidR="00376B89">
        <w:rPr>
          <w:lang w:val="en-US"/>
        </w:rPr>
        <w:t xml:space="preserve"> Integrasi keislaman yang terkait pada penelitian </w:t>
      </w:r>
      <w:r w:rsidR="00376B89">
        <w:rPr>
          <w:lang w:val="en-US"/>
        </w:rPr>
        <w:lastRenderedPageBreak/>
        <w:t>ini tidak hanya tentang anjuran dalam melakukan investasi, namun juga</w:t>
      </w:r>
      <w:r>
        <w:rPr>
          <w:lang w:val="en-US"/>
        </w:rPr>
        <w:t xml:space="preserve"> </w:t>
      </w:r>
      <w:r w:rsidR="00376B89">
        <w:rPr>
          <w:lang w:val="en-US"/>
        </w:rPr>
        <w:t>mengenai tentang berperilaku amanah terhadap sesama manusia.</w:t>
      </w:r>
    </w:p>
    <w:p w14:paraId="233DB99E" w14:textId="44D93E40" w:rsidR="007A1FCC" w:rsidRDefault="007A1FCC" w:rsidP="00494B39">
      <w:pPr>
        <w:pStyle w:val="arabic"/>
        <w:spacing w:line="360" w:lineRule="auto"/>
        <w:ind w:left="284"/>
        <w:jc w:val="right"/>
      </w:pPr>
      <w:r>
        <w:t xml:space="preserve">۞ </w:t>
      </w:r>
      <w:proofErr w:type="spellStart"/>
      <w:r>
        <w:t>إِنَّ</w:t>
      </w:r>
      <w:proofErr w:type="spellEnd"/>
      <w:r>
        <w:t xml:space="preserve"> </w:t>
      </w:r>
      <w:proofErr w:type="spellStart"/>
      <w:r>
        <w:t>اللَّهَ</w:t>
      </w:r>
      <w:proofErr w:type="spellEnd"/>
      <w:r>
        <w:t xml:space="preserve"> </w:t>
      </w:r>
      <w:proofErr w:type="spellStart"/>
      <w:r>
        <w:t>يَأْمُرُكُمْ</w:t>
      </w:r>
      <w:proofErr w:type="spellEnd"/>
      <w:r>
        <w:t xml:space="preserve"> </w:t>
      </w:r>
      <w:proofErr w:type="spellStart"/>
      <w:r>
        <w:t>أَنْ</w:t>
      </w:r>
      <w:proofErr w:type="spellEnd"/>
      <w:r>
        <w:t xml:space="preserve"> </w:t>
      </w:r>
      <w:proofErr w:type="spellStart"/>
      <w:r>
        <w:t>تُؤَدُّوا</w:t>
      </w:r>
      <w:proofErr w:type="spellEnd"/>
      <w:r>
        <w:t xml:space="preserve"> </w:t>
      </w:r>
      <w:proofErr w:type="spellStart"/>
      <w:r>
        <w:t>الْأَمَانَاتِ</w:t>
      </w:r>
      <w:proofErr w:type="spellEnd"/>
      <w:r>
        <w:t xml:space="preserve"> </w:t>
      </w:r>
      <w:proofErr w:type="spellStart"/>
      <w:r>
        <w:t>إِلَىٰ</w:t>
      </w:r>
      <w:proofErr w:type="spellEnd"/>
      <w:r>
        <w:t xml:space="preserve"> </w:t>
      </w:r>
      <w:proofErr w:type="spellStart"/>
      <w:r>
        <w:t>أَهْلِهَا</w:t>
      </w:r>
      <w:proofErr w:type="spellEnd"/>
      <w:r>
        <w:t xml:space="preserve"> </w:t>
      </w:r>
      <w:proofErr w:type="spellStart"/>
      <w:r>
        <w:t>وَإِذَا</w:t>
      </w:r>
      <w:proofErr w:type="spellEnd"/>
      <w:r>
        <w:t xml:space="preserve"> </w:t>
      </w:r>
      <w:proofErr w:type="spellStart"/>
      <w:r>
        <w:t>حَكَمْتُمْ</w:t>
      </w:r>
      <w:proofErr w:type="spellEnd"/>
      <w:r>
        <w:t xml:space="preserve"> </w:t>
      </w:r>
      <w:proofErr w:type="spellStart"/>
      <w:r>
        <w:t>بَيْنَ</w:t>
      </w:r>
      <w:proofErr w:type="spellEnd"/>
      <w:r>
        <w:t xml:space="preserve"> </w:t>
      </w:r>
      <w:proofErr w:type="spellStart"/>
      <w:r>
        <w:t>النَّاسِ</w:t>
      </w:r>
      <w:proofErr w:type="spellEnd"/>
      <w:r>
        <w:t xml:space="preserve"> </w:t>
      </w:r>
      <w:proofErr w:type="spellStart"/>
      <w:r>
        <w:t>أَنْ</w:t>
      </w:r>
      <w:proofErr w:type="spellEnd"/>
      <w:r>
        <w:t xml:space="preserve"> </w:t>
      </w:r>
      <w:proofErr w:type="spellStart"/>
      <w:r>
        <w:t>تَحْكُمُوا</w:t>
      </w:r>
      <w:proofErr w:type="spellEnd"/>
      <w:r>
        <w:t xml:space="preserve"> </w:t>
      </w:r>
      <w:proofErr w:type="spellStart"/>
      <w:r>
        <w:t>بِالْعَدْلِ</w:t>
      </w:r>
      <w:proofErr w:type="spellEnd"/>
      <w:r>
        <w:t xml:space="preserve"> ۚ </w:t>
      </w:r>
      <w:proofErr w:type="spellStart"/>
      <w:r>
        <w:t>إِنَّ</w:t>
      </w:r>
      <w:proofErr w:type="spellEnd"/>
      <w:r>
        <w:t xml:space="preserve"> </w:t>
      </w:r>
      <w:proofErr w:type="spellStart"/>
      <w:r>
        <w:t>اللَّهَ</w:t>
      </w:r>
      <w:proofErr w:type="spellEnd"/>
      <w:r>
        <w:t xml:space="preserve"> </w:t>
      </w:r>
      <w:proofErr w:type="spellStart"/>
      <w:r>
        <w:t>نِعِمَّا</w:t>
      </w:r>
      <w:proofErr w:type="spellEnd"/>
      <w:r>
        <w:t xml:space="preserve"> </w:t>
      </w:r>
      <w:proofErr w:type="spellStart"/>
      <w:r>
        <w:t>يَعِظُكُمْ</w:t>
      </w:r>
      <w:proofErr w:type="spellEnd"/>
      <w:r>
        <w:t xml:space="preserve"> </w:t>
      </w:r>
      <w:proofErr w:type="spellStart"/>
      <w:r>
        <w:t>بِهِ</w:t>
      </w:r>
      <w:proofErr w:type="spellEnd"/>
      <w:r>
        <w:t xml:space="preserve"> ۗ </w:t>
      </w:r>
      <w:proofErr w:type="spellStart"/>
      <w:r>
        <w:t>إِنَّ</w:t>
      </w:r>
      <w:proofErr w:type="spellEnd"/>
      <w:r>
        <w:t xml:space="preserve"> </w:t>
      </w:r>
      <w:proofErr w:type="spellStart"/>
      <w:r>
        <w:t>اللَّهَ</w:t>
      </w:r>
      <w:proofErr w:type="spellEnd"/>
      <w:r>
        <w:t xml:space="preserve"> </w:t>
      </w:r>
      <w:proofErr w:type="spellStart"/>
      <w:r>
        <w:t>كَانَ</w:t>
      </w:r>
      <w:proofErr w:type="spellEnd"/>
      <w:r>
        <w:t xml:space="preserve"> </w:t>
      </w:r>
      <w:proofErr w:type="spellStart"/>
      <w:r>
        <w:t>سَمِيعًا</w:t>
      </w:r>
      <w:proofErr w:type="spellEnd"/>
      <w:r>
        <w:t xml:space="preserve"> </w:t>
      </w:r>
      <w:proofErr w:type="spellStart"/>
      <w:r>
        <w:t>بَصِيرًا</w:t>
      </w:r>
      <w:proofErr w:type="spellEnd"/>
    </w:p>
    <w:p w14:paraId="0B720E66" w14:textId="308085C8" w:rsidR="0004230F" w:rsidRDefault="00334810" w:rsidP="00494B39">
      <w:pPr>
        <w:pStyle w:val="arabic"/>
        <w:spacing w:before="0" w:beforeAutospacing="0" w:line="360" w:lineRule="auto"/>
        <w:ind w:left="284"/>
        <w:jc w:val="both"/>
        <w:rPr>
          <w:i/>
        </w:rPr>
      </w:pPr>
      <w:r>
        <w:rPr>
          <w:i/>
        </w:rPr>
        <w:t>“</w:t>
      </w:r>
      <w:proofErr w:type="spellStart"/>
      <w:r w:rsidRPr="00334810">
        <w:rPr>
          <w:i/>
        </w:rPr>
        <w:t>Sesungguhnya</w:t>
      </w:r>
      <w:proofErr w:type="spellEnd"/>
      <w:r w:rsidRPr="00334810">
        <w:rPr>
          <w:i/>
        </w:rPr>
        <w:t xml:space="preserve"> Allah </w:t>
      </w:r>
      <w:proofErr w:type="spellStart"/>
      <w:r w:rsidRPr="00334810">
        <w:rPr>
          <w:i/>
        </w:rPr>
        <w:t>menyuruh</w:t>
      </w:r>
      <w:proofErr w:type="spellEnd"/>
      <w:r w:rsidRPr="00334810">
        <w:rPr>
          <w:i/>
        </w:rPr>
        <w:t xml:space="preserve"> </w:t>
      </w:r>
      <w:proofErr w:type="spellStart"/>
      <w:r w:rsidRPr="00334810">
        <w:rPr>
          <w:i/>
        </w:rPr>
        <w:t>kamu</w:t>
      </w:r>
      <w:proofErr w:type="spellEnd"/>
      <w:r w:rsidRPr="00334810">
        <w:rPr>
          <w:i/>
        </w:rPr>
        <w:t xml:space="preserve"> </w:t>
      </w:r>
      <w:proofErr w:type="spellStart"/>
      <w:r w:rsidRPr="00334810">
        <w:rPr>
          <w:i/>
        </w:rPr>
        <w:t>menyampaikan</w:t>
      </w:r>
      <w:proofErr w:type="spellEnd"/>
      <w:r w:rsidRPr="00334810">
        <w:rPr>
          <w:i/>
        </w:rPr>
        <w:t xml:space="preserve"> </w:t>
      </w:r>
      <w:proofErr w:type="spellStart"/>
      <w:r w:rsidRPr="00334810">
        <w:rPr>
          <w:i/>
        </w:rPr>
        <w:t>amanat</w:t>
      </w:r>
      <w:proofErr w:type="spellEnd"/>
      <w:r w:rsidRPr="00334810">
        <w:rPr>
          <w:i/>
        </w:rPr>
        <w:t xml:space="preserve"> </w:t>
      </w:r>
      <w:proofErr w:type="spellStart"/>
      <w:r w:rsidRPr="00334810">
        <w:rPr>
          <w:i/>
        </w:rPr>
        <w:t>kepada</w:t>
      </w:r>
      <w:proofErr w:type="spellEnd"/>
      <w:r w:rsidRPr="00334810">
        <w:rPr>
          <w:i/>
        </w:rPr>
        <w:t xml:space="preserve"> yang </w:t>
      </w:r>
      <w:proofErr w:type="spellStart"/>
      <w:r w:rsidRPr="00334810">
        <w:rPr>
          <w:i/>
        </w:rPr>
        <w:t>berhak</w:t>
      </w:r>
      <w:proofErr w:type="spellEnd"/>
      <w:r w:rsidRPr="00334810">
        <w:rPr>
          <w:i/>
        </w:rPr>
        <w:t xml:space="preserve"> </w:t>
      </w:r>
      <w:proofErr w:type="spellStart"/>
      <w:r w:rsidRPr="00334810">
        <w:rPr>
          <w:i/>
        </w:rPr>
        <w:t>menerimanya</w:t>
      </w:r>
      <w:proofErr w:type="spellEnd"/>
      <w:r w:rsidRPr="00334810">
        <w:rPr>
          <w:i/>
        </w:rPr>
        <w:t>, dan (</w:t>
      </w:r>
      <w:proofErr w:type="spellStart"/>
      <w:r w:rsidRPr="00334810">
        <w:rPr>
          <w:i/>
        </w:rPr>
        <w:t>menyuruh</w:t>
      </w:r>
      <w:proofErr w:type="spellEnd"/>
      <w:r w:rsidRPr="00334810">
        <w:rPr>
          <w:i/>
        </w:rPr>
        <w:t xml:space="preserve"> </w:t>
      </w:r>
      <w:proofErr w:type="spellStart"/>
      <w:r w:rsidRPr="00334810">
        <w:rPr>
          <w:i/>
        </w:rPr>
        <w:t>kamu</w:t>
      </w:r>
      <w:proofErr w:type="spellEnd"/>
      <w:r w:rsidRPr="00334810">
        <w:rPr>
          <w:i/>
        </w:rPr>
        <w:t xml:space="preserve">) </w:t>
      </w:r>
      <w:proofErr w:type="spellStart"/>
      <w:r w:rsidRPr="00334810">
        <w:rPr>
          <w:i/>
        </w:rPr>
        <w:t>apabila</w:t>
      </w:r>
      <w:proofErr w:type="spellEnd"/>
      <w:r w:rsidRPr="00334810">
        <w:rPr>
          <w:i/>
        </w:rPr>
        <w:t xml:space="preserve"> </w:t>
      </w:r>
      <w:proofErr w:type="spellStart"/>
      <w:r w:rsidRPr="00334810">
        <w:rPr>
          <w:i/>
        </w:rPr>
        <w:t>menetapkan</w:t>
      </w:r>
      <w:proofErr w:type="spellEnd"/>
      <w:r w:rsidRPr="00334810">
        <w:rPr>
          <w:i/>
        </w:rPr>
        <w:t xml:space="preserve"> </w:t>
      </w:r>
      <w:proofErr w:type="spellStart"/>
      <w:r w:rsidRPr="00334810">
        <w:rPr>
          <w:i/>
        </w:rPr>
        <w:t>hukum</w:t>
      </w:r>
      <w:proofErr w:type="spellEnd"/>
      <w:r w:rsidRPr="00334810">
        <w:rPr>
          <w:i/>
        </w:rPr>
        <w:t xml:space="preserve"> di </w:t>
      </w:r>
      <w:proofErr w:type="spellStart"/>
      <w:r w:rsidRPr="00334810">
        <w:rPr>
          <w:i/>
        </w:rPr>
        <w:t>antara</w:t>
      </w:r>
      <w:proofErr w:type="spellEnd"/>
      <w:r w:rsidRPr="00334810">
        <w:rPr>
          <w:i/>
        </w:rPr>
        <w:t xml:space="preserve"> </w:t>
      </w:r>
      <w:proofErr w:type="spellStart"/>
      <w:r w:rsidRPr="00334810">
        <w:rPr>
          <w:i/>
        </w:rPr>
        <w:t>manusia</w:t>
      </w:r>
      <w:proofErr w:type="spellEnd"/>
      <w:r w:rsidRPr="00334810">
        <w:rPr>
          <w:i/>
        </w:rPr>
        <w:t xml:space="preserve"> </w:t>
      </w:r>
      <w:proofErr w:type="spellStart"/>
      <w:r w:rsidRPr="00334810">
        <w:rPr>
          <w:i/>
        </w:rPr>
        <w:t>supaya</w:t>
      </w:r>
      <w:proofErr w:type="spellEnd"/>
      <w:r w:rsidRPr="00334810">
        <w:rPr>
          <w:i/>
        </w:rPr>
        <w:t xml:space="preserve"> </w:t>
      </w:r>
      <w:proofErr w:type="spellStart"/>
      <w:r w:rsidRPr="00334810">
        <w:rPr>
          <w:i/>
        </w:rPr>
        <w:t>kamu</w:t>
      </w:r>
      <w:proofErr w:type="spellEnd"/>
      <w:r w:rsidRPr="00334810">
        <w:rPr>
          <w:i/>
        </w:rPr>
        <w:t xml:space="preserve"> </w:t>
      </w:r>
      <w:proofErr w:type="spellStart"/>
      <w:r w:rsidRPr="00334810">
        <w:rPr>
          <w:i/>
        </w:rPr>
        <w:t>menetapkan</w:t>
      </w:r>
      <w:proofErr w:type="spellEnd"/>
      <w:r w:rsidRPr="00334810">
        <w:rPr>
          <w:i/>
        </w:rPr>
        <w:t xml:space="preserve"> </w:t>
      </w:r>
      <w:proofErr w:type="spellStart"/>
      <w:r w:rsidRPr="00334810">
        <w:rPr>
          <w:i/>
        </w:rPr>
        <w:t>dengan</w:t>
      </w:r>
      <w:proofErr w:type="spellEnd"/>
      <w:r w:rsidRPr="00334810">
        <w:rPr>
          <w:i/>
        </w:rPr>
        <w:t xml:space="preserve"> </w:t>
      </w:r>
      <w:proofErr w:type="spellStart"/>
      <w:r w:rsidRPr="00334810">
        <w:rPr>
          <w:i/>
        </w:rPr>
        <w:t>adil</w:t>
      </w:r>
      <w:proofErr w:type="spellEnd"/>
      <w:r w:rsidRPr="00334810">
        <w:rPr>
          <w:i/>
        </w:rPr>
        <w:t xml:space="preserve">. </w:t>
      </w:r>
      <w:proofErr w:type="spellStart"/>
      <w:r w:rsidRPr="00334810">
        <w:rPr>
          <w:i/>
        </w:rPr>
        <w:t>Sesungguhnya</w:t>
      </w:r>
      <w:proofErr w:type="spellEnd"/>
      <w:r w:rsidRPr="00334810">
        <w:rPr>
          <w:i/>
        </w:rPr>
        <w:t xml:space="preserve"> Allah </w:t>
      </w:r>
      <w:proofErr w:type="spellStart"/>
      <w:r w:rsidRPr="00334810">
        <w:rPr>
          <w:i/>
        </w:rPr>
        <w:t>memberi</w:t>
      </w:r>
      <w:proofErr w:type="spellEnd"/>
      <w:r w:rsidRPr="00334810">
        <w:rPr>
          <w:i/>
        </w:rPr>
        <w:t xml:space="preserve"> </w:t>
      </w:r>
      <w:proofErr w:type="spellStart"/>
      <w:r w:rsidRPr="00334810">
        <w:rPr>
          <w:i/>
        </w:rPr>
        <w:t>pengajaran</w:t>
      </w:r>
      <w:proofErr w:type="spellEnd"/>
      <w:r w:rsidRPr="00334810">
        <w:rPr>
          <w:i/>
        </w:rPr>
        <w:t xml:space="preserve"> yang </w:t>
      </w:r>
      <w:proofErr w:type="spellStart"/>
      <w:r w:rsidRPr="00334810">
        <w:rPr>
          <w:i/>
        </w:rPr>
        <w:t>sebaik-baiknya</w:t>
      </w:r>
      <w:proofErr w:type="spellEnd"/>
      <w:r w:rsidRPr="00334810">
        <w:rPr>
          <w:i/>
        </w:rPr>
        <w:t xml:space="preserve"> </w:t>
      </w:r>
      <w:proofErr w:type="spellStart"/>
      <w:r w:rsidRPr="00334810">
        <w:rPr>
          <w:i/>
        </w:rPr>
        <w:t>kepadamu</w:t>
      </w:r>
      <w:proofErr w:type="spellEnd"/>
      <w:r w:rsidRPr="00334810">
        <w:rPr>
          <w:i/>
        </w:rPr>
        <w:t xml:space="preserve">. </w:t>
      </w:r>
      <w:proofErr w:type="spellStart"/>
      <w:r w:rsidRPr="00334810">
        <w:rPr>
          <w:i/>
        </w:rPr>
        <w:t>Sesungguhnya</w:t>
      </w:r>
      <w:proofErr w:type="spellEnd"/>
      <w:r w:rsidRPr="00334810">
        <w:rPr>
          <w:i/>
        </w:rPr>
        <w:t xml:space="preserve"> Allah </w:t>
      </w:r>
      <w:proofErr w:type="spellStart"/>
      <w:r w:rsidRPr="00334810">
        <w:rPr>
          <w:i/>
        </w:rPr>
        <w:t>adalah</w:t>
      </w:r>
      <w:proofErr w:type="spellEnd"/>
      <w:r w:rsidRPr="00334810">
        <w:rPr>
          <w:i/>
        </w:rPr>
        <w:t xml:space="preserve"> </w:t>
      </w:r>
      <w:proofErr w:type="spellStart"/>
      <w:r w:rsidRPr="00334810">
        <w:rPr>
          <w:i/>
        </w:rPr>
        <w:t>Maha</w:t>
      </w:r>
      <w:proofErr w:type="spellEnd"/>
      <w:r w:rsidRPr="00334810">
        <w:rPr>
          <w:i/>
        </w:rPr>
        <w:t xml:space="preserve"> </w:t>
      </w:r>
      <w:proofErr w:type="spellStart"/>
      <w:r w:rsidRPr="00334810">
        <w:rPr>
          <w:i/>
        </w:rPr>
        <w:t>Mendengar</w:t>
      </w:r>
      <w:proofErr w:type="spellEnd"/>
      <w:r w:rsidRPr="00334810">
        <w:rPr>
          <w:i/>
        </w:rPr>
        <w:t xml:space="preserve"> </w:t>
      </w:r>
      <w:proofErr w:type="spellStart"/>
      <w:r w:rsidRPr="00334810">
        <w:rPr>
          <w:i/>
        </w:rPr>
        <w:t>lagi</w:t>
      </w:r>
      <w:proofErr w:type="spellEnd"/>
      <w:r w:rsidRPr="00334810">
        <w:rPr>
          <w:i/>
        </w:rPr>
        <w:t xml:space="preserve"> </w:t>
      </w:r>
      <w:proofErr w:type="spellStart"/>
      <w:r w:rsidRPr="00334810">
        <w:rPr>
          <w:i/>
        </w:rPr>
        <w:t>Maha</w:t>
      </w:r>
      <w:proofErr w:type="spellEnd"/>
      <w:r w:rsidRPr="00334810">
        <w:rPr>
          <w:i/>
        </w:rPr>
        <w:t xml:space="preserve"> </w:t>
      </w:r>
      <w:proofErr w:type="spellStart"/>
      <w:r w:rsidRPr="00334810">
        <w:rPr>
          <w:i/>
        </w:rPr>
        <w:t>Melihat</w:t>
      </w:r>
      <w:proofErr w:type="spellEnd"/>
      <w:r w:rsidRPr="00334810">
        <w:rPr>
          <w:i/>
        </w:rPr>
        <w:t>.</w:t>
      </w:r>
      <w:r>
        <w:rPr>
          <w:i/>
        </w:rPr>
        <w:t>” (QS An-</w:t>
      </w:r>
      <w:proofErr w:type="spellStart"/>
      <w:proofErr w:type="gramStart"/>
      <w:r>
        <w:rPr>
          <w:i/>
        </w:rPr>
        <w:t>Nisa</w:t>
      </w:r>
      <w:proofErr w:type="spellEnd"/>
      <w:r>
        <w:rPr>
          <w:i/>
        </w:rPr>
        <w:t>[</w:t>
      </w:r>
      <w:proofErr w:type="gramEnd"/>
      <w:r>
        <w:rPr>
          <w:i/>
        </w:rPr>
        <w:t>4]:58)</w:t>
      </w:r>
      <w:r w:rsidR="00A01F11">
        <w:rPr>
          <w:i/>
        </w:rPr>
        <w:t>.</w:t>
      </w:r>
    </w:p>
    <w:p w14:paraId="4D99297D" w14:textId="314BF42B" w:rsidR="00AC791F" w:rsidRDefault="00AC791F" w:rsidP="00AC791F">
      <w:pPr>
        <w:pStyle w:val="arabic"/>
        <w:spacing w:before="0" w:beforeAutospacing="0" w:line="360" w:lineRule="auto"/>
        <w:ind w:firstLine="851"/>
        <w:jc w:val="both"/>
      </w:pPr>
      <w:r>
        <w:t xml:space="preserve">H. </w:t>
      </w:r>
      <w:proofErr w:type="spellStart"/>
      <w:r>
        <w:t>Badarrudin</w:t>
      </w:r>
      <w:proofErr w:type="spellEnd"/>
      <w:r>
        <w:t xml:space="preserve"> </w:t>
      </w:r>
      <w:proofErr w:type="spellStart"/>
      <w:r>
        <w:t>membenarkan</w:t>
      </w:r>
      <w:proofErr w:type="spellEnd"/>
      <w:r>
        <w:t xml:space="preserve"> </w:t>
      </w:r>
      <w:proofErr w:type="spellStart"/>
      <w:r>
        <w:t>bahwa</w:t>
      </w:r>
      <w:proofErr w:type="spellEnd"/>
      <w:r>
        <w:t xml:space="preserve"> </w:t>
      </w:r>
      <w:proofErr w:type="spellStart"/>
      <w:r>
        <w:t>melakukan</w:t>
      </w:r>
      <w:proofErr w:type="spellEnd"/>
      <w:r>
        <w:t xml:space="preserve"> </w:t>
      </w:r>
      <w:proofErr w:type="spellStart"/>
      <w:r>
        <w:t>investasi</w:t>
      </w:r>
      <w:proofErr w:type="spellEnd"/>
      <w:r>
        <w:t xml:space="preserve"> </w:t>
      </w:r>
      <w:proofErr w:type="spellStart"/>
      <w:r>
        <w:t>merupakan</w:t>
      </w:r>
      <w:proofErr w:type="spellEnd"/>
      <w:r>
        <w:t xml:space="preserve"> </w:t>
      </w:r>
      <w:proofErr w:type="spellStart"/>
      <w:r>
        <w:t>tindakan</w:t>
      </w:r>
      <w:proofErr w:type="spellEnd"/>
      <w:r>
        <w:t xml:space="preserve"> yang </w:t>
      </w:r>
      <w:proofErr w:type="spellStart"/>
      <w:r>
        <w:t>sebaiknya</w:t>
      </w:r>
      <w:proofErr w:type="spellEnd"/>
      <w:r>
        <w:t xml:space="preserve"> </w:t>
      </w:r>
      <w:proofErr w:type="spellStart"/>
      <w:r>
        <w:t>dilakukan</w:t>
      </w:r>
      <w:proofErr w:type="spellEnd"/>
      <w:r>
        <w:t xml:space="preserve"> oleh </w:t>
      </w:r>
      <w:proofErr w:type="spellStart"/>
      <w:r>
        <w:t>umat</w:t>
      </w:r>
      <w:proofErr w:type="spellEnd"/>
      <w:r>
        <w:t xml:space="preserve"> Muslim</w:t>
      </w:r>
      <w:r w:rsidR="00C7791A">
        <w:t>,</w:t>
      </w:r>
      <w:r w:rsidR="00FB228A">
        <w:t xml:space="preserve"> </w:t>
      </w:r>
      <w:proofErr w:type="spellStart"/>
      <w:r w:rsidR="00FB228A">
        <w:t>sesuai</w:t>
      </w:r>
      <w:proofErr w:type="spellEnd"/>
      <w:r w:rsidR="00FB228A">
        <w:t xml:space="preserve"> </w:t>
      </w:r>
      <w:proofErr w:type="spellStart"/>
      <w:r w:rsidR="00FB228A">
        <w:t>dengan</w:t>
      </w:r>
      <w:proofErr w:type="spellEnd"/>
      <w:r w:rsidR="00FB228A">
        <w:t xml:space="preserve"> QS. Al-Baqarah:195 yang </w:t>
      </w:r>
      <w:proofErr w:type="spellStart"/>
      <w:r w:rsidR="00FB228A">
        <w:t>menganjurkan</w:t>
      </w:r>
      <w:proofErr w:type="spellEnd"/>
      <w:r w:rsidR="00FB228A">
        <w:t xml:space="preserve"> </w:t>
      </w:r>
      <w:proofErr w:type="spellStart"/>
      <w:r w:rsidR="00FB228A">
        <w:t>bagi</w:t>
      </w:r>
      <w:proofErr w:type="spellEnd"/>
      <w:r w:rsidR="00FB228A">
        <w:t xml:space="preserve"> </w:t>
      </w:r>
      <w:proofErr w:type="spellStart"/>
      <w:r w:rsidR="00FB228A">
        <w:t>umat</w:t>
      </w:r>
      <w:proofErr w:type="spellEnd"/>
      <w:r w:rsidR="00FB228A">
        <w:t xml:space="preserve"> Muslim </w:t>
      </w:r>
      <w:proofErr w:type="spellStart"/>
      <w:r w:rsidR="00FB228A">
        <w:t>untuk</w:t>
      </w:r>
      <w:proofErr w:type="spellEnd"/>
      <w:r w:rsidR="00FB228A">
        <w:t xml:space="preserve"> </w:t>
      </w:r>
      <w:proofErr w:type="spellStart"/>
      <w:r w:rsidR="00FB228A">
        <w:t>menjauhkan</w:t>
      </w:r>
      <w:proofErr w:type="spellEnd"/>
      <w:r w:rsidR="00FB228A">
        <w:t xml:space="preserve"> </w:t>
      </w:r>
      <w:proofErr w:type="spellStart"/>
      <w:r w:rsidR="00FB228A">
        <w:t>diri</w:t>
      </w:r>
      <w:proofErr w:type="spellEnd"/>
      <w:r w:rsidR="00FB228A">
        <w:t xml:space="preserve"> </w:t>
      </w:r>
      <w:proofErr w:type="spellStart"/>
      <w:r w:rsidR="00FB228A">
        <w:t>dari</w:t>
      </w:r>
      <w:proofErr w:type="spellEnd"/>
      <w:r w:rsidR="00FB228A">
        <w:t xml:space="preserve"> </w:t>
      </w:r>
      <w:proofErr w:type="spellStart"/>
      <w:r w:rsidR="00FB228A">
        <w:t>kesengsaraan</w:t>
      </w:r>
      <w:proofErr w:type="spellEnd"/>
      <w:r w:rsidR="001B2B6C">
        <w:t>.</w:t>
      </w:r>
      <w:r w:rsidR="00C7791A">
        <w:t xml:space="preserve"> </w:t>
      </w:r>
      <w:r w:rsidR="001B2B6C">
        <w:t>S</w:t>
      </w:r>
      <w:r w:rsidR="00C7791A">
        <w:t xml:space="preserve">alah </w:t>
      </w:r>
      <w:proofErr w:type="spellStart"/>
      <w:r w:rsidR="00C7791A">
        <w:t>satu</w:t>
      </w:r>
      <w:proofErr w:type="spellEnd"/>
      <w:r w:rsidR="00C7791A">
        <w:t xml:space="preserve"> </w:t>
      </w:r>
      <w:proofErr w:type="spellStart"/>
      <w:r w:rsidR="00C7791A">
        <w:t>cara</w:t>
      </w:r>
      <w:proofErr w:type="spellEnd"/>
      <w:r w:rsidR="001B2B6C">
        <w:t xml:space="preserve"> </w:t>
      </w:r>
      <w:proofErr w:type="spellStart"/>
      <w:r w:rsidR="001B2B6C">
        <w:t>untuk</w:t>
      </w:r>
      <w:proofErr w:type="spellEnd"/>
      <w:r w:rsidR="001B2B6C">
        <w:t xml:space="preserve"> </w:t>
      </w:r>
      <w:proofErr w:type="spellStart"/>
      <w:r w:rsidR="001B2B6C">
        <w:t>menjauhkan</w:t>
      </w:r>
      <w:proofErr w:type="spellEnd"/>
      <w:r w:rsidR="001B2B6C">
        <w:t xml:space="preserve"> </w:t>
      </w:r>
      <w:proofErr w:type="spellStart"/>
      <w:r w:rsidR="001B2B6C">
        <w:t>diri</w:t>
      </w:r>
      <w:proofErr w:type="spellEnd"/>
      <w:r w:rsidR="001B2B6C">
        <w:t xml:space="preserve"> </w:t>
      </w:r>
      <w:proofErr w:type="spellStart"/>
      <w:r w:rsidR="001B2B6C">
        <w:t>dari</w:t>
      </w:r>
      <w:proofErr w:type="spellEnd"/>
      <w:r w:rsidR="001B2B6C">
        <w:t xml:space="preserve"> </w:t>
      </w:r>
      <w:proofErr w:type="spellStart"/>
      <w:r w:rsidR="001B2B6C">
        <w:t>kesengsaraan</w:t>
      </w:r>
      <w:proofErr w:type="spellEnd"/>
      <w:r w:rsidR="001B2B6C">
        <w:t xml:space="preserve"> </w:t>
      </w:r>
      <w:proofErr w:type="spellStart"/>
      <w:r w:rsidR="001B2B6C">
        <w:t>adalah</w:t>
      </w:r>
      <w:proofErr w:type="spellEnd"/>
      <w:r w:rsidR="001B2B6C">
        <w:t xml:space="preserve"> </w:t>
      </w:r>
      <w:proofErr w:type="spellStart"/>
      <w:r w:rsidR="001B2B6C">
        <w:t>dengan</w:t>
      </w:r>
      <w:proofErr w:type="spellEnd"/>
      <w:r w:rsidR="001B2B6C">
        <w:t xml:space="preserve"> </w:t>
      </w:r>
      <w:proofErr w:type="spellStart"/>
      <w:r w:rsidR="001B2B6C">
        <w:t>melakukan</w:t>
      </w:r>
      <w:proofErr w:type="spellEnd"/>
      <w:r w:rsidR="001B2B6C">
        <w:t xml:space="preserve"> </w:t>
      </w:r>
      <w:proofErr w:type="spellStart"/>
      <w:r w:rsidR="001B2B6C">
        <w:t>investasi</w:t>
      </w:r>
      <w:proofErr w:type="spellEnd"/>
      <w:r w:rsidR="001B2B6C">
        <w:t xml:space="preserve">, </w:t>
      </w:r>
      <w:proofErr w:type="spellStart"/>
      <w:r w:rsidR="001B2B6C">
        <w:t>dengan</w:t>
      </w:r>
      <w:proofErr w:type="spellEnd"/>
      <w:r w:rsidR="001B2B6C">
        <w:t xml:space="preserve"> </w:t>
      </w:r>
      <w:proofErr w:type="spellStart"/>
      <w:r w:rsidR="001B2B6C">
        <w:t>harapan</w:t>
      </w:r>
      <w:proofErr w:type="spellEnd"/>
      <w:r w:rsidR="001B2B6C">
        <w:t xml:space="preserve"> </w:t>
      </w:r>
      <w:proofErr w:type="spellStart"/>
      <w:r w:rsidR="001B2B6C">
        <w:t>sebagai</w:t>
      </w:r>
      <w:proofErr w:type="spellEnd"/>
      <w:r w:rsidR="001B2B6C">
        <w:t xml:space="preserve"> </w:t>
      </w:r>
      <w:proofErr w:type="spellStart"/>
      <w:r w:rsidR="001B2B6C">
        <w:t>tabungan</w:t>
      </w:r>
      <w:proofErr w:type="spellEnd"/>
      <w:r w:rsidR="001B2B6C">
        <w:t xml:space="preserve"> di </w:t>
      </w:r>
      <w:proofErr w:type="spellStart"/>
      <w:r w:rsidR="001B2B6C">
        <w:t>kemudian</w:t>
      </w:r>
      <w:proofErr w:type="spellEnd"/>
      <w:r w:rsidR="001B2B6C">
        <w:t xml:space="preserve"> </w:t>
      </w:r>
      <w:proofErr w:type="spellStart"/>
      <w:r w:rsidR="001B2B6C">
        <w:t>hari</w:t>
      </w:r>
      <w:proofErr w:type="spellEnd"/>
      <w:r w:rsidR="001B2B6C">
        <w:t xml:space="preserve"> </w:t>
      </w:r>
      <w:proofErr w:type="spellStart"/>
      <w:r w:rsidR="001B2B6C">
        <w:t>sehingga</w:t>
      </w:r>
      <w:proofErr w:type="spellEnd"/>
      <w:r w:rsidR="001B2B6C">
        <w:t xml:space="preserve"> </w:t>
      </w:r>
      <w:proofErr w:type="spellStart"/>
      <w:r w:rsidR="001B2B6C">
        <w:t>menjadi</w:t>
      </w:r>
      <w:proofErr w:type="spellEnd"/>
      <w:r w:rsidR="001B2B6C">
        <w:t xml:space="preserve"> </w:t>
      </w:r>
      <w:proofErr w:type="spellStart"/>
      <w:r w:rsidR="001B2B6C">
        <w:t>sesuatu</w:t>
      </w:r>
      <w:proofErr w:type="spellEnd"/>
      <w:r w:rsidR="001B2B6C">
        <w:t xml:space="preserve"> yang </w:t>
      </w:r>
      <w:proofErr w:type="spellStart"/>
      <w:r w:rsidR="001B2B6C">
        <w:t>dapat</w:t>
      </w:r>
      <w:proofErr w:type="spellEnd"/>
      <w:r w:rsidR="001B2B6C">
        <w:t xml:space="preserve"> </w:t>
      </w:r>
      <w:proofErr w:type="spellStart"/>
      <w:r w:rsidR="001B2B6C">
        <w:t>dipetik</w:t>
      </w:r>
      <w:proofErr w:type="spellEnd"/>
      <w:r w:rsidR="001B2B6C">
        <w:t xml:space="preserve"> dan </w:t>
      </w:r>
      <w:proofErr w:type="spellStart"/>
      <w:r w:rsidR="001B2B6C">
        <w:t>menghasilkan</w:t>
      </w:r>
      <w:proofErr w:type="spellEnd"/>
      <w:r w:rsidR="001B2B6C">
        <w:t xml:space="preserve">, </w:t>
      </w:r>
      <w:proofErr w:type="spellStart"/>
      <w:r w:rsidR="001B2B6C">
        <w:t>tentunya</w:t>
      </w:r>
      <w:proofErr w:type="spellEnd"/>
      <w:r w:rsidR="001B2B6C">
        <w:t xml:space="preserve"> </w:t>
      </w:r>
      <w:proofErr w:type="spellStart"/>
      <w:r w:rsidR="001B2B6C">
        <w:t>aktivitas</w:t>
      </w:r>
      <w:proofErr w:type="spellEnd"/>
      <w:r w:rsidR="001B2B6C">
        <w:t xml:space="preserve"> </w:t>
      </w:r>
      <w:proofErr w:type="spellStart"/>
      <w:r w:rsidR="001B2B6C">
        <w:t>investasi</w:t>
      </w:r>
      <w:proofErr w:type="spellEnd"/>
      <w:r w:rsidR="001B2B6C">
        <w:t xml:space="preserve"> yang </w:t>
      </w:r>
      <w:proofErr w:type="spellStart"/>
      <w:r w:rsidR="001B2B6C">
        <w:t>dilakukan</w:t>
      </w:r>
      <w:proofErr w:type="spellEnd"/>
      <w:r w:rsidR="001B2B6C">
        <w:t xml:space="preserve"> </w:t>
      </w:r>
      <w:proofErr w:type="spellStart"/>
      <w:r w:rsidR="001B2B6C">
        <w:t>haruslah</w:t>
      </w:r>
      <w:proofErr w:type="spellEnd"/>
      <w:r w:rsidR="001B2B6C">
        <w:t xml:space="preserve"> </w:t>
      </w:r>
      <w:proofErr w:type="spellStart"/>
      <w:r w:rsidR="001B2B6C">
        <w:t>sesuai</w:t>
      </w:r>
      <w:proofErr w:type="spellEnd"/>
      <w:r w:rsidR="001B2B6C">
        <w:t xml:space="preserve"> </w:t>
      </w:r>
      <w:proofErr w:type="spellStart"/>
      <w:r w:rsidR="001B2B6C">
        <w:t>dengan</w:t>
      </w:r>
      <w:proofErr w:type="spellEnd"/>
      <w:r w:rsidR="001B2B6C">
        <w:t xml:space="preserve"> Syariah dan </w:t>
      </w:r>
      <w:proofErr w:type="spellStart"/>
      <w:r w:rsidR="001B2B6C">
        <w:t>jauh</w:t>
      </w:r>
      <w:proofErr w:type="spellEnd"/>
      <w:r w:rsidR="001B2B6C">
        <w:t xml:space="preserve"> </w:t>
      </w:r>
      <w:proofErr w:type="spellStart"/>
      <w:r w:rsidR="001B2B6C">
        <w:t>dari</w:t>
      </w:r>
      <w:proofErr w:type="spellEnd"/>
      <w:r w:rsidR="001B2B6C">
        <w:t xml:space="preserve"> </w:t>
      </w:r>
      <w:proofErr w:type="spellStart"/>
      <w:r w:rsidR="001B2B6C">
        <w:t>perbuatan</w:t>
      </w:r>
      <w:proofErr w:type="spellEnd"/>
      <w:r w:rsidR="001B2B6C">
        <w:t xml:space="preserve"> </w:t>
      </w:r>
      <w:proofErr w:type="spellStart"/>
      <w:r w:rsidR="001B2B6C">
        <w:t>Riba</w:t>
      </w:r>
      <w:proofErr w:type="spellEnd"/>
      <w:r w:rsidR="001B2B6C">
        <w:t>.</w:t>
      </w:r>
      <w:r w:rsidR="00D267F0">
        <w:t xml:space="preserve"> </w:t>
      </w:r>
      <w:proofErr w:type="spellStart"/>
      <w:r w:rsidR="00D267F0">
        <w:t>Sedangkan</w:t>
      </w:r>
      <w:proofErr w:type="spellEnd"/>
      <w:r w:rsidR="00D267F0">
        <w:t xml:space="preserve"> </w:t>
      </w:r>
      <w:proofErr w:type="spellStart"/>
      <w:r w:rsidR="00D267F0">
        <w:t>mengenai</w:t>
      </w:r>
      <w:proofErr w:type="spellEnd"/>
      <w:r w:rsidR="00D267F0">
        <w:t xml:space="preserve"> </w:t>
      </w:r>
      <w:proofErr w:type="spellStart"/>
      <w:r w:rsidR="00D267F0">
        <w:t>ayat</w:t>
      </w:r>
      <w:proofErr w:type="spellEnd"/>
      <w:r w:rsidR="00D267F0">
        <w:t xml:space="preserve"> </w:t>
      </w:r>
      <w:proofErr w:type="spellStart"/>
      <w:r w:rsidR="00D267F0">
        <w:t>kedua</w:t>
      </w:r>
      <w:proofErr w:type="spellEnd"/>
      <w:r w:rsidR="00D267F0">
        <w:t xml:space="preserve">, </w:t>
      </w:r>
      <w:proofErr w:type="spellStart"/>
      <w:r w:rsidR="00D267F0">
        <w:t>yakni</w:t>
      </w:r>
      <w:proofErr w:type="spellEnd"/>
      <w:r w:rsidR="00D267F0">
        <w:t xml:space="preserve"> QS. An-Nisa:58 </w:t>
      </w:r>
      <w:proofErr w:type="spellStart"/>
      <w:r w:rsidR="00D267F0">
        <w:t>tentang</w:t>
      </w:r>
      <w:proofErr w:type="spellEnd"/>
      <w:r w:rsidR="00D267F0">
        <w:t xml:space="preserve"> </w:t>
      </w:r>
      <w:proofErr w:type="spellStart"/>
      <w:r w:rsidR="00D267F0">
        <w:t>berperilaku</w:t>
      </w:r>
      <w:proofErr w:type="spellEnd"/>
      <w:r w:rsidR="00D267F0">
        <w:t xml:space="preserve"> </w:t>
      </w:r>
      <w:proofErr w:type="spellStart"/>
      <w:r w:rsidR="00D267F0">
        <w:t>jujur</w:t>
      </w:r>
      <w:proofErr w:type="spellEnd"/>
      <w:r w:rsidR="00D267F0">
        <w:t xml:space="preserve">. </w:t>
      </w:r>
      <w:proofErr w:type="spellStart"/>
      <w:r w:rsidR="00D267F0">
        <w:t>Sebagai</w:t>
      </w:r>
      <w:proofErr w:type="spellEnd"/>
      <w:r w:rsidR="00D267F0">
        <w:t xml:space="preserve"> </w:t>
      </w:r>
      <w:proofErr w:type="spellStart"/>
      <w:r w:rsidR="00D267F0">
        <w:t>umat</w:t>
      </w:r>
      <w:proofErr w:type="spellEnd"/>
      <w:r w:rsidR="00D267F0">
        <w:t xml:space="preserve"> Islam, </w:t>
      </w:r>
      <w:proofErr w:type="spellStart"/>
      <w:r w:rsidR="00D267F0">
        <w:t>memiliki</w:t>
      </w:r>
      <w:proofErr w:type="spellEnd"/>
      <w:r w:rsidR="00D267F0">
        <w:t xml:space="preserve"> </w:t>
      </w:r>
      <w:proofErr w:type="spellStart"/>
      <w:r w:rsidR="00D267F0">
        <w:t>kewajiban</w:t>
      </w:r>
      <w:proofErr w:type="spellEnd"/>
      <w:r w:rsidR="00D267F0">
        <w:t xml:space="preserve"> </w:t>
      </w:r>
      <w:proofErr w:type="spellStart"/>
      <w:r w:rsidR="00D267F0">
        <w:t>untuk</w:t>
      </w:r>
      <w:proofErr w:type="spellEnd"/>
      <w:r w:rsidR="00D267F0">
        <w:t xml:space="preserve"> </w:t>
      </w:r>
      <w:proofErr w:type="spellStart"/>
      <w:r w:rsidR="00D267F0">
        <w:t>Habluminallah</w:t>
      </w:r>
      <w:proofErr w:type="spellEnd"/>
      <w:r w:rsidR="00D267F0">
        <w:t xml:space="preserve"> dan </w:t>
      </w:r>
      <w:proofErr w:type="spellStart"/>
      <w:r w:rsidR="00D267F0">
        <w:t>Habluminannas</w:t>
      </w:r>
      <w:proofErr w:type="spellEnd"/>
      <w:r w:rsidR="00C24871">
        <w:t xml:space="preserve"> yang </w:t>
      </w:r>
      <w:proofErr w:type="spellStart"/>
      <w:r w:rsidR="00C24871">
        <w:t>baik</w:t>
      </w:r>
      <w:proofErr w:type="spellEnd"/>
      <w:r w:rsidR="00266269">
        <w:t xml:space="preserve">. </w:t>
      </w:r>
      <w:r w:rsidR="00C24871">
        <w:t xml:space="preserve">Oleh </w:t>
      </w:r>
      <w:proofErr w:type="spellStart"/>
      <w:r w:rsidR="00C24871">
        <w:t>karena</w:t>
      </w:r>
      <w:proofErr w:type="spellEnd"/>
      <w:r w:rsidR="00C24871">
        <w:t xml:space="preserve"> </w:t>
      </w:r>
      <w:proofErr w:type="spellStart"/>
      <w:r w:rsidR="00C24871">
        <w:t>itu</w:t>
      </w:r>
      <w:proofErr w:type="spellEnd"/>
      <w:r w:rsidR="00C24871">
        <w:t xml:space="preserve">, </w:t>
      </w:r>
      <w:proofErr w:type="spellStart"/>
      <w:r w:rsidR="00C24871">
        <w:t>sesuai</w:t>
      </w:r>
      <w:proofErr w:type="spellEnd"/>
      <w:r w:rsidR="00C24871">
        <w:t xml:space="preserve"> </w:t>
      </w:r>
      <w:proofErr w:type="spellStart"/>
      <w:r w:rsidR="00C24871">
        <w:t>wasiat</w:t>
      </w:r>
      <w:proofErr w:type="spellEnd"/>
      <w:r w:rsidR="00C24871">
        <w:t xml:space="preserve"> </w:t>
      </w:r>
      <w:proofErr w:type="spellStart"/>
      <w:r w:rsidR="00C24871">
        <w:t>Rasulullah</w:t>
      </w:r>
      <w:proofErr w:type="spellEnd"/>
      <w:r w:rsidR="00C24871">
        <w:t xml:space="preserve"> </w:t>
      </w:r>
      <w:proofErr w:type="spellStart"/>
      <w:r w:rsidR="00C24871">
        <w:t>Shallallahu</w:t>
      </w:r>
      <w:proofErr w:type="spellEnd"/>
      <w:r w:rsidR="00C24871">
        <w:t xml:space="preserve"> ‘</w:t>
      </w:r>
      <w:proofErr w:type="spellStart"/>
      <w:r w:rsidR="00C24871">
        <w:t>alaihi</w:t>
      </w:r>
      <w:proofErr w:type="spellEnd"/>
      <w:r w:rsidR="00C24871">
        <w:t xml:space="preserve"> </w:t>
      </w:r>
      <w:proofErr w:type="spellStart"/>
      <w:r w:rsidR="00C24871">
        <w:t>wa</w:t>
      </w:r>
      <w:proofErr w:type="spellEnd"/>
      <w:r w:rsidR="00C24871">
        <w:t xml:space="preserve"> </w:t>
      </w:r>
      <w:proofErr w:type="spellStart"/>
      <w:r w:rsidR="00C24871">
        <w:t>sallam</w:t>
      </w:r>
      <w:proofErr w:type="spellEnd"/>
      <w:r w:rsidR="00C24871">
        <w:t xml:space="preserve"> </w:t>
      </w:r>
      <w:proofErr w:type="spellStart"/>
      <w:r w:rsidR="00C24871">
        <w:t>beliau</w:t>
      </w:r>
      <w:proofErr w:type="spellEnd"/>
      <w:r w:rsidR="00C24871">
        <w:t xml:space="preserve"> </w:t>
      </w:r>
      <w:proofErr w:type="spellStart"/>
      <w:r w:rsidR="00C24871">
        <w:t>bersabda</w:t>
      </w:r>
      <w:proofErr w:type="spellEnd"/>
      <w:r w:rsidR="00C24871">
        <w:t xml:space="preserve"> “</w:t>
      </w:r>
      <w:proofErr w:type="spellStart"/>
      <w:r w:rsidR="00C24871">
        <w:t>Bertakwalah</w:t>
      </w:r>
      <w:proofErr w:type="spellEnd"/>
      <w:r w:rsidR="00C24871">
        <w:t xml:space="preserve"> </w:t>
      </w:r>
      <w:proofErr w:type="spellStart"/>
      <w:r w:rsidR="00C24871">
        <w:t>kepada</w:t>
      </w:r>
      <w:proofErr w:type="spellEnd"/>
      <w:r w:rsidR="00C24871">
        <w:t xml:space="preserve"> Allah di mana pun </w:t>
      </w:r>
      <w:proofErr w:type="spellStart"/>
      <w:r w:rsidR="00C24871">
        <w:t>engkau</w:t>
      </w:r>
      <w:proofErr w:type="spellEnd"/>
      <w:r w:rsidR="00C24871">
        <w:t xml:space="preserve"> </w:t>
      </w:r>
      <w:proofErr w:type="spellStart"/>
      <w:r w:rsidR="00C24871">
        <w:t>berada</w:t>
      </w:r>
      <w:proofErr w:type="spellEnd"/>
      <w:r w:rsidR="00C24871">
        <w:t xml:space="preserve">. </w:t>
      </w:r>
      <w:proofErr w:type="spellStart"/>
      <w:r w:rsidR="00C24871">
        <w:t>Iringilah</w:t>
      </w:r>
      <w:proofErr w:type="spellEnd"/>
      <w:r w:rsidR="00C24871">
        <w:t xml:space="preserve"> </w:t>
      </w:r>
      <w:proofErr w:type="spellStart"/>
      <w:r w:rsidR="00C24871">
        <w:t>keburukan</w:t>
      </w:r>
      <w:proofErr w:type="spellEnd"/>
      <w:r w:rsidR="00C24871">
        <w:t xml:space="preserve"> </w:t>
      </w:r>
      <w:proofErr w:type="spellStart"/>
      <w:r w:rsidR="00C24871">
        <w:t>dengan</w:t>
      </w:r>
      <w:proofErr w:type="spellEnd"/>
      <w:r w:rsidR="00C24871">
        <w:t xml:space="preserve"> </w:t>
      </w:r>
      <w:proofErr w:type="spellStart"/>
      <w:r w:rsidR="00C24871">
        <w:t>kebaikan</w:t>
      </w:r>
      <w:proofErr w:type="spellEnd"/>
      <w:r w:rsidR="00C24871">
        <w:t xml:space="preserve">, </w:t>
      </w:r>
      <w:proofErr w:type="spellStart"/>
      <w:r w:rsidR="00C24871">
        <w:t>niscaya</w:t>
      </w:r>
      <w:proofErr w:type="spellEnd"/>
      <w:r w:rsidR="00C24871">
        <w:t xml:space="preserve"> </w:t>
      </w:r>
      <w:proofErr w:type="spellStart"/>
      <w:r w:rsidR="00C24871">
        <w:t>kebaikan</w:t>
      </w:r>
      <w:proofErr w:type="spellEnd"/>
      <w:r w:rsidR="00C24871">
        <w:t xml:space="preserve"> </w:t>
      </w:r>
      <w:proofErr w:type="spellStart"/>
      <w:r w:rsidR="00C24871">
        <w:t>tersebut</w:t>
      </w:r>
      <w:proofErr w:type="spellEnd"/>
      <w:r w:rsidR="00C24871">
        <w:t xml:space="preserve"> </w:t>
      </w:r>
      <w:proofErr w:type="spellStart"/>
      <w:r w:rsidR="00C24871">
        <w:t>akan</w:t>
      </w:r>
      <w:proofErr w:type="spellEnd"/>
      <w:r w:rsidR="00C24871">
        <w:t xml:space="preserve"> </w:t>
      </w:r>
      <w:proofErr w:type="spellStart"/>
      <w:r w:rsidR="00C24871">
        <w:t>menghapuskan</w:t>
      </w:r>
      <w:proofErr w:type="spellEnd"/>
      <w:r w:rsidR="00C24871">
        <w:t xml:space="preserve"> </w:t>
      </w:r>
      <w:proofErr w:type="spellStart"/>
      <w:r w:rsidR="00C24871">
        <w:t>keburukan</w:t>
      </w:r>
      <w:proofErr w:type="spellEnd"/>
      <w:r w:rsidR="00C24871">
        <w:t xml:space="preserve">. Dan </w:t>
      </w:r>
      <w:proofErr w:type="spellStart"/>
      <w:r w:rsidR="00C24871">
        <w:t>pergauilah</w:t>
      </w:r>
      <w:proofErr w:type="spellEnd"/>
      <w:r w:rsidR="00C24871">
        <w:t xml:space="preserve"> </w:t>
      </w:r>
      <w:proofErr w:type="spellStart"/>
      <w:r w:rsidR="00C24871">
        <w:t>manusia</w:t>
      </w:r>
      <w:proofErr w:type="spellEnd"/>
      <w:r w:rsidR="00C24871">
        <w:t xml:space="preserve"> </w:t>
      </w:r>
      <w:proofErr w:type="spellStart"/>
      <w:r w:rsidR="00C24871">
        <w:t>dengan</w:t>
      </w:r>
      <w:proofErr w:type="spellEnd"/>
      <w:r w:rsidR="00C24871">
        <w:t xml:space="preserve"> </w:t>
      </w:r>
      <w:proofErr w:type="spellStart"/>
      <w:r w:rsidR="00C24871">
        <w:t>akhlak</w:t>
      </w:r>
      <w:proofErr w:type="spellEnd"/>
      <w:r w:rsidR="00C24871">
        <w:t xml:space="preserve"> yang </w:t>
      </w:r>
      <w:proofErr w:type="spellStart"/>
      <w:r w:rsidR="00C24871">
        <w:t>mulia</w:t>
      </w:r>
      <w:proofErr w:type="spellEnd"/>
      <w:r w:rsidR="00C24871">
        <w:t>.”</w:t>
      </w:r>
      <w:r w:rsidR="00CA3479">
        <w:t xml:space="preserve"> </w:t>
      </w:r>
      <w:proofErr w:type="spellStart"/>
      <w:r w:rsidR="00CA3479">
        <w:t>Melalui</w:t>
      </w:r>
      <w:proofErr w:type="spellEnd"/>
      <w:r w:rsidR="00CA3479">
        <w:t xml:space="preserve"> </w:t>
      </w:r>
      <w:proofErr w:type="spellStart"/>
      <w:r w:rsidR="00CA3479">
        <w:t>hadits</w:t>
      </w:r>
      <w:proofErr w:type="spellEnd"/>
      <w:r w:rsidR="00CA3479">
        <w:t xml:space="preserve"> </w:t>
      </w:r>
      <w:proofErr w:type="spellStart"/>
      <w:r w:rsidR="00CA3479">
        <w:t>tersebut</w:t>
      </w:r>
      <w:proofErr w:type="spellEnd"/>
      <w:r w:rsidR="00CA3479">
        <w:t xml:space="preserve"> </w:t>
      </w:r>
      <w:proofErr w:type="spellStart"/>
      <w:r w:rsidR="00CA3479">
        <w:t>dapat</w:t>
      </w:r>
      <w:proofErr w:type="spellEnd"/>
      <w:r w:rsidR="00CA3479">
        <w:t xml:space="preserve"> </w:t>
      </w:r>
      <w:proofErr w:type="spellStart"/>
      <w:r w:rsidR="00CA3479">
        <w:t>dipetik</w:t>
      </w:r>
      <w:proofErr w:type="spellEnd"/>
      <w:r w:rsidR="00CA3479">
        <w:t xml:space="preserve">, </w:t>
      </w:r>
      <w:proofErr w:type="spellStart"/>
      <w:r w:rsidR="00CA3479">
        <w:t>bahwa</w:t>
      </w:r>
      <w:proofErr w:type="spellEnd"/>
      <w:r w:rsidR="00CA3479">
        <w:t xml:space="preserve"> </w:t>
      </w:r>
      <w:proofErr w:type="spellStart"/>
      <w:r w:rsidR="00CA3479">
        <w:t>dimanapun</w:t>
      </w:r>
      <w:proofErr w:type="spellEnd"/>
      <w:r w:rsidR="00CA3479">
        <w:t xml:space="preserve"> dan </w:t>
      </w:r>
      <w:proofErr w:type="spellStart"/>
      <w:r w:rsidR="00CA3479">
        <w:t>kapanpun</w:t>
      </w:r>
      <w:proofErr w:type="spellEnd"/>
      <w:r w:rsidR="00CA3479">
        <w:t xml:space="preserve">, </w:t>
      </w:r>
      <w:proofErr w:type="spellStart"/>
      <w:r w:rsidR="00CA3479">
        <w:t>dalam</w:t>
      </w:r>
      <w:proofErr w:type="spellEnd"/>
      <w:r w:rsidR="00CA3479">
        <w:t xml:space="preserve"> </w:t>
      </w:r>
      <w:proofErr w:type="spellStart"/>
      <w:r w:rsidR="00CA3479">
        <w:t>urusan</w:t>
      </w:r>
      <w:proofErr w:type="spellEnd"/>
      <w:r w:rsidR="00CA3479">
        <w:t xml:space="preserve"> </w:t>
      </w:r>
      <w:proofErr w:type="spellStart"/>
      <w:r w:rsidR="00CA3479">
        <w:t>pekerjaan</w:t>
      </w:r>
      <w:proofErr w:type="spellEnd"/>
      <w:r w:rsidR="00CA3479">
        <w:t xml:space="preserve"> </w:t>
      </w:r>
      <w:proofErr w:type="spellStart"/>
      <w:r w:rsidR="00CA3479">
        <w:t>wajib</w:t>
      </w:r>
      <w:proofErr w:type="spellEnd"/>
      <w:r w:rsidR="00CA3479">
        <w:t xml:space="preserve"> </w:t>
      </w:r>
      <w:proofErr w:type="spellStart"/>
      <w:r w:rsidR="00CA3479">
        <w:t>bagi</w:t>
      </w:r>
      <w:proofErr w:type="spellEnd"/>
      <w:r w:rsidR="00CA3479">
        <w:t xml:space="preserve"> </w:t>
      </w:r>
      <w:proofErr w:type="spellStart"/>
      <w:r w:rsidR="00CA3479">
        <w:t>umat</w:t>
      </w:r>
      <w:proofErr w:type="spellEnd"/>
      <w:r w:rsidR="00CA3479">
        <w:t xml:space="preserve"> Muslim </w:t>
      </w:r>
      <w:proofErr w:type="spellStart"/>
      <w:r w:rsidR="00CA3479">
        <w:t>untuk</w:t>
      </w:r>
      <w:proofErr w:type="spellEnd"/>
      <w:r w:rsidR="00CA3479">
        <w:t xml:space="preserve"> </w:t>
      </w:r>
      <w:proofErr w:type="spellStart"/>
      <w:r w:rsidR="00CA3479">
        <w:t>senantiasa</w:t>
      </w:r>
      <w:proofErr w:type="spellEnd"/>
      <w:r w:rsidR="00CA3479">
        <w:t xml:space="preserve"> </w:t>
      </w:r>
      <w:proofErr w:type="spellStart"/>
      <w:r w:rsidR="00CA3479">
        <w:t>bertakwa</w:t>
      </w:r>
      <w:proofErr w:type="spellEnd"/>
      <w:r w:rsidR="00CA3479">
        <w:t xml:space="preserve"> </w:t>
      </w:r>
      <w:proofErr w:type="spellStart"/>
      <w:r w:rsidR="00CA3479">
        <w:t>kepada</w:t>
      </w:r>
      <w:proofErr w:type="spellEnd"/>
      <w:r w:rsidR="00CA3479">
        <w:t xml:space="preserve"> Allah.</w:t>
      </w:r>
    </w:p>
    <w:p w14:paraId="49E2F0D9" w14:textId="223E8126" w:rsidR="000E11B0" w:rsidRDefault="000E11B0" w:rsidP="00AC791F">
      <w:pPr>
        <w:pStyle w:val="arabic"/>
        <w:spacing w:before="0" w:beforeAutospacing="0" w:line="360" w:lineRule="auto"/>
        <w:ind w:firstLine="851"/>
        <w:jc w:val="both"/>
      </w:pPr>
    </w:p>
    <w:p w14:paraId="52ED5589" w14:textId="4D469290" w:rsidR="000E11B0" w:rsidRDefault="000E11B0" w:rsidP="00AC791F">
      <w:pPr>
        <w:pStyle w:val="arabic"/>
        <w:spacing w:before="0" w:beforeAutospacing="0" w:line="360" w:lineRule="auto"/>
        <w:ind w:firstLine="851"/>
        <w:jc w:val="both"/>
      </w:pPr>
    </w:p>
    <w:p w14:paraId="27718471" w14:textId="42E5E545" w:rsidR="000F3B07" w:rsidRDefault="000F3B07" w:rsidP="00AC791F">
      <w:pPr>
        <w:pStyle w:val="arabic"/>
        <w:spacing w:before="0" w:beforeAutospacing="0" w:line="360" w:lineRule="auto"/>
        <w:ind w:firstLine="851"/>
        <w:jc w:val="both"/>
      </w:pPr>
    </w:p>
    <w:p w14:paraId="08996355" w14:textId="77777777" w:rsidR="00714C3B" w:rsidRDefault="00714C3B" w:rsidP="00AC791F">
      <w:pPr>
        <w:pStyle w:val="arabic"/>
        <w:spacing w:before="0" w:beforeAutospacing="0" w:line="360" w:lineRule="auto"/>
        <w:ind w:firstLine="851"/>
        <w:jc w:val="both"/>
      </w:pPr>
    </w:p>
    <w:p w14:paraId="695D676F" w14:textId="1C548BE1" w:rsidR="005913D4" w:rsidRDefault="00E34900" w:rsidP="00E34900">
      <w:pPr>
        <w:pStyle w:val="Heading1"/>
      </w:pPr>
      <w:bookmarkStart w:id="61" w:name="_Toc15919198"/>
      <w:r w:rsidRPr="000C1FD7">
        <w:lastRenderedPageBreak/>
        <w:t xml:space="preserve">Bab </w:t>
      </w:r>
      <w:r w:rsidR="006F1021">
        <w:rPr>
          <w:lang w:val="en-US"/>
        </w:rPr>
        <w:t>III</w:t>
      </w:r>
      <w:bookmarkEnd w:id="61"/>
      <w:r w:rsidRPr="000C1FD7">
        <w:t xml:space="preserve"> </w:t>
      </w:r>
    </w:p>
    <w:p w14:paraId="411BA190" w14:textId="4787CF13" w:rsidR="00E34900" w:rsidRPr="005913D4" w:rsidRDefault="00E34900" w:rsidP="005913D4">
      <w:pPr>
        <w:jc w:val="center"/>
        <w:rPr>
          <w:b/>
          <w:sz w:val="28"/>
        </w:rPr>
      </w:pPr>
      <w:r w:rsidRPr="005913D4">
        <w:rPr>
          <w:b/>
          <w:sz w:val="28"/>
        </w:rPr>
        <w:t>Metodologi Penelitian</w:t>
      </w:r>
    </w:p>
    <w:p w14:paraId="516A1D0E" w14:textId="0828254E" w:rsidR="005F6F6A" w:rsidRDefault="008D59EC" w:rsidP="00DD7FF5">
      <w:pPr>
        <w:pStyle w:val="Heading2"/>
        <w:numPr>
          <w:ilvl w:val="1"/>
          <w:numId w:val="9"/>
        </w:numPr>
        <w:ind w:left="426"/>
        <w:rPr>
          <w:lang w:val="en-US"/>
        </w:rPr>
      </w:pPr>
      <w:r>
        <w:rPr>
          <w:lang w:val="en-US"/>
        </w:rPr>
        <w:t xml:space="preserve"> </w:t>
      </w:r>
      <w:bookmarkStart w:id="62" w:name="_Toc15919199"/>
      <w:r>
        <w:rPr>
          <w:lang w:val="en-US"/>
        </w:rPr>
        <w:t>Desain Penelitian</w:t>
      </w:r>
      <w:bookmarkEnd w:id="62"/>
    </w:p>
    <w:p w14:paraId="7FB6BB10" w14:textId="27EFD5F0" w:rsidR="00DB4490" w:rsidRDefault="00893DEF" w:rsidP="00404DA1">
      <w:pPr>
        <w:ind w:firstLine="567"/>
        <w:rPr>
          <w:lang w:val="en-US"/>
        </w:rPr>
      </w:pPr>
      <w:r>
        <w:rPr>
          <w:lang w:val="en-US"/>
        </w:rPr>
        <w:t xml:space="preserve">Metode penelitian yang digunakan dalam pembuatan Sistem Informasi Penentuan Prioritas Infrastruktur </w:t>
      </w:r>
      <w:r w:rsidR="00FA73A3">
        <w:rPr>
          <w:lang w:val="en-US"/>
        </w:rPr>
        <w:t>digambarkan pada gambar 3.1.</w:t>
      </w:r>
    </w:p>
    <w:bookmarkStart w:id="63" w:name="_Toc15848010"/>
    <w:p w14:paraId="2FA7B85C" w14:textId="3B64FB74" w:rsidR="00DB4490" w:rsidRDefault="007F20DD" w:rsidP="00814B62">
      <w:pPr>
        <w:jc w:val="center"/>
        <w:rPr>
          <w:lang w:val="en-US"/>
        </w:rPr>
      </w:pPr>
      <w:r>
        <w:rPr>
          <w:lang w:val="en-US"/>
        </w:rPr>
        <mc:AlternateContent>
          <mc:Choice Requires="wps">
            <w:drawing>
              <wp:anchor distT="0" distB="0" distL="114300" distR="114300" simplePos="0" relativeHeight="251814400" behindDoc="0" locked="0" layoutInCell="1" allowOverlap="1" wp14:anchorId="1BF0A7F4" wp14:editId="37D6AC62">
                <wp:simplePos x="0" y="0"/>
                <wp:positionH relativeFrom="margin">
                  <wp:posOffset>2384397</wp:posOffset>
                </wp:positionH>
                <wp:positionV relativeFrom="page">
                  <wp:posOffset>9819861</wp:posOffset>
                </wp:positionV>
                <wp:extent cx="304800" cy="292100"/>
                <wp:effectExtent l="0" t="0" r="19050" b="12700"/>
                <wp:wrapNone/>
                <wp:docPr id="92" name="Rectangle 92"/>
                <wp:cNvGraphicFramePr/>
                <a:graphic xmlns:a="http://schemas.openxmlformats.org/drawingml/2006/main">
                  <a:graphicData uri="http://schemas.microsoft.com/office/word/2010/wordprocessingShape">
                    <wps:wsp>
                      <wps:cNvSpPr/>
                      <wps:spPr>
                        <a:xfrm>
                          <a:off x="0" y="0"/>
                          <a:ext cx="3048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F68F05" id="Rectangle 92" o:spid="_x0000_s1026" style="position:absolute;margin-left:187.75pt;margin-top:773.2pt;width:24pt;height:23pt;z-index:251814400;visibility:visible;mso-wrap-style:square;mso-wrap-distance-left:9pt;mso-wrap-distance-top:0;mso-wrap-distance-right:9pt;mso-wrap-distance-bottom:0;mso-position-horizontal:absolute;mso-position-horizontal-relative:margin;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" fillcolor="white [3212]" strokecolor="white [3212]" strokeweight="1pt">
                <w10:wrap anchorx="margin" anchory="page"/>
              </v:rect>
            </w:pict>
          </mc:Fallback>
        </mc:AlternateContent>
      </w:r>
      <w:r w:rsidR="001A273F">
        <w:rPr>
          <w:lang w:val="en-US"/>
        </w:rPr>
        <mc:AlternateContent>
          <mc:Choice Requires="wpg">
            <w:drawing>
              <wp:anchor distT="0" distB="0" distL="114300" distR="114300" simplePos="0" relativeHeight="251661824" behindDoc="0" locked="0" layoutInCell="1" allowOverlap="1" wp14:anchorId="13904101" wp14:editId="41A00105">
                <wp:simplePos x="0" y="0"/>
                <wp:positionH relativeFrom="column">
                  <wp:posOffset>436328</wp:posOffset>
                </wp:positionH>
                <wp:positionV relativeFrom="paragraph">
                  <wp:posOffset>-3644</wp:posOffset>
                </wp:positionV>
                <wp:extent cx="4157980" cy="6508943"/>
                <wp:effectExtent l="0" t="0" r="13970" b="25400"/>
                <wp:wrapTopAndBottom/>
                <wp:docPr id="78" name="Group 78"/>
                <wp:cNvGraphicFramePr/>
                <a:graphic xmlns:a="http://schemas.openxmlformats.org/drawingml/2006/main">
                  <a:graphicData uri="http://schemas.microsoft.com/office/word/2010/wordprocessingGroup">
                    <wpg:wgp>
                      <wpg:cNvGrpSpPr/>
                      <wpg:grpSpPr>
                        <a:xfrm>
                          <a:off x="0" y="0"/>
                          <a:ext cx="4157980" cy="6508943"/>
                          <a:chOff x="0" y="0"/>
                          <a:chExt cx="4157980" cy="6508943"/>
                        </a:xfrm>
                      </wpg:grpSpPr>
                      <wps:wsp>
                        <wps:cNvPr id="10" name="Rectangle 10"/>
                        <wps:cNvSpPr/>
                        <wps:spPr>
                          <a:xfrm>
                            <a:off x="71562" y="0"/>
                            <a:ext cx="4023360" cy="5387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0FC9878" w14:textId="46E9CDF5" w:rsidR="00A2182B" w:rsidRDefault="00A2182B" w:rsidP="00CB0106">
                              <w:pPr>
                                <w:jc w:val="center"/>
                                <w:rPr>
                                  <w:color w:val="000000" w:themeColor="text1"/>
                                  <w:lang w:val="en-US"/>
                                </w:rPr>
                              </w:pPr>
                              <w:r w:rsidRPr="00CB0106">
                                <w:rPr>
                                  <w:color w:val="000000" w:themeColor="text1"/>
                                  <w:lang w:val="en-US"/>
                                </w:rPr>
                                <w:t>Po</w:t>
                              </w:r>
                              <w:r>
                                <w:rPr>
                                  <w:color w:val="000000" w:themeColor="text1"/>
                                  <w:lang w:val="en-US"/>
                                </w:rPr>
                                <w:t>tensi dan Masalah</w:t>
                              </w:r>
                            </w:p>
                            <w:p w14:paraId="128F1623" w14:textId="2BC9ECE6" w:rsidR="00A2182B" w:rsidRPr="00455559" w:rsidRDefault="00A2182B" w:rsidP="00CB0106">
                              <w:pPr>
                                <w:jc w:val="center"/>
                                <w:rPr>
                                  <w:color w:val="000000" w:themeColor="text1"/>
                                  <w:sz w:val="20"/>
                                  <w:lang w:val="en-US"/>
                                </w:rPr>
                              </w:pPr>
                              <w:r>
                                <w:rPr>
                                  <w:color w:val="000000" w:themeColor="text1"/>
                                  <w:sz w:val="20"/>
                                  <w:lang w:val="en-US"/>
                                </w:rPr>
                                <w:t>Pengumpulan informasi terkait masalah dan menentukan potensi peneli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Arrow: Down 11"/>
                        <wps:cNvSpPr/>
                        <wps:spPr>
                          <a:xfrm>
                            <a:off x="1963972" y="556591"/>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930302" y="795130"/>
                            <a:ext cx="2305685" cy="9502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575F81" w14:textId="5592F96F" w:rsidR="00A2182B" w:rsidRDefault="00A2182B" w:rsidP="00455559">
                              <w:pPr>
                                <w:jc w:val="center"/>
                                <w:rPr>
                                  <w:color w:val="000000" w:themeColor="text1"/>
                                  <w:lang w:val="en-US"/>
                                </w:rPr>
                              </w:pPr>
                              <w:r>
                                <w:rPr>
                                  <w:color w:val="000000" w:themeColor="text1"/>
                                  <w:lang w:val="en-US"/>
                                </w:rPr>
                                <w:t>Studi Penelitian</w:t>
                              </w:r>
                            </w:p>
                            <w:p w14:paraId="32F78BCA" w14:textId="63FF10BA" w:rsidR="00A2182B" w:rsidRDefault="00A2182B" w:rsidP="00DD7FF5">
                              <w:pPr>
                                <w:pStyle w:val="ListParagraph"/>
                                <w:numPr>
                                  <w:ilvl w:val="0"/>
                                  <w:numId w:val="15"/>
                                </w:numPr>
                                <w:rPr>
                                  <w:color w:val="000000" w:themeColor="text1"/>
                                  <w:sz w:val="20"/>
                                  <w:lang w:val="en-US"/>
                                </w:rPr>
                              </w:pPr>
                              <w:r>
                                <w:rPr>
                                  <w:color w:val="000000" w:themeColor="text1"/>
                                  <w:sz w:val="20"/>
                                  <w:lang w:val="en-US"/>
                                </w:rPr>
                                <w:t>Melakukan Studi Literatur</w:t>
                              </w:r>
                            </w:p>
                            <w:p w14:paraId="4B319D1D" w14:textId="35133B38" w:rsidR="00A2182B" w:rsidRDefault="00A2182B" w:rsidP="00DD7FF5">
                              <w:pPr>
                                <w:pStyle w:val="ListParagraph"/>
                                <w:numPr>
                                  <w:ilvl w:val="0"/>
                                  <w:numId w:val="15"/>
                                </w:numPr>
                                <w:rPr>
                                  <w:color w:val="000000" w:themeColor="text1"/>
                                  <w:sz w:val="20"/>
                                  <w:lang w:val="en-US"/>
                                </w:rPr>
                              </w:pPr>
                              <w:r>
                                <w:rPr>
                                  <w:color w:val="000000" w:themeColor="text1"/>
                                  <w:sz w:val="20"/>
                                  <w:lang w:val="en-US"/>
                                </w:rPr>
                                <w:t>Melakukan Wawancara</w:t>
                              </w:r>
                            </w:p>
                            <w:p w14:paraId="3DD3974E" w14:textId="5AB3A09D" w:rsidR="00A2182B" w:rsidRPr="00455559" w:rsidRDefault="00A2182B" w:rsidP="00DD7FF5">
                              <w:pPr>
                                <w:pStyle w:val="ListParagraph"/>
                                <w:numPr>
                                  <w:ilvl w:val="0"/>
                                  <w:numId w:val="15"/>
                                </w:numPr>
                                <w:rPr>
                                  <w:color w:val="000000" w:themeColor="text1"/>
                                  <w:sz w:val="20"/>
                                  <w:lang w:val="en-US"/>
                                </w:rPr>
                              </w:pPr>
                              <w:r>
                                <w:rPr>
                                  <w:color w:val="000000" w:themeColor="text1"/>
                                  <w:sz w:val="20"/>
                                  <w:lang w:val="en-US"/>
                                </w:rPr>
                                <w:t>Melakukan Observasi Lapa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882595" y="1971923"/>
                            <a:ext cx="2400935" cy="93444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E463B67" w14:textId="307532B2" w:rsidR="00A2182B" w:rsidRDefault="00A2182B" w:rsidP="00455559">
                              <w:pPr>
                                <w:jc w:val="center"/>
                                <w:rPr>
                                  <w:color w:val="000000" w:themeColor="text1"/>
                                  <w:lang w:val="en-US"/>
                                </w:rPr>
                              </w:pPr>
                              <w:r>
                                <w:rPr>
                                  <w:color w:val="000000" w:themeColor="text1"/>
                                  <w:lang w:val="en-US"/>
                                </w:rPr>
                                <w:t>Perancangan</w:t>
                              </w:r>
                            </w:p>
                            <w:p w14:paraId="13DE61DE" w14:textId="58857235" w:rsidR="00A2182B" w:rsidRPr="006F4E66" w:rsidRDefault="00A2182B" w:rsidP="00DD7FF5">
                              <w:pPr>
                                <w:pStyle w:val="ListParagraph"/>
                                <w:numPr>
                                  <w:ilvl w:val="0"/>
                                  <w:numId w:val="16"/>
                                </w:numPr>
                                <w:rPr>
                                  <w:color w:val="000000" w:themeColor="text1"/>
                                  <w:sz w:val="20"/>
                                  <w:lang w:val="en-US"/>
                                </w:rPr>
                              </w:pPr>
                              <w:r w:rsidRPr="006F4E66">
                                <w:rPr>
                                  <w:color w:val="000000" w:themeColor="text1"/>
                                  <w:sz w:val="20"/>
                                  <w:lang w:val="en-US"/>
                                </w:rPr>
                                <w:t xml:space="preserve">Perancangan </w:t>
                              </w:r>
                              <w:r>
                                <w:rPr>
                                  <w:color w:val="000000" w:themeColor="text1"/>
                                  <w:sz w:val="20"/>
                                  <w:lang w:val="en-US"/>
                                </w:rPr>
                                <w:t>Alur Sistem</w:t>
                              </w:r>
                            </w:p>
                            <w:p w14:paraId="1ABE2D13" w14:textId="39CDBFB5" w:rsidR="00A2182B" w:rsidRPr="006F4E66" w:rsidRDefault="00A2182B" w:rsidP="00DD7FF5">
                              <w:pPr>
                                <w:pStyle w:val="ListParagraph"/>
                                <w:numPr>
                                  <w:ilvl w:val="0"/>
                                  <w:numId w:val="16"/>
                                </w:numPr>
                                <w:rPr>
                                  <w:color w:val="000000" w:themeColor="text1"/>
                                  <w:sz w:val="20"/>
                                  <w:lang w:val="en-US"/>
                                </w:rPr>
                              </w:pPr>
                              <w:r w:rsidRPr="006F4E66">
                                <w:rPr>
                                  <w:color w:val="000000" w:themeColor="text1"/>
                                  <w:sz w:val="20"/>
                                  <w:lang w:val="en-US"/>
                                </w:rPr>
                                <w:t>Perancangan 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Arrow: Down 19"/>
                        <wps:cNvSpPr/>
                        <wps:spPr>
                          <a:xfrm>
                            <a:off x="1963972" y="1749287"/>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4126727"/>
                            <a:ext cx="4157980" cy="5225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EC0CD0" w14:textId="379B951B" w:rsidR="00A2182B" w:rsidRDefault="00A2182B" w:rsidP="00E41732">
                              <w:pPr>
                                <w:jc w:val="center"/>
                                <w:rPr>
                                  <w:color w:val="000000" w:themeColor="text1"/>
                                  <w:lang w:val="en-US"/>
                                </w:rPr>
                              </w:pPr>
                              <w:r>
                                <w:rPr>
                                  <w:color w:val="000000" w:themeColor="text1"/>
                                  <w:lang w:val="en-US"/>
                                </w:rPr>
                                <w:t>Pengumpulan dan Pengolahan data</w:t>
                              </w:r>
                            </w:p>
                            <w:p w14:paraId="7A8B03C7" w14:textId="5AE414D1" w:rsidR="00A2182B" w:rsidRPr="00A1673D" w:rsidRDefault="00A2182B" w:rsidP="00E41732">
                              <w:pPr>
                                <w:jc w:val="center"/>
                                <w:rPr>
                                  <w:i/>
                                  <w:color w:val="000000" w:themeColor="text1"/>
                                  <w:sz w:val="20"/>
                                  <w:lang w:val="en-US"/>
                                </w:rPr>
                              </w:pPr>
                              <w:r>
                                <w:rPr>
                                  <w:color w:val="000000" w:themeColor="text1"/>
                                  <w:sz w:val="20"/>
                                  <w:lang w:val="en-US"/>
                                </w:rPr>
                                <w:t xml:space="preserve">Pengolahan hasil prioritas pembangunan infrastruktur dengan metode </w:t>
                              </w:r>
                              <w:r>
                                <w:rPr>
                                  <w:i/>
                                  <w:color w:val="000000" w:themeColor="text1"/>
                                  <w:sz w:val="20"/>
                                  <w:lang w:val="en-US"/>
                                </w:rPr>
                                <w:t>Hanl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row: Down 20"/>
                        <wps:cNvSpPr/>
                        <wps:spPr>
                          <a:xfrm>
                            <a:off x="1963972" y="2918128"/>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row: Down 21"/>
                        <wps:cNvSpPr/>
                        <wps:spPr>
                          <a:xfrm>
                            <a:off x="1963972" y="3904090"/>
                            <a:ext cx="222250" cy="189230"/>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Arrow: Down 22"/>
                        <wps:cNvSpPr/>
                        <wps:spPr>
                          <a:xfrm>
                            <a:off x="1963972" y="4651513"/>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898497" y="4850295"/>
                            <a:ext cx="2353310" cy="73642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49E22A" w14:textId="06DD3416" w:rsidR="00A2182B" w:rsidRDefault="00A2182B" w:rsidP="00E41732">
                              <w:pPr>
                                <w:jc w:val="center"/>
                                <w:rPr>
                                  <w:color w:val="000000" w:themeColor="text1"/>
                                  <w:lang w:val="en-US"/>
                                </w:rPr>
                              </w:pPr>
                              <w:r>
                                <w:rPr>
                                  <w:color w:val="000000" w:themeColor="text1"/>
                                  <w:lang w:val="en-US"/>
                                </w:rPr>
                                <w:t>Pengujian Sistem Informasi</w:t>
                              </w:r>
                            </w:p>
                            <w:p w14:paraId="1A44629B" w14:textId="761C42D1" w:rsidR="00A2182B" w:rsidRPr="00416F88" w:rsidRDefault="00A2182B" w:rsidP="00511D56">
                              <w:pPr>
                                <w:pStyle w:val="ListParagraph"/>
                                <w:ind w:left="0"/>
                                <w:jc w:val="center"/>
                                <w:rPr>
                                  <w:i/>
                                  <w:color w:val="000000" w:themeColor="text1"/>
                                  <w:sz w:val="20"/>
                                  <w:lang w:val="en-US"/>
                                </w:rPr>
                              </w:pPr>
                              <w:r w:rsidRPr="00416F88">
                                <w:rPr>
                                  <w:i/>
                                  <w:color w:val="000000" w:themeColor="text1"/>
                                  <w:sz w:val="20"/>
                                  <w:lang w:val="en-US"/>
                                </w:rPr>
                                <w:t>Black Box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rrow: Down 24"/>
                        <wps:cNvSpPr/>
                        <wps:spPr>
                          <a:xfrm>
                            <a:off x="1963972" y="5589767"/>
                            <a:ext cx="222250" cy="189799"/>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866692" y="5780598"/>
                            <a:ext cx="2434855" cy="7283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D5D77E" w14:textId="210D9FE7" w:rsidR="00A2182B" w:rsidRPr="007E2783" w:rsidRDefault="00A2182B" w:rsidP="00E41732">
                              <w:pPr>
                                <w:jc w:val="center"/>
                                <w:rPr>
                                  <w:color w:val="000000" w:themeColor="text1"/>
                                  <w:lang w:val="en-US"/>
                                </w:rPr>
                              </w:pPr>
                              <w:r w:rsidRPr="007E2783">
                                <w:rPr>
                                  <w:color w:val="000000" w:themeColor="text1"/>
                                  <w:lang w:val="en-US"/>
                                </w:rPr>
                                <w:t>Interpretasi Hasil</w:t>
                              </w:r>
                            </w:p>
                            <w:p w14:paraId="470039E2" w14:textId="2A320DAF" w:rsidR="00A2182B" w:rsidRPr="007E2783" w:rsidRDefault="00A2182B" w:rsidP="007E2783">
                              <w:pPr>
                                <w:jc w:val="center"/>
                                <w:rPr>
                                  <w:i/>
                                  <w:color w:val="000000" w:themeColor="text1"/>
                                  <w:lang w:val="en-US"/>
                                </w:rPr>
                              </w:pPr>
                              <w:r w:rsidRPr="007E2783">
                                <w:rPr>
                                  <w:color w:val="000000" w:themeColor="text1"/>
                                  <w:lang w:val="en-US"/>
                                </w:rPr>
                                <w:t>Prioritas P</w:t>
                              </w:r>
                              <w:r>
                                <w:rPr>
                                  <w:color w:val="000000" w:themeColor="text1"/>
                                  <w:lang w:val="en-US"/>
                                </w:rPr>
                                <w:t>emba</w:t>
                              </w:r>
                              <w:r w:rsidRPr="007E2783">
                                <w:rPr>
                                  <w:color w:val="000000" w:themeColor="text1"/>
                                  <w:lang w:val="en-US"/>
                                </w:rPr>
                                <w:t>ngunan Infrastruk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389614" y="3132814"/>
                            <a:ext cx="3371353" cy="7525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155C76" w14:textId="0458B484" w:rsidR="00A2182B" w:rsidRDefault="00A2182B" w:rsidP="009C4B48">
                              <w:pPr>
                                <w:jc w:val="center"/>
                                <w:rPr>
                                  <w:color w:val="000000" w:themeColor="text1"/>
                                  <w:lang w:val="en-US"/>
                                </w:rPr>
                              </w:pPr>
                              <w:r>
                                <w:rPr>
                                  <w:color w:val="000000" w:themeColor="text1"/>
                                  <w:lang w:val="en-US"/>
                                </w:rPr>
                                <w:t>Pengembangan Sistem Informasi</w:t>
                              </w:r>
                            </w:p>
                            <w:p w14:paraId="3388D935" w14:textId="77777777" w:rsidR="00A2182B" w:rsidRDefault="00A2182B" w:rsidP="009C4B48">
                              <w:pPr>
                                <w:jc w:val="center"/>
                                <w:rPr>
                                  <w:i/>
                                  <w:color w:val="000000" w:themeColor="text1"/>
                                  <w:sz w:val="20"/>
                                  <w:lang w:val="en-US"/>
                                </w:rPr>
                              </w:pPr>
                              <w:r w:rsidRPr="00E41732">
                                <w:rPr>
                                  <w:i/>
                                  <w:color w:val="000000" w:themeColor="text1"/>
                                  <w:sz w:val="20"/>
                                  <w:lang w:val="en-US"/>
                                </w:rPr>
                                <w:t>Waterfall</w:t>
                              </w:r>
                            </w:p>
                            <w:p w14:paraId="2401A4E4" w14:textId="77777777" w:rsidR="00A2182B" w:rsidRPr="00CB0A6C" w:rsidRDefault="00A2182B" w:rsidP="009C4B48">
                              <w:pPr>
                                <w:jc w:val="center"/>
                                <w:rPr>
                                  <w:i/>
                                  <w:color w:val="000000" w:themeColor="text1"/>
                                  <w:sz w:val="20"/>
                                  <w:lang w:val="en-US"/>
                                </w:rPr>
                              </w:pPr>
                              <w:r>
                                <w:rPr>
                                  <w:i/>
                                  <w:color w:val="000000" w:themeColor="text1"/>
                                  <w:sz w:val="20"/>
                                  <w:lang w:val="en-US"/>
                                </w:rPr>
                                <w:t>Definition, Design, Implementation,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3904101" id="Group 78" o:spid="_x0000_s1035" style="position:absolute;left:0;text-align:left;margin-left:34.35pt;margin-top:-.3pt;width:327.4pt;height:512.5pt;z-index:251661824" coordsize="41579,650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">
                <v:rect id="Rectangle 10" o:spid="_x0000_s1036" style="position:absolute;left:715;width:40234;height:53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14:paraId="70FC9878" w14:textId="46E9CDF5" w:rsidR="00A2182B" w:rsidRDefault="00A2182B" w:rsidP="00CB0106">
                        <w:pPr>
                          <w:jc w:val="center"/>
                          <w:rPr>
                            <w:color w:val="000000" w:themeColor="text1"/>
                            <w:lang w:val="en-US"/>
                          </w:rPr>
                        </w:pPr>
                        <w:r w:rsidRPr="00CB0106">
                          <w:rPr>
                            <w:color w:val="000000" w:themeColor="text1"/>
                            <w:lang w:val="en-US"/>
                          </w:rPr>
                          <w:t>Po</w:t>
                        </w:r>
                        <w:r>
                          <w:rPr>
                            <w:color w:val="000000" w:themeColor="text1"/>
                            <w:lang w:val="en-US"/>
                          </w:rPr>
                          <w:t>tensi dan Masalah</w:t>
                        </w:r>
                      </w:p>
                      <w:p w14:paraId="128F1623" w14:textId="2BC9ECE6" w:rsidR="00A2182B" w:rsidRPr="00455559" w:rsidRDefault="00A2182B" w:rsidP="00CB0106">
                        <w:pPr>
                          <w:jc w:val="center"/>
                          <w:rPr>
                            <w:color w:val="000000" w:themeColor="text1"/>
                            <w:sz w:val="20"/>
                            <w:lang w:val="en-US"/>
                          </w:rPr>
                        </w:pPr>
                        <w:r>
                          <w:rPr>
                            <w:color w:val="000000" w:themeColor="text1"/>
                            <w:sz w:val="20"/>
                            <w:lang w:val="en-US"/>
                          </w:rPr>
                          <w:t>Pengumpulan informasi terkait masalah dan menentukan potensi penelitian</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37" type="#_x0000_t67" style="position:absolute;left:19639;top:5565;width:2223;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" adj="10800" fillcolor="black [3200]" strokecolor="black [1600]" strokeweight="1pt"/>
                <v:rect id="Rectangle 12" o:spid="_x0000_s1038" style="position:absolute;left:9303;top:7951;width:23056;height:9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" filled="f" strokecolor="black [3213]" strokeweight="1pt">
                  <v:textbox>
                    <w:txbxContent>
                      <w:p w14:paraId="00575F81" w14:textId="5592F96F" w:rsidR="00A2182B" w:rsidRDefault="00A2182B" w:rsidP="00455559">
                        <w:pPr>
                          <w:jc w:val="center"/>
                          <w:rPr>
                            <w:color w:val="000000" w:themeColor="text1"/>
                            <w:lang w:val="en-US"/>
                          </w:rPr>
                        </w:pPr>
                        <w:r>
                          <w:rPr>
                            <w:color w:val="000000" w:themeColor="text1"/>
                            <w:lang w:val="en-US"/>
                          </w:rPr>
                          <w:t>Studi Penelitian</w:t>
                        </w:r>
                      </w:p>
                      <w:p w14:paraId="32F78BCA" w14:textId="63FF10BA" w:rsidR="00A2182B" w:rsidRDefault="00A2182B" w:rsidP="00DD7FF5">
                        <w:pPr>
                          <w:pStyle w:val="ListParagraph"/>
                          <w:numPr>
                            <w:ilvl w:val="0"/>
                            <w:numId w:val="15"/>
                          </w:numPr>
                          <w:rPr>
                            <w:color w:val="000000" w:themeColor="text1"/>
                            <w:sz w:val="20"/>
                            <w:lang w:val="en-US"/>
                          </w:rPr>
                        </w:pPr>
                        <w:r>
                          <w:rPr>
                            <w:color w:val="000000" w:themeColor="text1"/>
                            <w:sz w:val="20"/>
                            <w:lang w:val="en-US"/>
                          </w:rPr>
                          <w:t>Melakukan Studi Literatur</w:t>
                        </w:r>
                      </w:p>
                      <w:p w14:paraId="4B319D1D" w14:textId="35133B38" w:rsidR="00A2182B" w:rsidRDefault="00A2182B" w:rsidP="00DD7FF5">
                        <w:pPr>
                          <w:pStyle w:val="ListParagraph"/>
                          <w:numPr>
                            <w:ilvl w:val="0"/>
                            <w:numId w:val="15"/>
                          </w:numPr>
                          <w:rPr>
                            <w:color w:val="000000" w:themeColor="text1"/>
                            <w:sz w:val="20"/>
                            <w:lang w:val="en-US"/>
                          </w:rPr>
                        </w:pPr>
                        <w:r>
                          <w:rPr>
                            <w:color w:val="000000" w:themeColor="text1"/>
                            <w:sz w:val="20"/>
                            <w:lang w:val="en-US"/>
                          </w:rPr>
                          <w:t>Melakukan Wawancara</w:t>
                        </w:r>
                      </w:p>
                      <w:p w14:paraId="3DD3974E" w14:textId="5AB3A09D" w:rsidR="00A2182B" w:rsidRPr="00455559" w:rsidRDefault="00A2182B" w:rsidP="00DD7FF5">
                        <w:pPr>
                          <w:pStyle w:val="ListParagraph"/>
                          <w:numPr>
                            <w:ilvl w:val="0"/>
                            <w:numId w:val="15"/>
                          </w:numPr>
                          <w:rPr>
                            <w:color w:val="000000" w:themeColor="text1"/>
                            <w:sz w:val="20"/>
                            <w:lang w:val="en-US"/>
                          </w:rPr>
                        </w:pPr>
                        <w:r>
                          <w:rPr>
                            <w:color w:val="000000" w:themeColor="text1"/>
                            <w:sz w:val="20"/>
                            <w:lang w:val="en-US"/>
                          </w:rPr>
                          <w:t>Melakukan Observasi Lapangan</w:t>
                        </w:r>
                      </w:p>
                    </w:txbxContent>
                  </v:textbox>
                </v:rect>
                <v:rect id="Rectangle 13" o:spid="_x0000_s1039" style="position:absolute;left:8825;top:19719;width:24010;height:9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2E463B67" w14:textId="307532B2" w:rsidR="00A2182B" w:rsidRDefault="00A2182B" w:rsidP="00455559">
                        <w:pPr>
                          <w:jc w:val="center"/>
                          <w:rPr>
                            <w:color w:val="000000" w:themeColor="text1"/>
                            <w:lang w:val="en-US"/>
                          </w:rPr>
                        </w:pPr>
                        <w:r>
                          <w:rPr>
                            <w:color w:val="000000" w:themeColor="text1"/>
                            <w:lang w:val="en-US"/>
                          </w:rPr>
                          <w:t>Perancangan</w:t>
                        </w:r>
                      </w:p>
                      <w:p w14:paraId="13DE61DE" w14:textId="58857235" w:rsidR="00A2182B" w:rsidRPr="006F4E66" w:rsidRDefault="00A2182B" w:rsidP="00DD7FF5">
                        <w:pPr>
                          <w:pStyle w:val="ListParagraph"/>
                          <w:numPr>
                            <w:ilvl w:val="0"/>
                            <w:numId w:val="16"/>
                          </w:numPr>
                          <w:rPr>
                            <w:color w:val="000000" w:themeColor="text1"/>
                            <w:sz w:val="20"/>
                            <w:lang w:val="en-US"/>
                          </w:rPr>
                        </w:pPr>
                        <w:r w:rsidRPr="006F4E66">
                          <w:rPr>
                            <w:color w:val="000000" w:themeColor="text1"/>
                            <w:sz w:val="20"/>
                            <w:lang w:val="en-US"/>
                          </w:rPr>
                          <w:t xml:space="preserve">Perancangan </w:t>
                        </w:r>
                        <w:r>
                          <w:rPr>
                            <w:color w:val="000000" w:themeColor="text1"/>
                            <w:sz w:val="20"/>
                            <w:lang w:val="en-US"/>
                          </w:rPr>
                          <w:t>Alur Sistem</w:t>
                        </w:r>
                      </w:p>
                      <w:p w14:paraId="1ABE2D13" w14:textId="39CDBFB5" w:rsidR="00A2182B" w:rsidRPr="006F4E66" w:rsidRDefault="00A2182B" w:rsidP="00DD7FF5">
                        <w:pPr>
                          <w:pStyle w:val="ListParagraph"/>
                          <w:numPr>
                            <w:ilvl w:val="0"/>
                            <w:numId w:val="16"/>
                          </w:numPr>
                          <w:rPr>
                            <w:color w:val="000000" w:themeColor="text1"/>
                            <w:sz w:val="20"/>
                            <w:lang w:val="en-US"/>
                          </w:rPr>
                        </w:pPr>
                        <w:r w:rsidRPr="006F4E66">
                          <w:rPr>
                            <w:color w:val="000000" w:themeColor="text1"/>
                            <w:sz w:val="20"/>
                            <w:lang w:val="en-US"/>
                          </w:rPr>
                          <w:t>Perancangan Basis Data</w:t>
                        </w:r>
                      </w:p>
                    </w:txbxContent>
                  </v:textbox>
                </v:rect>
                <v:shape id="Arrow: Down 19" o:spid="_x0000_s1040" type="#_x0000_t67" style="position:absolute;left:19639;top:17492;width:2223;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" adj="10800" fillcolor="black [3200]" strokecolor="black [1600]" strokeweight="1pt"/>
                <v:rect id="Rectangle 17" o:spid="_x0000_s1041" style="position:absolute;top:41267;width:41579;height:5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56EC0CD0" w14:textId="379B951B" w:rsidR="00A2182B" w:rsidRDefault="00A2182B" w:rsidP="00E41732">
                        <w:pPr>
                          <w:jc w:val="center"/>
                          <w:rPr>
                            <w:color w:val="000000" w:themeColor="text1"/>
                            <w:lang w:val="en-US"/>
                          </w:rPr>
                        </w:pPr>
                        <w:r>
                          <w:rPr>
                            <w:color w:val="000000" w:themeColor="text1"/>
                            <w:lang w:val="en-US"/>
                          </w:rPr>
                          <w:t>Pengumpulan dan Pengolahan data</w:t>
                        </w:r>
                      </w:p>
                      <w:p w14:paraId="7A8B03C7" w14:textId="5AE414D1" w:rsidR="00A2182B" w:rsidRPr="00A1673D" w:rsidRDefault="00A2182B" w:rsidP="00E41732">
                        <w:pPr>
                          <w:jc w:val="center"/>
                          <w:rPr>
                            <w:i/>
                            <w:color w:val="000000" w:themeColor="text1"/>
                            <w:sz w:val="20"/>
                            <w:lang w:val="en-US"/>
                          </w:rPr>
                        </w:pPr>
                        <w:r>
                          <w:rPr>
                            <w:color w:val="000000" w:themeColor="text1"/>
                            <w:sz w:val="20"/>
                            <w:lang w:val="en-US"/>
                          </w:rPr>
                          <w:t xml:space="preserve">Pengolahan hasil prioritas pembangunan infrastruktur dengan metode </w:t>
                        </w:r>
                        <w:r>
                          <w:rPr>
                            <w:i/>
                            <w:color w:val="000000" w:themeColor="text1"/>
                            <w:sz w:val="20"/>
                            <w:lang w:val="en-US"/>
                          </w:rPr>
                          <w:t>Hanlon</w:t>
                        </w:r>
                      </w:p>
                    </w:txbxContent>
                  </v:textbox>
                </v:rect>
                <v:shape id="Arrow: Down 20" o:spid="_x0000_s1042" type="#_x0000_t67" style="position:absolute;left:19639;top:29181;width:2223;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" adj="10800" fillcolor="black [3200]" strokecolor="black [1600]" strokeweight="1pt"/>
                <v:shape id="Arrow: Down 21" o:spid="_x0000_s1043" type="#_x0000_t67" style="position:absolute;left:19639;top:39040;width:2223;height:18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" adj="10800" fillcolor="black [3200]" strokecolor="black [1600]" strokeweight="1pt"/>
                <v:shape id="Arrow: Down 22" o:spid="_x0000_s1044" type="#_x0000_t67" style="position:absolute;left:19639;top:46515;width:2223;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" adj="10800" fillcolor="black [3200]" strokecolor="black [1600]" strokeweight="1pt"/>
                <v:rect id="Rectangle 23" o:spid="_x0000_s1045" style="position:absolute;left:8984;top:48502;width:23534;height:7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14:paraId="0C49E22A" w14:textId="06DD3416" w:rsidR="00A2182B" w:rsidRDefault="00A2182B" w:rsidP="00E41732">
                        <w:pPr>
                          <w:jc w:val="center"/>
                          <w:rPr>
                            <w:color w:val="000000" w:themeColor="text1"/>
                            <w:lang w:val="en-US"/>
                          </w:rPr>
                        </w:pPr>
                        <w:r>
                          <w:rPr>
                            <w:color w:val="000000" w:themeColor="text1"/>
                            <w:lang w:val="en-US"/>
                          </w:rPr>
                          <w:t>Pengujian Sistem Informasi</w:t>
                        </w:r>
                      </w:p>
                      <w:p w14:paraId="1A44629B" w14:textId="761C42D1" w:rsidR="00A2182B" w:rsidRPr="00416F88" w:rsidRDefault="00A2182B" w:rsidP="00511D56">
                        <w:pPr>
                          <w:pStyle w:val="ListParagraph"/>
                          <w:ind w:left="0"/>
                          <w:jc w:val="center"/>
                          <w:rPr>
                            <w:i/>
                            <w:color w:val="000000" w:themeColor="text1"/>
                            <w:sz w:val="20"/>
                            <w:lang w:val="en-US"/>
                          </w:rPr>
                        </w:pPr>
                        <w:r w:rsidRPr="00416F88">
                          <w:rPr>
                            <w:i/>
                            <w:color w:val="000000" w:themeColor="text1"/>
                            <w:sz w:val="20"/>
                            <w:lang w:val="en-US"/>
                          </w:rPr>
                          <w:t>Black Box Testing</w:t>
                        </w:r>
                      </w:p>
                    </w:txbxContent>
                  </v:textbox>
                </v:rect>
                <v:shape id="Arrow: Down 24" o:spid="_x0000_s1046" type="#_x0000_t67" style="position:absolute;left:19639;top:55897;width:2223;height:18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" adj="10800" fillcolor="black [3200]" strokecolor="black [1600]" strokeweight="1pt"/>
                <v:rect id="Rectangle 25" o:spid="_x0000_s1047" style="position:absolute;left:8666;top:57805;width:24349;height:72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H+wxgAAANsAAAAPAAAAZHJzL2Rvd25yZXYueG1sRI9Pa8JA&#10;FMTvhX6H5RV6Ed0otE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WlR/sMYAAADbAAAA&#10;DwAAAAAAAAAAAAAAAAAHAgAAZHJzL2Rvd25yZXYueG1sUEsFBgAAAAADAAMAtwAAAPoCAAAAAA==&#10;" filled="f" strokecolor="black [3213]" strokeweight="1pt">
                  <v:textbox>
                    <w:txbxContent>
                      <w:p w14:paraId="3ED5D77E" w14:textId="210D9FE7" w:rsidR="00A2182B" w:rsidRPr="007E2783" w:rsidRDefault="00A2182B" w:rsidP="00E41732">
                        <w:pPr>
                          <w:jc w:val="center"/>
                          <w:rPr>
                            <w:color w:val="000000" w:themeColor="text1"/>
                            <w:lang w:val="en-US"/>
                          </w:rPr>
                        </w:pPr>
                        <w:r w:rsidRPr="007E2783">
                          <w:rPr>
                            <w:color w:val="000000" w:themeColor="text1"/>
                            <w:lang w:val="en-US"/>
                          </w:rPr>
                          <w:t>Interpretasi Hasil</w:t>
                        </w:r>
                      </w:p>
                      <w:p w14:paraId="470039E2" w14:textId="2A320DAF" w:rsidR="00A2182B" w:rsidRPr="007E2783" w:rsidRDefault="00A2182B" w:rsidP="007E2783">
                        <w:pPr>
                          <w:jc w:val="center"/>
                          <w:rPr>
                            <w:i/>
                            <w:color w:val="000000" w:themeColor="text1"/>
                            <w:lang w:val="en-US"/>
                          </w:rPr>
                        </w:pPr>
                        <w:r w:rsidRPr="007E2783">
                          <w:rPr>
                            <w:color w:val="000000" w:themeColor="text1"/>
                            <w:lang w:val="en-US"/>
                          </w:rPr>
                          <w:t>Prioritas P</w:t>
                        </w:r>
                        <w:r>
                          <w:rPr>
                            <w:color w:val="000000" w:themeColor="text1"/>
                            <w:lang w:val="en-US"/>
                          </w:rPr>
                          <w:t>emba</w:t>
                        </w:r>
                        <w:r w:rsidRPr="007E2783">
                          <w:rPr>
                            <w:color w:val="000000" w:themeColor="text1"/>
                            <w:lang w:val="en-US"/>
                          </w:rPr>
                          <w:t>ngunan Infrastruktur</w:t>
                        </w:r>
                      </w:p>
                    </w:txbxContent>
                  </v:textbox>
                </v:rect>
                <v:rect id="Rectangle 15" o:spid="_x0000_s1048" style="position:absolute;left:3896;top:31328;width:33713;height:75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29155C76" w14:textId="0458B484" w:rsidR="00A2182B" w:rsidRDefault="00A2182B" w:rsidP="009C4B48">
                        <w:pPr>
                          <w:jc w:val="center"/>
                          <w:rPr>
                            <w:color w:val="000000" w:themeColor="text1"/>
                            <w:lang w:val="en-US"/>
                          </w:rPr>
                        </w:pPr>
                        <w:r>
                          <w:rPr>
                            <w:color w:val="000000" w:themeColor="text1"/>
                            <w:lang w:val="en-US"/>
                          </w:rPr>
                          <w:t>Pengembangan Sistem Informasi</w:t>
                        </w:r>
                      </w:p>
                      <w:p w14:paraId="3388D935" w14:textId="77777777" w:rsidR="00A2182B" w:rsidRDefault="00A2182B" w:rsidP="009C4B48">
                        <w:pPr>
                          <w:jc w:val="center"/>
                          <w:rPr>
                            <w:i/>
                            <w:color w:val="000000" w:themeColor="text1"/>
                            <w:sz w:val="20"/>
                            <w:lang w:val="en-US"/>
                          </w:rPr>
                        </w:pPr>
                        <w:r w:rsidRPr="00E41732">
                          <w:rPr>
                            <w:i/>
                            <w:color w:val="000000" w:themeColor="text1"/>
                            <w:sz w:val="20"/>
                            <w:lang w:val="en-US"/>
                          </w:rPr>
                          <w:t>Waterfall</w:t>
                        </w:r>
                      </w:p>
                      <w:p w14:paraId="2401A4E4" w14:textId="77777777" w:rsidR="00A2182B" w:rsidRPr="00CB0A6C" w:rsidRDefault="00A2182B" w:rsidP="009C4B48">
                        <w:pPr>
                          <w:jc w:val="center"/>
                          <w:rPr>
                            <w:i/>
                            <w:color w:val="000000" w:themeColor="text1"/>
                            <w:sz w:val="20"/>
                            <w:lang w:val="en-US"/>
                          </w:rPr>
                        </w:pPr>
                        <w:r>
                          <w:rPr>
                            <w:i/>
                            <w:color w:val="000000" w:themeColor="text1"/>
                            <w:sz w:val="20"/>
                            <w:lang w:val="en-US"/>
                          </w:rPr>
                          <w:t>Definition, Design, Implementation, Integration</w:t>
                        </w:r>
                      </w:p>
                    </w:txbxContent>
                  </v:textbox>
                </v:rect>
                <w10:wrap type="topAndBottom"/>
              </v:group>
            </w:pict>
          </mc:Fallback>
        </mc:AlternateContent>
      </w:r>
      <w:r w:rsidR="00814B62">
        <w:rPr>
          <w:lang w:val="en-US"/>
        </w:rPr>
        <w:t>G</w:t>
      </w:r>
      <w:r w:rsidR="00DB4490">
        <w:rPr>
          <w:lang w:val="en-US"/>
        </w:rPr>
        <w:t>ambar 3.</w:t>
      </w:r>
      <w:r w:rsidR="00814B62">
        <w:fldChar w:fldCharType="begin"/>
      </w:r>
      <w:r w:rsidR="00814B62">
        <w:instrText xml:space="preserve"> SEQ Gambar_3 \* ARABIC </w:instrText>
      </w:r>
      <w:r w:rsidR="00814B62">
        <w:fldChar w:fldCharType="separate"/>
      </w:r>
      <w:r w:rsidR="00A2182B">
        <w:t>1</w:t>
      </w:r>
      <w:r w:rsidR="00814B62">
        <w:fldChar w:fldCharType="end"/>
      </w:r>
      <w:r w:rsidR="00DB4490">
        <w:rPr>
          <w:lang w:val="en-US"/>
        </w:rPr>
        <w:t xml:space="preserve"> Metodologi Penelitian</w:t>
      </w:r>
      <w:bookmarkEnd w:id="63"/>
    </w:p>
    <w:p w14:paraId="5BD85DC1" w14:textId="77777777" w:rsidR="00063A6E" w:rsidRDefault="00063A6E" w:rsidP="00814B62">
      <w:pPr>
        <w:jc w:val="center"/>
        <w:rPr>
          <w:lang w:val="en-US"/>
        </w:rPr>
      </w:pPr>
    </w:p>
    <w:p w14:paraId="1E6BDD5A" w14:textId="5716D23D" w:rsidR="005F6F6A" w:rsidRDefault="009F2D75" w:rsidP="00923FD6">
      <w:pPr>
        <w:pStyle w:val="ListParagraph"/>
        <w:numPr>
          <w:ilvl w:val="0"/>
          <w:numId w:val="17"/>
        </w:numPr>
        <w:ind w:left="426" w:hanging="426"/>
        <w:rPr>
          <w:lang w:val="en-US"/>
        </w:rPr>
      </w:pPr>
      <w:r>
        <w:rPr>
          <w:lang w:val="en-US"/>
        </w:rPr>
        <w:lastRenderedPageBreak/>
        <w:t>Potensi dan Masalah</w:t>
      </w:r>
    </w:p>
    <w:p w14:paraId="7F2DBC1B" w14:textId="08744436" w:rsidR="00E92C66" w:rsidRPr="007E2783" w:rsidRDefault="00E92C66" w:rsidP="00C30795">
      <w:pPr>
        <w:pStyle w:val="ListParagraph"/>
        <w:ind w:left="0" w:firstLine="426"/>
      </w:pPr>
      <w:r>
        <w:rPr>
          <w:lang w:val="en-US"/>
        </w:rPr>
        <w:t>Desa Sekapuk</w:t>
      </w:r>
      <w:r w:rsidR="00D06450">
        <w:rPr>
          <w:lang w:val="en-US"/>
        </w:rPr>
        <w:t xml:space="preserve"> yang teletak pada Kabupaten Gresik Kecamatan Ujungpangkah merupakan sebuah desa dengan kekayaan alam berupa gunung kapur.</w:t>
      </w:r>
      <w:r w:rsidR="00AD5CE9">
        <w:rPr>
          <w:lang w:val="en-US"/>
        </w:rPr>
        <w:t xml:space="preserve"> </w:t>
      </w:r>
      <w:r w:rsidR="005B759E">
        <w:rPr>
          <w:lang w:val="en-US"/>
        </w:rPr>
        <w:t>Diawali dengan kedatangan pengunjung mancanegara yang secara tidak sengaja, perlahan masyarakat mulai menyadari akan potensi wisata dari Bukit Kapur Setigi</w:t>
      </w:r>
      <w:r w:rsidR="00C805BE">
        <w:rPr>
          <w:lang w:val="en-US"/>
        </w:rPr>
        <w:t xml:space="preserve">. </w:t>
      </w:r>
      <w:r w:rsidR="002F3687">
        <w:rPr>
          <w:lang w:val="en-US"/>
        </w:rPr>
        <w:t>Dalam satu tahun terakhir</w:t>
      </w:r>
      <w:r w:rsidR="00351EFB">
        <w:rPr>
          <w:lang w:val="en-US"/>
        </w:rPr>
        <w:t xml:space="preserve"> pimpinan desa mengembangkan program bernama Taplus Invest, dengan tujuan membangun infrastruktur</w:t>
      </w:r>
      <w:r w:rsidR="00117709">
        <w:rPr>
          <w:lang w:val="en-US"/>
        </w:rPr>
        <w:t xml:space="preserve"> pada wisata Bukit Kapur Setigi</w:t>
      </w:r>
      <w:r w:rsidR="00EC47DB">
        <w:rPr>
          <w:lang w:val="en-US"/>
        </w:rPr>
        <w:t xml:space="preserve">, sehingga </w:t>
      </w:r>
      <w:r w:rsidR="00351EFB">
        <w:rPr>
          <w:lang w:val="en-US"/>
        </w:rPr>
        <w:t>mengubah Desa Sekapuk yang tidak hanya menjadi desa penghasil kapur, namun juga menjadi sebuah Desa Wisata.</w:t>
      </w:r>
      <w:r w:rsidR="00A97FC9">
        <w:rPr>
          <w:lang w:val="en-US"/>
        </w:rPr>
        <w:t xml:space="preserve"> Sejalan dengan rencana pembangunan infrastruktur</w:t>
      </w:r>
      <w:r w:rsidR="00E76DF5">
        <w:rPr>
          <w:lang w:val="en-US"/>
        </w:rPr>
        <w:t xml:space="preserve">, proses pencatatan pendapatan dari investasi yang dilakukan oleh warga masih dilakukan secara </w:t>
      </w:r>
      <w:r w:rsidR="00E76DF5" w:rsidRPr="00E76DF5">
        <w:rPr>
          <w:i/>
          <w:lang w:val="en-US"/>
        </w:rPr>
        <w:t>manual</w:t>
      </w:r>
      <w:r w:rsidR="0027090B">
        <w:rPr>
          <w:lang w:val="en-US"/>
        </w:rPr>
        <w:t>, belum ada sistem informasi</w:t>
      </w:r>
      <w:r w:rsidR="00535B1C">
        <w:rPr>
          <w:lang w:val="en-US"/>
        </w:rPr>
        <w:t xml:space="preserve"> mengenai pencatatan dari pendapatan investasi tersebut.</w:t>
      </w:r>
      <w:r w:rsidR="00143E37">
        <w:rPr>
          <w:lang w:val="en-US"/>
        </w:rPr>
        <w:t xml:space="preserve"> Sistem Informasi penentuan prioritas sangat dibutuhkan karena mampu memberikan pelaporan secara </w:t>
      </w:r>
      <w:r w:rsidR="00143E37" w:rsidRPr="00143E37">
        <w:rPr>
          <w:i/>
          <w:lang w:val="en-US"/>
        </w:rPr>
        <w:t>real-time</w:t>
      </w:r>
      <w:r w:rsidR="007C183B">
        <w:rPr>
          <w:lang w:val="en-US"/>
        </w:rPr>
        <w:t xml:space="preserve"> tentang aliran dana investasi warga dan melalui Sistem Pendukung Keputusan yang disematkan dengan metode </w:t>
      </w:r>
      <w:r w:rsidR="007C183B">
        <w:rPr>
          <w:i/>
          <w:lang w:val="en-US"/>
        </w:rPr>
        <w:t>Hanlon</w:t>
      </w:r>
      <w:r w:rsidR="007C183B">
        <w:rPr>
          <w:lang w:val="en-US"/>
        </w:rPr>
        <w:t xml:space="preserve">, pimpinan yang terkait dapat terbantu dalam memilih </w:t>
      </w:r>
      <w:r w:rsidR="007C183B" w:rsidRPr="007E2783">
        <w:t>prioritas pembangunan infrastruktur.</w:t>
      </w:r>
    </w:p>
    <w:p w14:paraId="0BADF0F1" w14:textId="47AC29D8" w:rsidR="009F2D75" w:rsidRDefault="00DF1E4A" w:rsidP="007963B6">
      <w:pPr>
        <w:pStyle w:val="ListParagraph"/>
        <w:numPr>
          <w:ilvl w:val="0"/>
          <w:numId w:val="17"/>
        </w:numPr>
        <w:ind w:left="426" w:hanging="426"/>
        <w:rPr>
          <w:lang w:val="en-US"/>
        </w:rPr>
      </w:pPr>
      <w:r>
        <w:rPr>
          <w:lang w:val="en-US"/>
        </w:rPr>
        <w:t>Studi Penelitian</w:t>
      </w:r>
    </w:p>
    <w:p w14:paraId="32CE2ACC" w14:textId="146C3EF2" w:rsidR="00B06F97" w:rsidRDefault="000D19D5" w:rsidP="001D6BB1">
      <w:pPr>
        <w:pStyle w:val="ListParagraph"/>
        <w:ind w:left="0" w:firstLine="426"/>
        <w:rPr>
          <w:lang w:val="en-US"/>
        </w:rPr>
      </w:pPr>
      <w:r w:rsidRPr="000D19D5">
        <w:rPr>
          <w:lang w:val="en-US"/>
        </w:rPr>
        <w:t xml:space="preserve">Pada tahap studi penelitian dilakukan pengumpulan data pendukung penelitian guna mendukung keberlangsungan penelitian. Data dukung yang dimaksud yaitu data yang relevan dengan penelitian, seperti </w:t>
      </w:r>
      <w:r w:rsidR="0068660E">
        <w:rPr>
          <w:lang w:val="en-US"/>
        </w:rPr>
        <w:t>identifikasi sistem saat ini di lapangan</w:t>
      </w:r>
      <w:r w:rsidRPr="000D19D5">
        <w:rPr>
          <w:lang w:val="en-US"/>
        </w:rPr>
        <w:t xml:space="preserve">, identifikasi </w:t>
      </w:r>
      <w:r w:rsidR="000C0563">
        <w:rPr>
          <w:lang w:val="en-US"/>
        </w:rPr>
        <w:t>alur proses bisnis</w:t>
      </w:r>
      <w:r w:rsidRPr="000D19D5">
        <w:rPr>
          <w:lang w:val="en-US"/>
        </w:rPr>
        <w:t xml:space="preserve"> pada </w:t>
      </w:r>
      <w:r w:rsidR="000C0563">
        <w:rPr>
          <w:lang w:val="en-US"/>
        </w:rPr>
        <w:t xml:space="preserve">desa </w:t>
      </w:r>
      <w:r w:rsidRPr="000D19D5">
        <w:rPr>
          <w:lang w:val="en-US"/>
        </w:rPr>
        <w:t>dan lain sebagainya, teknik pengumpulan data menggunakan studi literatur, observasi</w:t>
      </w:r>
      <w:r w:rsidR="00B357A4">
        <w:rPr>
          <w:lang w:val="en-US"/>
        </w:rPr>
        <w:t xml:space="preserve"> dan</w:t>
      </w:r>
      <w:r w:rsidRPr="000D19D5">
        <w:rPr>
          <w:lang w:val="en-US"/>
        </w:rPr>
        <w:t xml:space="preserve"> wawancara.</w:t>
      </w:r>
    </w:p>
    <w:p w14:paraId="7FC89853" w14:textId="1C6D105D" w:rsidR="00433F92" w:rsidRDefault="00433F92" w:rsidP="0072010F">
      <w:pPr>
        <w:pStyle w:val="ListParagraph"/>
        <w:numPr>
          <w:ilvl w:val="0"/>
          <w:numId w:val="17"/>
        </w:numPr>
        <w:ind w:left="426" w:hanging="426"/>
        <w:rPr>
          <w:lang w:val="en-US"/>
        </w:rPr>
      </w:pPr>
      <w:r>
        <w:rPr>
          <w:lang w:val="en-US"/>
        </w:rPr>
        <w:t>Perancangan</w:t>
      </w:r>
    </w:p>
    <w:p w14:paraId="1F197117" w14:textId="1F0750C6" w:rsidR="00E36724" w:rsidRDefault="00ED36E4" w:rsidP="000033DE">
      <w:pPr>
        <w:pStyle w:val="ListParagraph"/>
        <w:ind w:left="0" w:firstLine="426"/>
        <w:rPr>
          <w:lang w:val="en-US"/>
        </w:rPr>
      </w:pPr>
      <w:r>
        <w:rPr>
          <w:lang w:val="en-US"/>
        </w:rPr>
        <w:t xml:space="preserve">Pada tahap perancangan merupakan tahap merancang segala yang dibutuhkan dalam penelitian seperti, kerangka dari produk penelitian. Produk penelitian yang dimaksud adalah Sistem Informasi, kerangka dari produk penelitian dapat berupa diagram </w:t>
      </w:r>
      <w:r w:rsidR="00DB433B" w:rsidRPr="00DB433B">
        <w:rPr>
          <w:i/>
          <w:szCs w:val="24"/>
        </w:rPr>
        <w:t>Use Case Diagram</w:t>
      </w:r>
      <w:r w:rsidR="00DB433B" w:rsidRPr="00DB433B">
        <w:rPr>
          <w:szCs w:val="24"/>
        </w:rPr>
        <w:t xml:space="preserve"> dan </w:t>
      </w:r>
      <w:r w:rsidR="00DB433B" w:rsidRPr="00DB433B">
        <w:rPr>
          <w:i/>
          <w:szCs w:val="24"/>
        </w:rPr>
        <w:t>Activity Diagram</w:t>
      </w:r>
      <w:r>
        <w:rPr>
          <w:i/>
          <w:lang w:val="en-US"/>
        </w:rPr>
        <w:t xml:space="preserve">, </w:t>
      </w:r>
      <w:r w:rsidRPr="00ED36E4">
        <w:rPr>
          <w:lang w:val="en-US"/>
        </w:rPr>
        <w:t>basis data</w:t>
      </w:r>
      <w:r w:rsidR="0086279F">
        <w:rPr>
          <w:lang w:val="en-US"/>
        </w:rPr>
        <w:t xml:space="preserve"> mengenai sistem yang akan dikembangkan.</w:t>
      </w:r>
    </w:p>
    <w:p w14:paraId="217F0F2B" w14:textId="34B07AFF" w:rsidR="009A37B6" w:rsidRDefault="009A37B6" w:rsidP="00BA6657">
      <w:pPr>
        <w:pStyle w:val="ListParagraph"/>
        <w:ind w:left="426" w:firstLine="283"/>
        <w:rPr>
          <w:i/>
          <w:lang w:val="en-US"/>
        </w:rPr>
      </w:pPr>
    </w:p>
    <w:p w14:paraId="716B4D91" w14:textId="3C8BB813" w:rsidR="00650E06" w:rsidRDefault="00650E06" w:rsidP="00BA6657">
      <w:pPr>
        <w:pStyle w:val="ListParagraph"/>
        <w:ind w:left="426" w:firstLine="283"/>
        <w:rPr>
          <w:i/>
          <w:lang w:val="en-US"/>
        </w:rPr>
      </w:pPr>
    </w:p>
    <w:p w14:paraId="5721893E" w14:textId="3C9AEF48" w:rsidR="00650E06" w:rsidRDefault="00650E06" w:rsidP="00BA6657">
      <w:pPr>
        <w:pStyle w:val="ListParagraph"/>
        <w:ind w:left="426" w:firstLine="283"/>
        <w:rPr>
          <w:i/>
          <w:lang w:val="en-US"/>
        </w:rPr>
      </w:pPr>
    </w:p>
    <w:p w14:paraId="1EDA7C3E" w14:textId="77777777" w:rsidR="00650E06" w:rsidRPr="00ED36E4" w:rsidRDefault="00650E06" w:rsidP="00BA6657">
      <w:pPr>
        <w:pStyle w:val="ListParagraph"/>
        <w:ind w:left="426" w:firstLine="283"/>
        <w:rPr>
          <w:i/>
          <w:lang w:val="en-US"/>
        </w:rPr>
      </w:pPr>
    </w:p>
    <w:p w14:paraId="58FA0279" w14:textId="11615A3A" w:rsidR="00433F92" w:rsidRDefault="00433F92" w:rsidP="00E36C63">
      <w:pPr>
        <w:pStyle w:val="ListParagraph"/>
        <w:numPr>
          <w:ilvl w:val="0"/>
          <w:numId w:val="17"/>
        </w:numPr>
        <w:ind w:left="426" w:hanging="426"/>
        <w:rPr>
          <w:lang w:val="en-US"/>
        </w:rPr>
      </w:pPr>
      <w:r>
        <w:rPr>
          <w:lang w:val="en-US"/>
        </w:rPr>
        <w:lastRenderedPageBreak/>
        <w:t>Peng</w:t>
      </w:r>
      <w:r w:rsidR="00FD47FC">
        <w:rPr>
          <w:lang w:val="en-US"/>
        </w:rPr>
        <w:t>olahan Data</w:t>
      </w:r>
    </w:p>
    <w:p w14:paraId="5ECF0D67" w14:textId="7833355E" w:rsidR="00BA04B4" w:rsidRDefault="00DF2E64" w:rsidP="00F026A0">
      <w:pPr>
        <w:pStyle w:val="ListParagraph"/>
        <w:ind w:left="0" w:firstLine="426"/>
        <w:rPr>
          <w:lang w:val="en-US"/>
        </w:rPr>
      </w:pPr>
      <w:r>
        <w:rPr>
          <w:lang w:val="en-US"/>
        </w:rPr>
        <w:t>Pada tahap pengolahan data yaitu mengumpulkan dan melakukan pengolahan data berupa bobot dari masing-masing kriteria yang telah diisikan oleh responden melalui web sistem yang telah dibuat.</w:t>
      </w:r>
    </w:p>
    <w:p w14:paraId="2A3F8A8E" w14:textId="177D0767" w:rsidR="00433F92" w:rsidRDefault="00FD47FC" w:rsidP="007701B3">
      <w:pPr>
        <w:pStyle w:val="ListParagraph"/>
        <w:numPr>
          <w:ilvl w:val="0"/>
          <w:numId w:val="17"/>
        </w:numPr>
        <w:ind w:left="426" w:hanging="426"/>
        <w:rPr>
          <w:lang w:val="en-US"/>
        </w:rPr>
      </w:pPr>
      <w:r>
        <w:rPr>
          <w:lang w:val="en-US"/>
        </w:rPr>
        <w:t>Pengembangan</w:t>
      </w:r>
    </w:p>
    <w:p w14:paraId="3291C592" w14:textId="38EC4FA8" w:rsidR="009370AB" w:rsidRPr="003B6729" w:rsidRDefault="003B6729" w:rsidP="003F263C">
      <w:pPr>
        <w:pStyle w:val="ListParagraph"/>
        <w:ind w:left="0" w:firstLine="426"/>
        <w:rPr>
          <w:lang w:val="en-US"/>
        </w:rPr>
      </w:pPr>
      <w:r>
        <w:rPr>
          <w:lang w:val="en-US"/>
        </w:rPr>
        <w:t>Pada tahap pengembangan yaitu mengembangkan prototipe sistem informasi sesuai dengan hasil perancangan produk. Metode dalam mengembangkan aplikasi ini meng</w:t>
      </w:r>
      <w:r w:rsidR="00D5325F">
        <w:rPr>
          <w:lang w:val="en-US"/>
        </w:rPr>
        <w:t xml:space="preserve">adopsi dari </w:t>
      </w:r>
      <w:r>
        <w:rPr>
          <w:lang w:val="en-US"/>
        </w:rPr>
        <w:t xml:space="preserve">metode pengembangan </w:t>
      </w:r>
      <w:r>
        <w:rPr>
          <w:i/>
          <w:lang w:val="en-US"/>
        </w:rPr>
        <w:t>Waterfall</w:t>
      </w:r>
      <w:r w:rsidR="00BF7BFD">
        <w:rPr>
          <w:i/>
          <w:lang w:val="en-US"/>
        </w:rPr>
        <w:t>.</w:t>
      </w:r>
      <w:r w:rsidR="004251E3">
        <w:rPr>
          <w:i/>
          <w:lang w:val="en-US"/>
        </w:rPr>
        <w:t xml:space="preserve"> </w:t>
      </w:r>
    </w:p>
    <w:p w14:paraId="559E637F" w14:textId="65D03F03" w:rsidR="00FD47FC" w:rsidRDefault="00FD47FC" w:rsidP="00EA652A">
      <w:pPr>
        <w:pStyle w:val="ListParagraph"/>
        <w:numPr>
          <w:ilvl w:val="0"/>
          <w:numId w:val="17"/>
        </w:numPr>
        <w:ind w:left="426" w:hanging="426"/>
        <w:rPr>
          <w:lang w:val="en-US"/>
        </w:rPr>
      </w:pPr>
      <w:r>
        <w:rPr>
          <w:lang w:val="en-US"/>
        </w:rPr>
        <w:t>Pengujian</w:t>
      </w:r>
    </w:p>
    <w:p w14:paraId="010E5061" w14:textId="5B02BED9" w:rsidR="00655DCE" w:rsidRPr="00120B73" w:rsidRDefault="00202607" w:rsidP="00CF472B">
      <w:pPr>
        <w:pStyle w:val="ListParagraph"/>
        <w:ind w:left="0" w:firstLine="426"/>
        <w:rPr>
          <w:lang w:val="en-US"/>
        </w:rPr>
      </w:pPr>
      <w:r>
        <w:rPr>
          <w:lang w:val="en-US"/>
        </w:rPr>
        <w:t xml:space="preserve">Pada tahap pengujian yaitu menguji prototipe sistem informasi menggunakan metode </w:t>
      </w:r>
      <w:r>
        <w:rPr>
          <w:i/>
          <w:lang w:val="en-US"/>
        </w:rPr>
        <w:t xml:space="preserve">black box, </w:t>
      </w:r>
      <w:r>
        <w:rPr>
          <w:lang w:val="en-US"/>
        </w:rPr>
        <w:t xml:space="preserve">pengujian menggunakan metode </w:t>
      </w:r>
      <w:r>
        <w:rPr>
          <w:i/>
          <w:lang w:val="en-US"/>
        </w:rPr>
        <w:t>black box</w:t>
      </w:r>
      <w:r>
        <w:rPr>
          <w:lang w:val="en-US"/>
        </w:rPr>
        <w:t xml:space="preserve"> </w:t>
      </w:r>
      <w:r w:rsidRPr="00202607">
        <w:rPr>
          <w:i/>
          <w:lang w:val="en-US"/>
        </w:rPr>
        <w:t>testing</w:t>
      </w:r>
      <w:r>
        <w:rPr>
          <w:i/>
          <w:lang w:val="en-US"/>
        </w:rPr>
        <w:t xml:space="preserve"> </w:t>
      </w:r>
      <w:r w:rsidR="00120B73">
        <w:rPr>
          <w:lang w:val="en-US"/>
        </w:rPr>
        <w:t xml:space="preserve">akan menguji prototipe sistem dari segi alur kerja sistem, </w:t>
      </w:r>
      <w:r w:rsidR="002717B2">
        <w:rPr>
          <w:lang w:val="en-US"/>
        </w:rPr>
        <w:t xml:space="preserve">dilakukan </w:t>
      </w:r>
      <w:r w:rsidR="00120B73">
        <w:rPr>
          <w:lang w:val="en-US"/>
        </w:rPr>
        <w:t xml:space="preserve">terhadap prototipe sistem informasi menggunakan metode </w:t>
      </w:r>
      <w:r w:rsidR="00120B73">
        <w:rPr>
          <w:i/>
          <w:lang w:val="en-US"/>
        </w:rPr>
        <w:t>black box</w:t>
      </w:r>
      <w:r w:rsidR="00120B73">
        <w:rPr>
          <w:lang w:val="en-US"/>
        </w:rPr>
        <w:t>.</w:t>
      </w:r>
    </w:p>
    <w:p w14:paraId="63D514BA" w14:textId="3F892E95" w:rsidR="00FD47FC" w:rsidRDefault="00FD47FC" w:rsidP="0007468B">
      <w:pPr>
        <w:pStyle w:val="ListParagraph"/>
        <w:numPr>
          <w:ilvl w:val="0"/>
          <w:numId w:val="17"/>
        </w:numPr>
        <w:ind w:left="426" w:hanging="426"/>
        <w:rPr>
          <w:lang w:val="en-US"/>
        </w:rPr>
      </w:pPr>
      <w:r>
        <w:rPr>
          <w:lang w:val="en-US"/>
        </w:rPr>
        <w:t>Interpretasi Hasil</w:t>
      </w:r>
    </w:p>
    <w:p w14:paraId="0CCCE193" w14:textId="0B098279" w:rsidR="00A968BF" w:rsidRDefault="00CF3B03" w:rsidP="0007468B">
      <w:pPr>
        <w:ind w:firstLine="426"/>
        <w:rPr>
          <w:lang w:val="en-US"/>
        </w:rPr>
      </w:pPr>
      <w:r>
        <w:rPr>
          <w:lang w:val="en-US"/>
        </w:rPr>
        <w:t xml:space="preserve">Pada tahap interpretasi hasil </w:t>
      </w:r>
      <w:r w:rsidR="00163179">
        <w:rPr>
          <w:lang w:val="en-US"/>
        </w:rPr>
        <w:t xml:space="preserve">yaitu tahap menyajikan hasil pengolahan data. Data yang telah diperolah akan dihitung ke dalam perhitungan metode </w:t>
      </w:r>
      <w:r w:rsidR="00163179">
        <w:rPr>
          <w:i/>
          <w:lang w:val="en-US"/>
        </w:rPr>
        <w:t>Hanlon</w:t>
      </w:r>
      <w:r w:rsidR="00163179" w:rsidRPr="00163179">
        <w:rPr>
          <w:lang w:val="en-US"/>
        </w:rPr>
        <w:t>, s</w:t>
      </w:r>
      <w:r w:rsidR="00163179">
        <w:rPr>
          <w:lang w:val="en-US"/>
        </w:rPr>
        <w:t xml:space="preserve">ehingga </w:t>
      </w:r>
      <w:r w:rsidR="003E3675">
        <w:rPr>
          <w:lang w:val="en-US"/>
        </w:rPr>
        <w:t xml:space="preserve">dapat diketahui </w:t>
      </w:r>
      <w:r w:rsidR="00163179">
        <w:rPr>
          <w:lang w:val="en-US"/>
        </w:rPr>
        <w:t xml:space="preserve">hasil akhir berupa </w:t>
      </w:r>
      <w:r w:rsidR="00D258BF">
        <w:rPr>
          <w:lang w:val="en-US"/>
        </w:rPr>
        <w:t>urutan dari</w:t>
      </w:r>
      <w:r w:rsidR="00163179">
        <w:rPr>
          <w:lang w:val="en-US"/>
        </w:rPr>
        <w:t xml:space="preserve"> priorit</w:t>
      </w:r>
      <w:r w:rsidR="00D258BF">
        <w:rPr>
          <w:lang w:val="en-US"/>
        </w:rPr>
        <w:t>as permasalahan.</w:t>
      </w:r>
    </w:p>
    <w:p w14:paraId="06DF1F79" w14:textId="77777777" w:rsidR="00D06DA1" w:rsidRPr="00163179" w:rsidRDefault="00D06DA1" w:rsidP="000E1847">
      <w:pPr>
        <w:ind w:left="709"/>
        <w:rPr>
          <w:lang w:val="en-US"/>
        </w:rPr>
      </w:pPr>
    </w:p>
    <w:p w14:paraId="408A47E5" w14:textId="3F9279C4" w:rsidR="005F6F6A" w:rsidRDefault="00770417" w:rsidP="00DD7FF5">
      <w:pPr>
        <w:pStyle w:val="Heading2"/>
        <w:numPr>
          <w:ilvl w:val="1"/>
          <w:numId w:val="9"/>
        </w:numPr>
        <w:ind w:left="426" w:hanging="426"/>
        <w:rPr>
          <w:lang w:val="en-US"/>
        </w:rPr>
      </w:pPr>
      <w:r>
        <w:rPr>
          <w:lang w:val="en-US"/>
        </w:rPr>
        <w:t xml:space="preserve"> </w:t>
      </w:r>
      <w:bookmarkStart w:id="64" w:name="_Toc15919200"/>
      <w:r>
        <w:rPr>
          <w:lang w:val="en-US"/>
        </w:rPr>
        <w:t>Lokasi Penelitian</w:t>
      </w:r>
      <w:bookmarkEnd w:id="64"/>
    </w:p>
    <w:p w14:paraId="24E48A3F" w14:textId="24545FF3" w:rsidR="00D06DA1" w:rsidRDefault="00C32839" w:rsidP="00C32839">
      <w:pPr>
        <w:ind w:firstLine="567"/>
        <w:rPr>
          <w:lang w:val="en-US"/>
        </w:rPr>
      </w:pPr>
      <w:r>
        <w:rPr>
          <w:lang w:val="en-US"/>
        </w:rPr>
        <w:t>Penelitian</w:t>
      </w:r>
      <w:r w:rsidR="00DC51B3">
        <w:rPr>
          <w:lang w:val="en-US"/>
        </w:rPr>
        <w:t xml:space="preserve"> ini dilakukan pada Desa Sekapuk di Kecamatan Ujungpangkah Kabupaten Gresik</w:t>
      </w:r>
      <w:r w:rsidR="00C92215">
        <w:rPr>
          <w:lang w:val="en-US"/>
        </w:rPr>
        <w:t xml:space="preserve">. </w:t>
      </w:r>
      <w:r w:rsidR="00584D4C">
        <w:rPr>
          <w:lang w:val="en-US"/>
        </w:rPr>
        <w:t xml:space="preserve">Desa Sekapuk merupakan desa dengan kekayaan alam berupa bukit kapur yang melimpah yang secara perlahan </w:t>
      </w:r>
      <w:r w:rsidR="0045675A">
        <w:rPr>
          <w:lang w:val="en-US"/>
        </w:rPr>
        <w:t>bertransformasi menjadi Desa Wisata</w:t>
      </w:r>
      <w:r w:rsidR="00172C5E">
        <w:rPr>
          <w:lang w:val="en-US"/>
        </w:rPr>
        <w:t xml:space="preserve"> dengan Bukit Kapur Setigi yang berpotensi</w:t>
      </w:r>
      <w:r w:rsidR="003B10FD">
        <w:rPr>
          <w:lang w:val="en-US"/>
        </w:rPr>
        <w:t xml:space="preserve"> menjadi lokasi wisata</w:t>
      </w:r>
      <w:r w:rsidR="0045675A">
        <w:rPr>
          <w:lang w:val="en-US"/>
        </w:rPr>
        <w:t>.</w:t>
      </w:r>
    </w:p>
    <w:p w14:paraId="3CA9E445" w14:textId="77777777" w:rsidR="006E08AA" w:rsidRPr="0045675A" w:rsidRDefault="006E08AA" w:rsidP="00A8284A">
      <w:pPr>
        <w:rPr>
          <w:lang w:val="en-US"/>
        </w:rPr>
      </w:pPr>
    </w:p>
    <w:p w14:paraId="70711B1E" w14:textId="4F680C7C" w:rsidR="005500F9" w:rsidRDefault="00AC670C" w:rsidP="00DD7FF5">
      <w:pPr>
        <w:pStyle w:val="Heading2"/>
        <w:numPr>
          <w:ilvl w:val="1"/>
          <w:numId w:val="9"/>
        </w:numPr>
        <w:ind w:left="426" w:hanging="426"/>
        <w:rPr>
          <w:lang w:val="en-US"/>
        </w:rPr>
      </w:pPr>
      <w:r>
        <w:rPr>
          <w:lang w:val="en-US"/>
        </w:rPr>
        <w:t xml:space="preserve"> </w:t>
      </w:r>
      <w:bookmarkStart w:id="65" w:name="_Toc15919201"/>
      <w:r>
        <w:rPr>
          <w:lang w:val="en-US"/>
        </w:rPr>
        <w:t>Pengumpulan Data</w:t>
      </w:r>
      <w:bookmarkEnd w:id="65"/>
    </w:p>
    <w:p w14:paraId="350526FB" w14:textId="026A5913" w:rsidR="00CE6576" w:rsidRPr="00CE6576" w:rsidRDefault="00454834" w:rsidP="00454834">
      <w:pPr>
        <w:ind w:firstLine="426"/>
        <w:rPr>
          <w:lang w:val="en-US"/>
        </w:rPr>
      </w:pPr>
      <w:r>
        <w:rPr>
          <w:lang w:val="en-US"/>
        </w:rPr>
        <w:t xml:space="preserve"> </w:t>
      </w:r>
      <w:r w:rsidR="00B55336">
        <w:rPr>
          <w:lang w:val="en-US"/>
        </w:rPr>
        <w:t xml:space="preserve">Pengumpulan data yang digunakan </w:t>
      </w:r>
      <w:r w:rsidR="00CE6576" w:rsidRPr="00CE6576">
        <w:rPr>
          <w:lang w:val="en-US"/>
        </w:rPr>
        <w:t>dalam pelaksanaan penelitian ini.</w:t>
      </w:r>
      <w:r w:rsidR="00054C0A">
        <w:rPr>
          <w:lang w:val="en-US"/>
        </w:rPr>
        <w:t xml:space="preserve"> </w:t>
      </w:r>
      <w:r w:rsidR="00CE6576" w:rsidRPr="00CE6576">
        <w:rPr>
          <w:lang w:val="en-US"/>
        </w:rPr>
        <w:t xml:space="preserve">Menggunakan cara : </w:t>
      </w:r>
    </w:p>
    <w:p w14:paraId="4041BAD2" w14:textId="77777777" w:rsidR="003923C2" w:rsidRDefault="00CE6576" w:rsidP="00996816">
      <w:pPr>
        <w:pStyle w:val="ListParagraph"/>
        <w:numPr>
          <w:ilvl w:val="1"/>
          <w:numId w:val="13"/>
        </w:numPr>
        <w:ind w:left="851" w:hanging="284"/>
        <w:rPr>
          <w:lang w:val="en-US"/>
        </w:rPr>
      </w:pPr>
      <w:r w:rsidRPr="00A8006D">
        <w:rPr>
          <w:lang w:val="en-US"/>
        </w:rPr>
        <w:t xml:space="preserve">Studi literatur </w:t>
      </w:r>
    </w:p>
    <w:p w14:paraId="66D65FAF" w14:textId="14965F91" w:rsidR="00075738" w:rsidRDefault="00D613FF" w:rsidP="00B84104">
      <w:pPr>
        <w:pStyle w:val="ListParagraph"/>
        <w:ind w:left="567" w:firstLine="284"/>
        <w:rPr>
          <w:lang w:val="en-US"/>
        </w:rPr>
      </w:pPr>
      <w:r>
        <w:rPr>
          <w:lang w:val="en-US"/>
        </w:rPr>
        <w:t>Menggunakan cara studi literatur</w:t>
      </w:r>
      <w:r w:rsidR="00CE6576" w:rsidRPr="00A8006D">
        <w:rPr>
          <w:lang w:val="en-US"/>
        </w:rPr>
        <w:t xml:space="preserve"> dilakukan dengan tujuan untuk </w:t>
      </w:r>
      <w:r w:rsidR="00A8006D">
        <w:rPr>
          <w:lang w:val="en-US"/>
        </w:rPr>
        <w:t>m</w:t>
      </w:r>
      <w:r w:rsidR="00CE6576" w:rsidRPr="00A8006D">
        <w:rPr>
          <w:lang w:val="en-US"/>
        </w:rPr>
        <w:t>emperoleh pengetahuan lebih dalam tentang p</w:t>
      </w:r>
      <w:r w:rsidR="003E788F">
        <w:rPr>
          <w:lang w:val="en-US"/>
        </w:rPr>
        <w:t xml:space="preserve">erancangan sistem informasi </w:t>
      </w:r>
      <w:r w:rsidR="00CE6576" w:rsidRPr="00A8006D">
        <w:rPr>
          <w:lang w:val="en-US"/>
        </w:rPr>
        <w:t xml:space="preserve">dan </w:t>
      </w:r>
      <w:r w:rsidR="003E788F">
        <w:rPr>
          <w:lang w:val="en-US"/>
        </w:rPr>
        <w:t xml:space="preserve">juga metode </w:t>
      </w:r>
      <w:r w:rsidR="003E788F">
        <w:rPr>
          <w:i/>
          <w:lang w:val="en-US"/>
        </w:rPr>
        <w:t xml:space="preserve">Hanlon </w:t>
      </w:r>
      <w:r w:rsidR="00CE6576" w:rsidRPr="00A8006D">
        <w:rPr>
          <w:lang w:val="en-US"/>
        </w:rPr>
        <w:t xml:space="preserve">dimana metode ini dipilih untuk memberikan penyelesaian dalam penelitian ini. </w:t>
      </w:r>
    </w:p>
    <w:p w14:paraId="5B7B69E0" w14:textId="77777777" w:rsidR="00F636AC" w:rsidRDefault="00CE6576" w:rsidP="002D151C">
      <w:pPr>
        <w:pStyle w:val="ListParagraph"/>
        <w:numPr>
          <w:ilvl w:val="1"/>
          <w:numId w:val="13"/>
        </w:numPr>
        <w:ind w:left="851" w:hanging="284"/>
        <w:rPr>
          <w:lang w:val="en-US"/>
        </w:rPr>
      </w:pPr>
      <w:r w:rsidRPr="00075738">
        <w:rPr>
          <w:lang w:val="en-US"/>
        </w:rPr>
        <w:lastRenderedPageBreak/>
        <w:t xml:space="preserve">Observasi </w:t>
      </w:r>
    </w:p>
    <w:p w14:paraId="45EB9FE9" w14:textId="684AF058" w:rsidR="000A3EC6" w:rsidRDefault="00F636AC" w:rsidP="001F6E0E">
      <w:pPr>
        <w:pStyle w:val="ListParagraph"/>
        <w:ind w:left="567" w:firstLine="284"/>
        <w:rPr>
          <w:lang w:val="en-US"/>
        </w:rPr>
      </w:pPr>
      <w:r>
        <w:rPr>
          <w:lang w:val="en-US"/>
        </w:rPr>
        <w:t>Menggun</w:t>
      </w:r>
      <w:r w:rsidR="0031367E">
        <w:rPr>
          <w:lang w:val="en-US"/>
        </w:rPr>
        <w:t>a</w:t>
      </w:r>
      <w:r>
        <w:rPr>
          <w:lang w:val="en-US"/>
        </w:rPr>
        <w:t xml:space="preserve">kan cara studi observasi </w:t>
      </w:r>
      <w:r w:rsidR="00CE6576" w:rsidRPr="00075738">
        <w:rPr>
          <w:lang w:val="en-US"/>
        </w:rPr>
        <w:t xml:space="preserve">dilakukan terhadap objek secara langsung guna </w:t>
      </w:r>
      <w:r w:rsidR="00075738" w:rsidRPr="00075738">
        <w:rPr>
          <w:lang w:val="en-US"/>
        </w:rPr>
        <w:t>m</w:t>
      </w:r>
      <w:r w:rsidR="00CE6576" w:rsidRPr="00075738">
        <w:rPr>
          <w:lang w:val="en-US"/>
        </w:rPr>
        <w:t>endapatkan informasi dasar terhadap objek yang diteliti.</w:t>
      </w:r>
    </w:p>
    <w:p w14:paraId="50EDBB1E" w14:textId="1798BFB0" w:rsidR="006601A8" w:rsidRDefault="003E788F" w:rsidP="0055358B">
      <w:pPr>
        <w:pStyle w:val="ListParagraph"/>
        <w:numPr>
          <w:ilvl w:val="1"/>
          <w:numId w:val="13"/>
        </w:numPr>
        <w:ind w:left="851" w:hanging="284"/>
        <w:rPr>
          <w:lang w:val="en-US"/>
        </w:rPr>
      </w:pPr>
      <w:r>
        <w:rPr>
          <w:lang w:val="en-US"/>
        </w:rPr>
        <w:t>Wawancara</w:t>
      </w:r>
      <w:r w:rsidR="00BC3ADC">
        <w:rPr>
          <w:lang w:val="en-US"/>
        </w:rPr>
        <w:t xml:space="preserve"> </w:t>
      </w:r>
    </w:p>
    <w:p w14:paraId="381FA56D" w14:textId="28A0C52C" w:rsidR="0026192B" w:rsidRDefault="00B40BC6" w:rsidP="008A7762">
      <w:pPr>
        <w:pStyle w:val="ListParagraph"/>
        <w:ind w:left="567" w:firstLine="284"/>
        <w:rPr>
          <w:lang w:val="en-US"/>
        </w:rPr>
      </w:pPr>
      <w:r>
        <w:rPr>
          <w:lang w:val="en-US"/>
        </w:rPr>
        <w:t xml:space="preserve">Menggunakan cara wawancara </w:t>
      </w:r>
      <w:r w:rsidR="00BC3ADC">
        <w:rPr>
          <w:lang w:val="en-US"/>
        </w:rPr>
        <w:t xml:space="preserve">dilakukan terhadap </w:t>
      </w:r>
      <w:r w:rsidR="005741D8">
        <w:rPr>
          <w:lang w:val="en-US"/>
        </w:rPr>
        <w:t>pihak-pihak yang terkait secara langsung pada objek yang diteliti guna mendapatkan informasi terkait.</w:t>
      </w:r>
    </w:p>
    <w:p w14:paraId="3AB8E6A7" w14:textId="77777777" w:rsidR="003368AE" w:rsidRDefault="003368AE" w:rsidP="008A7762">
      <w:pPr>
        <w:pStyle w:val="ListParagraph"/>
        <w:ind w:left="567" w:firstLine="284"/>
        <w:rPr>
          <w:lang w:val="en-US"/>
        </w:rPr>
      </w:pPr>
    </w:p>
    <w:p w14:paraId="2871C571" w14:textId="50E2DF52" w:rsidR="006969F6" w:rsidRDefault="006969F6" w:rsidP="00DD7FF5">
      <w:pPr>
        <w:pStyle w:val="Heading2"/>
        <w:numPr>
          <w:ilvl w:val="1"/>
          <w:numId w:val="9"/>
        </w:numPr>
        <w:ind w:left="426"/>
        <w:rPr>
          <w:lang w:val="en-US"/>
        </w:rPr>
      </w:pPr>
      <w:r>
        <w:rPr>
          <w:lang w:val="en-US"/>
        </w:rPr>
        <w:t xml:space="preserve"> </w:t>
      </w:r>
      <w:bookmarkStart w:id="66" w:name="_Toc15919202"/>
      <w:r>
        <w:rPr>
          <w:lang w:val="en-US"/>
        </w:rPr>
        <w:t>Tempat Penelitian</w:t>
      </w:r>
      <w:bookmarkEnd w:id="66"/>
    </w:p>
    <w:p w14:paraId="5E08947B" w14:textId="6D88D487" w:rsidR="005F6F6A" w:rsidRDefault="00527260" w:rsidP="00527260">
      <w:pPr>
        <w:ind w:firstLine="426"/>
        <w:rPr>
          <w:lang w:val="en-US"/>
        </w:rPr>
      </w:pPr>
      <w:r>
        <w:rPr>
          <w:lang w:val="en-US"/>
        </w:rPr>
        <w:t xml:space="preserve"> </w:t>
      </w:r>
      <w:r w:rsidR="009C43BD">
        <w:rPr>
          <w:lang w:val="en-US"/>
        </w:rPr>
        <w:t>Tempat Penelitian : Desa Sekapuk, Kecamatan Ujungpangkah, Kabupaten Gresik</w:t>
      </w:r>
    </w:p>
    <w:p w14:paraId="6D3FD077" w14:textId="2A9E2E0C" w:rsidR="001064F3" w:rsidRPr="001064F3" w:rsidRDefault="001064F3" w:rsidP="001064F3">
      <w:pPr>
        <w:jc w:val="center"/>
        <w:rPr>
          <w:i/>
          <w:lang w:val="en-US"/>
        </w:rPr>
      </w:pPr>
    </w:p>
    <w:p w14:paraId="257B7D1E" w14:textId="0DA539E5" w:rsidR="002C68F6" w:rsidRDefault="002C68F6" w:rsidP="00E5788D">
      <w:pPr>
        <w:rPr>
          <w:lang w:val="en-US"/>
        </w:rPr>
      </w:pPr>
    </w:p>
    <w:p w14:paraId="16AAB579" w14:textId="2E00AE09" w:rsidR="00200CBD" w:rsidRDefault="00200CBD" w:rsidP="00E5788D">
      <w:pPr>
        <w:rPr>
          <w:lang w:val="en-US"/>
        </w:rPr>
      </w:pPr>
    </w:p>
    <w:p w14:paraId="6B216942" w14:textId="7BCFE895" w:rsidR="00200CBD" w:rsidRDefault="00200CBD" w:rsidP="00E5788D">
      <w:pPr>
        <w:rPr>
          <w:lang w:val="en-US"/>
        </w:rPr>
      </w:pPr>
    </w:p>
    <w:p w14:paraId="721A93A3" w14:textId="009EC9A2" w:rsidR="00200CBD" w:rsidRDefault="00200CBD" w:rsidP="00E5788D">
      <w:pPr>
        <w:rPr>
          <w:lang w:val="en-US"/>
        </w:rPr>
      </w:pPr>
    </w:p>
    <w:p w14:paraId="66A9F13D" w14:textId="2098A381" w:rsidR="00200CBD" w:rsidRDefault="00200CBD" w:rsidP="00E5788D">
      <w:pPr>
        <w:rPr>
          <w:lang w:val="en-US"/>
        </w:rPr>
      </w:pPr>
    </w:p>
    <w:p w14:paraId="1AC551D9" w14:textId="0A1C90FA" w:rsidR="00237E90" w:rsidRDefault="00237E90" w:rsidP="00E5788D">
      <w:pPr>
        <w:rPr>
          <w:lang w:val="en-US"/>
        </w:rPr>
      </w:pPr>
    </w:p>
    <w:p w14:paraId="04F28025" w14:textId="77777777" w:rsidR="00237E90" w:rsidRDefault="00237E90">
      <w:pPr>
        <w:spacing w:after="160" w:line="259" w:lineRule="auto"/>
        <w:jc w:val="left"/>
        <w:rPr>
          <w:lang w:val="en-US"/>
        </w:rPr>
      </w:pPr>
      <w:r>
        <w:rPr>
          <w:lang w:val="en-US"/>
        </w:rPr>
        <w:br w:type="page"/>
      </w:r>
    </w:p>
    <w:p w14:paraId="1006673E" w14:textId="18F7E2B6" w:rsidR="00FB35C3" w:rsidRDefault="00FB35C3" w:rsidP="00FB35C3">
      <w:pPr>
        <w:pStyle w:val="Heading1"/>
        <w:rPr>
          <w:lang w:val="en-US"/>
        </w:rPr>
      </w:pPr>
      <w:bookmarkStart w:id="67" w:name="_Toc15919203"/>
      <w:r>
        <w:rPr>
          <w:lang w:val="en-US"/>
        </w:rPr>
        <w:lastRenderedPageBreak/>
        <w:t>BAB IV</w:t>
      </w:r>
      <w:bookmarkEnd w:id="67"/>
    </w:p>
    <w:p w14:paraId="692DB8E4" w14:textId="00B0313B" w:rsidR="00247F87" w:rsidRPr="00B07E6F" w:rsidRDefault="00185245" w:rsidP="00B07E6F">
      <w:pPr>
        <w:jc w:val="center"/>
        <w:rPr>
          <w:b/>
          <w:sz w:val="28"/>
          <w:lang w:val="en-US"/>
        </w:rPr>
      </w:pPr>
      <w:r w:rsidRPr="00B07E6F">
        <w:rPr>
          <w:b/>
          <w:sz w:val="28"/>
          <w:lang w:val="en-US"/>
        </w:rPr>
        <w:t>HASIL DAN PEMBAHASAN</w:t>
      </w:r>
    </w:p>
    <w:p w14:paraId="1A0ECE12" w14:textId="6955CE73" w:rsidR="00247F87" w:rsidRDefault="00247F87" w:rsidP="00247F87">
      <w:pPr>
        <w:rPr>
          <w:lang w:val="en-US"/>
        </w:rPr>
      </w:pPr>
    </w:p>
    <w:p w14:paraId="50B29DC7" w14:textId="68BE18A3" w:rsidR="00247F87" w:rsidRDefault="00247F87" w:rsidP="005E7FC2">
      <w:pPr>
        <w:ind w:firstLine="426"/>
        <w:rPr>
          <w:lang w:val="en-US"/>
        </w:rPr>
      </w:pPr>
      <w:r>
        <w:rPr>
          <w:lang w:val="en-US"/>
        </w:rPr>
        <w:t>Berdasarkan rumusan masalah pada bab 1.</w:t>
      </w:r>
      <w:r w:rsidRPr="00247F87">
        <w:rPr>
          <w:lang w:val="en-US"/>
        </w:rPr>
        <w:t>2</w:t>
      </w:r>
      <w:r>
        <w:rPr>
          <w:lang w:val="en-US"/>
        </w:rPr>
        <w:t xml:space="preserve"> </w:t>
      </w:r>
      <w:r w:rsidR="005617A5">
        <w:rPr>
          <w:lang w:val="en-US"/>
        </w:rPr>
        <w:t xml:space="preserve">telah dijelaskan terkait </w:t>
      </w:r>
      <w:r w:rsidR="00E06DEA">
        <w:rPr>
          <w:lang w:val="en-US"/>
        </w:rPr>
        <w:t>perancangan</w:t>
      </w:r>
      <w:r w:rsidR="005617A5">
        <w:rPr>
          <w:lang w:val="en-US"/>
        </w:rPr>
        <w:t xml:space="preserve"> sistem informasi prioritas pengembangan infrastruktur menggunakan metode </w:t>
      </w:r>
      <w:r w:rsidR="00144EE3" w:rsidRPr="00144EE3">
        <w:rPr>
          <w:i/>
          <w:lang w:val="en-US"/>
        </w:rPr>
        <w:t>H</w:t>
      </w:r>
      <w:r w:rsidR="005617A5" w:rsidRPr="00144EE3">
        <w:rPr>
          <w:i/>
          <w:lang w:val="en-US"/>
        </w:rPr>
        <w:t>anlon</w:t>
      </w:r>
      <w:r w:rsidR="005617A5">
        <w:rPr>
          <w:lang w:val="en-US"/>
        </w:rPr>
        <w:t>, berikut pemaparan mengenai analisis</w:t>
      </w:r>
      <w:r w:rsidR="007D78A6">
        <w:rPr>
          <w:lang w:val="en-US"/>
        </w:rPr>
        <w:t xml:space="preserve"> prosedur</w:t>
      </w:r>
      <w:r w:rsidR="0068101B">
        <w:rPr>
          <w:lang w:val="en-US"/>
        </w:rPr>
        <w:t xml:space="preserve"> kegiatan Tabungan Plus Investasi</w:t>
      </w:r>
      <w:r w:rsidR="00D964E1">
        <w:rPr>
          <w:lang w:val="en-US"/>
        </w:rPr>
        <w:t>,</w:t>
      </w:r>
      <w:r w:rsidR="007D78A6">
        <w:rPr>
          <w:lang w:val="en-US"/>
        </w:rPr>
        <w:t xml:space="preserve"> perhitungan </w:t>
      </w:r>
      <w:r w:rsidR="00354ACE">
        <w:rPr>
          <w:lang w:val="en-US"/>
        </w:rPr>
        <w:t xml:space="preserve">penentuan prioritas </w:t>
      </w:r>
      <w:r w:rsidR="00AC716C">
        <w:rPr>
          <w:lang w:val="en-US"/>
        </w:rPr>
        <w:t xml:space="preserve">menggunakan </w:t>
      </w:r>
      <w:r w:rsidR="00354ACE">
        <w:rPr>
          <w:lang w:val="en-US"/>
        </w:rPr>
        <w:t xml:space="preserve">metode </w:t>
      </w:r>
      <w:r w:rsidR="00DB0E1B" w:rsidRPr="00DB0E1B">
        <w:rPr>
          <w:i/>
          <w:lang w:val="en-US"/>
        </w:rPr>
        <w:t>H</w:t>
      </w:r>
      <w:r w:rsidR="00354ACE" w:rsidRPr="00DB0E1B">
        <w:rPr>
          <w:i/>
          <w:lang w:val="en-US"/>
        </w:rPr>
        <w:t>anlon</w:t>
      </w:r>
      <w:r w:rsidR="00AD5CB6">
        <w:rPr>
          <w:lang w:val="en-US"/>
        </w:rPr>
        <w:t>,</w:t>
      </w:r>
      <w:r w:rsidR="00635B0C">
        <w:rPr>
          <w:lang w:val="en-US"/>
        </w:rPr>
        <w:t xml:space="preserve"> dan rancangan sistem informasi</w:t>
      </w:r>
      <w:r w:rsidR="002262F2">
        <w:rPr>
          <w:lang w:val="en-US"/>
        </w:rPr>
        <w:t>.</w:t>
      </w:r>
    </w:p>
    <w:p w14:paraId="79FDDC8D" w14:textId="0C8D0F35" w:rsidR="009360FC" w:rsidRDefault="009360FC" w:rsidP="00247F87">
      <w:pPr>
        <w:rPr>
          <w:lang w:val="en-US"/>
        </w:rPr>
      </w:pPr>
    </w:p>
    <w:p w14:paraId="5462775C" w14:textId="788D8267" w:rsidR="001C768D" w:rsidRDefault="00F02F03" w:rsidP="00DD7FF5">
      <w:pPr>
        <w:pStyle w:val="Heading2"/>
        <w:numPr>
          <w:ilvl w:val="1"/>
          <w:numId w:val="11"/>
        </w:numPr>
        <w:ind w:left="426"/>
        <w:rPr>
          <w:lang w:val="en-US"/>
        </w:rPr>
      </w:pPr>
      <w:r>
        <w:rPr>
          <w:lang w:val="en-US"/>
        </w:rPr>
        <w:t xml:space="preserve"> </w:t>
      </w:r>
      <w:bookmarkStart w:id="68" w:name="_Toc15919204"/>
      <w:r w:rsidR="00AD0804">
        <w:rPr>
          <w:lang w:val="en-US"/>
        </w:rPr>
        <w:t xml:space="preserve">Analisis </w:t>
      </w:r>
      <w:r w:rsidR="007C7CF1">
        <w:rPr>
          <w:lang w:val="en-US"/>
        </w:rPr>
        <w:t>P</w:t>
      </w:r>
      <w:r w:rsidR="00AD0804">
        <w:rPr>
          <w:lang w:val="en-US"/>
        </w:rPr>
        <w:t xml:space="preserve">rosedur </w:t>
      </w:r>
      <w:r w:rsidR="005621EE">
        <w:rPr>
          <w:lang w:val="en-US"/>
        </w:rPr>
        <w:t>Tabungan Plus Investasi</w:t>
      </w:r>
      <w:bookmarkEnd w:id="68"/>
    </w:p>
    <w:p w14:paraId="6BDAE5F8" w14:textId="73190DD6" w:rsidR="00D16281" w:rsidRDefault="00DA1EC9" w:rsidP="00A37379">
      <w:pPr>
        <w:ind w:firstLine="426"/>
        <w:rPr>
          <w:lang w:val="en-US"/>
        </w:rPr>
      </w:pPr>
      <w:r>
        <w:rPr>
          <w:lang w:val="en-US"/>
        </w:rPr>
        <w:t xml:space="preserve"> </w:t>
      </w:r>
      <w:r w:rsidR="00A369FD">
        <w:rPr>
          <w:lang w:val="en-US"/>
        </w:rPr>
        <w:t>Dari p</w:t>
      </w:r>
      <w:r w:rsidR="001F1316">
        <w:rPr>
          <w:lang w:val="en-US"/>
        </w:rPr>
        <w:t>rogram</w:t>
      </w:r>
      <w:r w:rsidR="00A5635A">
        <w:rPr>
          <w:lang w:val="en-US"/>
        </w:rPr>
        <w:t xml:space="preserve"> </w:t>
      </w:r>
      <w:r w:rsidR="004D2269">
        <w:rPr>
          <w:lang w:val="en-US"/>
        </w:rPr>
        <w:t>daerah yang diterapkan</w:t>
      </w:r>
      <w:r w:rsidR="00350CF0">
        <w:rPr>
          <w:lang w:val="en-US"/>
        </w:rPr>
        <w:t xml:space="preserve"> </w:t>
      </w:r>
      <w:r w:rsidR="002F784C">
        <w:rPr>
          <w:lang w:val="en-US"/>
        </w:rPr>
        <w:t>oleh Kepala Desa Sekapuk</w:t>
      </w:r>
      <w:r w:rsidR="002F2BF0">
        <w:rPr>
          <w:lang w:val="en-US"/>
        </w:rPr>
        <w:t xml:space="preserve">, kegiatan </w:t>
      </w:r>
      <w:r w:rsidR="00C81AE2">
        <w:rPr>
          <w:lang w:val="en-US"/>
        </w:rPr>
        <w:t>program Tabungan Plus Investasi</w:t>
      </w:r>
      <w:r w:rsidR="00533D2B">
        <w:rPr>
          <w:lang w:val="en-US"/>
        </w:rPr>
        <w:t xml:space="preserve"> merupakan sebuah </w:t>
      </w:r>
      <w:r w:rsidR="00A56EA9">
        <w:rPr>
          <w:lang w:val="en-US"/>
        </w:rPr>
        <w:t>keg</w:t>
      </w:r>
      <w:r w:rsidR="000900E6">
        <w:rPr>
          <w:lang w:val="en-US"/>
        </w:rPr>
        <w:t>iatan</w:t>
      </w:r>
      <w:r w:rsidR="00533D2B">
        <w:rPr>
          <w:lang w:val="en-US"/>
        </w:rPr>
        <w:t xml:space="preserve"> yang di</w:t>
      </w:r>
      <w:r w:rsidR="00E8648D">
        <w:rPr>
          <w:lang w:val="en-US"/>
        </w:rPr>
        <w:t>rancang</w:t>
      </w:r>
      <w:r w:rsidR="008C2B13">
        <w:rPr>
          <w:lang w:val="en-US"/>
        </w:rPr>
        <w:t xml:space="preserve"> untuk warga Desa Sekapuk</w:t>
      </w:r>
      <w:r w:rsidR="00037BC9">
        <w:rPr>
          <w:lang w:val="en-US"/>
        </w:rPr>
        <w:t xml:space="preserve"> </w:t>
      </w:r>
      <w:r w:rsidR="008C2B13">
        <w:rPr>
          <w:lang w:val="en-US"/>
        </w:rPr>
        <w:t>dalam</w:t>
      </w:r>
      <w:r w:rsidR="00E866F2">
        <w:rPr>
          <w:lang w:val="en-US"/>
        </w:rPr>
        <w:t xml:space="preserve"> berpartisipasi</w:t>
      </w:r>
      <w:r w:rsidR="008C2B13">
        <w:rPr>
          <w:lang w:val="en-US"/>
        </w:rPr>
        <w:t xml:space="preserve"> </w:t>
      </w:r>
      <w:r w:rsidR="00C0108C">
        <w:rPr>
          <w:lang w:val="en-US"/>
        </w:rPr>
        <w:t xml:space="preserve">untuk berinvestasi sebesar </w:t>
      </w:r>
      <w:r w:rsidR="00370B07">
        <w:rPr>
          <w:i/>
          <w:lang w:val="en-US"/>
        </w:rPr>
        <w:t xml:space="preserve">Rp. 8000,- </w:t>
      </w:r>
      <w:r w:rsidR="00370B07">
        <w:rPr>
          <w:lang w:val="en-US"/>
        </w:rPr>
        <w:t xml:space="preserve">per hari atau sampai terkumpul dengan </w:t>
      </w:r>
      <w:r w:rsidR="00370B07" w:rsidRPr="00370B07">
        <w:rPr>
          <w:i/>
          <w:lang w:val="en-US"/>
        </w:rPr>
        <w:t>Rp. 2.400.000,-</w:t>
      </w:r>
      <w:r w:rsidR="00370B07">
        <w:rPr>
          <w:lang w:val="en-US"/>
        </w:rPr>
        <w:t xml:space="preserve"> per 1 slot saham</w:t>
      </w:r>
      <w:r w:rsidR="0062711F">
        <w:rPr>
          <w:lang w:val="en-US"/>
        </w:rPr>
        <w:t xml:space="preserve"> guna </w:t>
      </w:r>
      <w:r w:rsidR="00037BC9">
        <w:rPr>
          <w:lang w:val="en-US"/>
        </w:rPr>
        <w:t>meningkatkan potensi wisata dari Bukit Kapur Setigi</w:t>
      </w:r>
      <w:r w:rsidR="00F02E7C">
        <w:rPr>
          <w:lang w:val="en-US"/>
        </w:rPr>
        <w:t>.</w:t>
      </w:r>
      <w:r w:rsidR="001B2CF2">
        <w:rPr>
          <w:lang w:val="en-US"/>
        </w:rPr>
        <w:t xml:space="preserve"> </w:t>
      </w:r>
      <w:r w:rsidR="00B16E4F">
        <w:rPr>
          <w:lang w:val="en-US"/>
        </w:rPr>
        <w:t>Bagi masyarakat yang telah mem</w:t>
      </w:r>
      <w:r w:rsidR="00115347">
        <w:rPr>
          <w:lang w:val="en-US"/>
        </w:rPr>
        <w:t>egang saham pada wisata Bukit Kapur Setigi, akan mendapatkan keuntungan kembali dari hasil pendapatan pada wisata Bukit Kapur Setigi.</w:t>
      </w:r>
      <w:r w:rsidR="00052C2A">
        <w:rPr>
          <w:lang w:val="en-US"/>
        </w:rPr>
        <w:t xml:space="preserve"> Da</w:t>
      </w:r>
      <w:r w:rsidR="00A175FA">
        <w:rPr>
          <w:lang w:val="en-US"/>
        </w:rPr>
        <w:t xml:space="preserve">lam </w:t>
      </w:r>
      <w:r w:rsidR="002E638F">
        <w:rPr>
          <w:lang w:val="en-US"/>
        </w:rPr>
        <w:t xml:space="preserve">mewujudkan Bukit Kapur Setigi menjadi </w:t>
      </w:r>
      <w:r w:rsidR="00146BDC">
        <w:rPr>
          <w:lang w:val="en-US"/>
        </w:rPr>
        <w:t>d</w:t>
      </w:r>
      <w:r w:rsidR="002E638F">
        <w:rPr>
          <w:lang w:val="en-US"/>
        </w:rPr>
        <w:t>e</w:t>
      </w:r>
      <w:r w:rsidR="00146BDC">
        <w:rPr>
          <w:lang w:val="en-US"/>
        </w:rPr>
        <w:t xml:space="preserve">stinasi wisata </w:t>
      </w:r>
      <w:r w:rsidR="003F0C8C">
        <w:rPr>
          <w:lang w:val="en-US"/>
        </w:rPr>
        <w:t xml:space="preserve">melalui </w:t>
      </w:r>
      <w:r w:rsidR="00DC1093">
        <w:rPr>
          <w:lang w:val="en-US"/>
        </w:rPr>
        <w:t xml:space="preserve">kegiatan </w:t>
      </w:r>
      <w:r w:rsidR="00052C2A">
        <w:rPr>
          <w:lang w:val="en-US"/>
        </w:rPr>
        <w:t xml:space="preserve">Tabungan Plus Investasi dilakukan melalui beberapa </w:t>
      </w:r>
      <w:r w:rsidR="0004581C">
        <w:rPr>
          <w:lang w:val="en-US"/>
        </w:rPr>
        <w:t>tahapan</w:t>
      </w:r>
      <w:r w:rsidR="00DA0118">
        <w:rPr>
          <w:lang w:val="en-US"/>
        </w:rPr>
        <w:t>,</w:t>
      </w:r>
      <w:r w:rsidR="00426A89">
        <w:rPr>
          <w:lang w:val="en-US"/>
        </w:rPr>
        <w:t xml:space="preserve"> tahapan tersebut</w:t>
      </w:r>
      <w:r w:rsidR="006377A5">
        <w:rPr>
          <w:lang w:val="en-US"/>
        </w:rPr>
        <w:t xml:space="preserve"> diperoleh data pendukung</w:t>
      </w:r>
      <w:r w:rsidR="00FC4AF6">
        <w:rPr>
          <w:lang w:val="en-US"/>
        </w:rPr>
        <w:t xml:space="preserve"> sistem informasi</w:t>
      </w:r>
      <w:r w:rsidR="00F76930">
        <w:rPr>
          <w:lang w:val="en-US"/>
        </w:rPr>
        <w:t xml:space="preserve"> yang diusulkan</w:t>
      </w:r>
      <w:r w:rsidR="00411511">
        <w:rPr>
          <w:lang w:val="en-US"/>
        </w:rPr>
        <w:t xml:space="preserve"> sebagai upaya membantu </w:t>
      </w:r>
      <w:r w:rsidR="00236B33">
        <w:rPr>
          <w:lang w:val="en-US"/>
        </w:rPr>
        <w:t xml:space="preserve">pihak yang terkait dalam menentukan prioritas pembangunan infrastruktur pada Bukit </w:t>
      </w:r>
      <w:r w:rsidR="00430A73">
        <w:rPr>
          <w:lang w:val="en-US"/>
        </w:rPr>
        <w:t>Kapur Setigi.</w:t>
      </w:r>
      <w:r w:rsidR="00DA3BA2">
        <w:rPr>
          <w:lang w:val="en-US"/>
        </w:rPr>
        <w:t xml:space="preserve"> Berikut gambar prosedur </w:t>
      </w:r>
      <w:r w:rsidR="00CD7DE9">
        <w:rPr>
          <w:lang w:val="en-US"/>
        </w:rPr>
        <w:t>kegiatan Tabungan Plus Investasi</w:t>
      </w:r>
      <w:r w:rsidR="003A5C77">
        <w:rPr>
          <w:lang w:val="en-US"/>
        </w:rPr>
        <w:t xml:space="preserve"> yang diterapkan oleh Kepala Desa Sekapuk.</w:t>
      </w:r>
    </w:p>
    <w:p w14:paraId="0CBDE8E9" w14:textId="78C11503" w:rsidR="00910E3A" w:rsidRDefault="0037434D" w:rsidP="005709A3">
      <w:pPr>
        <w:ind w:firstLine="709"/>
        <w:rPr>
          <w:lang w:val="en-US"/>
        </w:rPr>
      </w:pPr>
      <w:r>
        <w:rPr>
          <w:lang w:val="en-US"/>
        </w:rPr>
        <mc:AlternateContent>
          <mc:Choice Requires="wps">
            <w:drawing>
              <wp:anchor distT="0" distB="0" distL="114300" distR="114300" simplePos="0" relativeHeight="251822592" behindDoc="0" locked="0" layoutInCell="1" allowOverlap="1" wp14:anchorId="2501F395" wp14:editId="3253F95B">
                <wp:simplePos x="0" y="0"/>
                <wp:positionH relativeFrom="margin">
                  <wp:posOffset>2393343</wp:posOffset>
                </wp:positionH>
                <wp:positionV relativeFrom="page">
                  <wp:posOffset>9818619</wp:posOffset>
                </wp:positionV>
                <wp:extent cx="304800" cy="292100"/>
                <wp:effectExtent l="0" t="0" r="19050" b="12700"/>
                <wp:wrapNone/>
                <wp:docPr id="109" name="Rectangle 109"/>
                <wp:cNvGraphicFramePr/>
                <a:graphic xmlns:a="http://schemas.openxmlformats.org/drawingml/2006/main">
                  <a:graphicData uri="http://schemas.microsoft.com/office/word/2010/wordprocessingShape">
                    <wps:wsp>
                      <wps:cNvSpPr/>
                      <wps:spPr>
                        <a:xfrm>
                          <a:off x="0" y="0"/>
                          <a:ext cx="3048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C1E7DE" id="Rectangle 109" o:spid="_x0000_s1026" style="position:absolute;margin-left:188.45pt;margin-top:773.1pt;width:24pt;height:23pt;z-index:251822592;visibility:visible;mso-wrap-style:square;mso-wrap-distance-left:9pt;mso-wrap-distance-top:0;mso-wrap-distance-right:9pt;mso-wrap-distance-bottom:0;mso-position-horizontal:absolute;mso-position-horizontal-relative:margin;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" fillcolor="white [3212]" strokecolor="white [3212]" strokeweight="1pt">
                <w10:wrap anchorx="margin" anchory="page"/>
              </v:rect>
            </w:pict>
          </mc:Fallback>
        </mc:AlternateContent>
      </w:r>
      <w:r w:rsidR="00593886">
        <w:rPr>
          <w:lang w:val="en-US"/>
        </w:rPr>
        <mc:AlternateContent>
          <mc:Choice Requires="wps">
            <w:drawing>
              <wp:anchor distT="0" distB="0" distL="114300" distR="114300" simplePos="0" relativeHeight="251816448" behindDoc="0" locked="0" layoutInCell="1" allowOverlap="1" wp14:anchorId="615839CF" wp14:editId="5A91D80C">
                <wp:simplePos x="0" y="0"/>
                <wp:positionH relativeFrom="margin">
                  <wp:align>center</wp:align>
                </wp:positionH>
                <wp:positionV relativeFrom="paragraph">
                  <wp:posOffset>2235200</wp:posOffset>
                </wp:positionV>
                <wp:extent cx="304800" cy="292100"/>
                <wp:effectExtent l="0" t="0" r="19050" b="12700"/>
                <wp:wrapNone/>
                <wp:docPr id="95" name="Rectangle 95"/>
                <wp:cNvGraphicFramePr/>
                <a:graphic xmlns:a="http://schemas.openxmlformats.org/drawingml/2006/main">
                  <a:graphicData uri="http://schemas.microsoft.com/office/word/2010/wordprocessingShape">
                    <wps:wsp>
                      <wps:cNvSpPr/>
                      <wps:spPr>
                        <a:xfrm>
                          <a:off x="0" y="0"/>
                          <a:ext cx="3048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503AF40" id="Rectangle 95" o:spid="_x0000_s1026" style="position:absolute;margin-left:0;margin-top:176pt;width:24pt;height:23pt;z-index:25181644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" fillcolor="white [3212]" strokecolor="white [3212]" strokeweight="1pt">
                <w10:wrap anchorx="margin"/>
              </v:rect>
            </w:pict>
          </mc:Fallback>
        </mc:AlternateContent>
      </w:r>
    </w:p>
    <w:p w14:paraId="4A539297" w14:textId="7D554554" w:rsidR="005F7F2E" w:rsidRPr="00705E3F" w:rsidRDefault="00910E3A" w:rsidP="00EF5A8E">
      <w:pPr>
        <w:pStyle w:val="Caption"/>
        <w:rPr>
          <w:i w:val="0"/>
          <w:lang w:val="en-US"/>
        </w:rPr>
      </w:pPr>
      <w:bookmarkStart w:id="69" w:name="_Toc15889891"/>
      <w:r w:rsidRPr="00705E3F">
        <w:rPr>
          <w:i w:val="0"/>
          <w:lang w:val="en-US"/>
        </w:rPr>
        <w:lastRenderedPageBreak/>
        <w:drawing>
          <wp:anchor distT="0" distB="0" distL="114300" distR="114300" simplePos="0" relativeHeight="251717120" behindDoc="0" locked="0" layoutInCell="1" allowOverlap="1" wp14:anchorId="160D7153" wp14:editId="281A22D9">
            <wp:simplePos x="0" y="0"/>
            <wp:positionH relativeFrom="page">
              <wp:posOffset>3056255</wp:posOffset>
            </wp:positionH>
            <wp:positionV relativeFrom="paragraph">
              <wp:posOffset>0</wp:posOffset>
            </wp:positionV>
            <wp:extent cx="1442085" cy="5001260"/>
            <wp:effectExtent l="0" t="0" r="5715" b="889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442085" cy="50012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22252" w:rsidRPr="00705E3F">
        <w:rPr>
          <w:i w:val="0"/>
          <w:lang w:val="en-US"/>
        </w:rPr>
        <w:t>Gambar 4.</w:t>
      </w:r>
      <w:r w:rsidR="00E04538" w:rsidRPr="00705E3F">
        <w:rPr>
          <w:i w:val="0"/>
          <w:lang w:val="en-US"/>
        </w:rPr>
        <w:fldChar w:fldCharType="begin"/>
      </w:r>
      <w:r w:rsidR="00E04538" w:rsidRPr="00705E3F">
        <w:rPr>
          <w:i w:val="0"/>
          <w:lang w:val="en-US"/>
        </w:rPr>
        <w:instrText xml:space="preserve"> SEQ Gambar_4 \* ARABIC </w:instrText>
      </w:r>
      <w:r w:rsidR="00E04538" w:rsidRPr="00705E3F">
        <w:rPr>
          <w:i w:val="0"/>
          <w:lang w:val="en-US"/>
        </w:rPr>
        <w:fldChar w:fldCharType="separate"/>
      </w:r>
      <w:r w:rsidR="00A2182B">
        <w:rPr>
          <w:i w:val="0"/>
          <w:lang w:val="en-US"/>
        </w:rPr>
        <w:t>1</w:t>
      </w:r>
      <w:r w:rsidR="00E04538" w:rsidRPr="00705E3F">
        <w:rPr>
          <w:i w:val="0"/>
          <w:lang w:val="en-US"/>
        </w:rPr>
        <w:fldChar w:fldCharType="end"/>
      </w:r>
      <w:r w:rsidR="00322252" w:rsidRPr="00705E3F">
        <w:rPr>
          <w:i w:val="0"/>
          <w:lang w:val="en-US"/>
        </w:rPr>
        <w:t xml:space="preserve"> Prosedur Tabungan Plus Investasi yang berlaku</w:t>
      </w:r>
      <w:bookmarkEnd w:id="69"/>
    </w:p>
    <w:p w14:paraId="4F6DCC20" w14:textId="77777777" w:rsidR="007370D7" w:rsidRDefault="007370D7" w:rsidP="00322252">
      <w:pPr>
        <w:tabs>
          <w:tab w:val="center" w:pos="3968"/>
        </w:tabs>
        <w:rPr>
          <w:lang w:val="en-US"/>
        </w:rPr>
      </w:pPr>
    </w:p>
    <w:p w14:paraId="0C704EC0" w14:textId="5CBA7786" w:rsidR="00F072A9" w:rsidRDefault="00E13BB3" w:rsidP="00B75A47">
      <w:pPr>
        <w:pStyle w:val="Heading2"/>
        <w:numPr>
          <w:ilvl w:val="1"/>
          <w:numId w:val="11"/>
        </w:numPr>
        <w:ind w:left="284"/>
        <w:rPr>
          <w:lang w:val="en-US"/>
        </w:rPr>
      </w:pPr>
      <w:r>
        <w:rPr>
          <w:lang w:val="en-US"/>
        </w:rPr>
        <w:t xml:space="preserve"> </w:t>
      </w:r>
      <w:bookmarkStart w:id="70" w:name="_Toc15919205"/>
      <w:r w:rsidR="001704C6">
        <w:rPr>
          <w:lang w:val="en-US"/>
        </w:rPr>
        <w:t xml:space="preserve">Perancangan </w:t>
      </w:r>
      <w:r w:rsidR="00345E80">
        <w:rPr>
          <w:lang w:val="en-US"/>
        </w:rPr>
        <w:t>Alur Sistem</w:t>
      </w:r>
      <w:bookmarkEnd w:id="70"/>
    </w:p>
    <w:p w14:paraId="1AB13A05" w14:textId="490986D5" w:rsidR="007464AE" w:rsidRDefault="001D4546" w:rsidP="00442D64">
      <w:pPr>
        <w:ind w:firstLine="360"/>
        <w:rPr>
          <w:lang w:val="en-US"/>
        </w:rPr>
      </w:pPr>
      <w:r>
        <w:rPr>
          <w:lang w:val="en-US"/>
        </w:rPr>
        <w:t xml:space="preserve">Dalam melakukan </w:t>
      </w:r>
      <w:r w:rsidR="00AA1C9A">
        <w:rPr>
          <w:lang w:val="en-US"/>
        </w:rPr>
        <w:t>perancangan sistem informasi</w:t>
      </w:r>
      <w:r w:rsidR="001A5FC7">
        <w:rPr>
          <w:lang w:val="en-US"/>
        </w:rPr>
        <w:t xml:space="preserve"> penentuan prioritas</w:t>
      </w:r>
      <w:r w:rsidR="00AA1C9A">
        <w:rPr>
          <w:lang w:val="en-US"/>
        </w:rPr>
        <w:t xml:space="preserve">, </w:t>
      </w:r>
      <w:r w:rsidR="001A5FC7">
        <w:rPr>
          <w:lang w:val="en-US"/>
        </w:rPr>
        <w:t>menggunakan</w:t>
      </w:r>
      <w:r w:rsidR="003168DC">
        <w:rPr>
          <w:lang w:val="en-US"/>
        </w:rPr>
        <w:t xml:space="preserve"> </w:t>
      </w:r>
      <w:r w:rsidR="00224829">
        <w:rPr>
          <w:i/>
          <w:lang w:val="en-US"/>
        </w:rPr>
        <w:t>Unified Modelling Language (UML)</w:t>
      </w:r>
      <w:r w:rsidR="00CE3B38">
        <w:rPr>
          <w:i/>
          <w:lang w:val="en-US"/>
        </w:rPr>
        <w:t>.</w:t>
      </w:r>
      <w:r w:rsidR="00CE3B38">
        <w:rPr>
          <w:lang w:val="en-US"/>
        </w:rPr>
        <w:t xml:space="preserve"> </w:t>
      </w:r>
      <w:r w:rsidR="00B64AFC">
        <w:rPr>
          <w:lang w:val="en-US"/>
        </w:rPr>
        <w:t>Diagram</w:t>
      </w:r>
      <w:r w:rsidR="006B022A">
        <w:rPr>
          <w:lang w:val="en-US"/>
        </w:rPr>
        <w:t xml:space="preserve"> UML</w:t>
      </w:r>
      <w:r w:rsidR="00A12A04">
        <w:rPr>
          <w:lang w:val="en-US"/>
        </w:rPr>
        <w:t xml:space="preserve"> dirancang menggunakan</w:t>
      </w:r>
      <w:r w:rsidR="001C7EF3">
        <w:rPr>
          <w:lang w:val="en-US"/>
        </w:rPr>
        <w:t xml:space="preserve"> software</w:t>
      </w:r>
      <w:r w:rsidR="00CE04BB">
        <w:rPr>
          <w:lang w:val="en-US"/>
        </w:rPr>
        <w:t xml:space="preserve"> </w:t>
      </w:r>
      <w:r w:rsidR="000F256A">
        <w:rPr>
          <w:i/>
          <w:lang w:val="en-US"/>
        </w:rPr>
        <w:t>Microsoft Visio</w:t>
      </w:r>
      <w:r w:rsidR="006E56C0">
        <w:rPr>
          <w:lang w:val="en-US"/>
        </w:rPr>
        <w:t>.</w:t>
      </w:r>
      <w:r w:rsidR="009C0DA5">
        <w:rPr>
          <w:lang w:val="en-US"/>
        </w:rPr>
        <w:t xml:space="preserve"> Berikut</w:t>
      </w:r>
      <w:r w:rsidR="004B3B81">
        <w:rPr>
          <w:lang w:val="en-US"/>
        </w:rPr>
        <w:t xml:space="preserve"> diagram UML</w:t>
      </w:r>
      <w:r w:rsidR="00B05558">
        <w:rPr>
          <w:lang w:val="en-US"/>
        </w:rPr>
        <w:t xml:space="preserve"> yang digunakan</w:t>
      </w:r>
      <w:r w:rsidR="00DA69EE">
        <w:rPr>
          <w:lang w:val="en-US"/>
        </w:rPr>
        <w:t xml:space="preserve"> dalam perancangan sistem informasi pene</w:t>
      </w:r>
      <w:r w:rsidR="009B0055">
        <w:rPr>
          <w:lang w:val="en-US"/>
        </w:rPr>
        <w:t>ntuan prioritas</w:t>
      </w:r>
      <w:r w:rsidR="003C4FF2">
        <w:rPr>
          <w:lang w:val="en-US"/>
        </w:rPr>
        <w:t>.</w:t>
      </w:r>
    </w:p>
    <w:p w14:paraId="5E2F0BF5" w14:textId="4DEA93F7" w:rsidR="00032C79" w:rsidRDefault="00032C79" w:rsidP="0037434D">
      <w:pPr>
        <w:rPr>
          <w:lang w:val="en-US"/>
        </w:rPr>
      </w:pPr>
    </w:p>
    <w:p w14:paraId="174FEBB3" w14:textId="77777777" w:rsidR="00FC6A65" w:rsidRPr="00FC6A65" w:rsidRDefault="00FC6A65" w:rsidP="00FC6A65">
      <w:pPr>
        <w:pStyle w:val="ListParagraph"/>
        <w:numPr>
          <w:ilvl w:val="0"/>
          <w:numId w:val="4"/>
        </w:numPr>
        <w:rPr>
          <w:b/>
          <w:vanish/>
          <w:lang w:val="en-US"/>
        </w:rPr>
      </w:pPr>
    </w:p>
    <w:p w14:paraId="7A19F1F9" w14:textId="77777777" w:rsidR="00FC6A65" w:rsidRPr="00FC6A65" w:rsidRDefault="00FC6A65" w:rsidP="00FC6A65">
      <w:pPr>
        <w:pStyle w:val="ListParagraph"/>
        <w:numPr>
          <w:ilvl w:val="0"/>
          <w:numId w:val="4"/>
        </w:numPr>
        <w:rPr>
          <w:b/>
          <w:vanish/>
          <w:lang w:val="en-US"/>
        </w:rPr>
      </w:pPr>
    </w:p>
    <w:p w14:paraId="44FAD7C9" w14:textId="77777777" w:rsidR="00FC6A65" w:rsidRPr="00FC6A65" w:rsidRDefault="00FC6A65" w:rsidP="00FC6A65">
      <w:pPr>
        <w:pStyle w:val="ListParagraph"/>
        <w:numPr>
          <w:ilvl w:val="1"/>
          <w:numId w:val="4"/>
        </w:numPr>
        <w:rPr>
          <w:b/>
          <w:vanish/>
          <w:lang w:val="en-US"/>
        </w:rPr>
      </w:pPr>
    </w:p>
    <w:p w14:paraId="57675C41" w14:textId="3A7BDDDF" w:rsidR="000300A4" w:rsidRPr="00E57464" w:rsidRDefault="00643168" w:rsidP="00791939">
      <w:pPr>
        <w:pStyle w:val="Subtitle"/>
        <w:ind w:left="709"/>
        <w:rPr>
          <w:i/>
        </w:rPr>
      </w:pPr>
      <w:bookmarkStart w:id="71" w:name="_Toc15919206"/>
      <w:r w:rsidRPr="00E57464">
        <w:rPr>
          <w:i/>
        </w:rPr>
        <w:t>Use Case Diagram</w:t>
      </w:r>
      <w:bookmarkEnd w:id="71"/>
    </w:p>
    <w:p w14:paraId="0A4623BF" w14:textId="36CEEEA8" w:rsidR="009363AA" w:rsidRDefault="007D5425" w:rsidP="003E0E08">
      <w:pPr>
        <w:pStyle w:val="ListParagraph"/>
        <w:ind w:left="0" w:firstLine="709"/>
        <w:rPr>
          <w:lang w:val="en-US"/>
        </w:rPr>
      </w:pPr>
      <w:r>
        <w:rPr>
          <w:i/>
          <w:lang w:val="en-US"/>
        </w:rPr>
        <w:t>Use Case Diagram</w:t>
      </w:r>
      <w:r>
        <w:rPr>
          <w:lang w:val="en-US"/>
        </w:rPr>
        <w:t xml:space="preserve"> menggambarkan</w:t>
      </w:r>
      <w:r w:rsidR="00E37C50">
        <w:rPr>
          <w:lang w:val="en-US"/>
        </w:rPr>
        <w:t xml:space="preserve"> hak akses dari setiap aktor / </w:t>
      </w:r>
      <w:r w:rsidR="00E37C50">
        <w:rPr>
          <w:i/>
          <w:lang w:val="en-US"/>
        </w:rPr>
        <w:t xml:space="preserve">role </w:t>
      </w:r>
      <w:r w:rsidR="00157482">
        <w:rPr>
          <w:lang w:val="en-US"/>
        </w:rPr>
        <w:t>dalam sistem</w:t>
      </w:r>
      <w:r w:rsidR="00466E2D">
        <w:rPr>
          <w:lang w:val="en-US"/>
        </w:rPr>
        <w:t>,</w:t>
      </w:r>
      <w:r w:rsidR="00B31E7A">
        <w:rPr>
          <w:lang w:val="en-US"/>
        </w:rPr>
        <w:t xml:space="preserve"> </w:t>
      </w:r>
      <w:r w:rsidR="0090093A">
        <w:rPr>
          <w:lang w:val="en-US"/>
        </w:rPr>
        <w:t>perancangan</w:t>
      </w:r>
      <w:r w:rsidR="00466E2D">
        <w:rPr>
          <w:lang w:val="en-US"/>
        </w:rPr>
        <w:t xml:space="preserve"> dari</w:t>
      </w:r>
      <w:r w:rsidR="009637FB">
        <w:rPr>
          <w:lang w:val="en-US"/>
        </w:rPr>
        <w:t xml:space="preserve"> </w:t>
      </w:r>
      <w:r w:rsidR="00FB0C03">
        <w:rPr>
          <w:lang w:val="en-US"/>
        </w:rPr>
        <w:t>sistem informasi penentuan prioritas</w:t>
      </w:r>
      <w:r w:rsidR="0003603A">
        <w:rPr>
          <w:lang w:val="en-US"/>
        </w:rPr>
        <w:t xml:space="preserve"> </w:t>
      </w:r>
      <w:r w:rsidR="007F2595">
        <w:rPr>
          <w:lang w:val="en-US"/>
        </w:rPr>
        <w:t>terbagi dalam 3 hak akses</w:t>
      </w:r>
      <w:r w:rsidR="001A3141">
        <w:rPr>
          <w:lang w:val="en-US"/>
        </w:rPr>
        <w:t xml:space="preserve"> yaitu warga</w:t>
      </w:r>
      <w:r w:rsidR="00EB4AB6">
        <w:rPr>
          <w:lang w:val="en-US"/>
        </w:rPr>
        <w:t xml:space="preserve">, </w:t>
      </w:r>
      <w:r w:rsidR="00132B89">
        <w:rPr>
          <w:lang w:val="en-US"/>
        </w:rPr>
        <w:t>RT/RW</w:t>
      </w:r>
      <w:r w:rsidR="00EB4AB6">
        <w:rPr>
          <w:lang w:val="en-US"/>
        </w:rPr>
        <w:t xml:space="preserve"> dan</w:t>
      </w:r>
      <w:r w:rsidR="00E457EA">
        <w:rPr>
          <w:lang w:val="en-US"/>
        </w:rPr>
        <w:t xml:space="preserve"> kepala desa.</w:t>
      </w:r>
      <w:r w:rsidR="00A404C5" w:rsidRPr="00A404C5">
        <w:rPr>
          <w:lang w:val="en-US"/>
        </w:rPr>
        <w:t xml:space="preserve"> </w:t>
      </w:r>
    </w:p>
    <w:p w14:paraId="0E763EB3" w14:textId="49D70673" w:rsidR="00BF35D8" w:rsidRPr="003D1E48" w:rsidRDefault="003E0E08" w:rsidP="003E0E08">
      <w:pPr>
        <w:pStyle w:val="ListParagraph"/>
        <w:ind w:left="0" w:firstLine="709"/>
        <w:rPr>
          <w:lang w:val="en-US"/>
        </w:rPr>
      </w:pPr>
      <w:r>
        <w:rPr>
          <w:lang w:val="en-US"/>
        </w:rPr>
        <w:lastRenderedPageBreak/>
        <w:drawing>
          <wp:anchor distT="0" distB="0" distL="114300" distR="114300" simplePos="0" relativeHeight="251768320" behindDoc="0" locked="0" layoutInCell="1" allowOverlap="1" wp14:anchorId="3D03E0C9" wp14:editId="0DB7942F">
            <wp:simplePos x="0" y="0"/>
            <wp:positionH relativeFrom="margin">
              <wp:posOffset>128905</wp:posOffset>
            </wp:positionH>
            <wp:positionV relativeFrom="paragraph">
              <wp:posOffset>1264920</wp:posOffset>
            </wp:positionV>
            <wp:extent cx="4788535" cy="1792605"/>
            <wp:effectExtent l="19050" t="19050" r="12065" b="17145"/>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788535" cy="1792605"/>
                    </a:xfrm>
                    <a:prstGeom prst="rect">
                      <a:avLst/>
                    </a:prstGeom>
                    <a:noFill/>
                    <a:ln>
                      <a:solidFill>
                        <a:schemeClr val="tx1"/>
                      </a:solidFill>
                    </a:ln>
                  </pic:spPr>
                </pic:pic>
              </a:graphicData>
            </a:graphic>
            <wp14:sizeRelH relativeFrom="margin">
              <wp14:pctWidth>0</wp14:pctWidth>
            </wp14:sizeRelH>
          </wp:anchor>
        </w:drawing>
      </w:r>
      <w:r w:rsidR="00A404C5">
        <w:rPr>
          <w:lang w:val="en-US"/>
        </w:rPr>
        <w:t xml:space="preserve">Seluruh fitur dalam sistem informasi penentuan prioritas dapat digunakan setelah pengguna melakukan </w:t>
      </w:r>
      <w:r w:rsidR="00A404C5">
        <w:rPr>
          <w:i/>
          <w:lang w:val="en-US"/>
        </w:rPr>
        <w:t>login</w:t>
      </w:r>
      <w:r w:rsidR="00A404C5">
        <w:rPr>
          <w:lang w:val="en-US"/>
        </w:rPr>
        <w:t xml:space="preserve">. Proses </w:t>
      </w:r>
      <w:r w:rsidR="00A404C5">
        <w:rPr>
          <w:i/>
          <w:lang w:val="en-US"/>
        </w:rPr>
        <w:t xml:space="preserve">login </w:t>
      </w:r>
      <w:r w:rsidR="00A404C5">
        <w:rPr>
          <w:lang w:val="en-US"/>
        </w:rPr>
        <w:t xml:space="preserve">adalah aktivitas yang dilakukan pengguna untuk masuk kedalam sistem dengan cara memvalidasi </w:t>
      </w:r>
      <w:r w:rsidR="00A404C5">
        <w:rPr>
          <w:i/>
          <w:lang w:val="en-US"/>
        </w:rPr>
        <w:t>username</w:t>
      </w:r>
      <w:r w:rsidR="00A404C5">
        <w:rPr>
          <w:lang w:val="en-US"/>
        </w:rPr>
        <w:t xml:space="preserve"> dan </w:t>
      </w:r>
      <w:r w:rsidR="00A404C5">
        <w:rPr>
          <w:i/>
          <w:lang w:val="en-US"/>
        </w:rPr>
        <w:t>password.</w:t>
      </w:r>
      <w:r w:rsidR="00A404C5">
        <w:rPr>
          <w:lang w:val="en-US"/>
        </w:rPr>
        <w:t xml:space="preserve"> Proses </w:t>
      </w:r>
      <w:r w:rsidR="00A404C5">
        <w:rPr>
          <w:i/>
          <w:lang w:val="en-US"/>
        </w:rPr>
        <w:t>logout</w:t>
      </w:r>
      <w:r w:rsidR="00A404C5">
        <w:rPr>
          <w:lang w:val="en-US"/>
        </w:rPr>
        <w:t xml:space="preserve"> adalah aktivitas yang dilakukan pengguna untuk keluar sistem, dengan tercatat data terakhir login kedalam </w:t>
      </w:r>
      <w:r w:rsidR="00A404C5">
        <w:rPr>
          <w:i/>
          <w:lang w:val="en-US"/>
        </w:rPr>
        <w:t>database</w:t>
      </w:r>
      <w:r w:rsidR="00A404C5">
        <w:rPr>
          <w:lang w:val="en-US"/>
        </w:rPr>
        <w:t>.</w:t>
      </w:r>
    </w:p>
    <w:p w14:paraId="2FFE6F3B" w14:textId="062FECA7" w:rsidR="001E4CD9" w:rsidRPr="002C63CD" w:rsidRDefault="001E4CD9" w:rsidP="00900C46">
      <w:pPr>
        <w:pStyle w:val="Caption"/>
        <w:rPr>
          <w:i w:val="0"/>
          <w:lang w:val="en-US"/>
        </w:rPr>
      </w:pPr>
      <w:bookmarkStart w:id="72" w:name="_Toc15889892"/>
      <w:r w:rsidRPr="002C63CD">
        <w:rPr>
          <w:i w:val="0"/>
          <w:lang w:val="en-US"/>
        </w:rPr>
        <w:t>Gambar 4.</w:t>
      </w:r>
      <w:r w:rsidR="00900C46" w:rsidRPr="002C63CD">
        <w:rPr>
          <w:i w:val="0"/>
          <w:lang w:val="en-US"/>
        </w:rPr>
        <w:fldChar w:fldCharType="begin"/>
      </w:r>
      <w:r w:rsidR="00900C46" w:rsidRPr="002C63CD">
        <w:rPr>
          <w:i w:val="0"/>
          <w:lang w:val="en-US"/>
        </w:rPr>
        <w:instrText xml:space="preserve"> SEQ Gambar_4 \* ARABIC </w:instrText>
      </w:r>
      <w:r w:rsidR="00900C46" w:rsidRPr="002C63CD">
        <w:rPr>
          <w:i w:val="0"/>
          <w:lang w:val="en-US"/>
        </w:rPr>
        <w:fldChar w:fldCharType="separate"/>
      </w:r>
      <w:r w:rsidR="00A2182B">
        <w:rPr>
          <w:i w:val="0"/>
          <w:lang w:val="en-US"/>
        </w:rPr>
        <w:t>2</w:t>
      </w:r>
      <w:r w:rsidR="00900C46" w:rsidRPr="002C63CD">
        <w:rPr>
          <w:i w:val="0"/>
          <w:lang w:val="en-US"/>
        </w:rPr>
        <w:fldChar w:fldCharType="end"/>
      </w:r>
      <w:r w:rsidRPr="002C63CD">
        <w:rPr>
          <w:i w:val="0"/>
          <w:lang w:val="en-US"/>
        </w:rPr>
        <w:t xml:space="preserve"> </w:t>
      </w:r>
      <w:r w:rsidR="00E57A92" w:rsidRPr="005113CF">
        <w:rPr>
          <w:lang w:val="en-US"/>
        </w:rPr>
        <w:t>Use Case Diagram</w:t>
      </w:r>
      <w:r w:rsidR="00E57A92" w:rsidRPr="002C63CD">
        <w:rPr>
          <w:i w:val="0"/>
          <w:lang w:val="en-US"/>
        </w:rPr>
        <w:t xml:space="preserve"> Warga</w:t>
      </w:r>
      <w:bookmarkEnd w:id="72"/>
      <w:r w:rsidRPr="002C63CD">
        <w:rPr>
          <w:i w:val="0"/>
          <w:lang w:val="en-US"/>
        </w:rPr>
        <w:t xml:space="preserve"> </w:t>
      </w:r>
    </w:p>
    <w:p w14:paraId="1D83907E" w14:textId="48597E90" w:rsidR="003D1E48" w:rsidRDefault="006D6889" w:rsidP="001F4B7A">
      <w:pPr>
        <w:pStyle w:val="ListParagraph"/>
        <w:ind w:left="0" w:firstLine="720"/>
        <w:rPr>
          <w:lang w:val="en-US"/>
        </w:rPr>
      </w:pPr>
      <w:r>
        <w:rPr>
          <w:lang w:val="en-US"/>
        </w:rPr>
        <w:t>Hak akses warga dapat login kedalam aplikasi</w:t>
      </w:r>
      <w:r w:rsidR="00D21400">
        <w:rPr>
          <w:lang w:val="en-US"/>
        </w:rPr>
        <w:t xml:space="preserve">, </w:t>
      </w:r>
      <w:r w:rsidR="00F77B76">
        <w:rPr>
          <w:lang w:val="en-US"/>
        </w:rPr>
        <w:t xml:space="preserve">mengisi pembobotan dalam perhitungan metode </w:t>
      </w:r>
      <w:r w:rsidR="00F77B76" w:rsidRPr="00F77B76">
        <w:rPr>
          <w:i/>
          <w:lang w:val="en-US"/>
        </w:rPr>
        <w:t>Hanlon</w:t>
      </w:r>
      <w:r w:rsidR="00647160">
        <w:rPr>
          <w:lang w:val="en-US"/>
        </w:rPr>
        <w:t xml:space="preserve">, </w:t>
      </w:r>
      <w:r w:rsidR="00D21400" w:rsidRPr="00F77B76">
        <w:rPr>
          <w:lang w:val="en-US"/>
        </w:rPr>
        <w:t>melihat</w:t>
      </w:r>
      <w:r w:rsidR="00D21400">
        <w:rPr>
          <w:lang w:val="en-US"/>
        </w:rPr>
        <w:t xml:space="preserve"> </w:t>
      </w:r>
      <w:r w:rsidR="00F93878">
        <w:rPr>
          <w:lang w:val="en-US"/>
        </w:rPr>
        <w:t>laporan rekap dari jumlah setoran investas</w:t>
      </w:r>
      <w:r w:rsidR="006A33F5">
        <w:rPr>
          <w:lang w:val="en-US"/>
        </w:rPr>
        <w:t>i</w:t>
      </w:r>
      <w:r w:rsidR="00F77B76">
        <w:rPr>
          <w:lang w:val="en-US"/>
        </w:rPr>
        <w:t>,</w:t>
      </w:r>
      <w:r w:rsidR="00F13FCA">
        <w:rPr>
          <w:lang w:val="en-US"/>
        </w:rPr>
        <w:t xml:space="preserve"> melihat hasil penentuan prioritas perhit</w:t>
      </w:r>
      <w:r w:rsidR="007F01E5">
        <w:rPr>
          <w:lang w:val="en-US"/>
        </w:rPr>
        <w:t>u</w:t>
      </w:r>
      <w:r w:rsidR="00F13FCA">
        <w:rPr>
          <w:lang w:val="en-US"/>
        </w:rPr>
        <w:t xml:space="preserve">ngan metode </w:t>
      </w:r>
      <w:r w:rsidR="00F13FCA">
        <w:rPr>
          <w:i/>
          <w:lang w:val="en-US"/>
        </w:rPr>
        <w:t>Hanlon</w:t>
      </w:r>
      <w:r w:rsidR="005A128F">
        <w:rPr>
          <w:lang w:val="en-US"/>
        </w:rPr>
        <w:t xml:space="preserve"> </w:t>
      </w:r>
      <w:r w:rsidR="00551323">
        <w:rPr>
          <w:lang w:val="en-US"/>
        </w:rPr>
        <w:t xml:space="preserve">dan </w:t>
      </w:r>
      <w:r w:rsidR="00551323" w:rsidRPr="00551323">
        <w:rPr>
          <w:i/>
          <w:lang w:val="en-US"/>
        </w:rPr>
        <w:t>logout</w:t>
      </w:r>
      <w:r w:rsidR="006F4777">
        <w:rPr>
          <w:lang w:val="en-US"/>
        </w:rPr>
        <w:t>.</w:t>
      </w:r>
      <w:r w:rsidR="00387880">
        <w:rPr>
          <w:lang w:val="en-US"/>
        </w:rPr>
        <w:t xml:space="preserve"> </w:t>
      </w:r>
    </w:p>
    <w:p w14:paraId="62DEA619" w14:textId="01AE8BC2" w:rsidR="00596EA4" w:rsidRPr="006C6AC1" w:rsidRDefault="00155C4C" w:rsidP="00685033">
      <w:pPr>
        <w:pStyle w:val="Caption"/>
        <w:rPr>
          <w:i w:val="0"/>
          <w:lang w:val="en-US"/>
        </w:rPr>
      </w:pPr>
      <w:bookmarkStart w:id="73" w:name="_Toc15827330"/>
      <w:bookmarkStart w:id="74" w:name="_Toc15827356"/>
      <w:bookmarkStart w:id="75" w:name="_Toc15827452"/>
      <w:bookmarkStart w:id="76" w:name="_Toc15889948"/>
      <w:r w:rsidRPr="006C6AC1">
        <w:rPr>
          <w:i w:val="0"/>
          <w:lang w:val="en-US"/>
        </w:rPr>
        <w:t>Tabel 4.</w:t>
      </w:r>
      <w:r w:rsidR="00685033" w:rsidRPr="006C6AC1">
        <w:rPr>
          <w:i w:val="0"/>
          <w:lang w:val="en-US"/>
        </w:rPr>
        <w:fldChar w:fldCharType="begin"/>
      </w:r>
      <w:r w:rsidR="00685033" w:rsidRPr="006C6AC1">
        <w:rPr>
          <w:i w:val="0"/>
          <w:lang w:val="en-US"/>
        </w:rPr>
        <w:instrText xml:space="preserve"> SEQ Tabel_bab_4 \* ARABIC </w:instrText>
      </w:r>
      <w:r w:rsidR="00685033" w:rsidRPr="006C6AC1">
        <w:rPr>
          <w:i w:val="0"/>
          <w:lang w:val="en-US"/>
        </w:rPr>
        <w:fldChar w:fldCharType="separate"/>
      </w:r>
      <w:r w:rsidR="00A2182B">
        <w:rPr>
          <w:i w:val="0"/>
          <w:lang w:val="en-US"/>
        </w:rPr>
        <w:t>1</w:t>
      </w:r>
      <w:r w:rsidR="00685033" w:rsidRPr="006C6AC1">
        <w:rPr>
          <w:i w:val="0"/>
          <w:lang w:val="en-US"/>
        </w:rPr>
        <w:fldChar w:fldCharType="end"/>
      </w:r>
      <w:r w:rsidR="00C12B3A" w:rsidRPr="006C6AC1">
        <w:rPr>
          <w:i w:val="0"/>
          <w:lang w:val="en-US"/>
        </w:rPr>
        <w:t xml:space="preserve"> </w:t>
      </w:r>
      <w:r w:rsidR="00897270" w:rsidRPr="006C6AC1">
        <w:rPr>
          <w:i w:val="0"/>
          <w:lang w:val="en-US"/>
        </w:rPr>
        <w:t xml:space="preserve">Deskripsi </w:t>
      </w:r>
      <w:r w:rsidR="00A54352" w:rsidRPr="006C6AC1">
        <w:rPr>
          <w:i w:val="0"/>
          <w:lang w:val="en-US"/>
        </w:rPr>
        <w:t>Rol</w:t>
      </w:r>
      <w:r w:rsidR="003B0DA8" w:rsidRPr="006C6AC1">
        <w:rPr>
          <w:i w:val="0"/>
          <w:lang w:val="en-US"/>
        </w:rPr>
        <w:t xml:space="preserve">e </w:t>
      </w:r>
      <w:r w:rsidR="00DF1F46" w:rsidRPr="006C6AC1">
        <w:rPr>
          <w:i w:val="0"/>
          <w:lang w:val="en-US"/>
        </w:rPr>
        <w:t xml:space="preserve">/ Hak akses </w:t>
      </w:r>
      <w:r w:rsidR="00074049" w:rsidRPr="006C6AC1">
        <w:rPr>
          <w:i w:val="0"/>
          <w:lang w:val="en-US"/>
        </w:rPr>
        <w:t>warga</w:t>
      </w:r>
      <w:bookmarkEnd w:id="73"/>
      <w:bookmarkEnd w:id="74"/>
      <w:bookmarkEnd w:id="75"/>
      <w:bookmarkEnd w:id="76"/>
    </w:p>
    <w:tbl>
      <w:tblPr>
        <w:tblStyle w:val="TableGrid"/>
        <w:tblW w:w="0" w:type="auto"/>
        <w:tblLook w:val="04A0" w:firstRow="1" w:lastRow="0" w:firstColumn="1" w:lastColumn="0" w:noHBand="0" w:noVBand="1"/>
      </w:tblPr>
      <w:tblGrid>
        <w:gridCol w:w="1981"/>
        <w:gridCol w:w="1982"/>
        <w:gridCol w:w="1982"/>
        <w:gridCol w:w="1982"/>
      </w:tblGrid>
      <w:tr w:rsidR="00C444DA" w14:paraId="5DC1D0D6" w14:textId="77777777" w:rsidTr="00C444DA">
        <w:tc>
          <w:tcPr>
            <w:tcW w:w="1981" w:type="dxa"/>
          </w:tcPr>
          <w:p w14:paraId="2ACDD351" w14:textId="412CB559" w:rsidR="00C444DA" w:rsidRPr="00387C90" w:rsidRDefault="00C444DA" w:rsidP="00FF3818">
            <w:pPr>
              <w:pStyle w:val="ListParagraph"/>
              <w:ind w:left="0"/>
              <w:jc w:val="center"/>
              <w:rPr>
                <w:i/>
                <w:sz w:val="22"/>
                <w:lang w:val="en-US"/>
              </w:rPr>
            </w:pPr>
            <w:r w:rsidRPr="00387C90">
              <w:rPr>
                <w:i/>
                <w:sz w:val="22"/>
                <w:lang w:val="en-US"/>
              </w:rPr>
              <w:t>Role</w:t>
            </w:r>
          </w:p>
        </w:tc>
        <w:tc>
          <w:tcPr>
            <w:tcW w:w="1982" w:type="dxa"/>
          </w:tcPr>
          <w:p w14:paraId="353086AB" w14:textId="59059F47" w:rsidR="00C444DA" w:rsidRPr="00D51E3F" w:rsidRDefault="00C444DA" w:rsidP="00FF3818">
            <w:pPr>
              <w:pStyle w:val="ListParagraph"/>
              <w:ind w:left="0"/>
              <w:jc w:val="center"/>
              <w:rPr>
                <w:i/>
                <w:sz w:val="22"/>
                <w:lang w:val="en-US"/>
              </w:rPr>
            </w:pPr>
            <w:r w:rsidRPr="00D51E3F">
              <w:rPr>
                <w:i/>
                <w:sz w:val="22"/>
                <w:lang w:val="en-US"/>
              </w:rPr>
              <w:t>Input</w:t>
            </w:r>
          </w:p>
        </w:tc>
        <w:tc>
          <w:tcPr>
            <w:tcW w:w="1982" w:type="dxa"/>
          </w:tcPr>
          <w:p w14:paraId="21AB2976" w14:textId="468DA058" w:rsidR="00C444DA" w:rsidRPr="00D51E3F" w:rsidRDefault="00652500" w:rsidP="00FF3818">
            <w:pPr>
              <w:pStyle w:val="ListParagraph"/>
              <w:ind w:left="0"/>
              <w:jc w:val="center"/>
              <w:rPr>
                <w:i/>
                <w:sz w:val="22"/>
                <w:lang w:val="en-US"/>
              </w:rPr>
            </w:pPr>
            <w:r w:rsidRPr="00D51E3F">
              <w:rPr>
                <w:i/>
                <w:sz w:val="22"/>
                <w:lang w:val="en-US"/>
              </w:rPr>
              <w:t>Use Case</w:t>
            </w:r>
          </w:p>
        </w:tc>
        <w:tc>
          <w:tcPr>
            <w:tcW w:w="1982" w:type="dxa"/>
          </w:tcPr>
          <w:p w14:paraId="3E625774" w14:textId="0D1C270D" w:rsidR="00C444DA" w:rsidRPr="00387C90" w:rsidRDefault="00905030" w:rsidP="00FF3818">
            <w:pPr>
              <w:pStyle w:val="ListParagraph"/>
              <w:ind w:left="0"/>
              <w:jc w:val="center"/>
              <w:rPr>
                <w:sz w:val="22"/>
                <w:lang w:val="en-US"/>
              </w:rPr>
            </w:pPr>
            <w:r w:rsidRPr="00387C90">
              <w:rPr>
                <w:sz w:val="22"/>
                <w:lang w:val="en-US"/>
              </w:rPr>
              <w:t>Deskripsi</w:t>
            </w:r>
          </w:p>
        </w:tc>
      </w:tr>
      <w:tr w:rsidR="00E87421" w14:paraId="1ACF4AF1" w14:textId="77777777" w:rsidTr="00E87421">
        <w:tc>
          <w:tcPr>
            <w:tcW w:w="1981" w:type="dxa"/>
            <w:vMerge w:val="restart"/>
            <w:vAlign w:val="center"/>
          </w:tcPr>
          <w:p w14:paraId="6F757775" w14:textId="4F588EAA" w:rsidR="00E87421" w:rsidRPr="00387C90" w:rsidRDefault="00E87421" w:rsidP="00EA3075">
            <w:pPr>
              <w:pStyle w:val="ListParagraph"/>
              <w:spacing w:line="240" w:lineRule="auto"/>
              <w:ind w:left="0"/>
              <w:jc w:val="center"/>
              <w:rPr>
                <w:sz w:val="22"/>
                <w:lang w:val="en-US"/>
              </w:rPr>
            </w:pPr>
            <w:r w:rsidRPr="00387C90">
              <w:rPr>
                <w:sz w:val="22"/>
                <w:lang w:val="en-US"/>
              </w:rPr>
              <w:t>Warga</w:t>
            </w:r>
          </w:p>
        </w:tc>
        <w:tc>
          <w:tcPr>
            <w:tcW w:w="1982" w:type="dxa"/>
            <w:vMerge w:val="restart"/>
            <w:vAlign w:val="center"/>
          </w:tcPr>
          <w:p w14:paraId="0874BBEB" w14:textId="44C9E91F" w:rsidR="00E87421" w:rsidRPr="00387C90" w:rsidRDefault="00E87421" w:rsidP="00EA3075">
            <w:pPr>
              <w:pStyle w:val="ListParagraph"/>
              <w:spacing w:line="240" w:lineRule="auto"/>
              <w:ind w:left="0"/>
              <w:jc w:val="center"/>
              <w:rPr>
                <w:i/>
                <w:sz w:val="22"/>
                <w:lang w:val="en-US"/>
              </w:rPr>
            </w:pPr>
            <w:r w:rsidRPr="00387C90">
              <w:rPr>
                <w:i/>
                <w:sz w:val="22"/>
                <w:lang w:val="en-US"/>
              </w:rPr>
              <w:t xml:space="preserve">Username </w:t>
            </w:r>
            <w:r w:rsidRPr="00387C90">
              <w:rPr>
                <w:sz w:val="22"/>
                <w:lang w:val="en-US"/>
              </w:rPr>
              <w:t>dan</w:t>
            </w:r>
            <w:r w:rsidRPr="00387C90">
              <w:rPr>
                <w:i/>
                <w:sz w:val="22"/>
                <w:lang w:val="en-US"/>
              </w:rPr>
              <w:t xml:space="preserve"> Password</w:t>
            </w:r>
          </w:p>
        </w:tc>
        <w:tc>
          <w:tcPr>
            <w:tcW w:w="1982" w:type="dxa"/>
            <w:vAlign w:val="center"/>
          </w:tcPr>
          <w:p w14:paraId="0159D5F4" w14:textId="694B2F50" w:rsidR="00E87421" w:rsidRPr="00387C90" w:rsidRDefault="003D1E48" w:rsidP="00EA3075">
            <w:pPr>
              <w:pStyle w:val="ListParagraph"/>
              <w:spacing w:line="240" w:lineRule="auto"/>
              <w:ind w:left="0"/>
              <w:jc w:val="center"/>
              <w:rPr>
                <w:i/>
                <w:sz w:val="22"/>
                <w:lang w:val="en-US"/>
              </w:rPr>
            </w:pPr>
            <w:r w:rsidRPr="00387C90">
              <w:rPr>
                <w:sz w:val="22"/>
                <w:lang w:val="en-US"/>
              </w:rPr>
              <w:t>Melakukan</w:t>
            </w:r>
            <w:r w:rsidRPr="00387C90">
              <w:rPr>
                <w:i/>
                <w:sz w:val="22"/>
                <w:lang w:val="en-US"/>
              </w:rPr>
              <w:t xml:space="preserve"> </w:t>
            </w:r>
            <w:r w:rsidR="00E87421" w:rsidRPr="00387C90">
              <w:rPr>
                <w:i/>
                <w:sz w:val="22"/>
                <w:lang w:val="en-US"/>
              </w:rPr>
              <w:t>Login</w:t>
            </w:r>
          </w:p>
        </w:tc>
        <w:tc>
          <w:tcPr>
            <w:tcW w:w="1982" w:type="dxa"/>
            <w:vAlign w:val="center"/>
          </w:tcPr>
          <w:p w14:paraId="6E71B23A" w14:textId="59DCF961" w:rsidR="00E87421" w:rsidRPr="00387C90" w:rsidRDefault="00AB4853" w:rsidP="004F3E69">
            <w:pPr>
              <w:pStyle w:val="ListParagraph"/>
              <w:spacing w:line="240" w:lineRule="auto"/>
              <w:ind w:left="0"/>
              <w:jc w:val="left"/>
              <w:rPr>
                <w:i/>
                <w:sz w:val="22"/>
                <w:lang w:val="en-US"/>
              </w:rPr>
            </w:pPr>
            <w:r w:rsidRPr="00387C90">
              <w:rPr>
                <w:sz w:val="22"/>
                <w:lang w:val="en-US"/>
              </w:rPr>
              <w:t xml:space="preserve">Masuk kedalam sistem dengan validasi </w:t>
            </w:r>
            <w:r w:rsidRPr="00387C90">
              <w:rPr>
                <w:i/>
                <w:sz w:val="22"/>
                <w:lang w:val="en-US"/>
              </w:rPr>
              <w:t xml:space="preserve">Username </w:t>
            </w:r>
            <w:r w:rsidRPr="00387C90">
              <w:rPr>
                <w:sz w:val="22"/>
                <w:lang w:val="en-US"/>
              </w:rPr>
              <w:t xml:space="preserve">dan </w:t>
            </w:r>
            <w:r w:rsidRPr="00387C90">
              <w:rPr>
                <w:i/>
                <w:sz w:val="22"/>
                <w:lang w:val="en-US"/>
              </w:rPr>
              <w:t>Password</w:t>
            </w:r>
          </w:p>
        </w:tc>
      </w:tr>
      <w:tr w:rsidR="00E87421" w14:paraId="223C4967" w14:textId="77777777" w:rsidTr="00874008">
        <w:tc>
          <w:tcPr>
            <w:tcW w:w="1981" w:type="dxa"/>
            <w:vMerge/>
          </w:tcPr>
          <w:p w14:paraId="1D7AC5E9" w14:textId="77777777" w:rsidR="00E87421" w:rsidRPr="00387C90" w:rsidRDefault="00E87421" w:rsidP="00EA3075">
            <w:pPr>
              <w:pStyle w:val="ListParagraph"/>
              <w:spacing w:line="240" w:lineRule="auto"/>
              <w:ind w:left="0"/>
              <w:jc w:val="center"/>
              <w:rPr>
                <w:sz w:val="22"/>
                <w:lang w:val="en-US"/>
              </w:rPr>
            </w:pPr>
          </w:p>
        </w:tc>
        <w:tc>
          <w:tcPr>
            <w:tcW w:w="1982" w:type="dxa"/>
            <w:vMerge/>
          </w:tcPr>
          <w:p w14:paraId="0A0744A1" w14:textId="39FB02EF" w:rsidR="00E87421" w:rsidRPr="00387C90" w:rsidRDefault="00E87421" w:rsidP="00EA3075">
            <w:pPr>
              <w:pStyle w:val="ListParagraph"/>
              <w:spacing w:line="240" w:lineRule="auto"/>
              <w:ind w:left="0"/>
              <w:jc w:val="center"/>
              <w:rPr>
                <w:sz w:val="22"/>
                <w:lang w:val="en-US"/>
              </w:rPr>
            </w:pPr>
          </w:p>
        </w:tc>
        <w:tc>
          <w:tcPr>
            <w:tcW w:w="1982" w:type="dxa"/>
            <w:vAlign w:val="center"/>
          </w:tcPr>
          <w:p w14:paraId="53E084D1" w14:textId="44AC732D" w:rsidR="00E87421" w:rsidRPr="00387C90" w:rsidRDefault="003D1E48" w:rsidP="00EA3075">
            <w:pPr>
              <w:pStyle w:val="ListParagraph"/>
              <w:spacing w:line="240" w:lineRule="auto"/>
              <w:ind w:left="0"/>
              <w:jc w:val="center"/>
              <w:rPr>
                <w:sz w:val="22"/>
                <w:lang w:val="en-US"/>
              </w:rPr>
            </w:pPr>
            <w:r w:rsidRPr="00387C90">
              <w:rPr>
                <w:sz w:val="22"/>
                <w:lang w:val="en-US"/>
              </w:rPr>
              <w:t xml:space="preserve">Lihat Data </w:t>
            </w:r>
            <w:r w:rsidR="00F27B42" w:rsidRPr="00387C90">
              <w:rPr>
                <w:sz w:val="22"/>
                <w:lang w:val="en-US"/>
              </w:rPr>
              <w:t>Setoran</w:t>
            </w:r>
          </w:p>
        </w:tc>
        <w:tc>
          <w:tcPr>
            <w:tcW w:w="1982" w:type="dxa"/>
          </w:tcPr>
          <w:p w14:paraId="675425D5" w14:textId="5CEE8254" w:rsidR="00E87421" w:rsidRPr="00387C90" w:rsidRDefault="00E87421" w:rsidP="004F3E69">
            <w:pPr>
              <w:pStyle w:val="ListParagraph"/>
              <w:spacing w:line="240" w:lineRule="auto"/>
              <w:ind w:left="0"/>
              <w:jc w:val="left"/>
              <w:rPr>
                <w:sz w:val="22"/>
                <w:lang w:val="en-US"/>
              </w:rPr>
            </w:pPr>
            <w:r w:rsidRPr="00387C90">
              <w:rPr>
                <w:sz w:val="22"/>
                <w:lang w:val="en-US"/>
              </w:rPr>
              <w:t xml:space="preserve">Melihat </w:t>
            </w:r>
            <w:r w:rsidR="00EA22CA" w:rsidRPr="00387C90">
              <w:rPr>
                <w:sz w:val="22"/>
                <w:lang w:val="en-US"/>
              </w:rPr>
              <w:t xml:space="preserve">riwayat </w:t>
            </w:r>
            <w:r w:rsidRPr="00387C90">
              <w:rPr>
                <w:sz w:val="22"/>
                <w:lang w:val="en-US"/>
              </w:rPr>
              <w:t>setoran</w:t>
            </w:r>
            <w:r w:rsidR="00BC57C0" w:rsidRPr="00387C90">
              <w:rPr>
                <w:sz w:val="22"/>
                <w:lang w:val="en-US"/>
              </w:rPr>
              <w:t xml:space="preserve"> investasi</w:t>
            </w:r>
          </w:p>
        </w:tc>
      </w:tr>
      <w:tr w:rsidR="00E87421" w14:paraId="76F1C309" w14:textId="77777777" w:rsidTr="00874008">
        <w:tc>
          <w:tcPr>
            <w:tcW w:w="1981" w:type="dxa"/>
            <w:vMerge/>
          </w:tcPr>
          <w:p w14:paraId="523028D1" w14:textId="77777777" w:rsidR="00E87421" w:rsidRPr="00387C90" w:rsidRDefault="00E87421" w:rsidP="00EA3075">
            <w:pPr>
              <w:pStyle w:val="ListParagraph"/>
              <w:spacing w:line="240" w:lineRule="auto"/>
              <w:ind w:left="0"/>
              <w:jc w:val="center"/>
              <w:rPr>
                <w:sz w:val="22"/>
                <w:lang w:val="en-US"/>
              </w:rPr>
            </w:pPr>
          </w:p>
        </w:tc>
        <w:tc>
          <w:tcPr>
            <w:tcW w:w="1982" w:type="dxa"/>
            <w:vMerge/>
          </w:tcPr>
          <w:p w14:paraId="1C9ACD18" w14:textId="77777777" w:rsidR="00E87421" w:rsidRPr="00387C90" w:rsidRDefault="00E87421" w:rsidP="00EA3075">
            <w:pPr>
              <w:pStyle w:val="ListParagraph"/>
              <w:spacing w:line="240" w:lineRule="auto"/>
              <w:ind w:left="0"/>
              <w:jc w:val="center"/>
              <w:rPr>
                <w:sz w:val="22"/>
                <w:lang w:val="en-US"/>
              </w:rPr>
            </w:pPr>
          </w:p>
        </w:tc>
        <w:tc>
          <w:tcPr>
            <w:tcW w:w="1982" w:type="dxa"/>
            <w:vAlign w:val="center"/>
          </w:tcPr>
          <w:p w14:paraId="79BACC29" w14:textId="61EF6B1D" w:rsidR="00E87421" w:rsidRPr="00387C90" w:rsidRDefault="003D1E48" w:rsidP="00EA3075">
            <w:pPr>
              <w:pStyle w:val="ListParagraph"/>
              <w:spacing w:line="240" w:lineRule="auto"/>
              <w:ind w:left="0"/>
              <w:jc w:val="center"/>
              <w:rPr>
                <w:sz w:val="22"/>
                <w:lang w:val="en-US"/>
              </w:rPr>
            </w:pPr>
            <w:r w:rsidRPr="00387C90">
              <w:rPr>
                <w:sz w:val="22"/>
                <w:lang w:val="en-US"/>
              </w:rPr>
              <w:t xml:space="preserve">Mengisi </w:t>
            </w:r>
            <w:r w:rsidR="00F27B42" w:rsidRPr="00387C90">
              <w:rPr>
                <w:sz w:val="22"/>
                <w:lang w:val="en-US"/>
              </w:rPr>
              <w:t>Kuesioner</w:t>
            </w:r>
          </w:p>
        </w:tc>
        <w:tc>
          <w:tcPr>
            <w:tcW w:w="1982" w:type="dxa"/>
          </w:tcPr>
          <w:p w14:paraId="0E3734D0" w14:textId="4E838DEF" w:rsidR="00E87421" w:rsidRPr="00387C90" w:rsidRDefault="00E87421" w:rsidP="004F3E69">
            <w:pPr>
              <w:pStyle w:val="ListParagraph"/>
              <w:spacing w:line="240" w:lineRule="auto"/>
              <w:ind w:left="0"/>
              <w:jc w:val="left"/>
              <w:rPr>
                <w:sz w:val="22"/>
                <w:lang w:val="en-US"/>
              </w:rPr>
            </w:pPr>
            <w:r w:rsidRPr="00387C90">
              <w:rPr>
                <w:sz w:val="22"/>
                <w:lang w:val="en-US"/>
              </w:rPr>
              <w:t xml:space="preserve">Mengisi data pembobotan metode </w:t>
            </w:r>
            <w:r w:rsidRPr="00387C90">
              <w:rPr>
                <w:i/>
                <w:sz w:val="22"/>
                <w:lang w:val="en-US"/>
              </w:rPr>
              <w:t>Hanlon</w:t>
            </w:r>
          </w:p>
        </w:tc>
      </w:tr>
      <w:tr w:rsidR="00AB4853" w14:paraId="0B5AD69D" w14:textId="77777777" w:rsidTr="00D80A8C">
        <w:tc>
          <w:tcPr>
            <w:tcW w:w="1981" w:type="dxa"/>
            <w:vMerge/>
          </w:tcPr>
          <w:p w14:paraId="057F4836" w14:textId="77777777" w:rsidR="00AB4853" w:rsidRPr="00387C90" w:rsidRDefault="00AB4853" w:rsidP="00EA3075">
            <w:pPr>
              <w:pStyle w:val="ListParagraph"/>
              <w:spacing w:line="240" w:lineRule="auto"/>
              <w:ind w:left="0"/>
              <w:jc w:val="center"/>
              <w:rPr>
                <w:sz w:val="22"/>
                <w:lang w:val="en-US"/>
              </w:rPr>
            </w:pPr>
          </w:p>
        </w:tc>
        <w:tc>
          <w:tcPr>
            <w:tcW w:w="1982" w:type="dxa"/>
            <w:vMerge/>
          </w:tcPr>
          <w:p w14:paraId="7F01F171" w14:textId="77777777" w:rsidR="00AB4853" w:rsidRPr="00387C90" w:rsidRDefault="00AB4853" w:rsidP="00EA3075">
            <w:pPr>
              <w:pStyle w:val="ListParagraph"/>
              <w:spacing w:line="240" w:lineRule="auto"/>
              <w:ind w:left="0"/>
              <w:jc w:val="center"/>
              <w:rPr>
                <w:sz w:val="22"/>
                <w:lang w:val="en-US"/>
              </w:rPr>
            </w:pPr>
          </w:p>
        </w:tc>
        <w:tc>
          <w:tcPr>
            <w:tcW w:w="1982" w:type="dxa"/>
            <w:vAlign w:val="center"/>
          </w:tcPr>
          <w:p w14:paraId="0898743D" w14:textId="491D758C" w:rsidR="00AB4853" w:rsidRPr="00387C90" w:rsidRDefault="003D1E48" w:rsidP="00EA3075">
            <w:pPr>
              <w:pStyle w:val="ListParagraph"/>
              <w:spacing w:line="240" w:lineRule="auto"/>
              <w:ind w:left="0"/>
              <w:jc w:val="center"/>
              <w:rPr>
                <w:sz w:val="22"/>
                <w:lang w:val="en-US"/>
              </w:rPr>
            </w:pPr>
            <w:r w:rsidRPr="00387C90">
              <w:rPr>
                <w:sz w:val="22"/>
                <w:lang w:val="en-US"/>
              </w:rPr>
              <w:t xml:space="preserve">Lihat </w:t>
            </w:r>
            <w:r w:rsidR="00AB4853" w:rsidRPr="00387C90">
              <w:rPr>
                <w:sz w:val="22"/>
                <w:lang w:val="en-US"/>
              </w:rPr>
              <w:t>Rekomendasi Prioritas</w:t>
            </w:r>
          </w:p>
        </w:tc>
        <w:tc>
          <w:tcPr>
            <w:tcW w:w="1982" w:type="dxa"/>
            <w:vAlign w:val="center"/>
          </w:tcPr>
          <w:p w14:paraId="5BB0091F" w14:textId="1D49E07E" w:rsidR="00AB4853" w:rsidRPr="00387C90" w:rsidRDefault="00D80A8C" w:rsidP="004F3E69">
            <w:pPr>
              <w:pStyle w:val="ListParagraph"/>
              <w:spacing w:line="240" w:lineRule="auto"/>
              <w:ind w:left="0"/>
              <w:jc w:val="left"/>
              <w:rPr>
                <w:sz w:val="22"/>
                <w:lang w:val="en-US"/>
              </w:rPr>
            </w:pPr>
            <w:r w:rsidRPr="00387C90">
              <w:rPr>
                <w:sz w:val="22"/>
                <w:lang w:val="en-US"/>
              </w:rPr>
              <w:t>Melihat hasil rekomendasi prioritas pembangunan infrastruktur</w:t>
            </w:r>
          </w:p>
        </w:tc>
      </w:tr>
      <w:tr w:rsidR="00E87421" w14:paraId="649E9153" w14:textId="77777777" w:rsidTr="00C444DA">
        <w:tc>
          <w:tcPr>
            <w:tcW w:w="1981" w:type="dxa"/>
            <w:vMerge/>
          </w:tcPr>
          <w:p w14:paraId="426A51E8" w14:textId="77777777" w:rsidR="00E87421" w:rsidRPr="00387C90" w:rsidRDefault="00E87421" w:rsidP="00EA3075">
            <w:pPr>
              <w:pStyle w:val="ListParagraph"/>
              <w:spacing w:line="240" w:lineRule="auto"/>
              <w:ind w:left="0"/>
              <w:jc w:val="center"/>
              <w:rPr>
                <w:sz w:val="22"/>
                <w:lang w:val="en-US"/>
              </w:rPr>
            </w:pPr>
          </w:p>
        </w:tc>
        <w:tc>
          <w:tcPr>
            <w:tcW w:w="1982" w:type="dxa"/>
            <w:vMerge/>
          </w:tcPr>
          <w:p w14:paraId="03D51936" w14:textId="77777777" w:rsidR="00E87421" w:rsidRPr="00387C90" w:rsidRDefault="00E87421" w:rsidP="00EA3075">
            <w:pPr>
              <w:pStyle w:val="ListParagraph"/>
              <w:spacing w:line="240" w:lineRule="auto"/>
              <w:ind w:left="0"/>
              <w:jc w:val="center"/>
              <w:rPr>
                <w:sz w:val="22"/>
                <w:lang w:val="en-US"/>
              </w:rPr>
            </w:pPr>
          </w:p>
        </w:tc>
        <w:tc>
          <w:tcPr>
            <w:tcW w:w="1982" w:type="dxa"/>
          </w:tcPr>
          <w:p w14:paraId="2134DD9F" w14:textId="211C60E9" w:rsidR="00E87421" w:rsidRPr="00387C90" w:rsidRDefault="003D1E48" w:rsidP="00EA3075">
            <w:pPr>
              <w:pStyle w:val="ListParagraph"/>
              <w:spacing w:line="240" w:lineRule="auto"/>
              <w:ind w:left="0"/>
              <w:jc w:val="center"/>
              <w:rPr>
                <w:i/>
                <w:sz w:val="22"/>
                <w:lang w:val="en-US"/>
              </w:rPr>
            </w:pPr>
            <w:r w:rsidRPr="00387C90">
              <w:rPr>
                <w:sz w:val="22"/>
                <w:lang w:val="en-US"/>
              </w:rPr>
              <w:t>Melakukan</w:t>
            </w:r>
            <w:r w:rsidRPr="00387C90">
              <w:rPr>
                <w:i/>
                <w:sz w:val="22"/>
                <w:lang w:val="en-US"/>
              </w:rPr>
              <w:t xml:space="preserve"> </w:t>
            </w:r>
            <w:r w:rsidR="00E87421" w:rsidRPr="00387C90">
              <w:rPr>
                <w:i/>
                <w:sz w:val="22"/>
                <w:lang w:val="en-US"/>
              </w:rPr>
              <w:t>Logout</w:t>
            </w:r>
          </w:p>
        </w:tc>
        <w:tc>
          <w:tcPr>
            <w:tcW w:w="1982" w:type="dxa"/>
          </w:tcPr>
          <w:p w14:paraId="0426EEAA" w14:textId="5B61E737" w:rsidR="00E87421" w:rsidRPr="00387C90" w:rsidRDefault="00E87421" w:rsidP="004F3E69">
            <w:pPr>
              <w:pStyle w:val="ListParagraph"/>
              <w:spacing w:line="240" w:lineRule="auto"/>
              <w:ind w:left="0"/>
              <w:jc w:val="left"/>
              <w:rPr>
                <w:sz w:val="22"/>
                <w:lang w:val="en-US"/>
              </w:rPr>
            </w:pPr>
            <w:r w:rsidRPr="00387C90">
              <w:rPr>
                <w:sz w:val="22"/>
                <w:lang w:val="en-US"/>
              </w:rPr>
              <w:t>Keluar dari sistem</w:t>
            </w:r>
          </w:p>
        </w:tc>
      </w:tr>
    </w:tbl>
    <w:p w14:paraId="73AC554C" w14:textId="162DCE46" w:rsidR="00154B07" w:rsidRDefault="00154B07" w:rsidP="00FA5B00">
      <w:pPr>
        <w:pStyle w:val="Caption"/>
        <w:rPr>
          <w:lang w:val="en-US"/>
        </w:rPr>
      </w:pPr>
      <w:bookmarkStart w:id="77" w:name="_Toc15889893"/>
      <w:r w:rsidRPr="00522D60">
        <w:rPr>
          <w:i w:val="0"/>
          <w:lang w:val="en-US"/>
        </w:rPr>
        <w:lastRenderedPageBreak/>
        <w:drawing>
          <wp:anchor distT="0" distB="0" distL="114300" distR="114300" simplePos="0" relativeHeight="251769344" behindDoc="0" locked="0" layoutInCell="1" allowOverlap="1" wp14:anchorId="56513734" wp14:editId="56BC8F23">
            <wp:simplePos x="0" y="0"/>
            <wp:positionH relativeFrom="margin">
              <wp:posOffset>24765</wp:posOffset>
            </wp:positionH>
            <wp:positionV relativeFrom="paragraph">
              <wp:posOffset>80645</wp:posOffset>
            </wp:positionV>
            <wp:extent cx="4989830" cy="2969260"/>
            <wp:effectExtent l="19050" t="19050" r="20320" b="2159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4989830" cy="2969260"/>
                    </a:xfrm>
                    <a:prstGeom prst="rect">
                      <a:avLst/>
                    </a:prstGeom>
                    <a:noFill/>
                    <a:ln>
                      <a:solidFill>
                        <a:schemeClr val="tx1"/>
                      </a:solidFill>
                    </a:ln>
                  </pic:spPr>
                </pic:pic>
              </a:graphicData>
            </a:graphic>
            <wp14:sizeRelH relativeFrom="margin">
              <wp14:pctWidth>0</wp14:pctWidth>
            </wp14:sizeRelH>
          </wp:anchor>
        </w:drawing>
      </w:r>
      <w:r w:rsidRPr="00522D60">
        <w:rPr>
          <w:i w:val="0"/>
          <w:lang w:val="en-US"/>
        </w:rPr>
        <w:t>Gambar 4.</w:t>
      </w:r>
      <w:r w:rsidR="00FA5B00" w:rsidRPr="00522D60">
        <w:rPr>
          <w:i w:val="0"/>
          <w:lang w:val="en-US"/>
        </w:rPr>
        <w:fldChar w:fldCharType="begin"/>
      </w:r>
      <w:r w:rsidR="00FA5B00" w:rsidRPr="00522D60">
        <w:rPr>
          <w:i w:val="0"/>
          <w:lang w:val="en-US"/>
        </w:rPr>
        <w:instrText xml:space="preserve"> SEQ Gambar_4 \* ARABIC </w:instrText>
      </w:r>
      <w:r w:rsidR="00FA5B00" w:rsidRPr="00522D60">
        <w:rPr>
          <w:i w:val="0"/>
          <w:lang w:val="en-US"/>
        </w:rPr>
        <w:fldChar w:fldCharType="separate"/>
      </w:r>
      <w:r w:rsidR="00A2182B">
        <w:rPr>
          <w:i w:val="0"/>
          <w:lang w:val="en-US"/>
        </w:rPr>
        <w:t>3</w:t>
      </w:r>
      <w:r w:rsidR="00FA5B00" w:rsidRPr="00522D60">
        <w:rPr>
          <w:i w:val="0"/>
          <w:lang w:val="en-US"/>
        </w:rPr>
        <w:fldChar w:fldCharType="end"/>
      </w:r>
      <w:r w:rsidRPr="00522D60">
        <w:rPr>
          <w:i w:val="0"/>
          <w:lang w:val="en-US"/>
        </w:rPr>
        <w:t xml:space="preserve"> </w:t>
      </w:r>
      <w:r w:rsidRPr="00D421F6">
        <w:rPr>
          <w:lang w:val="en-US"/>
        </w:rPr>
        <w:t>Use Case Diagram</w:t>
      </w:r>
      <w:r>
        <w:rPr>
          <w:i w:val="0"/>
          <w:lang w:val="en-US"/>
        </w:rPr>
        <w:t xml:space="preserve"> </w:t>
      </w:r>
      <w:r>
        <w:rPr>
          <w:lang w:val="en-US"/>
        </w:rPr>
        <w:t>RT/RW</w:t>
      </w:r>
      <w:bookmarkEnd w:id="77"/>
      <w:r w:rsidRPr="000F5455">
        <w:rPr>
          <w:lang w:val="en-US"/>
        </w:rPr>
        <w:t xml:space="preserve"> </w:t>
      </w:r>
    </w:p>
    <w:p w14:paraId="168FC821" w14:textId="64763794" w:rsidR="00B7471F" w:rsidRPr="00225313" w:rsidRDefault="00F9421E" w:rsidP="00232A80">
      <w:pPr>
        <w:pStyle w:val="ListParagraph"/>
        <w:ind w:left="0" w:firstLine="720"/>
        <w:rPr>
          <w:i/>
          <w:lang w:val="en-US"/>
        </w:rPr>
      </w:pPr>
      <w:r>
        <w:rPr>
          <w:lang w:val="en-US"/>
        </w:rPr>
        <w:t xml:space="preserve">Hak akses </w:t>
      </w:r>
      <w:r w:rsidR="00132B89">
        <w:rPr>
          <w:lang w:val="en-US"/>
        </w:rPr>
        <w:t>RT/RW</w:t>
      </w:r>
      <w:r>
        <w:rPr>
          <w:lang w:val="en-US"/>
        </w:rPr>
        <w:t xml:space="preserve"> dapat melakukan </w:t>
      </w:r>
      <w:r>
        <w:rPr>
          <w:i/>
          <w:lang w:val="en-US"/>
        </w:rPr>
        <w:t>login</w:t>
      </w:r>
      <w:r>
        <w:rPr>
          <w:lang w:val="en-US"/>
        </w:rPr>
        <w:t xml:space="preserve"> kedalam aplikasi, melakukan manajemen data warga, melakukan manajemen data setoran, melakukan manajemen data pembobotan dalam perhitungan metode </w:t>
      </w:r>
      <w:r>
        <w:rPr>
          <w:i/>
          <w:lang w:val="en-US"/>
        </w:rPr>
        <w:t xml:space="preserve">Hanlon </w:t>
      </w:r>
      <w:r w:rsidRPr="002B56A7">
        <w:rPr>
          <w:lang w:val="en-US"/>
        </w:rPr>
        <w:t>dan</w:t>
      </w:r>
      <w:r>
        <w:rPr>
          <w:lang w:val="en-US"/>
        </w:rPr>
        <w:t xml:space="preserve"> </w:t>
      </w:r>
      <w:r>
        <w:rPr>
          <w:i/>
          <w:lang w:val="en-US"/>
        </w:rPr>
        <w:t>logout</w:t>
      </w:r>
      <w:r w:rsidR="005B5C56">
        <w:rPr>
          <w:i/>
          <w:lang w:val="en-US"/>
        </w:rPr>
        <w:t>.</w:t>
      </w:r>
    </w:p>
    <w:tbl>
      <w:tblPr>
        <w:tblStyle w:val="TableGrid"/>
        <w:tblW w:w="0" w:type="auto"/>
        <w:tblLook w:val="04A0" w:firstRow="1" w:lastRow="0" w:firstColumn="1" w:lastColumn="0" w:noHBand="0" w:noVBand="1"/>
      </w:tblPr>
      <w:tblGrid>
        <w:gridCol w:w="1981"/>
        <w:gridCol w:w="1982"/>
        <w:gridCol w:w="1982"/>
        <w:gridCol w:w="1982"/>
      </w:tblGrid>
      <w:tr w:rsidR="00232A80" w:rsidRPr="00232A80" w14:paraId="7E187357" w14:textId="77777777" w:rsidTr="00757EBF">
        <w:trPr>
          <w:tblHeader/>
        </w:trPr>
        <w:tc>
          <w:tcPr>
            <w:tcW w:w="7927" w:type="dxa"/>
            <w:gridSpan w:val="4"/>
            <w:tcBorders>
              <w:top w:val="nil"/>
              <w:left w:val="nil"/>
              <w:right w:val="nil"/>
            </w:tcBorders>
          </w:tcPr>
          <w:p w14:paraId="706C196E" w14:textId="7FF0CFCC" w:rsidR="00232A80" w:rsidRPr="00232A80" w:rsidRDefault="00232A80" w:rsidP="005C0FFF">
            <w:pPr>
              <w:pStyle w:val="ListParagraph"/>
              <w:ind w:left="0"/>
              <w:jc w:val="center"/>
              <w:rPr>
                <w:lang w:val="en-US"/>
              </w:rPr>
            </w:pPr>
            <w:bookmarkStart w:id="78" w:name="_Toc15889949"/>
            <w:r w:rsidRPr="00232A80">
              <w:rPr>
                <w:lang w:val="en-US"/>
              </w:rPr>
              <w:t>Tabel 4.</w:t>
            </w:r>
            <w:r w:rsidRPr="00232A80">
              <w:rPr>
                <w:lang w:val="en-US"/>
              </w:rPr>
              <w:fldChar w:fldCharType="begin"/>
            </w:r>
            <w:r w:rsidRPr="00232A80">
              <w:rPr>
                <w:lang w:val="en-US"/>
              </w:rPr>
              <w:instrText xml:space="preserve"> SEQ Tabel_bab_4 \* ARABIC </w:instrText>
            </w:r>
            <w:r w:rsidRPr="00232A80">
              <w:rPr>
                <w:lang w:val="en-US"/>
              </w:rPr>
              <w:fldChar w:fldCharType="separate"/>
            </w:r>
            <w:r w:rsidR="00A2182B">
              <w:rPr>
                <w:lang w:val="en-US"/>
              </w:rPr>
              <w:t>2</w:t>
            </w:r>
            <w:r w:rsidRPr="00232A80">
              <w:rPr>
                <w:lang w:val="en-US"/>
              </w:rPr>
              <w:fldChar w:fldCharType="end"/>
            </w:r>
            <w:r w:rsidRPr="00232A80">
              <w:rPr>
                <w:lang w:val="en-US"/>
              </w:rPr>
              <w:t xml:space="preserve"> Deskripsi Role / Hak akses RT/RW</w:t>
            </w:r>
            <w:bookmarkEnd w:id="78"/>
          </w:p>
        </w:tc>
      </w:tr>
      <w:tr w:rsidR="00B7471F" w14:paraId="21402030" w14:textId="77777777" w:rsidTr="00757EBF">
        <w:trPr>
          <w:tblHeader/>
        </w:trPr>
        <w:tc>
          <w:tcPr>
            <w:tcW w:w="1981" w:type="dxa"/>
          </w:tcPr>
          <w:p w14:paraId="0FD67E1F" w14:textId="77777777" w:rsidR="00B7471F" w:rsidRPr="00E14790" w:rsidRDefault="00B7471F" w:rsidP="005C0FFF">
            <w:pPr>
              <w:pStyle w:val="ListParagraph"/>
              <w:ind w:left="0"/>
              <w:jc w:val="center"/>
              <w:rPr>
                <w:i/>
                <w:sz w:val="22"/>
                <w:lang w:val="en-US"/>
              </w:rPr>
            </w:pPr>
            <w:r w:rsidRPr="00E14790">
              <w:rPr>
                <w:i/>
                <w:sz w:val="22"/>
                <w:lang w:val="en-US"/>
              </w:rPr>
              <w:t>Role</w:t>
            </w:r>
          </w:p>
        </w:tc>
        <w:tc>
          <w:tcPr>
            <w:tcW w:w="1982" w:type="dxa"/>
          </w:tcPr>
          <w:p w14:paraId="32B1318C" w14:textId="77777777" w:rsidR="00B7471F" w:rsidRPr="00D31D5D" w:rsidRDefault="00B7471F" w:rsidP="005C0FFF">
            <w:pPr>
              <w:pStyle w:val="ListParagraph"/>
              <w:ind w:left="0"/>
              <w:jc w:val="center"/>
              <w:rPr>
                <w:i/>
                <w:sz w:val="22"/>
                <w:lang w:val="en-US"/>
              </w:rPr>
            </w:pPr>
            <w:r w:rsidRPr="00D31D5D">
              <w:rPr>
                <w:i/>
                <w:sz w:val="22"/>
                <w:lang w:val="en-US"/>
              </w:rPr>
              <w:t>Input</w:t>
            </w:r>
          </w:p>
        </w:tc>
        <w:tc>
          <w:tcPr>
            <w:tcW w:w="1982" w:type="dxa"/>
          </w:tcPr>
          <w:p w14:paraId="52C689DF" w14:textId="77777777" w:rsidR="00B7471F" w:rsidRPr="00D31D5D" w:rsidRDefault="00B7471F" w:rsidP="005C0FFF">
            <w:pPr>
              <w:pStyle w:val="ListParagraph"/>
              <w:ind w:left="0"/>
              <w:jc w:val="center"/>
              <w:rPr>
                <w:i/>
                <w:sz w:val="22"/>
                <w:lang w:val="en-US"/>
              </w:rPr>
            </w:pPr>
            <w:r w:rsidRPr="00D31D5D">
              <w:rPr>
                <w:i/>
                <w:sz w:val="22"/>
                <w:lang w:val="en-US"/>
              </w:rPr>
              <w:t>Use Case</w:t>
            </w:r>
          </w:p>
        </w:tc>
        <w:tc>
          <w:tcPr>
            <w:tcW w:w="1982" w:type="dxa"/>
          </w:tcPr>
          <w:p w14:paraId="25A40AD4" w14:textId="77777777" w:rsidR="00B7471F" w:rsidRPr="00E14790" w:rsidRDefault="00B7471F" w:rsidP="005C0FFF">
            <w:pPr>
              <w:pStyle w:val="ListParagraph"/>
              <w:ind w:left="0"/>
              <w:jc w:val="center"/>
              <w:rPr>
                <w:sz w:val="22"/>
                <w:lang w:val="en-US"/>
              </w:rPr>
            </w:pPr>
            <w:r w:rsidRPr="00E14790">
              <w:rPr>
                <w:sz w:val="22"/>
                <w:lang w:val="en-US"/>
              </w:rPr>
              <w:t>Deskripsi</w:t>
            </w:r>
          </w:p>
        </w:tc>
      </w:tr>
      <w:tr w:rsidR="009D0242" w14:paraId="3728E08B" w14:textId="77777777" w:rsidTr="007E524E">
        <w:tc>
          <w:tcPr>
            <w:tcW w:w="1981" w:type="dxa"/>
            <w:vMerge w:val="restart"/>
            <w:vAlign w:val="center"/>
          </w:tcPr>
          <w:p w14:paraId="25AE21AB" w14:textId="77777777" w:rsidR="009D0242" w:rsidRPr="00E14790" w:rsidRDefault="009D0242" w:rsidP="005C0FFF">
            <w:pPr>
              <w:pStyle w:val="ListParagraph"/>
              <w:ind w:left="0"/>
              <w:jc w:val="center"/>
              <w:rPr>
                <w:sz w:val="22"/>
                <w:lang w:val="en-US"/>
              </w:rPr>
            </w:pPr>
            <w:r w:rsidRPr="00E14790">
              <w:rPr>
                <w:sz w:val="22"/>
                <w:lang w:val="en-US"/>
              </w:rPr>
              <w:t>RT/RW</w:t>
            </w:r>
          </w:p>
        </w:tc>
        <w:tc>
          <w:tcPr>
            <w:tcW w:w="1982" w:type="dxa"/>
            <w:vMerge w:val="restart"/>
            <w:vAlign w:val="center"/>
          </w:tcPr>
          <w:p w14:paraId="3BA1CF7F" w14:textId="246A8647" w:rsidR="009D0242" w:rsidRPr="00E14790" w:rsidRDefault="009D0242" w:rsidP="005C0FFF">
            <w:pPr>
              <w:pStyle w:val="ListParagraph"/>
              <w:ind w:left="0"/>
              <w:jc w:val="center"/>
              <w:rPr>
                <w:sz w:val="22"/>
                <w:lang w:val="en-US"/>
              </w:rPr>
            </w:pPr>
            <w:r w:rsidRPr="00E14790">
              <w:rPr>
                <w:sz w:val="22"/>
                <w:lang w:val="en-US"/>
              </w:rPr>
              <w:t>Username dan Password</w:t>
            </w:r>
          </w:p>
        </w:tc>
        <w:tc>
          <w:tcPr>
            <w:tcW w:w="1982" w:type="dxa"/>
            <w:vAlign w:val="center"/>
          </w:tcPr>
          <w:p w14:paraId="49A1FF79" w14:textId="0D57B783" w:rsidR="009D0242" w:rsidRPr="00E14790" w:rsidRDefault="009D0242" w:rsidP="005006FD">
            <w:pPr>
              <w:pStyle w:val="ListParagraph"/>
              <w:spacing w:line="240" w:lineRule="auto"/>
              <w:ind w:left="0"/>
              <w:jc w:val="center"/>
              <w:rPr>
                <w:i/>
                <w:sz w:val="22"/>
                <w:lang w:val="en-US"/>
              </w:rPr>
            </w:pPr>
            <w:r w:rsidRPr="00E14790">
              <w:rPr>
                <w:sz w:val="22"/>
                <w:lang w:val="en-US"/>
              </w:rPr>
              <w:t xml:space="preserve">Melakukan </w:t>
            </w:r>
            <w:r w:rsidRPr="00E14790">
              <w:rPr>
                <w:i/>
                <w:sz w:val="22"/>
                <w:lang w:val="en-US"/>
              </w:rPr>
              <w:t>Login</w:t>
            </w:r>
          </w:p>
        </w:tc>
        <w:tc>
          <w:tcPr>
            <w:tcW w:w="1982" w:type="dxa"/>
            <w:vAlign w:val="center"/>
          </w:tcPr>
          <w:p w14:paraId="66D2919B" w14:textId="202F967C" w:rsidR="009D0242" w:rsidRPr="00E14790" w:rsidRDefault="009D0242" w:rsidP="004F3E69">
            <w:pPr>
              <w:pStyle w:val="ListParagraph"/>
              <w:spacing w:line="240" w:lineRule="auto"/>
              <w:ind w:left="0"/>
              <w:jc w:val="left"/>
              <w:rPr>
                <w:sz w:val="22"/>
                <w:lang w:val="en-US"/>
              </w:rPr>
            </w:pPr>
            <w:r w:rsidRPr="00E14790">
              <w:rPr>
                <w:sz w:val="22"/>
                <w:lang w:val="en-US"/>
              </w:rPr>
              <w:t xml:space="preserve">Masuk kedalam sistem dengan validasi </w:t>
            </w:r>
            <w:r w:rsidRPr="00E14790">
              <w:rPr>
                <w:i/>
                <w:sz w:val="22"/>
                <w:lang w:val="en-US"/>
              </w:rPr>
              <w:t xml:space="preserve">Username </w:t>
            </w:r>
            <w:r w:rsidRPr="00E14790">
              <w:rPr>
                <w:sz w:val="22"/>
                <w:lang w:val="en-US"/>
              </w:rPr>
              <w:t xml:space="preserve">dan </w:t>
            </w:r>
            <w:r w:rsidRPr="00E14790">
              <w:rPr>
                <w:i/>
                <w:sz w:val="22"/>
                <w:lang w:val="en-US"/>
              </w:rPr>
              <w:t>Password</w:t>
            </w:r>
          </w:p>
        </w:tc>
      </w:tr>
      <w:tr w:rsidR="009D0242" w14:paraId="49222EFC" w14:textId="77777777" w:rsidTr="007E524E">
        <w:tc>
          <w:tcPr>
            <w:tcW w:w="1981" w:type="dxa"/>
            <w:vMerge/>
          </w:tcPr>
          <w:p w14:paraId="670420C8" w14:textId="77777777" w:rsidR="009D0242" w:rsidRPr="00E14790" w:rsidRDefault="009D0242" w:rsidP="005C0FFF">
            <w:pPr>
              <w:pStyle w:val="ListParagraph"/>
              <w:ind w:left="0"/>
              <w:jc w:val="center"/>
              <w:rPr>
                <w:sz w:val="22"/>
                <w:lang w:val="en-US"/>
              </w:rPr>
            </w:pPr>
          </w:p>
        </w:tc>
        <w:tc>
          <w:tcPr>
            <w:tcW w:w="1982" w:type="dxa"/>
            <w:vMerge/>
          </w:tcPr>
          <w:p w14:paraId="120691E7" w14:textId="64D1FDD7" w:rsidR="009D0242" w:rsidRPr="00E14790" w:rsidRDefault="009D0242" w:rsidP="005C0FFF">
            <w:pPr>
              <w:pStyle w:val="ListParagraph"/>
              <w:ind w:left="0"/>
              <w:jc w:val="center"/>
              <w:rPr>
                <w:sz w:val="22"/>
                <w:lang w:val="en-US"/>
              </w:rPr>
            </w:pPr>
          </w:p>
        </w:tc>
        <w:tc>
          <w:tcPr>
            <w:tcW w:w="1982" w:type="dxa"/>
            <w:vAlign w:val="center"/>
          </w:tcPr>
          <w:p w14:paraId="2117F64E" w14:textId="64F894E7" w:rsidR="009D0242" w:rsidRPr="00E14790" w:rsidRDefault="009D0242" w:rsidP="005006FD">
            <w:pPr>
              <w:pStyle w:val="ListParagraph"/>
              <w:spacing w:line="240" w:lineRule="auto"/>
              <w:ind w:left="0"/>
              <w:jc w:val="center"/>
              <w:rPr>
                <w:sz w:val="22"/>
                <w:lang w:val="en-US"/>
              </w:rPr>
            </w:pPr>
            <w:r w:rsidRPr="00E14790">
              <w:rPr>
                <w:sz w:val="22"/>
                <w:lang w:val="en-US"/>
              </w:rPr>
              <w:t>Lihat dan membuat Setoran</w:t>
            </w:r>
          </w:p>
        </w:tc>
        <w:tc>
          <w:tcPr>
            <w:tcW w:w="1982" w:type="dxa"/>
            <w:vAlign w:val="center"/>
          </w:tcPr>
          <w:p w14:paraId="2F50C855" w14:textId="28D67AE6" w:rsidR="009D0242" w:rsidRPr="00E14790" w:rsidRDefault="009D0242" w:rsidP="004F3E69">
            <w:pPr>
              <w:pStyle w:val="ListParagraph"/>
              <w:spacing w:line="240" w:lineRule="auto"/>
              <w:ind w:left="0"/>
              <w:jc w:val="left"/>
              <w:rPr>
                <w:sz w:val="22"/>
                <w:lang w:val="en-US"/>
              </w:rPr>
            </w:pPr>
            <w:r w:rsidRPr="00E14790">
              <w:rPr>
                <w:sz w:val="22"/>
                <w:lang w:val="en-US"/>
              </w:rPr>
              <w:t>Melihat dan membuat data setoran</w:t>
            </w:r>
          </w:p>
        </w:tc>
      </w:tr>
      <w:tr w:rsidR="009D0242" w14:paraId="2D5202BD" w14:textId="77777777" w:rsidTr="009D0242">
        <w:tc>
          <w:tcPr>
            <w:tcW w:w="1981" w:type="dxa"/>
            <w:vMerge/>
          </w:tcPr>
          <w:p w14:paraId="4457512D" w14:textId="77777777" w:rsidR="009D0242" w:rsidRPr="00E14790" w:rsidRDefault="009D0242" w:rsidP="005C0FFF">
            <w:pPr>
              <w:pStyle w:val="ListParagraph"/>
              <w:ind w:left="0"/>
              <w:jc w:val="center"/>
              <w:rPr>
                <w:sz w:val="22"/>
                <w:lang w:val="en-US"/>
              </w:rPr>
            </w:pPr>
          </w:p>
        </w:tc>
        <w:tc>
          <w:tcPr>
            <w:tcW w:w="1982" w:type="dxa"/>
            <w:vMerge/>
          </w:tcPr>
          <w:p w14:paraId="778AC64D" w14:textId="7182DCA3" w:rsidR="009D0242" w:rsidRPr="00E14790" w:rsidRDefault="009D0242" w:rsidP="005C0FFF">
            <w:pPr>
              <w:pStyle w:val="ListParagraph"/>
              <w:ind w:left="0"/>
              <w:jc w:val="center"/>
              <w:rPr>
                <w:sz w:val="22"/>
                <w:lang w:val="en-US"/>
              </w:rPr>
            </w:pPr>
          </w:p>
        </w:tc>
        <w:tc>
          <w:tcPr>
            <w:tcW w:w="1982" w:type="dxa"/>
            <w:vAlign w:val="center"/>
          </w:tcPr>
          <w:p w14:paraId="2EA713A9" w14:textId="77777777" w:rsidR="009D0242" w:rsidRPr="00E14790" w:rsidRDefault="009D0242" w:rsidP="009D0242">
            <w:pPr>
              <w:pStyle w:val="ListParagraph"/>
              <w:spacing w:line="240" w:lineRule="auto"/>
              <w:ind w:left="0"/>
              <w:jc w:val="center"/>
              <w:rPr>
                <w:sz w:val="22"/>
                <w:lang w:val="en-US"/>
              </w:rPr>
            </w:pPr>
          </w:p>
          <w:p w14:paraId="7AC437F3" w14:textId="662182E2" w:rsidR="009D0242" w:rsidRPr="00E14790" w:rsidRDefault="009D0242" w:rsidP="009D0242">
            <w:pPr>
              <w:pStyle w:val="ListParagraph"/>
              <w:spacing w:line="240" w:lineRule="auto"/>
              <w:ind w:left="0"/>
              <w:jc w:val="center"/>
              <w:rPr>
                <w:sz w:val="22"/>
                <w:lang w:val="en-US"/>
              </w:rPr>
            </w:pPr>
            <w:r w:rsidRPr="00E14790">
              <w:rPr>
                <w:sz w:val="22"/>
                <w:lang w:val="en-US"/>
              </w:rPr>
              <w:t>Mengisi Kuesioner</w:t>
            </w:r>
          </w:p>
          <w:p w14:paraId="21E66A9D" w14:textId="54A36F5F" w:rsidR="009D0242" w:rsidRPr="00E14790" w:rsidRDefault="009D0242" w:rsidP="009D0242">
            <w:pPr>
              <w:pStyle w:val="ListParagraph"/>
              <w:spacing w:line="240" w:lineRule="auto"/>
              <w:ind w:left="0"/>
              <w:jc w:val="center"/>
              <w:rPr>
                <w:sz w:val="22"/>
                <w:lang w:val="en-US"/>
              </w:rPr>
            </w:pPr>
          </w:p>
        </w:tc>
        <w:tc>
          <w:tcPr>
            <w:tcW w:w="1982" w:type="dxa"/>
          </w:tcPr>
          <w:p w14:paraId="1F94DF94" w14:textId="5FC209BC" w:rsidR="009D0242" w:rsidRPr="00E14790" w:rsidRDefault="009D0242" w:rsidP="004F3E69">
            <w:pPr>
              <w:pStyle w:val="ListParagraph"/>
              <w:spacing w:line="240" w:lineRule="auto"/>
              <w:ind w:left="0"/>
              <w:jc w:val="left"/>
              <w:rPr>
                <w:i/>
                <w:sz w:val="22"/>
                <w:lang w:val="en-US"/>
              </w:rPr>
            </w:pPr>
            <w:r w:rsidRPr="00E14790">
              <w:rPr>
                <w:sz w:val="22"/>
                <w:lang w:val="en-US"/>
              </w:rPr>
              <w:t xml:space="preserve">Mengisi data pembobotan metode </w:t>
            </w:r>
            <w:r w:rsidRPr="00E14790">
              <w:rPr>
                <w:i/>
                <w:sz w:val="22"/>
                <w:lang w:val="en-US"/>
              </w:rPr>
              <w:t>Hanlon</w:t>
            </w:r>
          </w:p>
        </w:tc>
      </w:tr>
      <w:tr w:rsidR="009D0242" w14:paraId="26A5E796" w14:textId="77777777" w:rsidTr="009D0242">
        <w:tc>
          <w:tcPr>
            <w:tcW w:w="1981" w:type="dxa"/>
            <w:vMerge/>
          </w:tcPr>
          <w:p w14:paraId="695EB641" w14:textId="77777777" w:rsidR="009D0242" w:rsidRPr="00E14790" w:rsidRDefault="009D0242" w:rsidP="005C0FFF">
            <w:pPr>
              <w:pStyle w:val="ListParagraph"/>
              <w:ind w:left="0"/>
              <w:jc w:val="center"/>
              <w:rPr>
                <w:sz w:val="22"/>
                <w:lang w:val="en-US"/>
              </w:rPr>
            </w:pPr>
          </w:p>
        </w:tc>
        <w:tc>
          <w:tcPr>
            <w:tcW w:w="1982" w:type="dxa"/>
            <w:vMerge/>
          </w:tcPr>
          <w:p w14:paraId="6EE08958" w14:textId="0654416D" w:rsidR="009D0242" w:rsidRPr="00E14790" w:rsidRDefault="009D0242" w:rsidP="005C0FFF">
            <w:pPr>
              <w:pStyle w:val="ListParagraph"/>
              <w:ind w:left="0"/>
              <w:jc w:val="center"/>
              <w:rPr>
                <w:sz w:val="22"/>
                <w:lang w:val="en-US"/>
              </w:rPr>
            </w:pPr>
          </w:p>
        </w:tc>
        <w:tc>
          <w:tcPr>
            <w:tcW w:w="1982" w:type="dxa"/>
            <w:vAlign w:val="center"/>
          </w:tcPr>
          <w:p w14:paraId="6F14659C" w14:textId="77777777" w:rsidR="009D0242" w:rsidRPr="00E14790" w:rsidRDefault="009D0242" w:rsidP="009D0242">
            <w:pPr>
              <w:pStyle w:val="ListParagraph"/>
              <w:spacing w:line="240" w:lineRule="auto"/>
              <w:ind w:left="0"/>
              <w:jc w:val="center"/>
              <w:rPr>
                <w:sz w:val="22"/>
                <w:lang w:val="en-US"/>
              </w:rPr>
            </w:pPr>
            <w:r w:rsidRPr="00E14790">
              <w:rPr>
                <w:sz w:val="22"/>
                <w:lang w:val="en-US"/>
              </w:rPr>
              <w:t>Lihat Data Setoran</w:t>
            </w:r>
          </w:p>
          <w:p w14:paraId="3701F433" w14:textId="244E68BA" w:rsidR="009D0242" w:rsidRPr="00E14790" w:rsidRDefault="009D0242" w:rsidP="009D0242">
            <w:pPr>
              <w:pStyle w:val="ListParagraph"/>
              <w:spacing w:line="240" w:lineRule="auto"/>
              <w:ind w:left="0"/>
              <w:jc w:val="center"/>
              <w:rPr>
                <w:sz w:val="22"/>
                <w:lang w:val="en-US"/>
              </w:rPr>
            </w:pPr>
          </w:p>
        </w:tc>
        <w:tc>
          <w:tcPr>
            <w:tcW w:w="1982" w:type="dxa"/>
          </w:tcPr>
          <w:p w14:paraId="67252089" w14:textId="77777777" w:rsidR="009D0242" w:rsidRPr="00E14790" w:rsidRDefault="009D0242" w:rsidP="004F3E69">
            <w:pPr>
              <w:pStyle w:val="ListParagraph"/>
              <w:spacing w:line="240" w:lineRule="auto"/>
              <w:ind w:left="0"/>
              <w:jc w:val="left"/>
              <w:rPr>
                <w:sz w:val="22"/>
                <w:lang w:val="en-US"/>
              </w:rPr>
            </w:pPr>
            <w:r w:rsidRPr="00E14790">
              <w:rPr>
                <w:sz w:val="22"/>
                <w:lang w:val="en-US"/>
              </w:rPr>
              <w:t>Melihat data setoran secara global</w:t>
            </w:r>
          </w:p>
          <w:p w14:paraId="344A577A" w14:textId="77777777" w:rsidR="009D0242" w:rsidRPr="00E14790" w:rsidRDefault="009D0242" w:rsidP="004F3E69">
            <w:pPr>
              <w:pStyle w:val="ListParagraph"/>
              <w:spacing w:line="240" w:lineRule="auto"/>
              <w:ind w:left="0"/>
              <w:jc w:val="left"/>
              <w:rPr>
                <w:sz w:val="22"/>
                <w:lang w:val="en-US"/>
              </w:rPr>
            </w:pPr>
          </w:p>
          <w:p w14:paraId="61020C7C" w14:textId="165E21FB" w:rsidR="009D0242" w:rsidRPr="00E14790" w:rsidRDefault="009D0242" w:rsidP="004F3E69">
            <w:pPr>
              <w:pStyle w:val="ListParagraph"/>
              <w:spacing w:line="240" w:lineRule="auto"/>
              <w:ind w:left="0"/>
              <w:jc w:val="left"/>
              <w:rPr>
                <w:sz w:val="22"/>
                <w:lang w:val="en-US"/>
              </w:rPr>
            </w:pPr>
          </w:p>
        </w:tc>
      </w:tr>
      <w:tr w:rsidR="009D0242" w14:paraId="22CE3E3D" w14:textId="77777777" w:rsidTr="007E524E">
        <w:tc>
          <w:tcPr>
            <w:tcW w:w="1981" w:type="dxa"/>
            <w:vMerge w:val="restart"/>
          </w:tcPr>
          <w:p w14:paraId="11AB4701" w14:textId="77777777" w:rsidR="009D0242" w:rsidRPr="00E14790" w:rsidRDefault="009D0242" w:rsidP="005C0FFF">
            <w:pPr>
              <w:pStyle w:val="ListParagraph"/>
              <w:ind w:left="0"/>
              <w:jc w:val="center"/>
              <w:rPr>
                <w:sz w:val="22"/>
                <w:lang w:val="en-US"/>
              </w:rPr>
            </w:pPr>
          </w:p>
        </w:tc>
        <w:tc>
          <w:tcPr>
            <w:tcW w:w="1982" w:type="dxa"/>
            <w:vMerge w:val="restart"/>
          </w:tcPr>
          <w:p w14:paraId="72A2CEFF" w14:textId="59F4714C" w:rsidR="009D0242" w:rsidRPr="00E14790" w:rsidRDefault="009D0242" w:rsidP="005C0FFF">
            <w:pPr>
              <w:pStyle w:val="ListParagraph"/>
              <w:ind w:left="0"/>
              <w:jc w:val="center"/>
              <w:rPr>
                <w:sz w:val="22"/>
                <w:lang w:val="en-US"/>
              </w:rPr>
            </w:pPr>
          </w:p>
        </w:tc>
        <w:tc>
          <w:tcPr>
            <w:tcW w:w="1982" w:type="dxa"/>
            <w:vAlign w:val="center"/>
          </w:tcPr>
          <w:p w14:paraId="6AEC0FC2" w14:textId="6D8D41FE" w:rsidR="009D0242" w:rsidRPr="00E14790" w:rsidRDefault="009D0242" w:rsidP="005006FD">
            <w:pPr>
              <w:pStyle w:val="ListParagraph"/>
              <w:spacing w:line="240" w:lineRule="auto"/>
              <w:ind w:left="0"/>
              <w:jc w:val="center"/>
              <w:rPr>
                <w:sz w:val="22"/>
                <w:lang w:val="en-US"/>
              </w:rPr>
            </w:pPr>
            <w:r w:rsidRPr="00E14790">
              <w:rPr>
                <w:sz w:val="22"/>
                <w:lang w:val="en-US"/>
              </w:rPr>
              <w:t>Menambah, mengubah, menghapus dan lihat Data Master</w:t>
            </w:r>
          </w:p>
        </w:tc>
        <w:tc>
          <w:tcPr>
            <w:tcW w:w="1982" w:type="dxa"/>
          </w:tcPr>
          <w:p w14:paraId="7D2580E1" w14:textId="650DD8D2" w:rsidR="009D0242" w:rsidRPr="00E14790" w:rsidRDefault="009D0242" w:rsidP="004F3E69">
            <w:pPr>
              <w:pStyle w:val="ListParagraph"/>
              <w:spacing w:line="240" w:lineRule="auto"/>
              <w:ind w:left="0"/>
              <w:jc w:val="left"/>
              <w:rPr>
                <w:sz w:val="22"/>
                <w:lang w:val="en-US"/>
              </w:rPr>
            </w:pPr>
            <w:r w:rsidRPr="00E14790">
              <w:rPr>
                <w:sz w:val="22"/>
                <w:lang w:val="en-US"/>
              </w:rPr>
              <w:t>Menambah, melihat, mengubah, menghapus data pada modul master, seperti warga, permasalahan, survey dan user.</w:t>
            </w:r>
          </w:p>
        </w:tc>
      </w:tr>
      <w:tr w:rsidR="009D0242" w14:paraId="7F9DBB15" w14:textId="77777777" w:rsidTr="007E524E">
        <w:tc>
          <w:tcPr>
            <w:tcW w:w="1981" w:type="dxa"/>
            <w:vMerge/>
          </w:tcPr>
          <w:p w14:paraId="379B2635" w14:textId="77777777" w:rsidR="009D0242" w:rsidRPr="00E14790" w:rsidRDefault="009D0242" w:rsidP="005C0FFF">
            <w:pPr>
              <w:pStyle w:val="ListParagraph"/>
              <w:ind w:left="0"/>
              <w:jc w:val="center"/>
              <w:rPr>
                <w:sz w:val="22"/>
                <w:lang w:val="en-US"/>
              </w:rPr>
            </w:pPr>
          </w:p>
        </w:tc>
        <w:tc>
          <w:tcPr>
            <w:tcW w:w="1982" w:type="dxa"/>
            <w:vMerge/>
          </w:tcPr>
          <w:p w14:paraId="66D49EA9" w14:textId="3277C3B1" w:rsidR="009D0242" w:rsidRPr="00E14790" w:rsidRDefault="009D0242" w:rsidP="005C0FFF">
            <w:pPr>
              <w:pStyle w:val="ListParagraph"/>
              <w:ind w:left="0"/>
              <w:jc w:val="center"/>
              <w:rPr>
                <w:sz w:val="22"/>
                <w:lang w:val="en-US"/>
              </w:rPr>
            </w:pPr>
          </w:p>
        </w:tc>
        <w:tc>
          <w:tcPr>
            <w:tcW w:w="1982" w:type="dxa"/>
            <w:vAlign w:val="center"/>
          </w:tcPr>
          <w:p w14:paraId="05D7A0E0" w14:textId="49252AF2" w:rsidR="009D0242" w:rsidRPr="00E14790" w:rsidRDefault="009D0242" w:rsidP="005006FD">
            <w:pPr>
              <w:pStyle w:val="ListParagraph"/>
              <w:spacing w:line="240" w:lineRule="auto"/>
              <w:ind w:left="0"/>
              <w:jc w:val="center"/>
              <w:rPr>
                <w:sz w:val="22"/>
                <w:lang w:val="en-US"/>
              </w:rPr>
            </w:pPr>
            <w:r w:rsidRPr="00E14790">
              <w:rPr>
                <w:sz w:val="22"/>
                <w:lang w:val="en-US"/>
              </w:rPr>
              <w:t>Lihat Rekomendasi Prioritas</w:t>
            </w:r>
          </w:p>
        </w:tc>
        <w:tc>
          <w:tcPr>
            <w:tcW w:w="1982" w:type="dxa"/>
          </w:tcPr>
          <w:p w14:paraId="3C435EEF" w14:textId="23B9262C" w:rsidR="009D0242" w:rsidRPr="00E14790" w:rsidRDefault="009D0242" w:rsidP="004F3E69">
            <w:pPr>
              <w:pStyle w:val="ListParagraph"/>
              <w:spacing w:line="240" w:lineRule="auto"/>
              <w:ind w:left="0"/>
              <w:jc w:val="left"/>
              <w:rPr>
                <w:sz w:val="22"/>
                <w:lang w:val="en-US"/>
              </w:rPr>
            </w:pPr>
            <w:r w:rsidRPr="00E14790">
              <w:rPr>
                <w:sz w:val="22"/>
                <w:lang w:val="en-US"/>
              </w:rPr>
              <w:t>Melihat hasil rekomendasi prioritas pembangunan infrastruktur</w:t>
            </w:r>
          </w:p>
        </w:tc>
      </w:tr>
      <w:tr w:rsidR="009D0242" w14:paraId="70822979" w14:textId="77777777" w:rsidTr="007E524E">
        <w:tc>
          <w:tcPr>
            <w:tcW w:w="1981" w:type="dxa"/>
            <w:vMerge/>
          </w:tcPr>
          <w:p w14:paraId="59A1E269" w14:textId="77777777" w:rsidR="009D0242" w:rsidRPr="00E14790" w:rsidRDefault="009D0242" w:rsidP="005C0FFF">
            <w:pPr>
              <w:pStyle w:val="ListParagraph"/>
              <w:ind w:left="0"/>
              <w:jc w:val="center"/>
              <w:rPr>
                <w:sz w:val="22"/>
                <w:lang w:val="en-US"/>
              </w:rPr>
            </w:pPr>
          </w:p>
        </w:tc>
        <w:tc>
          <w:tcPr>
            <w:tcW w:w="1982" w:type="dxa"/>
            <w:vMerge/>
          </w:tcPr>
          <w:p w14:paraId="32D6E10E" w14:textId="044B58FF" w:rsidR="009D0242" w:rsidRPr="00E14790" w:rsidRDefault="009D0242" w:rsidP="005C0FFF">
            <w:pPr>
              <w:pStyle w:val="ListParagraph"/>
              <w:ind w:left="0"/>
              <w:jc w:val="center"/>
              <w:rPr>
                <w:sz w:val="22"/>
                <w:lang w:val="en-US"/>
              </w:rPr>
            </w:pPr>
          </w:p>
        </w:tc>
        <w:tc>
          <w:tcPr>
            <w:tcW w:w="1982" w:type="dxa"/>
          </w:tcPr>
          <w:p w14:paraId="7884A355" w14:textId="04137CC0" w:rsidR="009D0242" w:rsidRPr="00E14790" w:rsidRDefault="009D0242" w:rsidP="005006FD">
            <w:pPr>
              <w:pStyle w:val="ListParagraph"/>
              <w:spacing w:line="240" w:lineRule="auto"/>
              <w:ind w:left="0"/>
              <w:jc w:val="center"/>
              <w:rPr>
                <w:i/>
                <w:sz w:val="22"/>
                <w:lang w:val="en-US"/>
              </w:rPr>
            </w:pPr>
            <w:r w:rsidRPr="00E14790">
              <w:rPr>
                <w:sz w:val="22"/>
                <w:lang w:val="en-US"/>
              </w:rPr>
              <w:t xml:space="preserve">Melakukan </w:t>
            </w:r>
            <w:r w:rsidRPr="00E14790">
              <w:rPr>
                <w:i/>
                <w:sz w:val="22"/>
                <w:lang w:val="en-US"/>
              </w:rPr>
              <w:t>Logout</w:t>
            </w:r>
          </w:p>
        </w:tc>
        <w:tc>
          <w:tcPr>
            <w:tcW w:w="1982" w:type="dxa"/>
          </w:tcPr>
          <w:p w14:paraId="137AFE80" w14:textId="77777777" w:rsidR="009D0242" w:rsidRPr="00E14790" w:rsidRDefault="009D0242" w:rsidP="004F3E69">
            <w:pPr>
              <w:pStyle w:val="ListParagraph"/>
              <w:spacing w:line="240" w:lineRule="auto"/>
              <w:ind w:left="0"/>
              <w:jc w:val="left"/>
              <w:rPr>
                <w:sz w:val="22"/>
                <w:lang w:val="en-US"/>
              </w:rPr>
            </w:pPr>
            <w:r w:rsidRPr="00E14790">
              <w:rPr>
                <w:sz w:val="22"/>
                <w:lang w:val="en-US"/>
              </w:rPr>
              <w:t>Keluar dari sistem</w:t>
            </w:r>
          </w:p>
        </w:tc>
      </w:tr>
    </w:tbl>
    <w:p w14:paraId="4657B378" w14:textId="5434338B" w:rsidR="00237B91" w:rsidRPr="00E34ADA" w:rsidRDefault="00237B91" w:rsidP="00C74E01">
      <w:pPr>
        <w:pStyle w:val="ListParagraph"/>
        <w:ind w:left="0"/>
        <w:jc w:val="center"/>
        <w:rPr>
          <w:lang w:val="en-US"/>
        </w:rPr>
      </w:pPr>
      <w:bookmarkStart w:id="79" w:name="_Toc15889894"/>
      <w:r w:rsidRPr="005B3303">
        <w:rPr>
          <w:lang w:val="en-US"/>
        </w:rPr>
        <w:drawing>
          <wp:anchor distT="0" distB="0" distL="114300" distR="114300" simplePos="0" relativeHeight="251824640" behindDoc="0" locked="0" layoutInCell="1" allowOverlap="1" wp14:anchorId="69E88F28" wp14:editId="1ACC172C">
            <wp:simplePos x="0" y="0"/>
            <wp:positionH relativeFrom="margin">
              <wp:align>center</wp:align>
            </wp:positionH>
            <wp:positionV relativeFrom="paragraph">
              <wp:posOffset>183515</wp:posOffset>
            </wp:positionV>
            <wp:extent cx="4450902" cy="1393190"/>
            <wp:effectExtent l="19050" t="19050" r="26035" b="1651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450902" cy="1393190"/>
                    </a:xfrm>
                    <a:prstGeom prst="rect">
                      <a:avLst/>
                    </a:prstGeom>
                    <a:noFill/>
                    <a:ln>
                      <a:solidFill>
                        <a:schemeClr val="tx1"/>
                      </a:solidFill>
                    </a:ln>
                  </pic:spPr>
                </pic:pic>
              </a:graphicData>
            </a:graphic>
          </wp:anchor>
        </w:drawing>
      </w:r>
      <w:r w:rsidRPr="005B3303">
        <w:rPr>
          <w:lang w:val="en-US"/>
        </w:rPr>
        <w:t>Gambar 4.</w:t>
      </w:r>
      <w:r w:rsidR="00E062AC" w:rsidRPr="005B3303">
        <w:rPr>
          <w:lang w:val="en-US"/>
        </w:rPr>
        <w:fldChar w:fldCharType="begin"/>
      </w:r>
      <w:r w:rsidR="00E062AC" w:rsidRPr="005B3303">
        <w:rPr>
          <w:lang w:val="en-US"/>
        </w:rPr>
        <w:instrText xml:space="preserve"> SEQ Gambar_4 \* ARABIC </w:instrText>
      </w:r>
      <w:r w:rsidR="00E062AC" w:rsidRPr="005B3303">
        <w:rPr>
          <w:lang w:val="en-US"/>
        </w:rPr>
        <w:fldChar w:fldCharType="separate"/>
      </w:r>
      <w:r w:rsidR="00A2182B">
        <w:rPr>
          <w:lang w:val="en-US"/>
        </w:rPr>
        <w:t>4</w:t>
      </w:r>
      <w:r w:rsidR="00E062AC" w:rsidRPr="005B3303">
        <w:rPr>
          <w:lang w:val="en-US"/>
        </w:rPr>
        <w:fldChar w:fldCharType="end"/>
      </w:r>
      <w:r w:rsidRPr="005B3303">
        <w:rPr>
          <w:lang w:val="en-US"/>
        </w:rPr>
        <w:t xml:space="preserve"> </w:t>
      </w:r>
      <w:r w:rsidRPr="00E57023">
        <w:rPr>
          <w:i/>
          <w:lang w:val="en-US"/>
        </w:rPr>
        <w:t>Use Case Diagram</w:t>
      </w:r>
      <w:r w:rsidRPr="005B3303">
        <w:rPr>
          <w:lang w:val="en-US"/>
        </w:rPr>
        <w:t xml:space="preserve"> </w:t>
      </w:r>
      <w:r w:rsidR="00E8068C" w:rsidRPr="005B3303">
        <w:rPr>
          <w:lang w:val="en-US"/>
        </w:rPr>
        <w:t>Kepala Des</w:t>
      </w:r>
      <w:r w:rsidR="00E8068C">
        <w:rPr>
          <w:lang w:val="en-US"/>
        </w:rPr>
        <w:t>a</w:t>
      </w:r>
      <w:bookmarkEnd w:id="79"/>
    </w:p>
    <w:p w14:paraId="7D25009A" w14:textId="77974772" w:rsidR="002A21B9" w:rsidRDefault="002A21B9" w:rsidP="00E8021E">
      <w:pPr>
        <w:pStyle w:val="ListParagraph"/>
        <w:ind w:left="0" w:firstLine="720"/>
        <w:rPr>
          <w:lang w:val="en-US"/>
        </w:rPr>
      </w:pPr>
      <w:r>
        <w:rPr>
          <w:lang w:val="en-US"/>
        </w:rPr>
        <w:t xml:space="preserve">Hak akses Kepala Desa dapat melakukan login kedalam aplikasi, melihat laporan rekap dari jumlah setoran investasi, </w:t>
      </w:r>
      <w:r w:rsidR="00694992">
        <w:rPr>
          <w:lang w:val="en-US"/>
        </w:rPr>
        <w:t>melakukan manajemen terhadap variabel</w:t>
      </w:r>
      <w:r>
        <w:rPr>
          <w:lang w:val="en-US"/>
        </w:rPr>
        <w:t xml:space="preserve"> perhitungan penentuan prioritas</w:t>
      </w:r>
      <w:r w:rsidR="00411965">
        <w:rPr>
          <w:lang w:val="en-US"/>
        </w:rPr>
        <w:t xml:space="preserve"> metode</w:t>
      </w:r>
      <w:r w:rsidR="00411965">
        <w:rPr>
          <w:i/>
          <w:lang w:val="en-US"/>
        </w:rPr>
        <w:t xml:space="preserve"> Hanlon</w:t>
      </w:r>
      <w:r>
        <w:rPr>
          <w:lang w:val="en-US"/>
        </w:rPr>
        <w:t xml:space="preserve">, </w:t>
      </w:r>
      <w:r>
        <w:rPr>
          <w:i/>
          <w:lang w:val="en-US"/>
        </w:rPr>
        <w:t>logout</w:t>
      </w:r>
      <w:r>
        <w:rPr>
          <w:lang w:val="en-US"/>
        </w:rPr>
        <w:t xml:space="preserve">. </w:t>
      </w:r>
    </w:p>
    <w:tbl>
      <w:tblPr>
        <w:tblStyle w:val="TableGrid"/>
        <w:tblW w:w="0" w:type="auto"/>
        <w:tblLook w:val="04A0" w:firstRow="1" w:lastRow="0" w:firstColumn="1" w:lastColumn="0" w:noHBand="0" w:noVBand="1"/>
      </w:tblPr>
      <w:tblGrid>
        <w:gridCol w:w="1981"/>
        <w:gridCol w:w="1982"/>
        <w:gridCol w:w="1982"/>
        <w:gridCol w:w="1982"/>
      </w:tblGrid>
      <w:tr w:rsidR="008311B4" w14:paraId="57787A51" w14:textId="77777777" w:rsidTr="000B600C">
        <w:trPr>
          <w:tblHeader/>
        </w:trPr>
        <w:tc>
          <w:tcPr>
            <w:tcW w:w="7927" w:type="dxa"/>
            <w:gridSpan w:val="4"/>
            <w:tcBorders>
              <w:top w:val="nil"/>
              <w:left w:val="nil"/>
              <w:right w:val="nil"/>
            </w:tcBorders>
          </w:tcPr>
          <w:p w14:paraId="2439C648" w14:textId="66E1ACBD" w:rsidR="008311B4" w:rsidRDefault="008311B4" w:rsidP="005C0FFF">
            <w:pPr>
              <w:pStyle w:val="ListParagraph"/>
              <w:ind w:left="0"/>
              <w:jc w:val="center"/>
              <w:rPr>
                <w:lang w:val="en-US"/>
              </w:rPr>
            </w:pPr>
            <w:bookmarkStart w:id="80" w:name="_Toc15889950"/>
            <w:r w:rsidRPr="00555B39">
              <w:rPr>
                <w:lang w:val="en-US"/>
              </w:rPr>
              <w:t>Tabel 4.</w:t>
            </w:r>
            <w:r w:rsidRPr="00555B39">
              <w:fldChar w:fldCharType="begin"/>
            </w:r>
            <w:r w:rsidRPr="00555B39">
              <w:instrText xml:space="preserve"> SEQ Tabel_bab_4 \* ARABIC </w:instrText>
            </w:r>
            <w:r w:rsidRPr="00555B39">
              <w:fldChar w:fldCharType="separate"/>
            </w:r>
            <w:r w:rsidR="00A2182B">
              <w:t>3</w:t>
            </w:r>
            <w:r w:rsidRPr="00555B39">
              <w:fldChar w:fldCharType="end"/>
            </w:r>
            <w:r w:rsidRPr="00555B39">
              <w:rPr>
                <w:lang w:val="en-US"/>
              </w:rPr>
              <w:t xml:space="preserve"> Deskripsi Role / Hak akses kepala desa</w:t>
            </w:r>
            <w:bookmarkEnd w:id="80"/>
          </w:p>
        </w:tc>
      </w:tr>
      <w:tr w:rsidR="00AD6B50" w14:paraId="711F6A60" w14:textId="77777777" w:rsidTr="000B600C">
        <w:trPr>
          <w:tblHeader/>
        </w:trPr>
        <w:tc>
          <w:tcPr>
            <w:tcW w:w="1981" w:type="dxa"/>
          </w:tcPr>
          <w:p w14:paraId="47310CDA" w14:textId="77777777" w:rsidR="00AD6B50" w:rsidRPr="005D4036" w:rsidRDefault="00AD6B50" w:rsidP="005C0FFF">
            <w:pPr>
              <w:pStyle w:val="ListParagraph"/>
              <w:ind w:left="0"/>
              <w:jc w:val="center"/>
              <w:rPr>
                <w:i/>
                <w:sz w:val="22"/>
                <w:lang w:val="en-US"/>
              </w:rPr>
            </w:pPr>
            <w:r w:rsidRPr="005D4036">
              <w:rPr>
                <w:i/>
                <w:sz w:val="22"/>
                <w:lang w:val="en-US"/>
              </w:rPr>
              <w:t>Role</w:t>
            </w:r>
          </w:p>
        </w:tc>
        <w:tc>
          <w:tcPr>
            <w:tcW w:w="1982" w:type="dxa"/>
          </w:tcPr>
          <w:p w14:paraId="3FC6DBB7" w14:textId="77777777" w:rsidR="00AD6B50" w:rsidRPr="005D4036" w:rsidRDefault="00AD6B50" w:rsidP="005C0FFF">
            <w:pPr>
              <w:pStyle w:val="ListParagraph"/>
              <w:ind w:left="0"/>
              <w:jc w:val="center"/>
              <w:rPr>
                <w:i/>
                <w:sz w:val="22"/>
                <w:lang w:val="en-US"/>
              </w:rPr>
            </w:pPr>
            <w:r w:rsidRPr="005D4036">
              <w:rPr>
                <w:i/>
                <w:sz w:val="22"/>
                <w:lang w:val="en-US"/>
              </w:rPr>
              <w:t>Input</w:t>
            </w:r>
          </w:p>
        </w:tc>
        <w:tc>
          <w:tcPr>
            <w:tcW w:w="1982" w:type="dxa"/>
          </w:tcPr>
          <w:p w14:paraId="4AE7D120" w14:textId="77777777" w:rsidR="00AD6B50" w:rsidRPr="005D4036" w:rsidRDefault="00AD6B50" w:rsidP="005C0FFF">
            <w:pPr>
              <w:pStyle w:val="ListParagraph"/>
              <w:ind w:left="0"/>
              <w:jc w:val="center"/>
              <w:rPr>
                <w:i/>
                <w:sz w:val="22"/>
                <w:lang w:val="en-US"/>
              </w:rPr>
            </w:pPr>
            <w:r w:rsidRPr="005D4036">
              <w:rPr>
                <w:i/>
                <w:sz w:val="22"/>
                <w:lang w:val="en-US"/>
              </w:rPr>
              <w:t>Use Case</w:t>
            </w:r>
          </w:p>
        </w:tc>
        <w:tc>
          <w:tcPr>
            <w:tcW w:w="1982" w:type="dxa"/>
          </w:tcPr>
          <w:p w14:paraId="3A4E83B4" w14:textId="77777777" w:rsidR="00AD6B50" w:rsidRPr="005D4036" w:rsidRDefault="00AD6B50" w:rsidP="005C0FFF">
            <w:pPr>
              <w:pStyle w:val="ListParagraph"/>
              <w:ind w:left="0"/>
              <w:jc w:val="center"/>
              <w:rPr>
                <w:sz w:val="22"/>
                <w:lang w:val="en-US"/>
              </w:rPr>
            </w:pPr>
            <w:r w:rsidRPr="005D4036">
              <w:rPr>
                <w:sz w:val="22"/>
                <w:lang w:val="en-US"/>
              </w:rPr>
              <w:t>Deskripsi</w:t>
            </w:r>
          </w:p>
        </w:tc>
      </w:tr>
      <w:tr w:rsidR="001F0C99" w14:paraId="695B2783" w14:textId="77777777" w:rsidTr="005C0FFF">
        <w:tc>
          <w:tcPr>
            <w:tcW w:w="1981" w:type="dxa"/>
            <w:vMerge w:val="restart"/>
            <w:vAlign w:val="center"/>
          </w:tcPr>
          <w:p w14:paraId="5D40EAD8" w14:textId="2D10F3BF" w:rsidR="001F0C99" w:rsidRPr="005D4036" w:rsidRDefault="001F0C99" w:rsidP="001F0C99">
            <w:pPr>
              <w:pStyle w:val="ListParagraph"/>
              <w:ind w:left="0"/>
              <w:jc w:val="center"/>
              <w:rPr>
                <w:sz w:val="22"/>
                <w:lang w:val="en-US"/>
              </w:rPr>
            </w:pPr>
            <w:r w:rsidRPr="005D4036">
              <w:rPr>
                <w:sz w:val="22"/>
                <w:lang w:val="en-US"/>
              </w:rPr>
              <w:t>Kepala Desa</w:t>
            </w:r>
          </w:p>
        </w:tc>
        <w:tc>
          <w:tcPr>
            <w:tcW w:w="1982" w:type="dxa"/>
            <w:vMerge w:val="restart"/>
            <w:vAlign w:val="center"/>
          </w:tcPr>
          <w:p w14:paraId="1E7E57FB" w14:textId="77777777" w:rsidR="001F0C99" w:rsidRPr="005D4036" w:rsidRDefault="001F0C99" w:rsidP="001F0C99">
            <w:pPr>
              <w:pStyle w:val="ListParagraph"/>
              <w:ind w:left="0"/>
              <w:jc w:val="center"/>
              <w:rPr>
                <w:sz w:val="22"/>
                <w:lang w:val="en-US"/>
              </w:rPr>
            </w:pPr>
            <w:r w:rsidRPr="005D4036">
              <w:rPr>
                <w:i/>
                <w:sz w:val="22"/>
                <w:lang w:val="en-US"/>
              </w:rPr>
              <w:t>Username</w:t>
            </w:r>
            <w:r w:rsidRPr="005D4036">
              <w:rPr>
                <w:sz w:val="22"/>
                <w:lang w:val="en-US"/>
              </w:rPr>
              <w:t xml:space="preserve"> dan </w:t>
            </w:r>
            <w:r w:rsidRPr="005D4036">
              <w:rPr>
                <w:i/>
                <w:sz w:val="22"/>
                <w:lang w:val="en-US"/>
              </w:rPr>
              <w:t>Password</w:t>
            </w:r>
          </w:p>
        </w:tc>
        <w:tc>
          <w:tcPr>
            <w:tcW w:w="1982" w:type="dxa"/>
            <w:vAlign w:val="center"/>
          </w:tcPr>
          <w:p w14:paraId="70020728" w14:textId="0D466266" w:rsidR="001F0C99" w:rsidRPr="005D4036" w:rsidRDefault="008E08E0" w:rsidP="001F0C99">
            <w:pPr>
              <w:pStyle w:val="ListParagraph"/>
              <w:ind w:left="0"/>
              <w:jc w:val="center"/>
              <w:rPr>
                <w:i/>
                <w:sz w:val="22"/>
                <w:lang w:val="en-US"/>
              </w:rPr>
            </w:pPr>
            <w:r w:rsidRPr="005D4036">
              <w:rPr>
                <w:sz w:val="22"/>
                <w:lang w:val="en-US"/>
              </w:rPr>
              <w:t xml:space="preserve">Melakukan </w:t>
            </w:r>
            <w:r w:rsidR="001F0C99" w:rsidRPr="005D4036">
              <w:rPr>
                <w:i/>
                <w:sz w:val="22"/>
                <w:lang w:val="en-US"/>
              </w:rPr>
              <w:t>Login</w:t>
            </w:r>
          </w:p>
        </w:tc>
        <w:tc>
          <w:tcPr>
            <w:tcW w:w="1982" w:type="dxa"/>
            <w:vAlign w:val="center"/>
          </w:tcPr>
          <w:p w14:paraId="18D9749B" w14:textId="594C8DEB" w:rsidR="001F0C99" w:rsidRPr="005D4036" w:rsidRDefault="001F0C99" w:rsidP="001F0C99">
            <w:pPr>
              <w:pStyle w:val="ListParagraph"/>
              <w:spacing w:line="240" w:lineRule="auto"/>
              <w:ind w:left="0"/>
              <w:jc w:val="left"/>
              <w:rPr>
                <w:sz w:val="22"/>
                <w:lang w:val="en-US"/>
              </w:rPr>
            </w:pPr>
            <w:r w:rsidRPr="005D4036">
              <w:rPr>
                <w:sz w:val="22"/>
                <w:lang w:val="en-US"/>
              </w:rPr>
              <w:t xml:space="preserve">Masuk kedalam sistem dengan validasi </w:t>
            </w:r>
            <w:r w:rsidRPr="005D4036">
              <w:rPr>
                <w:i/>
                <w:sz w:val="22"/>
                <w:lang w:val="en-US"/>
              </w:rPr>
              <w:t xml:space="preserve">Username </w:t>
            </w:r>
            <w:r w:rsidRPr="005D4036">
              <w:rPr>
                <w:sz w:val="22"/>
                <w:lang w:val="en-US"/>
              </w:rPr>
              <w:t xml:space="preserve">dan </w:t>
            </w:r>
            <w:r w:rsidRPr="005D4036">
              <w:rPr>
                <w:i/>
                <w:sz w:val="22"/>
                <w:lang w:val="en-US"/>
              </w:rPr>
              <w:t>Password</w:t>
            </w:r>
          </w:p>
        </w:tc>
      </w:tr>
      <w:tr w:rsidR="001F0C99" w14:paraId="6B30D2F4" w14:textId="77777777" w:rsidTr="00850F8D">
        <w:tc>
          <w:tcPr>
            <w:tcW w:w="1981" w:type="dxa"/>
            <w:vMerge/>
          </w:tcPr>
          <w:p w14:paraId="6907B82F" w14:textId="77777777" w:rsidR="001F0C99" w:rsidRPr="005D4036" w:rsidRDefault="001F0C99" w:rsidP="001F0C99">
            <w:pPr>
              <w:pStyle w:val="ListParagraph"/>
              <w:ind w:left="0"/>
              <w:jc w:val="center"/>
              <w:rPr>
                <w:sz w:val="22"/>
                <w:lang w:val="en-US"/>
              </w:rPr>
            </w:pPr>
          </w:p>
        </w:tc>
        <w:tc>
          <w:tcPr>
            <w:tcW w:w="1982" w:type="dxa"/>
            <w:vMerge/>
          </w:tcPr>
          <w:p w14:paraId="6831DCFB" w14:textId="77777777" w:rsidR="001F0C99" w:rsidRPr="005D4036" w:rsidRDefault="001F0C99" w:rsidP="001F0C99">
            <w:pPr>
              <w:pStyle w:val="ListParagraph"/>
              <w:ind w:left="0"/>
              <w:jc w:val="center"/>
              <w:rPr>
                <w:sz w:val="22"/>
                <w:lang w:val="en-US"/>
              </w:rPr>
            </w:pPr>
          </w:p>
        </w:tc>
        <w:tc>
          <w:tcPr>
            <w:tcW w:w="1982" w:type="dxa"/>
            <w:vAlign w:val="center"/>
          </w:tcPr>
          <w:p w14:paraId="5BF77754" w14:textId="1A207A22" w:rsidR="001F0C99" w:rsidRPr="005D4036" w:rsidRDefault="008E08E0" w:rsidP="001F0C99">
            <w:pPr>
              <w:pStyle w:val="ListParagraph"/>
              <w:ind w:left="0"/>
              <w:jc w:val="center"/>
              <w:rPr>
                <w:sz w:val="22"/>
                <w:lang w:val="en-US"/>
              </w:rPr>
            </w:pPr>
            <w:r w:rsidRPr="005D4036">
              <w:rPr>
                <w:sz w:val="22"/>
                <w:lang w:val="en-US"/>
              </w:rPr>
              <w:t xml:space="preserve">Lihat </w:t>
            </w:r>
            <w:r w:rsidR="001F0C99" w:rsidRPr="005D4036">
              <w:rPr>
                <w:sz w:val="22"/>
                <w:lang w:val="en-US"/>
              </w:rPr>
              <w:t>Data Setoran</w:t>
            </w:r>
          </w:p>
        </w:tc>
        <w:tc>
          <w:tcPr>
            <w:tcW w:w="1982" w:type="dxa"/>
          </w:tcPr>
          <w:p w14:paraId="3FA9ABCE" w14:textId="4573F386" w:rsidR="001F0C99" w:rsidRPr="005D4036" w:rsidRDefault="001F0C99" w:rsidP="001F0C99">
            <w:pPr>
              <w:pStyle w:val="ListParagraph"/>
              <w:spacing w:line="240" w:lineRule="auto"/>
              <w:ind w:left="0"/>
              <w:jc w:val="left"/>
              <w:rPr>
                <w:sz w:val="22"/>
                <w:lang w:val="en-US"/>
              </w:rPr>
            </w:pPr>
            <w:r w:rsidRPr="005D4036">
              <w:rPr>
                <w:sz w:val="22"/>
                <w:lang w:val="en-US"/>
              </w:rPr>
              <w:t xml:space="preserve">Melihat data setoran secara </w:t>
            </w:r>
            <w:r w:rsidRPr="005D4036">
              <w:rPr>
                <w:i/>
                <w:sz w:val="22"/>
                <w:lang w:val="en-US"/>
              </w:rPr>
              <w:t>global</w:t>
            </w:r>
          </w:p>
        </w:tc>
      </w:tr>
      <w:tr w:rsidR="001F0C99" w14:paraId="2EAE8543" w14:textId="77777777" w:rsidTr="00850F8D">
        <w:tc>
          <w:tcPr>
            <w:tcW w:w="1981" w:type="dxa"/>
            <w:vMerge/>
          </w:tcPr>
          <w:p w14:paraId="4B19C1AB" w14:textId="77777777" w:rsidR="001F0C99" w:rsidRPr="005D4036" w:rsidRDefault="001F0C99" w:rsidP="001F0C99">
            <w:pPr>
              <w:pStyle w:val="ListParagraph"/>
              <w:ind w:left="0"/>
              <w:jc w:val="center"/>
              <w:rPr>
                <w:sz w:val="22"/>
                <w:lang w:val="en-US"/>
              </w:rPr>
            </w:pPr>
          </w:p>
        </w:tc>
        <w:tc>
          <w:tcPr>
            <w:tcW w:w="1982" w:type="dxa"/>
            <w:vMerge/>
          </w:tcPr>
          <w:p w14:paraId="36278DAC" w14:textId="77777777" w:rsidR="001F0C99" w:rsidRPr="005D4036" w:rsidRDefault="001F0C99" w:rsidP="001F0C99">
            <w:pPr>
              <w:pStyle w:val="ListParagraph"/>
              <w:ind w:left="0"/>
              <w:jc w:val="center"/>
              <w:rPr>
                <w:sz w:val="22"/>
                <w:lang w:val="en-US"/>
              </w:rPr>
            </w:pPr>
          </w:p>
        </w:tc>
        <w:tc>
          <w:tcPr>
            <w:tcW w:w="1982" w:type="dxa"/>
            <w:vAlign w:val="center"/>
          </w:tcPr>
          <w:p w14:paraId="2672BD14" w14:textId="1CF0C3AB" w:rsidR="001F0C99" w:rsidRPr="005D4036" w:rsidRDefault="008E08E0" w:rsidP="001F0C99">
            <w:pPr>
              <w:pStyle w:val="ListParagraph"/>
              <w:ind w:left="0"/>
              <w:jc w:val="center"/>
              <w:rPr>
                <w:i/>
                <w:sz w:val="22"/>
                <w:lang w:val="en-US"/>
              </w:rPr>
            </w:pPr>
            <w:r w:rsidRPr="005D4036">
              <w:rPr>
                <w:sz w:val="22"/>
                <w:lang w:val="en-US"/>
              </w:rPr>
              <w:t xml:space="preserve">Lihat </w:t>
            </w:r>
            <w:r w:rsidR="001F0C99" w:rsidRPr="005D4036">
              <w:rPr>
                <w:sz w:val="22"/>
                <w:lang w:val="en-US"/>
              </w:rPr>
              <w:t>Rekomendasi Prioritas</w:t>
            </w:r>
          </w:p>
        </w:tc>
        <w:tc>
          <w:tcPr>
            <w:tcW w:w="1982" w:type="dxa"/>
          </w:tcPr>
          <w:p w14:paraId="1ACC6795" w14:textId="20824FCD" w:rsidR="001F0C99" w:rsidRPr="005D4036" w:rsidRDefault="001F0C99" w:rsidP="001F0C99">
            <w:pPr>
              <w:pStyle w:val="ListParagraph"/>
              <w:spacing w:line="240" w:lineRule="auto"/>
              <w:ind w:left="0"/>
              <w:jc w:val="left"/>
              <w:rPr>
                <w:sz w:val="22"/>
                <w:lang w:val="en-US"/>
              </w:rPr>
            </w:pPr>
            <w:r w:rsidRPr="005D4036">
              <w:rPr>
                <w:sz w:val="22"/>
                <w:lang w:val="en-US"/>
              </w:rPr>
              <w:t>Melihat hasil rekomendasi prioritas pembangunan infrastruktur</w:t>
            </w:r>
          </w:p>
        </w:tc>
      </w:tr>
      <w:tr w:rsidR="001F0C99" w14:paraId="3963CA23" w14:textId="77777777" w:rsidTr="00850F8D">
        <w:tc>
          <w:tcPr>
            <w:tcW w:w="1981" w:type="dxa"/>
            <w:vMerge/>
          </w:tcPr>
          <w:p w14:paraId="783B35C6" w14:textId="77777777" w:rsidR="001F0C99" w:rsidRPr="005D4036" w:rsidRDefault="001F0C99" w:rsidP="001F0C99">
            <w:pPr>
              <w:pStyle w:val="ListParagraph"/>
              <w:ind w:left="0"/>
              <w:jc w:val="center"/>
              <w:rPr>
                <w:sz w:val="22"/>
                <w:lang w:val="en-US"/>
              </w:rPr>
            </w:pPr>
          </w:p>
        </w:tc>
        <w:tc>
          <w:tcPr>
            <w:tcW w:w="1982" w:type="dxa"/>
            <w:vMerge/>
          </w:tcPr>
          <w:p w14:paraId="128AF65A" w14:textId="77777777" w:rsidR="001F0C99" w:rsidRPr="005D4036" w:rsidRDefault="001F0C99" w:rsidP="001F0C99">
            <w:pPr>
              <w:pStyle w:val="ListParagraph"/>
              <w:ind w:left="0"/>
              <w:jc w:val="center"/>
              <w:rPr>
                <w:sz w:val="22"/>
                <w:lang w:val="en-US"/>
              </w:rPr>
            </w:pPr>
          </w:p>
        </w:tc>
        <w:tc>
          <w:tcPr>
            <w:tcW w:w="1982" w:type="dxa"/>
          </w:tcPr>
          <w:p w14:paraId="78199343" w14:textId="464710E8" w:rsidR="001F0C99" w:rsidRPr="005D4036" w:rsidRDefault="008E08E0" w:rsidP="001F0C99">
            <w:pPr>
              <w:pStyle w:val="ListParagraph"/>
              <w:ind w:left="0"/>
              <w:jc w:val="center"/>
              <w:rPr>
                <w:sz w:val="22"/>
                <w:lang w:val="en-US"/>
              </w:rPr>
            </w:pPr>
            <w:r w:rsidRPr="005D4036">
              <w:rPr>
                <w:sz w:val="22"/>
                <w:lang w:val="en-US"/>
              </w:rPr>
              <w:t xml:space="preserve">Melakukan </w:t>
            </w:r>
            <w:r w:rsidR="001F0C99" w:rsidRPr="005D4036">
              <w:rPr>
                <w:i/>
                <w:sz w:val="22"/>
                <w:lang w:val="en-US"/>
              </w:rPr>
              <w:t>Logout</w:t>
            </w:r>
          </w:p>
        </w:tc>
        <w:tc>
          <w:tcPr>
            <w:tcW w:w="1982" w:type="dxa"/>
          </w:tcPr>
          <w:p w14:paraId="083376DE" w14:textId="0391FDCC" w:rsidR="001F0C99" w:rsidRPr="005D4036" w:rsidRDefault="001F0C99" w:rsidP="001F0C99">
            <w:pPr>
              <w:pStyle w:val="ListParagraph"/>
              <w:spacing w:line="240" w:lineRule="auto"/>
              <w:ind w:left="0"/>
              <w:jc w:val="left"/>
              <w:rPr>
                <w:sz w:val="22"/>
                <w:lang w:val="en-US"/>
              </w:rPr>
            </w:pPr>
            <w:r w:rsidRPr="005D4036">
              <w:rPr>
                <w:sz w:val="22"/>
                <w:lang w:val="en-US"/>
              </w:rPr>
              <w:t>Keluar dari sistem</w:t>
            </w:r>
          </w:p>
        </w:tc>
      </w:tr>
    </w:tbl>
    <w:p w14:paraId="15BFC024" w14:textId="4B77B52C" w:rsidR="00334E80" w:rsidRDefault="00334E80" w:rsidP="00E071C2">
      <w:pPr>
        <w:rPr>
          <w:lang w:val="en-US"/>
        </w:rPr>
      </w:pPr>
    </w:p>
    <w:p w14:paraId="4A6E445B" w14:textId="2DB3612C" w:rsidR="00410783" w:rsidRDefault="00410783" w:rsidP="00E071C2">
      <w:pPr>
        <w:rPr>
          <w:lang w:val="en-US"/>
        </w:rPr>
      </w:pPr>
    </w:p>
    <w:p w14:paraId="55A3A562" w14:textId="3F4E042D" w:rsidR="00410783" w:rsidRDefault="00410783" w:rsidP="00E071C2">
      <w:pPr>
        <w:rPr>
          <w:lang w:val="en-US"/>
        </w:rPr>
      </w:pPr>
    </w:p>
    <w:p w14:paraId="2F030478" w14:textId="10244C11" w:rsidR="00410783" w:rsidRDefault="00410783" w:rsidP="00E071C2">
      <w:pPr>
        <w:rPr>
          <w:lang w:val="en-US"/>
        </w:rPr>
      </w:pPr>
    </w:p>
    <w:p w14:paraId="5B86D19C" w14:textId="5E2438AB" w:rsidR="00FB3D0B" w:rsidRDefault="00FB3D0B" w:rsidP="00E071C2">
      <w:pPr>
        <w:rPr>
          <w:lang w:val="en-US"/>
        </w:rPr>
      </w:pPr>
    </w:p>
    <w:p w14:paraId="2E9EE0A6" w14:textId="77777777" w:rsidR="00FB3D0B" w:rsidRDefault="00FB3D0B" w:rsidP="00E071C2">
      <w:pPr>
        <w:rPr>
          <w:lang w:val="en-US"/>
        </w:rPr>
      </w:pPr>
    </w:p>
    <w:p w14:paraId="62A5B135" w14:textId="5BE5DEE6" w:rsidR="00CE725D" w:rsidRPr="00E57464" w:rsidRDefault="00A35636" w:rsidP="008D41E3">
      <w:pPr>
        <w:pStyle w:val="Subtitle"/>
        <w:ind w:left="709"/>
        <w:rPr>
          <w:i/>
        </w:rPr>
      </w:pPr>
      <w:bookmarkStart w:id="81" w:name="_Toc15919207"/>
      <w:r w:rsidRPr="00E57464">
        <w:rPr>
          <w:i/>
        </w:rPr>
        <w:lastRenderedPageBreak/>
        <w:t>Activity Diagram</w:t>
      </w:r>
      <w:bookmarkEnd w:id="81"/>
    </w:p>
    <w:p w14:paraId="6A8F6486" w14:textId="335B2B5E" w:rsidR="00F93577" w:rsidRDefault="00F93577" w:rsidP="003A7F6D">
      <w:pPr>
        <w:pStyle w:val="ListParagraph"/>
        <w:ind w:left="0" w:firstLine="709"/>
        <w:rPr>
          <w:lang w:val="en-US"/>
        </w:rPr>
      </w:pPr>
      <w:r>
        <w:rPr>
          <w:i/>
          <w:lang w:val="en-US"/>
        </w:rPr>
        <w:t>Activity Diagram</w:t>
      </w:r>
      <w:r>
        <w:rPr>
          <w:lang w:val="en-US"/>
        </w:rPr>
        <w:t xml:space="preserve"> merupakan gambaran alur kerja</w:t>
      </w:r>
      <w:r w:rsidR="00B91BAF">
        <w:rPr>
          <w:lang w:val="en-US"/>
        </w:rPr>
        <w:t xml:space="preserve"> dalam sistem informasi penentuan prioritas yang dibuat.</w:t>
      </w:r>
      <w:r w:rsidR="00A102C3">
        <w:rPr>
          <w:lang w:val="en-US"/>
        </w:rPr>
        <w:t xml:space="preserve"> Pada sistem informasi penentuan prioritas</w:t>
      </w:r>
      <w:r w:rsidR="00796024">
        <w:rPr>
          <w:lang w:val="en-US"/>
        </w:rPr>
        <w:t xml:space="preserve"> </w:t>
      </w:r>
      <w:r w:rsidR="00734E1A">
        <w:rPr>
          <w:lang w:val="en-US"/>
        </w:rPr>
        <w:t xml:space="preserve">dibuat </w:t>
      </w:r>
      <w:r w:rsidR="00734E1A">
        <w:rPr>
          <w:i/>
          <w:lang w:val="en-US"/>
        </w:rPr>
        <w:t>Activity Diagram</w:t>
      </w:r>
      <w:r w:rsidR="00734E1A">
        <w:rPr>
          <w:lang w:val="en-US"/>
        </w:rPr>
        <w:t xml:space="preserve"> sebagai berikut :</w:t>
      </w:r>
    </w:p>
    <w:p w14:paraId="4B9B79B5" w14:textId="080EAB16" w:rsidR="00967BFC" w:rsidRPr="00EF776C" w:rsidRDefault="00A049C6" w:rsidP="00C375E7">
      <w:pPr>
        <w:pStyle w:val="ListParagraph"/>
        <w:numPr>
          <w:ilvl w:val="0"/>
          <w:numId w:val="19"/>
        </w:numPr>
        <w:ind w:left="426"/>
        <w:rPr>
          <w:lang w:val="en-US"/>
        </w:rPr>
      </w:pPr>
      <w:r>
        <w:rPr>
          <w:i/>
          <w:lang w:val="en-US"/>
        </w:rPr>
        <w:t>Activity Diagram Login</w:t>
      </w:r>
    </w:p>
    <w:p w14:paraId="35C61E65" w14:textId="26B32132" w:rsidR="00EF776C" w:rsidRDefault="0038155A" w:rsidP="00FD1EAF">
      <w:pPr>
        <w:pStyle w:val="ListParagraph"/>
        <w:ind w:left="0" w:firstLine="426"/>
        <w:rPr>
          <w:i/>
          <w:lang w:val="en-US"/>
        </w:rPr>
      </w:pPr>
      <w:r>
        <w:drawing>
          <wp:anchor distT="0" distB="0" distL="114300" distR="114300" simplePos="0" relativeHeight="251718144" behindDoc="0" locked="0" layoutInCell="1" allowOverlap="1" wp14:anchorId="4A56DE7D" wp14:editId="22A1A437">
            <wp:simplePos x="0" y="0"/>
            <wp:positionH relativeFrom="margin">
              <wp:align>center</wp:align>
            </wp:positionH>
            <wp:positionV relativeFrom="paragraph">
              <wp:posOffset>1529715</wp:posOffset>
            </wp:positionV>
            <wp:extent cx="3238500" cy="4129405"/>
            <wp:effectExtent l="0" t="0" r="0" b="444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8500" cy="4129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2FA6">
        <w:rPr>
          <w:lang w:val="en-US"/>
        </w:rPr>
        <w:t>s</w:t>
      </w:r>
      <w:r w:rsidR="00EF776C">
        <w:rPr>
          <w:i/>
          <w:lang w:val="en-US"/>
        </w:rPr>
        <w:t xml:space="preserve">Activity Diagram Login </w:t>
      </w:r>
      <w:r w:rsidR="00EF776C">
        <w:rPr>
          <w:lang w:val="en-US"/>
        </w:rPr>
        <w:t xml:space="preserve">merujuk pada seluruh aktor / </w:t>
      </w:r>
      <w:r w:rsidR="00EF776C">
        <w:rPr>
          <w:i/>
          <w:lang w:val="en-US"/>
        </w:rPr>
        <w:t>role</w:t>
      </w:r>
      <w:r w:rsidR="00EF776C">
        <w:rPr>
          <w:lang w:val="en-US"/>
        </w:rPr>
        <w:t xml:space="preserve"> yang mempunyai hak akses terhadap sistem. Untuk dapat masuk ke dalam sistem setiap aktor / </w:t>
      </w:r>
      <w:r w:rsidR="00EF776C">
        <w:rPr>
          <w:i/>
          <w:lang w:val="en-US"/>
        </w:rPr>
        <w:t>role</w:t>
      </w:r>
      <w:r w:rsidR="00EF776C">
        <w:rPr>
          <w:lang w:val="en-US"/>
        </w:rPr>
        <w:t xml:space="preserve"> memiliki </w:t>
      </w:r>
      <w:r w:rsidR="00EF776C">
        <w:rPr>
          <w:i/>
          <w:lang w:val="en-US"/>
        </w:rPr>
        <w:t>username</w:t>
      </w:r>
      <w:r w:rsidR="00EF776C">
        <w:rPr>
          <w:lang w:val="en-US"/>
        </w:rPr>
        <w:t xml:space="preserve"> dan </w:t>
      </w:r>
      <w:r w:rsidR="00EF776C">
        <w:rPr>
          <w:i/>
          <w:lang w:val="en-US"/>
        </w:rPr>
        <w:t>password</w:t>
      </w:r>
      <w:r w:rsidR="00EF776C">
        <w:rPr>
          <w:lang w:val="en-US"/>
        </w:rPr>
        <w:t xml:space="preserve"> </w:t>
      </w:r>
      <w:r w:rsidR="005D5596">
        <w:rPr>
          <w:lang w:val="en-US"/>
        </w:rPr>
        <w:t>yang kemudian di</w:t>
      </w:r>
      <w:r w:rsidR="008E79BF">
        <w:rPr>
          <w:lang w:val="en-US"/>
        </w:rPr>
        <w:t xml:space="preserve">isikan ke dalam </w:t>
      </w:r>
      <w:r w:rsidR="00015F01">
        <w:rPr>
          <w:lang w:val="en-US"/>
        </w:rPr>
        <w:t>laman login</w:t>
      </w:r>
      <w:r w:rsidR="008473C1">
        <w:rPr>
          <w:lang w:val="en-US"/>
        </w:rPr>
        <w:t xml:space="preserve">. </w:t>
      </w:r>
      <w:r w:rsidR="002B07FC">
        <w:rPr>
          <w:lang w:val="en-US"/>
        </w:rPr>
        <w:t>Pada Gambar 4.5 merupakan proses login s</w:t>
      </w:r>
      <w:r w:rsidR="008473C1">
        <w:rPr>
          <w:lang w:val="en-US"/>
        </w:rPr>
        <w:t xml:space="preserve">etelah aktor / </w:t>
      </w:r>
      <w:r w:rsidR="008473C1">
        <w:rPr>
          <w:i/>
          <w:lang w:val="en-US"/>
        </w:rPr>
        <w:t>role</w:t>
      </w:r>
      <w:r w:rsidR="008473C1">
        <w:rPr>
          <w:lang w:val="en-US"/>
        </w:rPr>
        <w:t xml:space="preserve"> memasukkan </w:t>
      </w:r>
      <w:r w:rsidR="008473C1">
        <w:rPr>
          <w:i/>
          <w:lang w:val="en-US"/>
        </w:rPr>
        <w:t>username</w:t>
      </w:r>
      <w:r w:rsidR="008473C1">
        <w:rPr>
          <w:lang w:val="en-US"/>
        </w:rPr>
        <w:t xml:space="preserve"> dan </w:t>
      </w:r>
      <w:r w:rsidR="008473C1">
        <w:rPr>
          <w:i/>
          <w:lang w:val="en-US"/>
        </w:rPr>
        <w:t>password</w:t>
      </w:r>
      <w:r w:rsidR="008473C1">
        <w:rPr>
          <w:lang w:val="en-US"/>
        </w:rPr>
        <w:t xml:space="preserve"> sistem akan memvalidasi apakah terdapat kecocokan</w:t>
      </w:r>
      <w:r w:rsidR="00463A84">
        <w:rPr>
          <w:lang w:val="en-US"/>
        </w:rPr>
        <w:t xml:space="preserve"> dalam data yang tersimpan dalam </w:t>
      </w:r>
      <w:r w:rsidR="00463A84">
        <w:rPr>
          <w:i/>
          <w:lang w:val="en-US"/>
        </w:rPr>
        <w:t>database</w:t>
      </w:r>
      <w:r w:rsidR="002B07FC">
        <w:rPr>
          <w:i/>
          <w:lang w:val="en-US"/>
        </w:rPr>
        <w:t>.</w:t>
      </w:r>
    </w:p>
    <w:p w14:paraId="134F2393" w14:textId="7A4BBF37" w:rsidR="004265EF" w:rsidRDefault="004E4E8D" w:rsidP="00951A31">
      <w:pPr>
        <w:pStyle w:val="Caption"/>
        <w:rPr>
          <w:i w:val="0"/>
          <w:lang w:val="en-US"/>
        </w:rPr>
      </w:pPr>
      <w:bookmarkStart w:id="82" w:name="_Toc15889895"/>
      <w:r w:rsidRPr="00951A31">
        <w:rPr>
          <w:i w:val="0"/>
          <w:lang w:val="en-US"/>
        </w:rPr>
        <w:t>Gambar</w:t>
      </w:r>
      <w:r w:rsidR="00650C46" w:rsidRPr="00951A31">
        <w:rPr>
          <w:i w:val="0"/>
          <w:lang w:val="en-US"/>
        </w:rPr>
        <w:t xml:space="preserve"> 4.</w:t>
      </w:r>
      <w:r w:rsidR="00951A31" w:rsidRPr="00951A31">
        <w:rPr>
          <w:i w:val="0"/>
          <w:lang w:val="en-US"/>
        </w:rPr>
        <w:fldChar w:fldCharType="begin"/>
      </w:r>
      <w:r w:rsidR="00951A31" w:rsidRPr="00951A31">
        <w:rPr>
          <w:i w:val="0"/>
          <w:lang w:val="en-US"/>
        </w:rPr>
        <w:instrText xml:space="preserve"> SEQ Gambar_4 \* ARABIC </w:instrText>
      </w:r>
      <w:r w:rsidR="00951A31" w:rsidRPr="00951A31">
        <w:rPr>
          <w:i w:val="0"/>
          <w:lang w:val="en-US"/>
        </w:rPr>
        <w:fldChar w:fldCharType="separate"/>
      </w:r>
      <w:r w:rsidR="00A2182B">
        <w:rPr>
          <w:i w:val="0"/>
          <w:lang w:val="en-US"/>
        </w:rPr>
        <w:t>5</w:t>
      </w:r>
      <w:r w:rsidR="00951A31" w:rsidRPr="00951A31">
        <w:rPr>
          <w:i w:val="0"/>
          <w:lang w:val="en-US"/>
        </w:rPr>
        <w:fldChar w:fldCharType="end"/>
      </w:r>
      <w:r w:rsidR="000F5455" w:rsidRPr="00951A31">
        <w:rPr>
          <w:i w:val="0"/>
          <w:lang w:val="en-US"/>
        </w:rPr>
        <w:t xml:space="preserve"> </w:t>
      </w:r>
      <w:r w:rsidR="000F5455" w:rsidRPr="00950F3E">
        <w:rPr>
          <w:lang w:val="en-US"/>
        </w:rPr>
        <w:t>Activity Diagram Login</w:t>
      </w:r>
      <w:bookmarkEnd w:id="82"/>
      <w:r w:rsidR="00696E5C" w:rsidRPr="00951A31">
        <w:rPr>
          <w:i w:val="0"/>
          <w:lang w:val="en-US"/>
        </w:rPr>
        <w:t xml:space="preserve"> </w:t>
      </w:r>
    </w:p>
    <w:p w14:paraId="3E2DFD2D" w14:textId="055679B3" w:rsidR="00D24601" w:rsidRDefault="00D24601" w:rsidP="00D24601">
      <w:pPr>
        <w:rPr>
          <w:lang w:val="en-US"/>
        </w:rPr>
      </w:pPr>
    </w:p>
    <w:p w14:paraId="61876D0A" w14:textId="236F0E7F" w:rsidR="00D24601" w:rsidRDefault="00D24601" w:rsidP="00D24601">
      <w:pPr>
        <w:rPr>
          <w:lang w:val="en-US"/>
        </w:rPr>
      </w:pPr>
    </w:p>
    <w:p w14:paraId="768BED42" w14:textId="7119F5FC" w:rsidR="00D24601" w:rsidRDefault="00D24601" w:rsidP="00D24601">
      <w:pPr>
        <w:rPr>
          <w:lang w:val="en-US"/>
        </w:rPr>
      </w:pPr>
    </w:p>
    <w:p w14:paraId="0BFEABE0" w14:textId="4414766F" w:rsidR="00D24601" w:rsidRDefault="00D24601" w:rsidP="00D24601">
      <w:pPr>
        <w:rPr>
          <w:lang w:val="en-US"/>
        </w:rPr>
      </w:pPr>
    </w:p>
    <w:p w14:paraId="601053CB" w14:textId="77777777" w:rsidR="00D24601" w:rsidRPr="00D24601" w:rsidRDefault="00D24601" w:rsidP="00D24601">
      <w:pPr>
        <w:rPr>
          <w:lang w:val="en-US"/>
        </w:rPr>
      </w:pPr>
    </w:p>
    <w:p w14:paraId="1570F882" w14:textId="2FAB52B4" w:rsidR="006F4446" w:rsidRDefault="00B72E67" w:rsidP="00C375E7">
      <w:pPr>
        <w:pStyle w:val="ListParagraph"/>
        <w:numPr>
          <w:ilvl w:val="0"/>
          <w:numId w:val="19"/>
        </w:numPr>
        <w:ind w:left="426"/>
        <w:rPr>
          <w:lang w:val="en-US"/>
        </w:rPr>
      </w:pPr>
      <w:r>
        <w:rPr>
          <w:i/>
          <w:lang w:val="en-US"/>
        </w:rPr>
        <w:lastRenderedPageBreak/>
        <w:t xml:space="preserve">Activity Diagram </w:t>
      </w:r>
      <w:r w:rsidR="00D250E5">
        <w:rPr>
          <w:lang w:val="en-US"/>
        </w:rPr>
        <w:t>Setoran</w:t>
      </w:r>
    </w:p>
    <w:p w14:paraId="1CE0BB27" w14:textId="625D8F75" w:rsidR="00452C3D" w:rsidRDefault="00E83402" w:rsidP="00BC1E23">
      <w:pPr>
        <w:pStyle w:val="ListParagraph"/>
        <w:ind w:left="0" w:firstLine="426"/>
        <w:rPr>
          <w:lang w:val="en-US"/>
        </w:rPr>
      </w:pPr>
      <w:r>
        <w:drawing>
          <wp:anchor distT="0" distB="0" distL="114300" distR="114300" simplePos="0" relativeHeight="251719168" behindDoc="0" locked="0" layoutInCell="1" allowOverlap="1" wp14:anchorId="5C2C1CA9" wp14:editId="2E25926C">
            <wp:simplePos x="0" y="0"/>
            <wp:positionH relativeFrom="margin">
              <wp:align>center</wp:align>
            </wp:positionH>
            <wp:positionV relativeFrom="paragraph">
              <wp:posOffset>1852295</wp:posOffset>
            </wp:positionV>
            <wp:extent cx="3616325" cy="4838700"/>
            <wp:effectExtent l="0" t="0" r="3175"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616325" cy="4838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33093">
        <w:rPr>
          <w:i/>
          <w:lang w:val="en-US"/>
        </w:rPr>
        <w:t>Activity Diagram</w:t>
      </w:r>
      <w:r w:rsidR="00D33093">
        <w:rPr>
          <w:lang w:val="en-US"/>
        </w:rPr>
        <w:t xml:space="preserve"> </w:t>
      </w:r>
      <w:r w:rsidR="00A01B8E">
        <w:rPr>
          <w:lang w:val="en-US"/>
        </w:rPr>
        <w:t>S</w:t>
      </w:r>
      <w:r w:rsidR="00D33093">
        <w:rPr>
          <w:lang w:val="en-US"/>
        </w:rPr>
        <w:t xml:space="preserve">etoran </w:t>
      </w:r>
      <w:r w:rsidR="005055C2">
        <w:rPr>
          <w:lang w:val="en-US"/>
        </w:rPr>
        <w:t>mer</w:t>
      </w:r>
      <w:r w:rsidR="006B135A">
        <w:rPr>
          <w:lang w:val="en-US"/>
        </w:rPr>
        <w:t xml:space="preserve">upakan penjelasan alur dari menu setoran pada sistem. </w:t>
      </w:r>
      <w:r w:rsidR="006B135A">
        <w:rPr>
          <w:i/>
          <w:lang w:val="en-US"/>
        </w:rPr>
        <w:t xml:space="preserve">Activity Diagram </w:t>
      </w:r>
      <w:r w:rsidR="006B135A" w:rsidRPr="006B135A">
        <w:rPr>
          <w:lang w:val="en-US"/>
        </w:rPr>
        <w:t>Setoran</w:t>
      </w:r>
      <w:r w:rsidR="0090164B">
        <w:rPr>
          <w:lang w:val="en-US"/>
        </w:rPr>
        <w:t xml:space="preserve"> mer</w:t>
      </w:r>
      <w:r w:rsidR="005055C2">
        <w:rPr>
          <w:lang w:val="en-US"/>
        </w:rPr>
        <w:t xml:space="preserve">ujuk pada </w:t>
      </w:r>
      <w:r w:rsidR="00FE584C">
        <w:rPr>
          <w:lang w:val="en-US"/>
        </w:rPr>
        <w:t>hak akses</w:t>
      </w:r>
      <w:r w:rsidR="003B2BE9">
        <w:rPr>
          <w:lang w:val="en-US"/>
        </w:rPr>
        <w:t xml:space="preserve"> yang dimiliki oleh</w:t>
      </w:r>
      <w:r w:rsidR="00FE584C">
        <w:rPr>
          <w:lang w:val="en-US"/>
        </w:rPr>
        <w:t xml:space="preserve"> warga dan </w:t>
      </w:r>
      <w:r w:rsidR="00132B89">
        <w:rPr>
          <w:lang w:val="en-US"/>
        </w:rPr>
        <w:t>RT/RW</w:t>
      </w:r>
      <w:r w:rsidR="00605CDB">
        <w:rPr>
          <w:lang w:val="en-US"/>
        </w:rPr>
        <w:t xml:space="preserve">. </w:t>
      </w:r>
      <w:r w:rsidR="00F90DE3">
        <w:rPr>
          <w:lang w:val="en-US"/>
        </w:rPr>
        <w:t xml:space="preserve">Pada Gambar 4.6 </w:t>
      </w:r>
      <w:r w:rsidR="00D3500D">
        <w:rPr>
          <w:lang w:val="en-US"/>
        </w:rPr>
        <w:t>dapat terlihat</w:t>
      </w:r>
      <w:r w:rsidR="00F90DE3">
        <w:rPr>
          <w:i/>
          <w:lang w:val="en-US"/>
        </w:rPr>
        <w:t xml:space="preserve"> </w:t>
      </w:r>
      <w:r w:rsidR="00F90DE3">
        <w:rPr>
          <w:lang w:val="en-US"/>
        </w:rPr>
        <w:t>dari h</w:t>
      </w:r>
      <w:r w:rsidR="00231D02">
        <w:rPr>
          <w:lang w:val="en-US"/>
        </w:rPr>
        <w:t>ak akses</w:t>
      </w:r>
      <w:r w:rsidR="00EF0963">
        <w:rPr>
          <w:lang w:val="en-US"/>
        </w:rPr>
        <w:t xml:space="preserve"> warga</w:t>
      </w:r>
      <w:r w:rsidR="003F7E77">
        <w:rPr>
          <w:lang w:val="en-US"/>
        </w:rPr>
        <w:t xml:space="preserve"> yang</w:t>
      </w:r>
      <w:r w:rsidR="00BA7CAF">
        <w:rPr>
          <w:lang w:val="en-US"/>
        </w:rPr>
        <w:t xml:space="preserve"> </w:t>
      </w:r>
      <w:r w:rsidR="00EF0963">
        <w:rPr>
          <w:lang w:val="en-US"/>
        </w:rPr>
        <w:t>dapat melihat</w:t>
      </w:r>
      <w:r w:rsidR="00FE669A">
        <w:rPr>
          <w:lang w:val="en-US"/>
        </w:rPr>
        <w:t xml:space="preserve"> riwayat dan</w:t>
      </w:r>
      <w:r w:rsidR="00EF0963">
        <w:rPr>
          <w:lang w:val="en-US"/>
        </w:rPr>
        <w:t xml:space="preserve"> hasil rekap setoran</w:t>
      </w:r>
      <w:r w:rsidR="00374339">
        <w:rPr>
          <w:lang w:val="en-US"/>
        </w:rPr>
        <w:t xml:space="preserve"> miliknya</w:t>
      </w:r>
      <w:r w:rsidR="007372CB">
        <w:rPr>
          <w:lang w:val="en-US"/>
        </w:rPr>
        <w:t>.</w:t>
      </w:r>
      <w:r w:rsidR="00292AA7">
        <w:rPr>
          <w:lang w:val="en-US"/>
        </w:rPr>
        <w:t xml:space="preserve"> </w:t>
      </w:r>
      <w:r w:rsidR="008A2C96">
        <w:rPr>
          <w:lang w:val="en-US"/>
        </w:rPr>
        <w:t xml:space="preserve">Sedangkan pada hak akses </w:t>
      </w:r>
      <w:r w:rsidR="00132B89">
        <w:rPr>
          <w:lang w:val="en-US"/>
        </w:rPr>
        <w:t>RT/RW</w:t>
      </w:r>
      <w:r w:rsidR="008A2C96">
        <w:rPr>
          <w:lang w:val="en-US"/>
        </w:rPr>
        <w:t xml:space="preserve"> memiliki wewenang tambahan yakni melakukan penambahan data</w:t>
      </w:r>
      <w:r w:rsidR="001F79A5">
        <w:rPr>
          <w:lang w:val="en-US"/>
        </w:rPr>
        <w:t xml:space="preserve"> setoran yang dilakukan oleh warga. Hak akses RT/RW juga dapat melihat data setoran secara keseluruhan yang dilakukan oleh warga</w:t>
      </w:r>
      <w:r w:rsidR="00707517">
        <w:rPr>
          <w:lang w:val="en-US"/>
        </w:rPr>
        <w:t>.</w:t>
      </w:r>
    </w:p>
    <w:p w14:paraId="3AA67C77" w14:textId="4BCFDC7A" w:rsidR="000C0043" w:rsidRPr="000F5455" w:rsidRDefault="000C0043" w:rsidP="00224C68">
      <w:pPr>
        <w:pStyle w:val="Caption"/>
        <w:rPr>
          <w:lang w:val="en-US"/>
        </w:rPr>
      </w:pPr>
      <w:bookmarkStart w:id="83" w:name="_Toc15889896"/>
      <w:r w:rsidRPr="000F5455">
        <w:rPr>
          <w:lang w:val="en-US"/>
        </w:rPr>
        <w:t>Gambar 4.</w:t>
      </w:r>
      <w:r w:rsidR="00224C68">
        <w:rPr>
          <w:lang w:val="en-US"/>
        </w:rPr>
        <w:fldChar w:fldCharType="begin"/>
      </w:r>
      <w:r w:rsidR="00224C68">
        <w:rPr>
          <w:lang w:val="en-US"/>
        </w:rPr>
        <w:instrText xml:space="preserve"> SEQ Gambar_4 \* ARABIC </w:instrText>
      </w:r>
      <w:r w:rsidR="00224C68">
        <w:rPr>
          <w:lang w:val="en-US"/>
        </w:rPr>
        <w:fldChar w:fldCharType="separate"/>
      </w:r>
      <w:r w:rsidR="00A2182B">
        <w:rPr>
          <w:lang w:val="en-US"/>
        </w:rPr>
        <w:t>6</w:t>
      </w:r>
      <w:r w:rsidR="00224C68">
        <w:rPr>
          <w:lang w:val="en-US"/>
        </w:rPr>
        <w:fldChar w:fldCharType="end"/>
      </w:r>
      <w:r>
        <w:rPr>
          <w:lang w:val="en-US"/>
        </w:rPr>
        <w:t xml:space="preserve"> </w:t>
      </w:r>
      <w:r w:rsidRPr="001322BF">
        <w:rPr>
          <w:lang w:val="en-US"/>
        </w:rPr>
        <w:t>Activity Diagram</w:t>
      </w:r>
      <w:r>
        <w:rPr>
          <w:i w:val="0"/>
          <w:lang w:val="en-US"/>
        </w:rPr>
        <w:t xml:space="preserve"> </w:t>
      </w:r>
      <w:r w:rsidR="00412910" w:rsidRPr="001322BF">
        <w:rPr>
          <w:i w:val="0"/>
          <w:lang w:val="en-US"/>
        </w:rPr>
        <w:t>Setoran</w:t>
      </w:r>
      <w:bookmarkEnd w:id="83"/>
    </w:p>
    <w:p w14:paraId="43BD83DC" w14:textId="52558029" w:rsidR="0066379D" w:rsidRDefault="0066379D" w:rsidP="0066379D">
      <w:pPr>
        <w:pStyle w:val="ListParagraph"/>
        <w:ind w:left="0"/>
        <w:jc w:val="center"/>
        <w:rPr>
          <w:lang w:val="en-US"/>
        </w:rPr>
      </w:pPr>
    </w:p>
    <w:p w14:paraId="352274FF" w14:textId="0AD15882" w:rsidR="00DC17F1" w:rsidRDefault="00DC17F1" w:rsidP="0066379D">
      <w:pPr>
        <w:pStyle w:val="ListParagraph"/>
        <w:ind w:left="0"/>
        <w:jc w:val="center"/>
        <w:rPr>
          <w:lang w:val="en-US"/>
        </w:rPr>
      </w:pPr>
    </w:p>
    <w:p w14:paraId="1C3D2F3F" w14:textId="724A4A51" w:rsidR="002A2B58" w:rsidRDefault="002A2B58" w:rsidP="0066379D">
      <w:pPr>
        <w:pStyle w:val="ListParagraph"/>
        <w:ind w:left="0"/>
        <w:jc w:val="center"/>
        <w:rPr>
          <w:lang w:val="en-US"/>
        </w:rPr>
      </w:pPr>
    </w:p>
    <w:p w14:paraId="2711FBBD" w14:textId="77777777" w:rsidR="002A2B58" w:rsidRDefault="002A2B58" w:rsidP="0066379D">
      <w:pPr>
        <w:pStyle w:val="ListParagraph"/>
        <w:ind w:left="0"/>
        <w:jc w:val="center"/>
        <w:rPr>
          <w:lang w:val="en-US"/>
        </w:rPr>
      </w:pPr>
    </w:p>
    <w:p w14:paraId="7C245B1E" w14:textId="2EE8F007" w:rsidR="00E83402" w:rsidRDefault="00E83402" w:rsidP="0066379D">
      <w:pPr>
        <w:pStyle w:val="ListParagraph"/>
        <w:ind w:left="0"/>
        <w:jc w:val="center"/>
        <w:rPr>
          <w:lang w:val="en-US"/>
        </w:rPr>
      </w:pPr>
    </w:p>
    <w:p w14:paraId="6E0ADE5C" w14:textId="05E34AD3" w:rsidR="00E325EF" w:rsidRDefault="005D5C29" w:rsidP="00C375E7">
      <w:pPr>
        <w:pStyle w:val="ListParagraph"/>
        <w:numPr>
          <w:ilvl w:val="0"/>
          <w:numId w:val="19"/>
        </w:numPr>
        <w:ind w:left="426"/>
        <w:rPr>
          <w:lang w:val="en-US"/>
        </w:rPr>
      </w:pPr>
      <w:r>
        <w:rPr>
          <w:i/>
          <w:lang w:val="en-US"/>
        </w:rPr>
        <w:lastRenderedPageBreak/>
        <w:t xml:space="preserve">Activity Diagram </w:t>
      </w:r>
      <w:r w:rsidR="0027035A">
        <w:rPr>
          <w:lang w:val="en-US"/>
        </w:rPr>
        <w:t>Kuesioner</w:t>
      </w:r>
    </w:p>
    <w:p w14:paraId="5A6A6903" w14:textId="671A8BD9" w:rsidR="005D5C29" w:rsidRDefault="005D5C29" w:rsidP="009F7BA7">
      <w:pPr>
        <w:pStyle w:val="ListParagraph"/>
        <w:ind w:left="0" w:firstLine="426"/>
        <w:rPr>
          <w:i/>
          <w:lang w:val="en-US"/>
        </w:rPr>
      </w:pPr>
      <w:r>
        <w:rPr>
          <w:i/>
          <w:lang w:val="en-US"/>
        </w:rPr>
        <w:t>Activity Diagram</w:t>
      </w:r>
      <w:r>
        <w:rPr>
          <w:lang w:val="en-US"/>
        </w:rPr>
        <w:t xml:space="preserve"> </w:t>
      </w:r>
      <w:r w:rsidR="0027035A">
        <w:rPr>
          <w:lang w:val="en-US"/>
        </w:rPr>
        <w:t>Kuesioner</w:t>
      </w:r>
      <w:r>
        <w:rPr>
          <w:lang w:val="en-US"/>
        </w:rPr>
        <w:t xml:space="preserve"> </w:t>
      </w:r>
      <w:r w:rsidR="00BB69BD">
        <w:rPr>
          <w:lang w:val="en-US"/>
        </w:rPr>
        <w:t xml:space="preserve">merupakan alur dari menu kuesioner yang ada pada sistem. Dimana pada menu kuesioner pengguna dapat mengisi kuesioner yang berisi variabel-variabel yang akan digunakan untuk melakukan penghitungan dari metode </w:t>
      </w:r>
      <w:r w:rsidR="00BB69BD">
        <w:rPr>
          <w:i/>
          <w:lang w:val="en-US"/>
        </w:rPr>
        <w:t>Hanlon</w:t>
      </w:r>
      <w:r w:rsidR="007C1767">
        <w:rPr>
          <w:i/>
          <w:lang w:val="en-US"/>
        </w:rPr>
        <w:t>. Activity Diagram</w:t>
      </w:r>
      <w:r w:rsidR="007C1767">
        <w:rPr>
          <w:lang w:val="en-US"/>
        </w:rPr>
        <w:t xml:space="preserve"> Kuesioner </w:t>
      </w:r>
      <w:r>
        <w:rPr>
          <w:lang w:val="en-US"/>
        </w:rPr>
        <w:t>merujuk hanya pada hak akses</w:t>
      </w:r>
      <w:r w:rsidR="00231B47">
        <w:rPr>
          <w:lang w:val="en-US"/>
        </w:rPr>
        <w:t xml:space="preserve"> yang dimiliki oleh</w:t>
      </w:r>
      <w:r>
        <w:rPr>
          <w:lang w:val="en-US"/>
        </w:rPr>
        <w:t xml:space="preserve"> </w:t>
      </w:r>
      <w:r w:rsidR="00132B89">
        <w:rPr>
          <w:lang w:val="en-US"/>
        </w:rPr>
        <w:t>RT/RW</w:t>
      </w:r>
      <w:r w:rsidR="00CE65C0">
        <w:rPr>
          <w:lang w:val="en-US"/>
        </w:rPr>
        <w:t xml:space="preserve"> dan hak akses warga</w:t>
      </w:r>
      <w:r>
        <w:rPr>
          <w:lang w:val="en-US"/>
        </w:rPr>
        <w:t xml:space="preserve">. </w:t>
      </w:r>
      <w:r w:rsidR="00C14C52">
        <w:rPr>
          <w:lang w:val="en-US"/>
        </w:rPr>
        <w:t xml:space="preserve">Pada Gambar 4.7 dapat terlihat alur dari pengguna dalam mengisikan kuesioner </w:t>
      </w:r>
      <w:r w:rsidR="00CB6F67">
        <w:rPr>
          <w:lang w:val="en-US"/>
        </w:rPr>
        <w:t xml:space="preserve">berisi </w:t>
      </w:r>
      <w:r w:rsidR="00C14C52">
        <w:rPr>
          <w:lang w:val="en-US"/>
        </w:rPr>
        <w:t>nilai-nilai</w:t>
      </w:r>
      <w:r w:rsidR="00E128D3">
        <w:rPr>
          <w:lang w:val="en-US"/>
        </w:rPr>
        <w:t xml:space="preserve"> yang akan digunakan sebagai </w:t>
      </w:r>
      <w:r w:rsidR="00C22B6F">
        <w:rPr>
          <w:lang w:val="en-US"/>
        </w:rPr>
        <w:t>variabel</w:t>
      </w:r>
      <w:r w:rsidR="00E128D3">
        <w:rPr>
          <w:lang w:val="en-US"/>
        </w:rPr>
        <w:t xml:space="preserve"> dalam perhitungan metode Hanlon</w:t>
      </w:r>
      <w:r w:rsidR="009858F2">
        <w:rPr>
          <w:lang w:val="en-US"/>
        </w:rPr>
        <w:t>.</w:t>
      </w:r>
    </w:p>
    <w:p w14:paraId="4834A433" w14:textId="71E50CC7" w:rsidR="00310D6A" w:rsidRDefault="00310D6A" w:rsidP="000B076C">
      <w:pPr>
        <w:pStyle w:val="Caption"/>
        <w:rPr>
          <w:lang w:val="en-US"/>
        </w:rPr>
      </w:pPr>
      <w:r>
        <w:rPr>
          <w:i w:val="0"/>
          <w:lang w:val="en-US"/>
        </w:rPr>
        <w:drawing>
          <wp:anchor distT="0" distB="0" distL="114300" distR="114300" simplePos="0" relativeHeight="251721216" behindDoc="0" locked="0" layoutInCell="1" allowOverlap="1" wp14:anchorId="33D5FEB6" wp14:editId="726EF4CD">
            <wp:simplePos x="0" y="0"/>
            <wp:positionH relativeFrom="margin">
              <wp:align>left</wp:align>
            </wp:positionH>
            <wp:positionV relativeFrom="paragraph">
              <wp:posOffset>379730</wp:posOffset>
            </wp:positionV>
            <wp:extent cx="5118100" cy="4572000"/>
            <wp:effectExtent l="0" t="0" r="635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118100" cy="457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4D06D0B" w14:textId="6606DFF5" w:rsidR="009A2871" w:rsidRDefault="0084431A" w:rsidP="000B076C">
      <w:pPr>
        <w:pStyle w:val="Caption"/>
        <w:rPr>
          <w:i w:val="0"/>
          <w:lang w:val="en-US"/>
        </w:rPr>
      </w:pPr>
      <w:bookmarkStart w:id="84" w:name="_Toc15889897"/>
      <w:r w:rsidRPr="000F5455">
        <w:rPr>
          <w:lang w:val="en-US"/>
        </w:rPr>
        <w:t>Gambar 4.</w:t>
      </w:r>
      <w:r w:rsidR="000B076C">
        <w:rPr>
          <w:lang w:val="en-US"/>
        </w:rPr>
        <w:fldChar w:fldCharType="begin"/>
      </w:r>
      <w:r w:rsidR="000B076C">
        <w:rPr>
          <w:lang w:val="en-US"/>
        </w:rPr>
        <w:instrText xml:space="preserve"> SEQ Gambar_4 \* ARABIC </w:instrText>
      </w:r>
      <w:r w:rsidR="000B076C">
        <w:rPr>
          <w:lang w:val="en-US"/>
        </w:rPr>
        <w:fldChar w:fldCharType="separate"/>
      </w:r>
      <w:r w:rsidR="00A2182B">
        <w:rPr>
          <w:lang w:val="en-US"/>
        </w:rPr>
        <w:t>7</w:t>
      </w:r>
      <w:r w:rsidR="000B076C">
        <w:rPr>
          <w:lang w:val="en-US"/>
        </w:rPr>
        <w:fldChar w:fldCharType="end"/>
      </w:r>
      <w:r>
        <w:rPr>
          <w:lang w:val="en-US"/>
        </w:rPr>
        <w:t xml:space="preserve"> </w:t>
      </w:r>
      <w:r w:rsidRPr="006640BB">
        <w:rPr>
          <w:lang w:val="en-US"/>
        </w:rPr>
        <w:t>Activity Diagram</w:t>
      </w:r>
      <w:r>
        <w:rPr>
          <w:i w:val="0"/>
          <w:lang w:val="en-US"/>
        </w:rPr>
        <w:t xml:space="preserve"> </w:t>
      </w:r>
      <w:r w:rsidR="00AF502A" w:rsidRPr="00F5118B">
        <w:rPr>
          <w:i w:val="0"/>
          <w:lang w:val="en-US"/>
        </w:rPr>
        <w:t>Kuesioner</w:t>
      </w:r>
      <w:bookmarkEnd w:id="84"/>
    </w:p>
    <w:p w14:paraId="7102662B" w14:textId="38AB4434" w:rsidR="00731AC1" w:rsidRDefault="00731AC1" w:rsidP="0084431A">
      <w:pPr>
        <w:pStyle w:val="ListParagraph"/>
        <w:ind w:left="0"/>
        <w:jc w:val="center"/>
        <w:rPr>
          <w:i/>
          <w:lang w:val="en-US"/>
        </w:rPr>
      </w:pPr>
    </w:p>
    <w:p w14:paraId="1D644BEB" w14:textId="2304CF92" w:rsidR="00CD3902" w:rsidRDefault="00CD3902" w:rsidP="0084431A">
      <w:pPr>
        <w:pStyle w:val="ListParagraph"/>
        <w:ind w:left="0"/>
        <w:jc w:val="center"/>
        <w:rPr>
          <w:i/>
          <w:lang w:val="en-US"/>
        </w:rPr>
      </w:pPr>
    </w:p>
    <w:p w14:paraId="0A9BD8D4" w14:textId="77777777" w:rsidR="005F299D" w:rsidRDefault="005F299D" w:rsidP="0084431A">
      <w:pPr>
        <w:pStyle w:val="ListParagraph"/>
        <w:ind w:left="0"/>
        <w:jc w:val="center"/>
        <w:rPr>
          <w:i/>
          <w:lang w:val="en-US"/>
        </w:rPr>
      </w:pPr>
    </w:p>
    <w:p w14:paraId="309C8B65" w14:textId="009C7C95" w:rsidR="00CD3902" w:rsidRDefault="00CD3902" w:rsidP="0084431A">
      <w:pPr>
        <w:pStyle w:val="ListParagraph"/>
        <w:ind w:left="0"/>
        <w:jc w:val="center"/>
        <w:rPr>
          <w:i/>
          <w:lang w:val="en-US"/>
        </w:rPr>
      </w:pPr>
    </w:p>
    <w:p w14:paraId="49A24216" w14:textId="2574716C" w:rsidR="0080750A" w:rsidRDefault="0080750A" w:rsidP="00C375E7">
      <w:pPr>
        <w:pStyle w:val="ListParagraph"/>
        <w:numPr>
          <w:ilvl w:val="0"/>
          <w:numId w:val="19"/>
        </w:numPr>
        <w:ind w:left="426"/>
        <w:rPr>
          <w:lang w:val="en-US"/>
        </w:rPr>
      </w:pPr>
      <w:r>
        <w:rPr>
          <w:i/>
          <w:lang w:val="en-US"/>
        </w:rPr>
        <w:lastRenderedPageBreak/>
        <w:t xml:space="preserve">Activity Diagram </w:t>
      </w:r>
      <w:r w:rsidR="00387BDE">
        <w:rPr>
          <w:lang w:val="en-US"/>
        </w:rPr>
        <w:t>Data Setoran</w:t>
      </w:r>
    </w:p>
    <w:p w14:paraId="160BE0AD" w14:textId="3792E7F1" w:rsidR="00080420" w:rsidRDefault="00D81AF8" w:rsidP="00D50DA5">
      <w:pPr>
        <w:pStyle w:val="ListParagraph"/>
        <w:ind w:left="0" w:firstLine="426"/>
        <w:rPr>
          <w:lang w:val="en-US"/>
        </w:rPr>
      </w:pPr>
      <w:r>
        <w:rPr>
          <w:i/>
          <w:lang w:val="en-US"/>
        </w:rPr>
        <w:t xml:space="preserve">Activity Diagram </w:t>
      </w:r>
      <w:r>
        <w:rPr>
          <w:lang w:val="en-US"/>
        </w:rPr>
        <w:t xml:space="preserve">data </w:t>
      </w:r>
      <w:r w:rsidR="00CA4A45">
        <w:rPr>
          <w:lang w:val="en-US"/>
        </w:rPr>
        <w:t>setoran</w:t>
      </w:r>
      <w:r>
        <w:rPr>
          <w:lang w:val="en-US"/>
        </w:rPr>
        <w:t xml:space="preserve"> </w:t>
      </w:r>
      <w:r w:rsidR="007666EE">
        <w:rPr>
          <w:lang w:val="en-US"/>
        </w:rPr>
        <w:t xml:space="preserve">merupakan gambaran alur dari menu data setoran. Menu data setoran merupakan menu yang berisi tentang daftar dari seluruh setoran yang tercatat pada sistem. </w:t>
      </w:r>
      <w:r w:rsidR="007666EE">
        <w:rPr>
          <w:i/>
          <w:lang w:val="en-US"/>
        </w:rPr>
        <w:t xml:space="preserve">Activity Diagram </w:t>
      </w:r>
      <w:r w:rsidR="007666EE">
        <w:rPr>
          <w:lang w:val="en-US"/>
        </w:rPr>
        <w:t xml:space="preserve">data setoran </w:t>
      </w:r>
      <w:r>
        <w:rPr>
          <w:lang w:val="en-US"/>
        </w:rPr>
        <w:t>merujuk pada hak akses</w:t>
      </w:r>
      <w:r w:rsidR="00DE5DD7">
        <w:rPr>
          <w:lang w:val="en-US"/>
        </w:rPr>
        <w:t xml:space="preserve"> </w:t>
      </w:r>
      <w:r w:rsidR="00244356">
        <w:rPr>
          <w:lang w:val="en-US"/>
        </w:rPr>
        <w:t xml:space="preserve">yang dimiliki oleh </w:t>
      </w:r>
      <w:r w:rsidR="00132B89">
        <w:rPr>
          <w:lang w:val="en-US"/>
        </w:rPr>
        <w:t>RT/RW</w:t>
      </w:r>
      <w:r w:rsidR="00DE5DD7">
        <w:rPr>
          <w:lang w:val="en-US"/>
        </w:rPr>
        <w:t xml:space="preserve"> dan hak akses kepala desa</w:t>
      </w:r>
      <w:r>
        <w:rPr>
          <w:lang w:val="en-US"/>
        </w:rPr>
        <w:t xml:space="preserve"> </w:t>
      </w:r>
      <w:r w:rsidR="008E7E50">
        <w:rPr>
          <w:lang w:val="en-US"/>
        </w:rPr>
        <w:t xml:space="preserve">pada sistem. </w:t>
      </w:r>
      <w:r w:rsidR="00655A87">
        <w:rPr>
          <w:lang w:val="en-US"/>
        </w:rPr>
        <w:t xml:space="preserve">Pada gambar 4.8 dapat terlihat alur dari pengguna </w:t>
      </w:r>
      <w:r w:rsidR="00BA7C9E">
        <w:rPr>
          <w:lang w:val="en-US"/>
        </w:rPr>
        <w:t xml:space="preserve">dengan hak akses RT/RW </w:t>
      </w:r>
      <w:r w:rsidR="001B57A9">
        <w:rPr>
          <w:lang w:val="en-US"/>
        </w:rPr>
        <w:t xml:space="preserve">dan pengguna dengan hak akses Kepala Desa dapat </w:t>
      </w:r>
      <w:r w:rsidR="00080420">
        <w:rPr>
          <w:lang w:val="en-US"/>
        </w:rPr>
        <w:t xml:space="preserve">melihat </w:t>
      </w:r>
      <w:r w:rsidR="00BE08F9">
        <w:rPr>
          <w:lang w:val="en-US"/>
        </w:rPr>
        <w:t xml:space="preserve">seluruh data setoran yang tercatat kedalam sistem </w:t>
      </w:r>
      <w:r w:rsidR="00080420">
        <w:rPr>
          <w:lang w:val="en-US"/>
        </w:rPr>
        <w:t xml:space="preserve">secara </w:t>
      </w:r>
      <w:r w:rsidR="00080420" w:rsidRPr="00B77146">
        <w:rPr>
          <w:i/>
          <w:lang w:val="en-US"/>
        </w:rPr>
        <w:t>global</w:t>
      </w:r>
      <w:r w:rsidR="00080420">
        <w:rPr>
          <w:lang w:val="en-US"/>
        </w:rPr>
        <w:t xml:space="preserve">. </w:t>
      </w:r>
    </w:p>
    <w:p w14:paraId="675AC469" w14:textId="19D8DEB9" w:rsidR="00080420" w:rsidRDefault="00FD0AFC" w:rsidP="00087695">
      <w:pPr>
        <w:pStyle w:val="ListParagraph"/>
        <w:ind w:left="0"/>
        <w:jc w:val="center"/>
        <w:rPr>
          <w:lang w:val="en-US"/>
        </w:rPr>
      </w:pPr>
      <w:r>
        <w:rPr>
          <w:lang w:val="en-US"/>
        </w:rPr>
        <w:drawing>
          <wp:anchor distT="0" distB="0" distL="114300" distR="114300" simplePos="0" relativeHeight="251823616" behindDoc="0" locked="0" layoutInCell="1" allowOverlap="1" wp14:anchorId="5510C24D" wp14:editId="25B245D3">
            <wp:simplePos x="0" y="0"/>
            <wp:positionH relativeFrom="margin">
              <wp:align>left</wp:align>
            </wp:positionH>
            <wp:positionV relativeFrom="paragraph">
              <wp:posOffset>309245</wp:posOffset>
            </wp:positionV>
            <wp:extent cx="5074461" cy="4354045"/>
            <wp:effectExtent l="0" t="0" r="0" b="8890"/>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074461" cy="4354045"/>
                    </a:xfrm>
                    <a:prstGeom prst="rect">
                      <a:avLst/>
                    </a:prstGeom>
                    <a:noFill/>
                    <a:ln>
                      <a:noFill/>
                    </a:ln>
                  </pic:spPr>
                </pic:pic>
              </a:graphicData>
            </a:graphic>
          </wp:anchor>
        </w:drawing>
      </w:r>
    </w:p>
    <w:p w14:paraId="7AC13F9C" w14:textId="57FA1C2C" w:rsidR="00087695" w:rsidRDefault="00087695" w:rsidP="0058096A">
      <w:pPr>
        <w:pStyle w:val="Caption"/>
        <w:rPr>
          <w:i w:val="0"/>
          <w:lang w:val="en-US"/>
        </w:rPr>
      </w:pPr>
      <w:bookmarkStart w:id="85" w:name="_Toc15889898"/>
      <w:r>
        <w:rPr>
          <w:lang w:val="en-US"/>
        </w:rPr>
        <w:t>G</w:t>
      </w:r>
      <w:r w:rsidRPr="000F5455">
        <w:rPr>
          <w:lang w:val="en-US"/>
        </w:rPr>
        <w:t>ambar 4.</w:t>
      </w:r>
      <w:r w:rsidR="0058096A">
        <w:rPr>
          <w:lang w:val="en-US"/>
        </w:rPr>
        <w:fldChar w:fldCharType="begin"/>
      </w:r>
      <w:r w:rsidR="0058096A">
        <w:rPr>
          <w:lang w:val="en-US"/>
        </w:rPr>
        <w:instrText xml:space="preserve"> SEQ Gambar_4 \* ARABIC </w:instrText>
      </w:r>
      <w:r w:rsidR="0058096A">
        <w:rPr>
          <w:lang w:val="en-US"/>
        </w:rPr>
        <w:fldChar w:fldCharType="separate"/>
      </w:r>
      <w:r w:rsidR="00A2182B">
        <w:rPr>
          <w:lang w:val="en-US"/>
        </w:rPr>
        <w:t>8</w:t>
      </w:r>
      <w:r w:rsidR="0058096A">
        <w:rPr>
          <w:lang w:val="en-US"/>
        </w:rPr>
        <w:fldChar w:fldCharType="end"/>
      </w:r>
      <w:r>
        <w:rPr>
          <w:lang w:val="en-US"/>
        </w:rPr>
        <w:t xml:space="preserve"> </w:t>
      </w:r>
      <w:r w:rsidRPr="0014517E">
        <w:rPr>
          <w:lang w:val="en-US"/>
        </w:rPr>
        <w:t>Activity Diagram</w:t>
      </w:r>
      <w:r>
        <w:rPr>
          <w:i w:val="0"/>
          <w:lang w:val="en-US"/>
        </w:rPr>
        <w:t xml:space="preserve"> </w:t>
      </w:r>
      <w:r w:rsidR="00AF502A" w:rsidRPr="007058BC">
        <w:rPr>
          <w:i w:val="0"/>
          <w:lang w:val="en-US"/>
        </w:rPr>
        <w:t>Data Setoran</w:t>
      </w:r>
      <w:bookmarkEnd w:id="85"/>
    </w:p>
    <w:p w14:paraId="14D2EC55" w14:textId="3F83496A" w:rsidR="00087695" w:rsidRDefault="00087695" w:rsidP="00174A4E">
      <w:pPr>
        <w:pStyle w:val="ListParagraph"/>
        <w:ind w:left="0"/>
        <w:rPr>
          <w:lang w:val="en-US"/>
        </w:rPr>
      </w:pPr>
    </w:p>
    <w:p w14:paraId="2AA436B5" w14:textId="78D3975D" w:rsidR="00CD3902" w:rsidRDefault="00CD3902" w:rsidP="00174A4E">
      <w:pPr>
        <w:pStyle w:val="ListParagraph"/>
        <w:ind w:left="0"/>
        <w:rPr>
          <w:lang w:val="en-US"/>
        </w:rPr>
      </w:pPr>
    </w:p>
    <w:p w14:paraId="6862D447" w14:textId="32768D9F" w:rsidR="00CD3902" w:rsidRDefault="00CD3902" w:rsidP="00174A4E">
      <w:pPr>
        <w:pStyle w:val="ListParagraph"/>
        <w:ind w:left="0"/>
        <w:rPr>
          <w:lang w:val="en-US"/>
        </w:rPr>
      </w:pPr>
    </w:p>
    <w:p w14:paraId="0923E0D6" w14:textId="40751D93" w:rsidR="00CD3902" w:rsidRDefault="00CD3902" w:rsidP="00174A4E">
      <w:pPr>
        <w:pStyle w:val="ListParagraph"/>
        <w:ind w:left="0"/>
        <w:rPr>
          <w:lang w:val="en-US"/>
        </w:rPr>
      </w:pPr>
    </w:p>
    <w:p w14:paraId="67FC7434" w14:textId="5B02ECFE" w:rsidR="00CD3902" w:rsidRDefault="00CD3902" w:rsidP="00174A4E">
      <w:pPr>
        <w:pStyle w:val="ListParagraph"/>
        <w:ind w:left="0"/>
        <w:rPr>
          <w:lang w:val="en-US"/>
        </w:rPr>
      </w:pPr>
    </w:p>
    <w:p w14:paraId="304512D5" w14:textId="64CCC47E" w:rsidR="001D46B8" w:rsidRPr="00AF0C21" w:rsidRDefault="001D46B8" w:rsidP="00C375E7">
      <w:pPr>
        <w:pStyle w:val="ListParagraph"/>
        <w:numPr>
          <w:ilvl w:val="0"/>
          <w:numId w:val="19"/>
        </w:numPr>
        <w:rPr>
          <w:lang w:val="en-US"/>
        </w:rPr>
      </w:pPr>
      <w:r w:rsidRPr="00AF0C21">
        <w:rPr>
          <w:i/>
          <w:lang w:val="en-US"/>
        </w:rPr>
        <w:lastRenderedPageBreak/>
        <w:t xml:space="preserve">Activity Diagram </w:t>
      </w:r>
      <w:r>
        <w:rPr>
          <w:i/>
          <w:lang w:val="en-US"/>
        </w:rPr>
        <w:t>Master</w:t>
      </w:r>
    </w:p>
    <w:p w14:paraId="64F037B0" w14:textId="1CBC7E53" w:rsidR="001D46B8" w:rsidRDefault="001D46B8" w:rsidP="0044606D">
      <w:pPr>
        <w:pStyle w:val="ListParagraph"/>
        <w:ind w:left="709" w:firstLine="426"/>
        <w:rPr>
          <w:i/>
          <w:lang w:val="en-US"/>
        </w:rPr>
      </w:pPr>
      <w:r>
        <w:rPr>
          <w:i/>
          <w:lang w:val="en-US"/>
        </w:rPr>
        <w:t xml:space="preserve">Activity Diagram </w:t>
      </w:r>
      <w:r w:rsidR="00C80325">
        <w:rPr>
          <w:i/>
          <w:lang w:val="en-US"/>
        </w:rPr>
        <w:t>Master</w:t>
      </w:r>
      <w:r w:rsidR="002372C0">
        <w:rPr>
          <w:i/>
          <w:lang w:val="en-US"/>
        </w:rPr>
        <w:t xml:space="preserve"> </w:t>
      </w:r>
      <w:r w:rsidR="002372C0">
        <w:rPr>
          <w:lang w:val="en-US"/>
        </w:rPr>
        <w:t xml:space="preserve">menggambarkan alur dari </w:t>
      </w:r>
      <w:r w:rsidR="0044606D">
        <w:rPr>
          <w:lang w:val="en-US"/>
        </w:rPr>
        <w:t xml:space="preserve">menu master. </w:t>
      </w:r>
      <w:r w:rsidR="0044606D">
        <w:rPr>
          <w:i/>
          <w:lang w:val="en-US"/>
        </w:rPr>
        <w:t>Activity Diagram Master</w:t>
      </w:r>
      <w:r>
        <w:rPr>
          <w:i/>
          <w:lang w:val="en-US"/>
        </w:rPr>
        <w:t xml:space="preserve"> </w:t>
      </w:r>
      <w:r>
        <w:rPr>
          <w:lang w:val="en-US"/>
        </w:rPr>
        <w:t xml:space="preserve">merujuk </w:t>
      </w:r>
      <w:r w:rsidR="009E1356">
        <w:rPr>
          <w:lang w:val="en-US"/>
        </w:rPr>
        <w:t>h</w:t>
      </w:r>
      <w:r>
        <w:rPr>
          <w:lang w:val="en-US"/>
        </w:rPr>
        <w:t>a</w:t>
      </w:r>
      <w:r w:rsidR="009E1356">
        <w:rPr>
          <w:lang w:val="en-US"/>
        </w:rPr>
        <w:t>nya pada</w:t>
      </w:r>
      <w:r>
        <w:rPr>
          <w:lang w:val="en-US"/>
        </w:rPr>
        <w:t xml:space="preserve"> hak akses </w:t>
      </w:r>
      <w:r w:rsidR="00132B89">
        <w:rPr>
          <w:lang w:val="en-US"/>
        </w:rPr>
        <w:t>RT/RW</w:t>
      </w:r>
      <w:r w:rsidR="003B1467">
        <w:rPr>
          <w:lang w:val="en-US"/>
        </w:rPr>
        <w:t xml:space="preserve"> </w:t>
      </w:r>
      <w:r>
        <w:rPr>
          <w:lang w:val="en-US"/>
        </w:rPr>
        <w:t xml:space="preserve">pada sistem informasi. </w:t>
      </w:r>
      <w:r w:rsidR="00F602E8">
        <w:rPr>
          <w:lang w:val="en-US"/>
        </w:rPr>
        <w:t>Pada Gambar 4.9 terlihat d</w:t>
      </w:r>
      <w:r>
        <w:rPr>
          <w:lang w:val="en-US"/>
        </w:rPr>
        <w:t xml:space="preserve">imana </w:t>
      </w:r>
      <w:r w:rsidR="003A0E05">
        <w:rPr>
          <w:lang w:val="en-US"/>
        </w:rPr>
        <w:t xml:space="preserve">hak akses </w:t>
      </w:r>
      <w:r w:rsidR="00132B89">
        <w:rPr>
          <w:lang w:val="en-US"/>
        </w:rPr>
        <w:t>RT/RW</w:t>
      </w:r>
      <w:r w:rsidR="00DC3F4C">
        <w:rPr>
          <w:lang w:val="en-US"/>
        </w:rPr>
        <w:t xml:space="preserve"> dapat</w:t>
      </w:r>
      <w:r w:rsidR="00113D72">
        <w:rPr>
          <w:lang w:val="en-US"/>
        </w:rPr>
        <w:t xml:space="preserve"> mengi</w:t>
      </w:r>
      <w:r w:rsidR="00E41B06">
        <w:rPr>
          <w:lang w:val="en-US"/>
        </w:rPr>
        <w:t>si form data</w:t>
      </w:r>
      <w:r w:rsidR="00B6740B">
        <w:rPr>
          <w:lang w:val="en-US"/>
        </w:rPr>
        <w:t>, melihat data, mengubah data atau menghapus data pada tabel</w:t>
      </w:r>
      <w:r w:rsidR="00E41B06">
        <w:rPr>
          <w:lang w:val="en-US"/>
        </w:rPr>
        <w:t xml:space="preserve"> data warga, user, permasalahan dan survey kemudian data yang telah diisikan akan</w:t>
      </w:r>
      <w:r>
        <w:rPr>
          <w:lang w:val="en-US"/>
        </w:rPr>
        <w:t xml:space="preserve"> terekam pada </w:t>
      </w:r>
      <w:r w:rsidRPr="007D0F00">
        <w:rPr>
          <w:i/>
          <w:lang w:val="en-US"/>
        </w:rPr>
        <w:t>database</w:t>
      </w:r>
      <w:r>
        <w:rPr>
          <w:i/>
          <w:lang w:val="en-US"/>
        </w:rPr>
        <w:t>.</w:t>
      </w:r>
    </w:p>
    <w:p w14:paraId="6530B28D" w14:textId="311DE263" w:rsidR="0088557B" w:rsidRDefault="0088557B" w:rsidP="00E45D76">
      <w:pPr>
        <w:pStyle w:val="Caption"/>
        <w:rPr>
          <w:lang w:val="en-US"/>
        </w:rPr>
      </w:pPr>
      <w:r>
        <w:rPr>
          <w:i w:val="0"/>
          <w:lang w:val="en-US"/>
        </w:rPr>
        <w:drawing>
          <wp:anchor distT="0" distB="0" distL="114300" distR="114300" simplePos="0" relativeHeight="251825664" behindDoc="0" locked="0" layoutInCell="1" allowOverlap="1" wp14:anchorId="43AE093C" wp14:editId="432D721D">
            <wp:simplePos x="0" y="0"/>
            <wp:positionH relativeFrom="margin">
              <wp:posOffset>754380</wp:posOffset>
            </wp:positionH>
            <wp:positionV relativeFrom="paragraph">
              <wp:posOffset>216535</wp:posOffset>
            </wp:positionV>
            <wp:extent cx="3542665" cy="5713095"/>
            <wp:effectExtent l="0" t="0" r="635" b="1905"/>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3542665" cy="5713095"/>
                    </a:xfrm>
                    <a:prstGeom prst="rect">
                      <a:avLst/>
                    </a:prstGeom>
                    <a:noFill/>
                    <a:ln>
                      <a:noFill/>
                    </a:ln>
                  </pic:spPr>
                </pic:pic>
              </a:graphicData>
            </a:graphic>
            <wp14:sizeRelH relativeFrom="margin">
              <wp14:pctWidth>0</wp14:pctWidth>
            </wp14:sizeRelH>
          </wp:anchor>
        </w:drawing>
      </w:r>
    </w:p>
    <w:p w14:paraId="2CF8CC4F" w14:textId="7633BAB8" w:rsidR="002756A7" w:rsidRDefault="002756A7" w:rsidP="00E45D76">
      <w:pPr>
        <w:pStyle w:val="Caption"/>
        <w:rPr>
          <w:i w:val="0"/>
          <w:lang w:val="en-US"/>
        </w:rPr>
      </w:pPr>
      <w:bookmarkStart w:id="86" w:name="_Toc15889899"/>
      <w:r>
        <w:rPr>
          <w:lang w:val="en-US"/>
        </w:rPr>
        <w:t>G</w:t>
      </w:r>
      <w:r w:rsidRPr="000F5455">
        <w:rPr>
          <w:lang w:val="en-US"/>
        </w:rPr>
        <w:t>ambar 4.</w:t>
      </w:r>
      <w:r w:rsidR="00E45D76">
        <w:rPr>
          <w:lang w:val="en-US"/>
        </w:rPr>
        <w:fldChar w:fldCharType="begin"/>
      </w:r>
      <w:r w:rsidR="00E45D76">
        <w:rPr>
          <w:lang w:val="en-US"/>
        </w:rPr>
        <w:instrText xml:space="preserve"> SEQ Gambar_4 \* ARABIC </w:instrText>
      </w:r>
      <w:r w:rsidR="00E45D76">
        <w:rPr>
          <w:lang w:val="en-US"/>
        </w:rPr>
        <w:fldChar w:fldCharType="separate"/>
      </w:r>
      <w:r w:rsidR="00A2182B">
        <w:rPr>
          <w:lang w:val="en-US"/>
        </w:rPr>
        <w:t>9</w:t>
      </w:r>
      <w:r w:rsidR="00E45D76">
        <w:rPr>
          <w:lang w:val="en-US"/>
        </w:rPr>
        <w:fldChar w:fldCharType="end"/>
      </w:r>
      <w:r>
        <w:rPr>
          <w:lang w:val="en-US"/>
        </w:rPr>
        <w:t xml:space="preserve"> </w:t>
      </w:r>
      <w:r w:rsidRPr="00362CD0">
        <w:rPr>
          <w:lang w:val="en-US"/>
        </w:rPr>
        <w:t>Activity Diagram</w:t>
      </w:r>
      <w:r>
        <w:rPr>
          <w:i w:val="0"/>
          <w:lang w:val="en-US"/>
        </w:rPr>
        <w:t xml:space="preserve"> </w:t>
      </w:r>
      <w:r w:rsidRPr="00CD15F3">
        <w:rPr>
          <w:lang w:val="en-US"/>
        </w:rPr>
        <w:t>Master</w:t>
      </w:r>
      <w:bookmarkEnd w:id="86"/>
      <w:r>
        <w:rPr>
          <w:i w:val="0"/>
          <w:lang w:val="en-US"/>
        </w:rPr>
        <w:t xml:space="preserve"> </w:t>
      </w:r>
    </w:p>
    <w:p w14:paraId="0E1A4090" w14:textId="51B9B7B6" w:rsidR="001F49C5" w:rsidRDefault="001F49C5" w:rsidP="002756A7">
      <w:pPr>
        <w:jc w:val="center"/>
        <w:rPr>
          <w:lang w:val="en-US"/>
        </w:rPr>
      </w:pPr>
    </w:p>
    <w:p w14:paraId="5CC9B34E" w14:textId="52828A08" w:rsidR="00CD3902" w:rsidRDefault="00CD3902" w:rsidP="002756A7">
      <w:pPr>
        <w:jc w:val="center"/>
        <w:rPr>
          <w:lang w:val="en-US"/>
        </w:rPr>
      </w:pPr>
    </w:p>
    <w:p w14:paraId="26A3FAD9" w14:textId="69CC9973" w:rsidR="00F76398" w:rsidRDefault="00F76398" w:rsidP="00C375E7">
      <w:pPr>
        <w:pStyle w:val="ListParagraph"/>
        <w:numPr>
          <w:ilvl w:val="0"/>
          <w:numId w:val="19"/>
        </w:numPr>
        <w:ind w:left="426"/>
        <w:rPr>
          <w:lang w:val="en-US"/>
        </w:rPr>
      </w:pPr>
      <w:r>
        <w:rPr>
          <w:i/>
          <w:lang w:val="en-US"/>
        </w:rPr>
        <w:lastRenderedPageBreak/>
        <w:t xml:space="preserve">Activity Diagram </w:t>
      </w:r>
      <w:r>
        <w:rPr>
          <w:lang w:val="en-US"/>
        </w:rPr>
        <w:t>Rekomendasi Prioritas</w:t>
      </w:r>
    </w:p>
    <w:p w14:paraId="6927C48A" w14:textId="0B7BDAFB" w:rsidR="00966192" w:rsidRDefault="008A59E4" w:rsidP="00CC3E84">
      <w:pPr>
        <w:pStyle w:val="ListParagraph"/>
        <w:ind w:left="0" w:firstLine="426"/>
        <w:rPr>
          <w:lang w:val="en-US"/>
        </w:rPr>
      </w:pPr>
      <w:r>
        <w:rPr>
          <w:lang w:val="en-US"/>
        </w:rPr>
        <w:drawing>
          <wp:anchor distT="0" distB="0" distL="114300" distR="114300" simplePos="0" relativeHeight="251722240" behindDoc="0" locked="0" layoutInCell="1" allowOverlap="1" wp14:anchorId="607C23F4" wp14:editId="417FA0CC">
            <wp:simplePos x="0" y="0"/>
            <wp:positionH relativeFrom="margin">
              <wp:align>right</wp:align>
            </wp:positionH>
            <wp:positionV relativeFrom="paragraph">
              <wp:posOffset>2524081</wp:posOffset>
            </wp:positionV>
            <wp:extent cx="5060315" cy="3896360"/>
            <wp:effectExtent l="0" t="0" r="6985" b="8890"/>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060315" cy="3896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D2F">
        <w:rPr>
          <w:i/>
          <w:lang w:val="en-US"/>
        </w:rPr>
        <w:t xml:space="preserve">Activity Diagram </w:t>
      </w:r>
      <w:r w:rsidR="00153D2F">
        <w:rPr>
          <w:lang w:val="en-US"/>
        </w:rPr>
        <w:t xml:space="preserve">Rekomendasi Prioritas </w:t>
      </w:r>
      <w:r w:rsidR="000E7BA3">
        <w:rPr>
          <w:lang w:val="en-US"/>
        </w:rPr>
        <w:t>menggambarkan alur dari sistem dalam menampilkan rekomendasi prioritas</w:t>
      </w:r>
      <w:r w:rsidR="00003794">
        <w:rPr>
          <w:lang w:val="en-US"/>
        </w:rPr>
        <w:t>, dimulai dari proses mendapatkan da</w:t>
      </w:r>
      <w:r w:rsidR="008D7555">
        <w:rPr>
          <w:lang w:val="en-US"/>
        </w:rPr>
        <w:t>ta</w:t>
      </w:r>
      <w:r w:rsidR="00003794">
        <w:rPr>
          <w:lang w:val="en-US"/>
        </w:rPr>
        <w:t xml:space="preserve"> nilai, kemudian melakukan penghitungan metode </w:t>
      </w:r>
      <w:r w:rsidR="005E6554" w:rsidRPr="005E6554">
        <w:rPr>
          <w:i/>
          <w:lang w:val="en-US"/>
        </w:rPr>
        <w:t>H</w:t>
      </w:r>
      <w:r w:rsidR="00003794" w:rsidRPr="005E6554">
        <w:rPr>
          <w:i/>
          <w:lang w:val="en-US"/>
        </w:rPr>
        <w:t>anlon</w:t>
      </w:r>
      <w:r w:rsidR="00003794">
        <w:rPr>
          <w:lang w:val="en-US"/>
        </w:rPr>
        <w:t xml:space="preserve">, hingga didapat hasil rekomendasi. </w:t>
      </w:r>
      <w:r w:rsidR="00003794">
        <w:rPr>
          <w:i/>
          <w:lang w:val="en-US"/>
        </w:rPr>
        <w:t xml:space="preserve">Activity Diagram </w:t>
      </w:r>
      <w:r w:rsidR="00003794">
        <w:rPr>
          <w:lang w:val="en-US"/>
        </w:rPr>
        <w:t xml:space="preserve">Rekomendasi Prioritas </w:t>
      </w:r>
      <w:r w:rsidR="00153D2F">
        <w:rPr>
          <w:lang w:val="en-US"/>
        </w:rPr>
        <w:t xml:space="preserve">merujuk pada seluruh hak akses pada sistem informasi. </w:t>
      </w:r>
      <w:r w:rsidR="00347BC0">
        <w:rPr>
          <w:lang w:val="en-US"/>
        </w:rPr>
        <w:t xml:space="preserve">Pada Gambar 4.10 dapat terlihat </w:t>
      </w:r>
      <w:r w:rsidR="008D7555">
        <w:rPr>
          <w:lang w:val="en-US"/>
        </w:rPr>
        <w:t>alur dimana sistem mendapatkan data nilai</w:t>
      </w:r>
      <w:r w:rsidR="00C04343">
        <w:rPr>
          <w:lang w:val="en-US"/>
        </w:rPr>
        <w:t xml:space="preserve">, yang kemudian akan dilakukan penghitungan metode </w:t>
      </w:r>
      <w:r w:rsidR="00C04343">
        <w:rPr>
          <w:i/>
          <w:lang w:val="en-US"/>
        </w:rPr>
        <w:t>Hanlon</w:t>
      </w:r>
      <w:r w:rsidR="008D7555">
        <w:rPr>
          <w:lang w:val="en-US"/>
        </w:rPr>
        <w:t xml:space="preserve"> </w:t>
      </w:r>
      <w:r w:rsidR="00396EA9">
        <w:rPr>
          <w:lang w:val="en-US"/>
        </w:rPr>
        <w:t xml:space="preserve">kemudian menghasilkan hasil rekomendasi, yang akan ditampilkan pada </w:t>
      </w:r>
      <w:r w:rsidR="00153D2F">
        <w:rPr>
          <w:lang w:val="en-US"/>
        </w:rPr>
        <w:t xml:space="preserve">setiap aktor / </w:t>
      </w:r>
      <w:r w:rsidR="00153D2F">
        <w:rPr>
          <w:i/>
          <w:lang w:val="en-US"/>
        </w:rPr>
        <w:t xml:space="preserve">role </w:t>
      </w:r>
      <w:r w:rsidR="0054337C">
        <w:rPr>
          <w:lang w:val="en-US"/>
        </w:rPr>
        <w:t xml:space="preserve">sehingga </w:t>
      </w:r>
      <w:r w:rsidR="00153D2F">
        <w:rPr>
          <w:lang w:val="en-US"/>
        </w:rPr>
        <w:t xml:space="preserve">dapat </w:t>
      </w:r>
      <w:r w:rsidR="0054337C">
        <w:rPr>
          <w:lang w:val="en-US"/>
        </w:rPr>
        <w:t>t</w:t>
      </w:r>
      <w:r w:rsidR="00153D2F">
        <w:rPr>
          <w:lang w:val="en-US"/>
        </w:rPr>
        <w:t>e</w:t>
      </w:r>
      <w:r w:rsidR="0054337C">
        <w:rPr>
          <w:lang w:val="en-US"/>
        </w:rPr>
        <w:t>r</w:t>
      </w:r>
      <w:r w:rsidR="00153D2F">
        <w:rPr>
          <w:lang w:val="en-US"/>
        </w:rPr>
        <w:t>lihat</w:t>
      </w:r>
      <w:r w:rsidR="00D31493">
        <w:rPr>
          <w:lang w:val="en-US"/>
        </w:rPr>
        <w:t xml:space="preserve"> hasil</w:t>
      </w:r>
      <w:r w:rsidR="00153D2F">
        <w:rPr>
          <w:lang w:val="en-US"/>
        </w:rPr>
        <w:t xml:space="preserve"> rekomendasi prioritas pembangunan berdasarkan perhitungan metode Hanlon oleh sistem.</w:t>
      </w:r>
    </w:p>
    <w:p w14:paraId="5A4A02DF" w14:textId="53DEFA78" w:rsidR="00F81B4D" w:rsidRDefault="00F81B4D" w:rsidP="00675194">
      <w:pPr>
        <w:pStyle w:val="Caption"/>
        <w:rPr>
          <w:lang w:val="en-US"/>
        </w:rPr>
      </w:pPr>
      <w:r w:rsidRPr="00F81B4D">
        <w:rPr>
          <w:lang w:val="en-US"/>
        </w:rPr>
        <w:t xml:space="preserve"> </w:t>
      </w:r>
      <w:bookmarkStart w:id="87" w:name="_Toc15889900"/>
      <w:r>
        <w:rPr>
          <w:lang w:val="en-US"/>
        </w:rPr>
        <w:t>G</w:t>
      </w:r>
      <w:r w:rsidRPr="000F5455">
        <w:rPr>
          <w:lang w:val="en-US"/>
        </w:rPr>
        <w:t>ambar 4.</w:t>
      </w:r>
      <w:r w:rsidR="00675194">
        <w:rPr>
          <w:lang w:val="en-US"/>
        </w:rPr>
        <w:fldChar w:fldCharType="begin"/>
      </w:r>
      <w:r w:rsidR="00675194">
        <w:rPr>
          <w:lang w:val="en-US"/>
        </w:rPr>
        <w:instrText xml:space="preserve"> SEQ Gambar_4 \* ARABIC </w:instrText>
      </w:r>
      <w:r w:rsidR="00675194">
        <w:rPr>
          <w:lang w:val="en-US"/>
        </w:rPr>
        <w:fldChar w:fldCharType="separate"/>
      </w:r>
      <w:r w:rsidR="00A2182B">
        <w:rPr>
          <w:lang w:val="en-US"/>
        </w:rPr>
        <w:t>10</w:t>
      </w:r>
      <w:r w:rsidR="00675194">
        <w:rPr>
          <w:lang w:val="en-US"/>
        </w:rPr>
        <w:fldChar w:fldCharType="end"/>
      </w:r>
      <w:r>
        <w:rPr>
          <w:lang w:val="en-US"/>
        </w:rPr>
        <w:t xml:space="preserve"> </w:t>
      </w:r>
      <w:r w:rsidRPr="00B91E8E">
        <w:rPr>
          <w:lang w:val="en-US"/>
        </w:rPr>
        <w:t>Activity Diagram</w:t>
      </w:r>
      <w:r>
        <w:rPr>
          <w:i w:val="0"/>
          <w:lang w:val="en-US"/>
        </w:rPr>
        <w:t xml:space="preserve"> </w:t>
      </w:r>
      <w:r w:rsidRPr="00B91E8E">
        <w:rPr>
          <w:i w:val="0"/>
          <w:lang w:val="en-US"/>
        </w:rPr>
        <w:t>Rekomendasi Prioritas</w:t>
      </w:r>
      <w:bookmarkEnd w:id="87"/>
    </w:p>
    <w:p w14:paraId="39BD383E" w14:textId="2B236F1A" w:rsidR="000C7584" w:rsidRDefault="000C7584" w:rsidP="00F81B4D">
      <w:pPr>
        <w:pStyle w:val="ListParagraph"/>
        <w:ind w:left="0"/>
        <w:jc w:val="center"/>
        <w:rPr>
          <w:i/>
          <w:lang w:val="en-US"/>
        </w:rPr>
      </w:pPr>
    </w:p>
    <w:p w14:paraId="096A045A" w14:textId="4335A43F" w:rsidR="000C7584" w:rsidRDefault="000C7584" w:rsidP="00F81B4D">
      <w:pPr>
        <w:pStyle w:val="ListParagraph"/>
        <w:ind w:left="0"/>
        <w:jc w:val="center"/>
        <w:rPr>
          <w:i/>
          <w:lang w:val="en-US"/>
        </w:rPr>
      </w:pPr>
    </w:p>
    <w:p w14:paraId="7BEADD86" w14:textId="7C41594F" w:rsidR="000C7584" w:rsidRDefault="000C7584" w:rsidP="00F81B4D">
      <w:pPr>
        <w:pStyle w:val="ListParagraph"/>
        <w:ind w:left="0"/>
        <w:jc w:val="center"/>
        <w:rPr>
          <w:i/>
          <w:lang w:val="en-US"/>
        </w:rPr>
      </w:pPr>
    </w:p>
    <w:p w14:paraId="720C20CF" w14:textId="5653A1CE" w:rsidR="000C7584" w:rsidRDefault="000C7584" w:rsidP="00F81B4D">
      <w:pPr>
        <w:pStyle w:val="ListParagraph"/>
        <w:ind w:left="0"/>
        <w:jc w:val="center"/>
        <w:rPr>
          <w:i/>
          <w:lang w:val="en-US"/>
        </w:rPr>
      </w:pPr>
    </w:p>
    <w:p w14:paraId="6173385F" w14:textId="1C467ADE" w:rsidR="000C7584" w:rsidRDefault="000C7584" w:rsidP="00F81B4D">
      <w:pPr>
        <w:pStyle w:val="ListParagraph"/>
        <w:ind w:left="0"/>
        <w:jc w:val="center"/>
        <w:rPr>
          <w:i/>
          <w:lang w:val="en-US"/>
        </w:rPr>
      </w:pPr>
    </w:p>
    <w:p w14:paraId="56E44EC5" w14:textId="0FAEB748" w:rsidR="000C7584" w:rsidRDefault="000C7584" w:rsidP="00F81B4D">
      <w:pPr>
        <w:pStyle w:val="ListParagraph"/>
        <w:ind w:left="0"/>
        <w:jc w:val="center"/>
        <w:rPr>
          <w:i/>
          <w:lang w:val="en-US"/>
        </w:rPr>
      </w:pPr>
    </w:p>
    <w:p w14:paraId="25215DD6" w14:textId="1BAF1421" w:rsidR="00AF0C21" w:rsidRPr="00AF0C21" w:rsidRDefault="00665FD1" w:rsidP="00C375E7">
      <w:pPr>
        <w:pStyle w:val="ListParagraph"/>
        <w:numPr>
          <w:ilvl w:val="0"/>
          <w:numId w:val="19"/>
        </w:numPr>
        <w:ind w:left="426"/>
        <w:rPr>
          <w:lang w:val="en-US"/>
        </w:rPr>
      </w:pPr>
      <w:r w:rsidRPr="00AF0C21">
        <w:rPr>
          <w:i/>
          <w:lang w:val="en-US"/>
        </w:rPr>
        <w:lastRenderedPageBreak/>
        <w:t>Activity Diagram Logout</w:t>
      </w:r>
    </w:p>
    <w:p w14:paraId="25FB7A59" w14:textId="2E1C5318" w:rsidR="00AF0C21" w:rsidRDefault="00AF0C21" w:rsidP="003C7BF2">
      <w:pPr>
        <w:pStyle w:val="ListParagraph"/>
        <w:ind w:left="0" w:firstLine="426"/>
        <w:rPr>
          <w:i/>
          <w:lang w:val="en-US"/>
        </w:rPr>
      </w:pPr>
      <w:r>
        <w:rPr>
          <w:i/>
          <w:lang w:val="en-US"/>
        </w:rPr>
        <w:t>Activity Diagram Logout</w:t>
      </w:r>
      <w:r w:rsidR="00096AA8">
        <w:rPr>
          <w:i/>
          <w:lang w:val="en-US"/>
        </w:rPr>
        <w:t xml:space="preserve"> </w:t>
      </w:r>
      <w:r w:rsidR="00096AA8">
        <w:rPr>
          <w:lang w:val="en-US"/>
        </w:rPr>
        <w:t xml:space="preserve">merupakan gambaran dari alur pengguna ketika melakukan aktivitas keluar sistem. </w:t>
      </w:r>
      <w:r w:rsidR="00096AA8">
        <w:rPr>
          <w:i/>
          <w:lang w:val="en-US"/>
        </w:rPr>
        <w:t>Activity Diagram Logout</w:t>
      </w:r>
      <w:r w:rsidR="00096AA8">
        <w:rPr>
          <w:lang w:val="en-US"/>
        </w:rPr>
        <w:t xml:space="preserve"> </w:t>
      </w:r>
      <w:r w:rsidR="006E3F3D">
        <w:rPr>
          <w:lang w:val="en-US"/>
        </w:rPr>
        <w:t xml:space="preserve">merujuk pada seluruh hak akses pada sistem informasi. </w:t>
      </w:r>
      <w:r w:rsidR="00CF11D2">
        <w:rPr>
          <w:lang w:val="en-US"/>
        </w:rPr>
        <w:t xml:space="preserve">Pada Gambar </w:t>
      </w:r>
      <w:r w:rsidR="005B4880">
        <w:rPr>
          <w:lang w:val="en-US"/>
        </w:rPr>
        <w:t>4.11 dapat terlihat d</w:t>
      </w:r>
      <w:r w:rsidR="001237C7">
        <w:rPr>
          <w:lang w:val="en-US"/>
        </w:rPr>
        <w:t xml:space="preserve">imana setiap aktor / </w:t>
      </w:r>
      <w:r w:rsidR="001237C7">
        <w:rPr>
          <w:i/>
          <w:lang w:val="en-US"/>
        </w:rPr>
        <w:t>role</w:t>
      </w:r>
      <w:r w:rsidR="001237C7">
        <w:rPr>
          <w:lang w:val="en-US"/>
        </w:rPr>
        <w:t xml:space="preserve"> </w:t>
      </w:r>
      <w:r w:rsidR="005B4880">
        <w:rPr>
          <w:lang w:val="en-US"/>
        </w:rPr>
        <w:t xml:space="preserve">melakukan aktivitas </w:t>
      </w:r>
      <w:r w:rsidR="001237C7">
        <w:rPr>
          <w:lang w:val="en-US"/>
        </w:rPr>
        <w:t xml:space="preserve">keluar sistem yang kemudian data terakhir masuk kedalam sistem </w:t>
      </w:r>
      <w:r w:rsidR="005B4880">
        <w:rPr>
          <w:lang w:val="en-US"/>
        </w:rPr>
        <w:t xml:space="preserve">akan </w:t>
      </w:r>
      <w:r w:rsidR="001237C7">
        <w:rPr>
          <w:lang w:val="en-US"/>
        </w:rPr>
        <w:t xml:space="preserve">terekam pada </w:t>
      </w:r>
      <w:r w:rsidR="001237C7" w:rsidRPr="007D0F00">
        <w:rPr>
          <w:i/>
          <w:lang w:val="en-US"/>
        </w:rPr>
        <w:t>database</w:t>
      </w:r>
      <w:r w:rsidR="00140396">
        <w:rPr>
          <w:i/>
          <w:lang w:val="en-US"/>
        </w:rPr>
        <w:t>.</w:t>
      </w:r>
    </w:p>
    <w:p w14:paraId="3DCADC9C" w14:textId="38B0AD35" w:rsidR="00DA0196" w:rsidRDefault="00DA0196" w:rsidP="001677DF">
      <w:pPr>
        <w:pStyle w:val="Caption"/>
        <w:rPr>
          <w:lang w:val="en-US"/>
        </w:rPr>
      </w:pPr>
      <w:r>
        <w:rPr>
          <w:i w:val="0"/>
          <w:lang w:val="en-US"/>
        </w:rPr>
        <w:drawing>
          <wp:anchor distT="0" distB="0" distL="114300" distR="114300" simplePos="0" relativeHeight="251826688" behindDoc="0" locked="0" layoutInCell="1" allowOverlap="1" wp14:anchorId="51CC5985" wp14:editId="584878EA">
            <wp:simplePos x="0" y="0"/>
            <wp:positionH relativeFrom="page">
              <wp:align>center</wp:align>
            </wp:positionH>
            <wp:positionV relativeFrom="paragraph">
              <wp:posOffset>220621</wp:posOffset>
            </wp:positionV>
            <wp:extent cx="3967480" cy="5062220"/>
            <wp:effectExtent l="0" t="0" r="0" b="508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967480" cy="50622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4ED7A9B" w14:textId="173E7DEE" w:rsidR="009953B6" w:rsidRDefault="00945C59" w:rsidP="001677DF">
      <w:pPr>
        <w:pStyle w:val="Caption"/>
        <w:rPr>
          <w:i w:val="0"/>
          <w:lang w:val="en-US"/>
        </w:rPr>
      </w:pPr>
      <w:bookmarkStart w:id="88" w:name="_Toc15889901"/>
      <w:r>
        <w:rPr>
          <w:lang w:val="en-US"/>
        </w:rPr>
        <w:t>G</w:t>
      </w:r>
      <w:r w:rsidRPr="000F5455">
        <w:rPr>
          <w:lang w:val="en-US"/>
        </w:rPr>
        <w:t>ambar 4.</w:t>
      </w:r>
      <w:r w:rsidR="001677DF">
        <w:rPr>
          <w:lang w:val="en-US"/>
        </w:rPr>
        <w:fldChar w:fldCharType="begin"/>
      </w:r>
      <w:r w:rsidR="001677DF">
        <w:rPr>
          <w:lang w:val="en-US"/>
        </w:rPr>
        <w:instrText xml:space="preserve"> SEQ Gambar_4 \* ARABIC </w:instrText>
      </w:r>
      <w:r w:rsidR="001677DF">
        <w:rPr>
          <w:lang w:val="en-US"/>
        </w:rPr>
        <w:fldChar w:fldCharType="separate"/>
      </w:r>
      <w:r w:rsidR="00A2182B">
        <w:rPr>
          <w:lang w:val="en-US"/>
        </w:rPr>
        <w:t>11</w:t>
      </w:r>
      <w:r w:rsidR="001677DF">
        <w:rPr>
          <w:lang w:val="en-US"/>
        </w:rPr>
        <w:fldChar w:fldCharType="end"/>
      </w:r>
      <w:r>
        <w:rPr>
          <w:lang w:val="en-US"/>
        </w:rPr>
        <w:t xml:space="preserve"> </w:t>
      </w:r>
      <w:r w:rsidRPr="006078C7">
        <w:rPr>
          <w:lang w:val="en-US"/>
        </w:rPr>
        <w:t xml:space="preserve">Activity Diagram </w:t>
      </w:r>
      <w:r w:rsidR="00082539" w:rsidRPr="006078C7">
        <w:rPr>
          <w:lang w:val="en-US"/>
        </w:rPr>
        <w:t>Logout</w:t>
      </w:r>
      <w:bookmarkEnd w:id="88"/>
    </w:p>
    <w:p w14:paraId="7D6AAC27" w14:textId="005B3D39" w:rsidR="008E00B8" w:rsidRDefault="008E00B8" w:rsidP="00945C59">
      <w:pPr>
        <w:jc w:val="center"/>
        <w:rPr>
          <w:i/>
          <w:lang w:val="en-US"/>
        </w:rPr>
      </w:pPr>
    </w:p>
    <w:p w14:paraId="47485A4C" w14:textId="29955D56" w:rsidR="008E00B8" w:rsidRDefault="008E00B8" w:rsidP="00945C59">
      <w:pPr>
        <w:jc w:val="center"/>
        <w:rPr>
          <w:i/>
          <w:lang w:val="en-US"/>
        </w:rPr>
      </w:pPr>
    </w:p>
    <w:p w14:paraId="622A84CE" w14:textId="1435C781" w:rsidR="00F424DB" w:rsidRDefault="00F424DB" w:rsidP="00945C59">
      <w:pPr>
        <w:jc w:val="center"/>
        <w:rPr>
          <w:i/>
          <w:lang w:val="en-US"/>
        </w:rPr>
      </w:pPr>
    </w:p>
    <w:p w14:paraId="6E334C38" w14:textId="77777777" w:rsidR="00F424DB" w:rsidRDefault="00F424DB" w:rsidP="00945C59">
      <w:pPr>
        <w:jc w:val="center"/>
        <w:rPr>
          <w:i/>
          <w:lang w:val="en-US"/>
        </w:rPr>
      </w:pPr>
    </w:p>
    <w:p w14:paraId="119D2CF9" w14:textId="55D2FBD0" w:rsidR="008E00B8" w:rsidRDefault="008E00B8" w:rsidP="00945C59">
      <w:pPr>
        <w:jc w:val="center"/>
        <w:rPr>
          <w:i/>
          <w:lang w:val="en-US"/>
        </w:rPr>
      </w:pPr>
    </w:p>
    <w:p w14:paraId="083EEE31" w14:textId="7A45F9F6" w:rsidR="00241039" w:rsidRPr="00D57F54" w:rsidRDefault="00D57F54" w:rsidP="000E1E65">
      <w:pPr>
        <w:pStyle w:val="Subtitle"/>
        <w:ind w:left="426" w:hanging="426"/>
        <w:rPr>
          <w:i/>
        </w:rPr>
      </w:pPr>
      <w:bookmarkStart w:id="89" w:name="_Toc15919208"/>
      <w:r>
        <w:rPr>
          <w:i/>
        </w:rPr>
        <w:lastRenderedPageBreak/>
        <w:t>Sequence Diagram</w:t>
      </w:r>
      <w:bookmarkEnd w:id="89"/>
    </w:p>
    <w:p w14:paraId="7144920F" w14:textId="7D7A81BA" w:rsidR="00241039" w:rsidRDefault="003E5A89" w:rsidP="00C426D4">
      <w:pPr>
        <w:pStyle w:val="ListParagraph"/>
        <w:ind w:left="0" w:firstLine="567"/>
        <w:rPr>
          <w:lang w:val="en-US"/>
        </w:rPr>
      </w:pPr>
      <w:r>
        <w:rPr>
          <w:i/>
          <w:lang w:val="en-US"/>
        </w:rPr>
        <w:t xml:space="preserve"> </w:t>
      </w:r>
      <w:r w:rsidR="00C426D4">
        <w:rPr>
          <w:i/>
          <w:lang w:val="en-US"/>
        </w:rPr>
        <w:t xml:space="preserve"> </w:t>
      </w:r>
      <w:r w:rsidR="00BB4B66">
        <w:rPr>
          <w:i/>
          <w:lang w:val="en-US"/>
        </w:rPr>
        <w:t>S</w:t>
      </w:r>
      <w:r w:rsidR="003D3D45">
        <w:rPr>
          <w:i/>
          <w:lang w:val="en-US"/>
        </w:rPr>
        <w:t>e</w:t>
      </w:r>
      <w:r w:rsidR="00BB4B66">
        <w:rPr>
          <w:i/>
          <w:lang w:val="en-US"/>
        </w:rPr>
        <w:t xml:space="preserve">quence Diagram </w:t>
      </w:r>
      <w:r w:rsidR="00241039">
        <w:rPr>
          <w:lang w:val="en-US"/>
        </w:rPr>
        <w:t>merupakan gambaran</w:t>
      </w:r>
      <w:r w:rsidR="00114237">
        <w:rPr>
          <w:lang w:val="en-US"/>
        </w:rPr>
        <w:t xml:space="preserve"> interaksi antar objek</w:t>
      </w:r>
      <w:r w:rsidR="00E10AD5">
        <w:rPr>
          <w:lang w:val="en-US"/>
        </w:rPr>
        <w:t xml:space="preserve"> yang disusun berdasarkan</w:t>
      </w:r>
      <w:r w:rsidR="00241039">
        <w:rPr>
          <w:lang w:val="en-US"/>
        </w:rPr>
        <w:t xml:space="preserve"> </w:t>
      </w:r>
      <w:r w:rsidR="00F71CB7">
        <w:rPr>
          <w:lang w:val="en-US"/>
        </w:rPr>
        <w:t>kronologi</w:t>
      </w:r>
      <w:r w:rsidR="00E10AD5">
        <w:rPr>
          <w:lang w:val="en-US"/>
        </w:rPr>
        <w:t xml:space="preserve"> waktu</w:t>
      </w:r>
      <w:r w:rsidR="001F22A8">
        <w:rPr>
          <w:lang w:val="en-US"/>
        </w:rPr>
        <w:t xml:space="preserve">, untuk menghasilkan sesuatu yang sesuai dengan </w:t>
      </w:r>
      <w:r w:rsidR="001F22A8">
        <w:rPr>
          <w:i/>
          <w:lang w:val="en-US"/>
        </w:rPr>
        <w:t xml:space="preserve">use case </w:t>
      </w:r>
      <w:r w:rsidR="001F22A8" w:rsidRPr="001F22A8">
        <w:rPr>
          <w:i/>
          <w:lang w:val="en-US"/>
        </w:rPr>
        <w:t>diagram</w:t>
      </w:r>
      <w:r w:rsidR="001F22A8">
        <w:rPr>
          <w:i/>
          <w:lang w:val="en-US"/>
        </w:rPr>
        <w:t xml:space="preserve"> </w:t>
      </w:r>
      <w:r w:rsidR="00241039" w:rsidRPr="001F22A8">
        <w:rPr>
          <w:lang w:val="en-US"/>
        </w:rPr>
        <w:t>dalam</w:t>
      </w:r>
      <w:r w:rsidR="00241039">
        <w:rPr>
          <w:lang w:val="en-US"/>
        </w:rPr>
        <w:t xml:space="preserve"> sistem informasi penentuan prioritas yang dibuat. Pada sistem informasi penentuan prioritas dibuat </w:t>
      </w:r>
      <w:r w:rsidR="00AE6A68">
        <w:rPr>
          <w:i/>
          <w:lang w:val="en-US"/>
        </w:rPr>
        <w:t xml:space="preserve">Sequence </w:t>
      </w:r>
      <w:r w:rsidR="00241039">
        <w:rPr>
          <w:i/>
          <w:lang w:val="en-US"/>
        </w:rPr>
        <w:t>Diagram</w:t>
      </w:r>
      <w:r w:rsidR="00241039">
        <w:rPr>
          <w:lang w:val="en-US"/>
        </w:rPr>
        <w:t xml:space="preserve"> sebagai berikut:</w:t>
      </w:r>
    </w:p>
    <w:p w14:paraId="64A2960E" w14:textId="6DE5E79C" w:rsidR="00827920" w:rsidRPr="00827920" w:rsidRDefault="00E345EF" w:rsidP="00C375E7">
      <w:pPr>
        <w:pStyle w:val="ListParagraph"/>
        <w:numPr>
          <w:ilvl w:val="0"/>
          <w:numId w:val="29"/>
        </w:numPr>
        <w:ind w:left="426"/>
        <w:rPr>
          <w:lang w:val="en-US"/>
        </w:rPr>
      </w:pPr>
      <w:r>
        <w:rPr>
          <w:i/>
          <w:lang w:val="en-US"/>
        </w:rPr>
        <w:t xml:space="preserve">Sequence Diagram </w:t>
      </w:r>
      <w:r w:rsidRPr="001E2DE9">
        <w:rPr>
          <w:lang w:val="en-US"/>
        </w:rPr>
        <w:t>Setoran</w:t>
      </w:r>
    </w:p>
    <w:p w14:paraId="7DD74ACB" w14:textId="453CB565" w:rsidR="005202A0" w:rsidRPr="00365ED3" w:rsidRDefault="00365ED3" w:rsidP="00E7058C">
      <w:pPr>
        <w:ind w:firstLine="426"/>
        <w:rPr>
          <w:i/>
          <w:lang w:val="en-US"/>
        </w:rPr>
      </w:pPr>
      <w:r>
        <w:rPr>
          <w:lang w:val="en-US"/>
        </w:rPr>
        <w:drawing>
          <wp:anchor distT="0" distB="0" distL="114300" distR="114300" simplePos="0" relativeHeight="251770368" behindDoc="0" locked="0" layoutInCell="1" allowOverlap="1" wp14:anchorId="753E1EC6" wp14:editId="6F539BCC">
            <wp:simplePos x="0" y="0"/>
            <wp:positionH relativeFrom="margin">
              <wp:align>center</wp:align>
            </wp:positionH>
            <wp:positionV relativeFrom="paragraph">
              <wp:posOffset>1551443</wp:posOffset>
            </wp:positionV>
            <wp:extent cx="2782570" cy="4888865"/>
            <wp:effectExtent l="0" t="0" r="0" b="6985"/>
            <wp:wrapTopAndBottom/>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82570" cy="4888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27920">
        <w:rPr>
          <w:i/>
          <w:lang w:val="en-US"/>
        </w:rPr>
        <w:t xml:space="preserve">Sequence Diagram </w:t>
      </w:r>
      <w:r w:rsidR="00827920" w:rsidRPr="001E2DE9">
        <w:rPr>
          <w:lang w:val="en-US"/>
        </w:rPr>
        <w:t>Setoran</w:t>
      </w:r>
      <w:r w:rsidR="00827920">
        <w:rPr>
          <w:lang w:val="en-US"/>
        </w:rPr>
        <w:t xml:space="preserve"> menggambarkan bagaimana hak akses RT/RW memperoleh akses kedalam sistem sampai dapat melakukan transaksi berupa memasukkan data setoran</w:t>
      </w:r>
      <w:r w:rsidR="00E76E34">
        <w:rPr>
          <w:lang w:val="en-US"/>
        </w:rPr>
        <w:t xml:space="preserve">. Pada </w:t>
      </w:r>
      <w:r>
        <w:rPr>
          <w:lang w:val="en-US"/>
        </w:rPr>
        <w:t xml:space="preserve">Gambar 4.12 </w:t>
      </w:r>
      <w:r w:rsidR="00E76E34">
        <w:rPr>
          <w:lang w:val="en-US"/>
        </w:rPr>
        <w:t>dapat terlihat pengguna dengan hak akses RT/RW melakukan login terlebih dahulu kemudian apabila hak akses sesuai akan dapat mengisi data setoran</w:t>
      </w:r>
      <w:r w:rsidR="007F3E62">
        <w:rPr>
          <w:lang w:val="en-US"/>
        </w:rPr>
        <w:t>, dan apabila hak akses tidak sesuai maka akses akan ditolak</w:t>
      </w:r>
      <w:r w:rsidRPr="00365ED3">
        <w:rPr>
          <w:lang w:val="en-US"/>
        </w:rPr>
        <w:t>.</w:t>
      </w:r>
    </w:p>
    <w:p w14:paraId="4BD6B81E" w14:textId="4864CE29" w:rsidR="008E00B8" w:rsidRPr="00E7058C" w:rsidRDefault="001252C3" w:rsidP="007A74F0">
      <w:pPr>
        <w:pStyle w:val="Caption"/>
        <w:rPr>
          <w:lang w:val="en-US"/>
        </w:rPr>
      </w:pPr>
      <w:bookmarkStart w:id="90" w:name="_Toc15889902"/>
      <w:r>
        <w:rPr>
          <w:lang w:val="en-US"/>
        </w:rPr>
        <w:t>G</w:t>
      </w:r>
      <w:r w:rsidRPr="000F5455">
        <w:rPr>
          <w:lang w:val="en-US"/>
        </w:rPr>
        <w:t>ambar 4.</w:t>
      </w:r>
      <w:r w:rsidR="007A74F0">
        <w:rPr>
          <w:lang w:val="en-US"/>
        </w:rPr>
        <w:fldChar w:fldCharType="begin"/>
      </w:r>
      <w:r w:rsidR="007A74F0">
        <w:rPr>
          <w:lang w:val="en-US"/>
        </w:rPr>
        <w:instrText xml:space="preserve"> SEQ Gambar_4 \* ARABIC </w:instrText>
      </w:r>
      <w:r w:rsidR="007A74F0">
        <w:rPr>
          <w:lang w:val="en-US"/>
        </w:rPr>
        <w:fldChar w:fldCharType="separate"/>
      </w:r>
      <w:r w:rsidR="00A2182B">
        <w:rPr>
          <w:lang w:val="en-US"/>
        </w:rPr>
        <w:t>12</w:t>
      </w:r>
      <w:r w:rsidR="007A74F0">
        <w:rPr>
          <w:lang w:val="en-US"/>
        </w:rPr>
        <w:fldChar w:fldCharType="end"/>
      </w:r>
      <w:r>
        <w:rPr>
          <w:lang w:val="en-US"/>
        </w:rPr>
        <w:t xml:space="preserve"> </w:t>
      </w:r>
      <w:r w:rsidR="00E7058C" w:rsidRPr="00B45AD5">
        <w:rPr>
          <w:lang w:val="en-US"/>
        </w:rPr>
        <w:t>Sequence Diagram</w:t>
      </w:r>
      <w:r w:rsidR="00E7058C">
        <w:rPr>
          <w:i w:val="0"/>
          <w:lang w:val="en-US"/>
        </w:rPr>
        <w:t xml:space="preserve"> </w:t>
      </w:r>
      <w:r w:rsidR="00E7058C">
        <w:rPr>
          <w:lang w:val="en-US"/>
        </w:rPr>
        <w:t>Setoran</w:t>
      </w:r>
      <w:r w:rsidR="00770F82">
        <w:rPr>
          <w:lang w:val="en-US"/>
        </w:rPr>
        <w:t xml:space="preserve"> RT/RW</w:t>
      </w:r>
      <w:bookmarkEnd w:id="90"/>
    </w:p>
    <w:p w14:paraId="5A07A51B" w14:textId="21E308DD" w:rsidR="001478AB" w:rsidRPr="00365ED3" w:rsidRDefault="008E00B8" w:rsidP="00915129">
      <w:pPr>
        <w:pStyle w:val="ListParagraph"/>
        <w:spacing w:after="160"/>
        <w:ind w:left="0" w:firstLine="426"/>
        <w:rPr>
          <w:i/>
          <w:lang w:val="en-US"/>
        </w:rPr>
      </w:pPr>
      <w:r w:rsidRPr="00E7058C">
        <w:rPr>
          <w:i/>
          <w:lang w:val="en-US"/>
        </w:rPr>
        <w:br w:type="page"/>
      </w:r>
      <w:r w:rsidR="001478AB">
        <w:rPr>
          <w:i/>
          <w:lang w:val="en-US"/>
        </w:rPr>
        <w:lastRenderedPageBreak/>
        <w:t xml:space="preserve">Sequence Diagram </w:t>
      </w:r>
      <w:r w:rsidR="001478AB" w:rsidRPr="00D30B29">
        <w:rPr>
          <w:lang w:val="en-US"/>
        </w:rPr>
        <w:t>Setoran</w:t>
      </w:r>
      <w:r w:rsidR="001478AB">
        <w:rPr>
          <w:lang w:val="en-US"/>
        </w:rPr>
        <w:t xml:space="preserve"> menggambarkan bagaimana hak akses Warga memperoleh akses kedalam sistem sampai dapat melakukan transaksi berupa memasukkan data setoran</w:t>
      </w:r>
      <w:r w:rsidR="00231BF4">
        <w:rPr>
          <w:lang w:val="en-US"/>
        </w:rPr>
        <w:t>.</w:t>
      </w:r>
      <w:r w:rsidR="001478AB">
        <w:rPr>
          <w:lang w:val="en-US"/>
        </w:rPr>
        <w:t xml:space="preserve"> </w:t>
      </w:r>
      <w:r w:rsidR="00795430">
        <w:rPr>
          <w:lang w:val="en-US"/>
        </w:rPr>
        <w:t xml:space="preserve">Pada </w:t>
      </w:r>
      <w:r w:rsidR="001478AB">
        <w:rPr>
          <w:lang w:val="en-US"/>
        </w:rPr>
        <w:t>Gambar 4.1</w:t>
      </w:r>
      <w:r w:rsidR="00795430">
        <w:rPr>
          <w:lang w:val="en-US"/>
        </w:rPr>
        <w:t xml:space="preserve">3 dapat terlihat hak akses Warga melakukan proses login kedalam sistem, apabila hak akses sesuai maka akan dapat melihat data dari setoran, sebaliknya apabila hak akses tidak sesuai maka akses akan </w:t>
      </w:r>
      <w:r w:rsidR="00915129">
        <w:rPr>
          <w:lang w:val="en-US"/>
        </w:rPr>
        <w:drawing>
          <wp:anchor distT="0" distB="0" distL="114300" distR="114300" simplePos="0" relativeHeight="251772416" behindDoc="0" locked="0" layoutInCell="1" allowOverlap="1" wp14:anchorId="656589F4" wp14:editId="758CC56F">
            <wp:simplePos x="0" y="0"/>
            <wp:positionH relativeFrom="margin">
              <wp:align>center</wp:align>
            </wp:positionH>
            <wp:positionV relativeFrom="paragraph">
              <wp:posOffset>1630651</wp:posOffset>
            </wp:positionV>
            <wp:extent cx="3465830" cy="6080125"/>
            <wp:effectExtent l="0" t="0" r="127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3465830" cy="6080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95430">
        <w:rPr>
          <w:lang w:val="en-US"/>
        </w:rPr>
        <w:t>ditolak untuk melakukan proses login kembali</w:t>
      </w:r>
      <w:r w:rsidR="001478AB" w:rsidRPr="00365ED3">
        <w:rPr>
          <w:lang w:val="en-US"/>
        </w:rPr>
        <w:t>.</w:t>
      </w:r>
    </w:p>
    <w:p w14:paraId="7255ECAC" w14:textId="2FEC960D" w:rsidR="001478AB" w:rsidRDefault="001478AB" w:rsidP="00A90470">
      <w:pPr>
        <w:pStyle w:val="Caption"/>
        <w:rPr>
          <w:lang w:val="en-US"/>
        </w:rPr>
      </w:pPr>
      <w:bookmarkStart w:id="91" w:name="_Toc15889903"/>
      <w:r>
        <w:rPr>
          <w:lang w:val="en-US"/>
        </w:rPr>
        <w:t>G</w:t>
      </w:r>
      <w:r w:rsidRPr="000F5455">
        <w:rPr>
          <w:lang w:val="en-US"/>
        </w:rPr>
        <w:t>ambar 4.</w:t>
      </w:r>
      <w:r w:rsidR="00A90470">
        <w:rPr>
          <w:lang w:val="en-US"/>
        </w:rPr>
        <w:fldChar w:fldCharType="begin"/>
      </w:r>
      <w:r w:rsidR="00A90470">
        <w:rPr>
          <w:lang w:val="en-US"/>
        </w:rPr>
        <w:instrText xml:space="preserve"> SEQ Gambar_4 \* ARABIC </w:instrText>
      </w:r>
      <w:r w:rsidR="00A90470">
        <w:rPr>
          <w:lang w:val="en-US"/>
        </w:rPr>
        <w:fldChar w:fldCharType="separate"/>
      </w:r>
      <w:r w:rsidR="00A2182B">
        <w:rPr>
          <w:lang w:val="en-US"/>
        </w:rPr>
        <w:t>13</w:t>
      </w:r>
      <w:r w:rsidR="00A90470">
        <w:rPr>
          <w:lang w:val="en-US"/>
        </w:rPr>
        <w:fldChar w:fldCharType="end"/>
      </w:r>
      <w:r>
        <w:rPr>
          <w:lang w:val="en-US"/>
        </w:rPr>
        <w:t xml:space="preserve"> </w:t>
      </w:r>
      <w:r w:rsidRPr="007811C8">
        <w:rPr>
          <w:lang w:val="en-US"/>
        </w:rPr>
        <w:t>Sequence Diagram</w:t>
      </w:r>
      <w:r>
        <w:rPr>
          <w:i w:val="0"/>
          <w:lang w:val="en-US"/>
        </w:rPr>
        <w:t xml:space="preserve"> </w:t>
      </w:r>
      <w:r w:rsidRPr="007811C8">
        <w:rPr>
          <w:i w:val="0"/>
          <w:lang w:val="en-US"/>
        </w:rPr>
        <w:t>Setoran</w:t>
      </w:r>
      <w:r w:rsidR="002E47E5" w:rsidRPr="007811C8">
        <w:rPr>
          <w:i w:val="0"/>
          <w:lang w:val="en-US"/>
        </w:rPr>
        <w:t xml:space="preserve"> Warga</w:t>
      </w:r>
      <w:bookmarkEnd w:id="91"/>
    </w:p>
    <w:p w14:paraId="563C456D" w14:textId="614041C9" w:rsidR="00BF4738" w:rsidRDefault="00BF4738" w:rsidP="001478AB">
      <w:pPr>
        <w:jc w:val="center"/>
        <w:rPr>
          <w:lang w:val="en-US"/>
        </w:rPr>
      </w:pPr>
    </w:p>
    <w:p w14:paraId="79289807" w14:textId="255D46D8" w:rsidR="00BF4738" w:rsidRDefault="00BF4738" w:rsidP="001478AB">
      <w:pPr>
        <w:jc w:val="center"/>
        <w:rPr>
          <w:lang w:val="en-US"/>
        </w:rPr>
      </w:pPr>
    </w:p>
    <w:p w14:paraId="37641767" w14:textId="48638313" w:rsidR="00BF4738" w:rsidRPr="00827920" w:rsidRDefault="00BF4738" w:rsidP="00C375E7">
      <w:pPr>
        <w:pStyle w:val="ListParagraph"/>
        <w:numPr>
          <w:ilvl w:val="0"/>
          <w:numId w:val="29"/>
        </w:numPr>
        <w:ind w:left="426"/>
        <w:rPr>
          <w:lang w:val="en-US"/>
        </w:rPr>
      </w:pPr>
      <w:r>
        <w:rPr>
          <w:i/>
          <w:lang w:val="en-US"/>
        </w:rPr>
        <w:lastRenderedPageBreak/>
        <w:t xml:space="preserve">Sequence Diagram </w:t>
      </w:r>
      <w:r w:rsidR="002E3CD8">
        <w:rPr>
          <w:lang w:val="en-US"/>
        </w:rPr>
        <w:t>Kuesioner</w:t>
      </w:r>
    </w:p>
    <w:p w14:paraId="15E2A9E1" w14:textId="32C51FD6" w:rsidR="00BF4738" w:rsidRPr="00365ED3" w:rsidRDefault="00BF4738" w:rsidP="00BF4738">
      <w:pPr>
        <w:ind w:firstLine="426"/>
        <w:rPr>
          <w:i/>
          <w:lang w:val="en-US"/>
        </w:rPr>
      </w:pPr>
      <w:r>
        <w:rPr>
          <w:lang w:val="en-US"/>
        </w:rPr>
        <w:drawing>
          <wp:anchor distT="0" distB="0" distL="114300" distR="114300" simplePos="0" relativeHeight="251774464" behindDoc="0" locked="0" layoutInCell="1" allowOverlap="1" wp14:anchorId="7FA310B4" wp14:editId="347F3BEB">
            <wp:simplePos x="0" y="0"/>
            <wp:positionH relativeFrom="margin">
              <wp:align>center</wp:align>
            </wp:positionH>
            <wp:positionV relativeFrom="paragraph">
              <wp:posOffset>1565275</wp:posOffset>
            </wp:positionV>
            <wp:extent cx="3289300" cy="5770245"/>
            <wp:effectExtent l="0" t="0" r="6350" b="1905"/>
            <wp:wrapTopAndBottom/>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3289300" cy="57702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lang w:val="en-US"/>
        </w:rPr>
        <w:t xml:space="preserve">Sequence Diagram </w:t>
      </w:r>
      <w:r w:rsidR="00473CBE">
        <w:rPr>
          <w:lang w:val="en-US"/>
        </w:rPr>
        <w:t>Kuesioner</w:t>
      </w:r>
      <w:r w:rsidR="004048CE">
        <w:rPr>
          <w:lang w:val="en-US"/>
        </w:rPr>
        <w:t xml:space="preserve"> RT/RW</w:t>
      </w:r>
      <w:r>
        <w:rPr>
          <w:lang w:val="en-US"/>
        </w:rPr>
        <w:t xml:space="preserve"> menggambarkan bagaimana hak akses RT/RW memperoleh akses kedalam sistem sampai dapat me</w:t>
      </w:r>
      <w:r w:rsidR="00677462">
        <w:rPr>
          <w:lang w:val="en-US"/>
        </w:rPr>
        <w:t>ngisikan data kuesioner</w:t>
      </w:r>
      <w:r w:rsidR="00FE5A79">
        <w:rPr>
          <w:lang w:val="en-US"/>
        </w:rPr>
        <w:t>.</w:t>
      </w:r>
      <w:r>
        <w:rPr>
          <w:lang w:val="en-US"/>
        </w:rPr>
        <w:t xml:space="preserve"> </w:t>
      </w:r>
      <w:r w:rsidR="00FE5A79">
        <w:rPr>
          <w:lang w:val="en-US"/>
        </w:rPr>
        <w:t xml:space="preserve">Pada </w:t>
      </w:r>
      <w:r>
        <w:rPr>
          <w:lang w:val="en-US"/>
        </w:rPr>
        <w:t>Gambar 4.1</w:t>
      </w:r>
      <w:r w:rsidR="00EC4ACD">
        <w:rPr>
          <w:lang w:val="en-US"/>
        </w:rPr>
        <w:t>4</w:t>
      </w:r>
      <w:r>
        <w:rPr>
          <w:lang w:val="en-US"/>
        </w:rPr>
        <w:t xml:space="preserve"> </w:t>
      </w:r>
      <w:r w:rsidR="002B5779">
        <w:rPr>
          <w:lang w:val="en-US"/>
        </w:rPr>
        <w:t xml:space="preserve">dapat terlihat hak akses </w:t>
      </w:r>
      <w:r w:rsidR="00B358AA">
        <w:rPr>
          <w:lang w:val="en-US"/>
        </w:rPr>
        <w:t>RT/RW</w:t>
      </w:r>
      <w:r w:rsidR="002B5779">
        <w:rPr>
          <w:lang w:val="en-US"/>
        </w:rPr>
        <w:t xml:space="preserve"> melakukan proses </w:t>
      </w:r>
      <w:r w:rsidR="002B5779" w:rsidRPr="000C23AC">
        <w:rPr>
          <w:i/>
          <w:lang w:val="en-US"/>
        </w:rPr>
        <w:t>login</w:t>
      </w:r>
      <w:r w:rsidR="002B5779">
        <w:rPr>
          <w:lang w:val="en-US"/>
        </w:rPr>
        <w:t xml:space="preserve">, apabila hak akses sesuai maka </w:t>
      </w:r>
      <w:r w:rsidR="002B5779">
        <w:rPr>
          <w:i/>
          <w:lang w:val="en-US"/>
        </w:rPr>
        <w:t>user</w:t>
      </w:r>
      <w:r w:rsidR="005372B5">
        <w:rPr>
          <w:lang w:val="en-US"/>
        </w:rPr>
        <w:t xml:space="preserve"> dapat mengisikan data kuesioner pada setiap permasalahan yang telah dimasukkan kedalam sistem, sebaliknya apabila hak akses tidak sesuai maka akses akan ditolak.</w:t>
      </w:r>
      <w:r w:rsidRPr="00365ED3">
        <w:rPr>
          <w:lang w:val="en-US"/>
        </w:rPr>
        <w:t>.</w:t>
      </w:r>
    </w:p>
    <w:p w14:paraId="339BEB6A" w14:textId="57E28160" w:rsidR="00BF4738" w:rsidRDefault="00BF4738" w:rsidP="002579F3">
      <w:pPr>
        <w:pStyle w:val="Caption"/>
        <w:rPr>
          <w:lang w:val="en-US"/>
        </w:rPr>
      </w:pPr>
      <w:bookmarkStart w:id="92" w:name="_Toc15889904"/>
      <w:r>
        <w:rPr>
          <w:lang w:val="en-US"/>
        </w:rPr>
        <w:t>G</w:t>
      </w:r>
      <w:r w:rsidRPr="000F5455">
        <w:rPr>
          <w:lang w:val="en-US"/>
        </w:rPr>
        <w:t>ambar 4.</w:t>
      </w:r>
      <w:r w:rsidR="002579F3">
        <w:rPr>
          <w:lang w:val="en-US"/>
        </w:rPr>
        <w:fldChar w:fldCharType="begin"/>
      </w:r>
      <w:r w:rsidR="002579F3">
        <w:rPr>
          <w:lang w:val="en-US"/>
        </w:rPr>
        <w:instrText xml:space="preserve"> SEQ Gambar_4 \* ARABIC </w:instrText>
      </w:r>
      <w:r w:rsidR="002579F3">
        <w:rPr>
          <w:lang w:val="en-US"/>
        </w:rPr>
        <w:fldChar w:fldCharType="separate"/>
      </w:r>
      <w:r w:rsidR="00A2182B">
        <w:rPr>
          <w:lang w:val="en-US"/>
        </w:rPr>
        <w:t>14</w:t>
      </w:r>
      <w:r w:rsidR="002579F3">
        <w:rPr>
          <w:lang w:val="en-US"/>
        </w:rPr>
        <w:fldChar w:fldCharType="end"/>
      </w:r>
      <w:r>
        <w:rPr>
          <w:lang w:val="en-US"/>
        </w:rPr>
        <w:t xml:space="preserve"> </w:t>
      </w:r>
      <w:r w:rsidRPr="006C4BEA">
        <w:rPr>
          <w:lang w:val="en-US"/>
        </w:rPr>
        <w:t>Sequence Diagram</w:t>
      </w:r>
      <w:r>
        <w:rPr>
          <w:i w:val="0"/>
          <w:lang w:val="en-US"/>
        </w:rPr>
        <w:t xml:space="preserve"> </w:t>
      </w:r>
      <w:r w:rsidR="0083642F" w:rsidRPr="006C4BEA">
        <w:rPr>
          <w:i w:val="0"/>
          <w:lang w:val="en-US"/>
        </w:rPr>
        <w:t>Kuesioner</w:t>
      </w:r>
      <w:r w:rsidRPr="006C4BEA">
        <w:rPr>
          <w:i w:val="0"/>
          <w:lang w:val="en-US"/>
        </w:rPr>
        <w:t xml:space="preserve"> RT/RW</w:t>
      </w:r>
      <w:bookmarkEnd w:id="92"/>
    </w:p>
    <w:p w14:paraId="28ED9E2F" w14:textId="3EDA37CF" w:rsidR="00672D9E" w:rsidRDefault="00672D9E" w:rsidP="00BF4738">
      <w:pPr>
        <w:jc w:val="center"/>
        <w:rPr>
          <w:lang w:val="en-US"/>
        </w:rPr>
      </w:pPr>
    </w:p>
    <w:p w14:paraId="549BC5A8" w14:textId="76FAA67A" w:rsidR="00672D9E" w:rsidRDefault="00672D9E" w:rsidP="00BF4738">
      <w:pPr>
        <w:jc w:val="center"/>
        <w:rPr>
          <w:lang w:val="en-US"/>
        </w:rPr>
      </w:pPr>
    </w:p>
    <w:p w14:paraId="76D6294B" w14:textId="66C25C44" w:rsidR="00672D9E" w:rsidRPr="00365ED3" w:rsidRDefault="00672D9E" w:rsidP="00672D9E">
      <w:pPr>
        <w:ind w:firstLine="426"/>
        <w:rPr>
          <w:i/>
          <w:lang w:val="en-US"/>
        </w:rPr>
      </w:pPr>
      <w:r>
        <w:rPr>
          <w:lang w:val="en-US"/>
        </w:rPr>
        <w:lastRenderedPageBreak/>
        <w:drawing>
          <wp:anchor distT="0" distB="0" distL="114300" distR="114300" simplePos="0" relativeHeight="251776512" behindDoc="0" locked="0" layoutInCell="1" allowOverlap="1" wp14:anchorId="0E5C9C68" wp14:editId="102A854F">
            <wp:simplePos x="0" y="0"/>
            <wp:positionH relativeFrom="margin">
              <wp:align>center</wp:align>
            </wp:positionH>
            <wp:positionV relativeFrom="paragraph">
              <wp:posOffset>1637665</wp:posOffset>
            </wp:positionV>
            <wp:extent cx="3200400" cy="5615305"/>
            <wp:effectExtent l="0" t="0" r="0" b="4445"/>
            <wp:wrapTopAndBottom/>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3200400" cy="56153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lang w:val="en-US"/>
        </w:rPr>
        <w:t xml:space="preserve">Sequence Diagram </w:t>
      </w:r>
      <w:r w:rsidR="0045002D">
        <w:rPr>
          <w:lang w:val="en-US"/>
        </w:rPr>
        <w:t xml:space="preserve">Kuesioner Warga </w:t>
      </w:r>
      <w:r>
        <w:rPr>
          <w:lang w:val="en-US"/>
        </w:rPr>
        <w:t>menggambarkan bagaimana hak akses Warga memperoleh akses kedalam sistem sampai dapat me</w:t>
      </w:r>
      <w:r w:rsidR="006E405D">
        <w:rPr>
          <w:lang w:val="en-US"/>
        </w:rPr>
        <w:t>ngisikan kuesioner</w:t>
      </w:r>
      <w:r w:rsidR="001C31DF">
        <w:rPr>
          <w:lang w:val="en-US"/>
        </w:rPr>
        <w:t>.</w:t>
      </w:r>
      <w:r>
        <w:rPr>
          <w:lang w:val="en-US"/>
        </w:rPr>
        <w:t xml:space="preserve"> </w:t>
      </w:r>
      <w:r w:rsidR="001C31DF">
        <w:rPr>
          <w:lang w:val="en-US"/>
        </w:rPr>
        <w:t xml:space="preserve">Pada </w:t>
      </w:r>
      <w:r>
        <w:rPr>
          <w:lang w:val="en-US"/>
        </w:rPr>
        <w:t>Gambar 4.1</w:t>
      </w:r>
      <w:r w:rsidR="00061AB9">
        <w:rPr>
          <w:lang w:val="en-US"/>
        </w:rPr>
        <w:t>5</w:t>
      </w:r>
      <w:r>
        <w:rPr>
          <w:lang w:val="en-US"/>
        </w:rPr>
        <w:t xml:space="preserve"> </w:t>
      </w:r>
      <w:r w:rsidR="00B47DAF">
        <w:rPr>
          <w:lang w:val="en-US"/>
        </w:rPr>
        <w:t xml:space="preserve">dapat terlihat hak akses </w:t>
      </w:r>
      <w:r>
        <w:rPr>
          <w:lang w:val="en-US"/>
        </w:rPr>
        <w:t>Warga</w:t>
      </w:r>
      <w:r w:rsidR="00B47DAF">
        <w:rPr>
          <w:lang w:val="en-US"/>
        </w:rPr>
        <w:t xml:space="preserve"> melakukan proses </w:t>
      </w:r>
      <w:r w:rsidR="00B47DAF">
        <w:rPr>
          <w:i/>
          <w:lang w:val="en-US"/>
        </w:rPr>
        <w:t>login</w:t>
      </w:r>
      <w:r w:rsidR="00B47DAF">
        <w:rPr>
          <w:lang w:val="en-US"/>
        </w:rPr>
        <w:t>, apabila hak akses sesuai maka pengguna akan dapat mengisikan kuesioner dari setiap permasalahan yang telah dimasukkan kedalam sistem, sebaliknya apabila hak akses tidak sesuai maka akses untuk mengisi data kuesioner akan ditolak</w:t>
      </w:r>
      <w:r w:rsidR="00C1543D">
        <w:rPr>
          <w:lang w:val="en-US"/>
        </w:rPr>
        <w:t>.</w:t>
      </w:r>
    </w:p>
    <w:p w14:paraId="2F089202" w14:textId="4218E82D" w:rsidR="00672D9E" w:rsidRPr="00E7058C" w:rsidRDefault="00672D9E" w:rsidP="00CC53B0">
      <w:pPr>
        <w:pStyle w:val="Caption"/>
        <w:rPr>
          <w:lang w:val="en-US"/>
        </w:rPr>
      </w:pPr>
      <w:bookmarkStart w:id="93" w:name="_Toc15889905"/>
      <w:r>
        <w:rPr>
          <w:lang w:val="en-US"/>
        </w:rPr>
        <w:t>G</w:t>
      </w:r>
      <w:r w:rsidRPr="000F5455">
        <w:rPr>
          <w:lang w:val="en-US"/>
        </w:rPr>
        <w:t>ambar 4.</w:t>
      </w:r>
      <w:r w:rsidR="00CC53B0">
        <w:rPr>
          <w:lang w:val="en-US"/>
        </w:rPr>
        <w:fldChar w:fldCharType="begin"/>
      </w:r>
      <w:r w:rsidR="00CC53B0">
        <w:rPr>
          <w:lang w:val="en-US"/>
        </w:rPr>
        <w:instrText xml:space="preserve"> SEQ Gambar_4 \* ARABIC </w:instrText>
      </w:r>
      <w:r w:rsidR="00CC53B0">
        <w:rPr>
          <w:lang w:val="en-US"/>
        </w:rPr>
        <w:fldChar w:fldCharType="separate"/>
      </w:r>
      <w:r w:rsidR="00A2182B">
        <w:rPr>
          <w:lang w:val="en-US"/>
        </w:rPr>
        <w:t>15</w:t>
      </w:r>
      <w:r w:rsidR="00CC53B0">
        <w:rPr>
          <w:lang w:val="en-US"/>
        </w:rPr>
        <w:fldChar w:fldCharType="end"/>
      </w:r>
      <w:r>
        <w:rPr>
          <w:lang w:val="en-US"/>
        </w:rPr>
        <w:t xml:space="preserve"> </w:t>
      </w:r>
      <w:r w:rsidRPr="00242ABC">
        <w:rPr>
          <w:lang w:val="en-US"/>
        </w:rPr>
        <w:t>Sequence Diagram</w:t>
      </w:r>
      <w:r>
        <w:rPr>
          <w:i w:val="0"/>
          <w:lang w:val="en-US"/>
        </w:rPr>
        <w:t xml:space="preserve"> </w:t>
      </w:r>
      <w:r w:rsidR="00BF204C" w:rsidRPr="00242ABC">
        <w:rPr>
          <w:i w:val="0"/>
          <w:lang w:val="en-US"/>
        </w:rPr>
        <w:t xml:space="preserve">Kuesioner </w:t>
      </w:r>
      <w:r w:rsidRPr="00242ABC">
        <w:rPr>
          <w:i w:val="0"/>
          <w:lang w:val="en-US"/>
        </w:rPr>
        <w:t>Warga</w:t>
      </w:r>
      <w:bookmarkEnd w:id="93"/>
    </w:p>
    <w:p w14:paraId="01586695" w14:textId="77777777" w:rsidR="00BF4738" w:rsidRPr="00E7058C" w:rsidRDefault="00BF4738" w:rsidP="001478AB">
      <w:pPr>
        <w:jc w:val="center"/>
        <w:rPr>
          <w:lang w:val="en-US"/>
        </w:rPr>
      </w:pPr>
    </w:p>
    <w:p w14:paraId="624C1B19" w14:textId="71C2A381" w:rsidR="00E7058C" w:rsidRDefault="00E7058C" w:rsidP="00DC45C6">
      <w:pPr>
        <w:spacing w:after="160" w:line="259" w:lineRule="auto"/>
        <w:jc w:val="left"/>
        <w:rPr>
          <w:lang w:val="en-US"/>
        </w:rPr>
      </w:pPr>
    </w:p>
    <w:p w14:paraId="53077EBA" w14:textId="619590F1" w:rsidR="00AC4044" w:rsidRDefault="00AC4044" w:rsidP="00DC45C6">
      <w:pPr>
        <w:spacing w:after="160" w:line="259" w:lineRule="auto"/>
        <w:jc w:val="left"/>
        <w:rPr>
          <w:lang w:val="en-US"/>
        </w:rPr>
      </w:pPr>
    </w:p>
    <w:p w14:paraId="4FA1950F" w14:textId="1555FB2A" w:rsidR="00AC4044" w:rsidRPr="00827920" w:rsidRDefault="00AC4044" w:rsidP="00C375E7">
      <w:pPr>
        <w:pStyle w:val="ListParagraph"/>
        <w:numPr>
          <w:ilvl w:val="0"/>
          <w:numId w:val="29"/>
        </w:numPr>
        <w:ind w:left="426"/>
        <w:rPr>
          <w:lang w:val="en-US"/>
        </w:rPr>
      </w:pPr>
      <w:r>
        <w:rPr>
          <w:i/>
          <w:lang w:val="en-US"/>
        </w:rPr>
        <w:lastRenderedPageBreak/>
        <w:t xml:space="preserve">Sequence Diagram </w:t>
      </w:r>
      <w:r w:rsidR="00A47EC2">
        <w:rPr>
          <w:lang w:val="en-US"/>
        </w:rPr>
        <w:t>Data Setoran</w:t>
      </w:r>
    </w:p>
    <w:p w14:paraId="04E04FDF" w14:textId="5AAB12B7" w:rsidR="00AC4044" w:rsidRPr="00365ED3" w:rsidRDefault="00B454E9" w:rsidP="00AC4044">
      <w:pPr>
        <w:ind w:firstLine="426"/>
        <w:rPr>
          <w:i/>
          <w:lang w:val="en-US"/>
        </w:rPr>
      </w:pPr>
      <w:r>
        <w:rPr>
          <w:lang w:val="en-US"/>
        </w:rPr>
        <w:drawing>
          <wp:anchor distT="0" distB="0" distL="114300" distR="114300" simplePos="0" relativeHeight="251778560" behindDoc="0" locked="0" layoutInCell="1" allowOverlap="1" wp14:anchorId="3358137D" wp14:editId="4A48E07F">
            <wp:simplePos x="0" y="0"/>
            <wp:positionH relativeFrom="margin">
              <wp:align>center</wp:align>
            </wp:positionH>
            <wp:positionV relativeFrom="paragraph">
              <wp:posOffset>1971675</wp:posOffset>
            </wp:positionV>
            <wp:extent cx="3060700" cy="5363210"/>
            <wp:effectExtent l="0" t="0" r="6350" b="8890"/>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3060700" cy="53632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C4044">
        <w:rPr>
          <w:i/>
          <w:lang w:val="en-US"/>
        </w:rPr>
        <w:t xml:space="preserve">Sequence Diagram </w:t>
      </w:r>
      <w:r w:rsidR="00403D1F">
        <w:rPr>
          <w:lang w:val="en-US"/>
        </w:rPr>
        <w:t>Data Setoran</w:t>
      </w:r>
      <w:r w:rsidR="00AC4044">
        <w:rPr>
          <w:lang w:val="en-US"/>
        </w:rPr>
        <w:t xml:space="preserve"> RT/RW menggambarkan bagaimana hak akses RT/RW memperoleh akses kedalam sistem </w:t>
      </w:r>
      <w:r w:rsidR="00BF204C">
        <w:rPr>
          <w:lang w:val="en-US"/>
        </w:rPr>
        <w:t xml:space="preserve">untuk melihat </w:t>
      </w:r>
      <w:r w:rsidR="001A2957">
        <w:rPr>
          <w:lang w:val="en-US"/>
        </w:rPr>
        <w:t>data seluruh setoran yang telah dilakukan</w:t>
      </w:r>
      <w:r w:rsidR="00D51569">
        <w:rPr>
          <w:lang w:val="en-US"/>
        </w:rPr>
        <w:t xml:space="preserve">. Pada </w:t>
      </w:r>
      <w:r w:rsidR="00AC4044">
        <w:rPr>
          <w:lang w:val="en-US"/>
        </w:rPr>
        <w:t>Gambar 4.1</w:t>
      </w:r>
      <w:r w:rsidR="0018009F">
        <w:rPr>
          <w:lang w:val="en-US"/>
        </w:rPr>
        <w:t>6</w:t>
      </w:r>
      <w:r w:rsidR="00AC4044">
        <w:rPr>
          <w:lang w:val="en-US"/>
        </w:rPr>
        <w:t xml:space="preserve"> </w:t>
      </w:r>
      <w:r w:rsidR="00B22719">
        <w:rPr>
          <w:lang w:val="en-US"/>
        </w:rPr>
        <w:t xml:space="preserve">dapat terlihat hak akses </w:t>
      </w:r>
      <w:r w:rsidR="00AC4044">
        <w:rPr>
          <w:lang w:val="en-US"/>
        </w:rPr>
        <w:t>RT/RW</w:t>
      </w:r>
      <w:r w:rsidR="00B22719">
        <w:rPr>
          <w:lang w:val="en-US"/>
        </w:rPr>
        <w:t xml:space="preserve"> melakukan proses </w:t>
      </w:r>
      <w:r w:rsidR="00B22719">
        <w:rPr>
          <w:i/>
          <w:lang w:val="en-US"/>
        </w:rPr>
        <w:t>login</w:t>
      </w:r>
      <w:r w:rsidR="00B22719">
        <w:rPr>
          <w:lang w:val="en-US"/>
        </w:rPr>
        <w:t xml:space="preserve"> untuk dapat masuk kedalam sistem, apabila hak akses sesuai maka pengguna dengan hak akses RT/RW dapat melihat seluruh data setoran yang telah tersimpan dalam sistem, sebaliknya apabila hak akses pengguna tidak sesuai maka akses untuk melihat data setoran akan ditolak.</w:t>
      </w:r>
    </w:p>
    <w:p w14:paraId="2C64D54F" w14:textId="52ADD557" w:rsidR="00AC4044" w:rsidRDefault="00AC4044" w:rsidP="000C5E2D">
      <w:pPr>
        <w:pStyle w:val="Caption"/>
        <w:rPr>
          <w:lang w:val="en-US"/>
        </w:rPr>
      </w:pPr>
      <w:bookmarkStart w:id="94" w:name="_Toc15889906"/>
      <w:r>
        <w:rPr>
          <w:lang w:val="en-US"/>
        </w:rPr>
        <w:t>G</w:t>
      </w:r>
      <w:r w:rsidRPr="000F5455">
        <w:rPr>
          <w:lang w:val="en-US"/>
        </w:rPr>
        <w:t>ambar 4.</w:t>
      </w:r>
      <w:r w:rsidR="000C5E2D">
        <w:rPr>
          <w:lang w:val="en-US"/>
        </w:rPr>
        <w:fldChar w:fldCharType="begin"/>
      </w:r>
      <w:r w:rsidR="000C5E2D">
        <w:rPr>
          <w:lang w:val="en-US"/>
        </w:rPr>
        <w:instrText xml:space="preserve"> SEQ Gambar_4 \* ARABIC </w:instrText>
      </w:r>
      <w:r w:rsidR="000C5E2D">
        <w:rPr>
          <w:lang w:val="en-US"/>
        </w:rPr>
        <w:fldChar w:fldCharType="separate"/>
      </w:r>
      <w:r w:rsidR="00A2182B">
        <w:rPr>
          <w:lang w:val="en-US"/>
        </w:rPr>
        <w:t>16</w:t>
      </w:r>
      <w:r w:rsidR="000C5E2D">
        <w:rPr>
          <w:lang w:val="en-US"/>
        </w:rPr>
        <w:fldChar w:fldCharType="end"/>
      </w:r>
      <w:r>
        <w:rPr>
          <w:lang w:val="en-US"/>
        </w:rPr>
        <w:t xml:space="preserve"> </w:t>
      </w:r>
      <w:r w:rsidRPr="00CD5DE3">
        <w:rPr>
          <w:lang w:val="en-US"/>
        </w:rPr>
        <w:t>Sequence Diagram</w:t>
      </w:r>
      <w:r>
        <w:rPr>
          <w:i w:val="0"/>
          <w:lang w:val="en-US"/>
        </w:rPr>
        <w:t xml:space="preserve"> </w:t>
      </w:r>
      <w:r w:rsidR="00387C32" w:rsidRPr="00CD5DE3">
        <w:rPr>
          <w:i w:val="0"/>
          <w:lang w:val="en-US"/>
        </w:rPr>
        <w:t>Data Setoran</w:t>
      </w:r>
      <w:r w:rsidRPr="00CD5DE3">
        <w:rPr>
          <w:i w:val="0"/>
          <w:lang w:val="en-US"/>
        </w:rPr>
        <w:t xml:space="preserve"> RT/RW</w:t>
      </w:r>
      <w:bookmarkEnd w:id="94"/>
    </w:p>
    <w:p w14:paraId="74392732" w14:textId="77777777" w:rsidR="00AC4044" w:rsidRDefault="00AC4044" w:rsidP="00DC45C6">
      <w:pPr>
        <w:spacing w:after="160" w:line="259" w:lineRule="auto"/>
        <w:jc w:val="left"/>
        <w:rPr>
          <w:lang w:val="en-US"/>
        </w:rPr>
      </w:pPr>
    </w:p>
    <w:p w14:paraId="29DCCEF5" w14:textId="16FC6100" w:rsidR="00DC45C6" w:rsidRDefault="00DC45C6" w:rsidP="00DC45C6">
      <w:pPr>
        <w:spacing w:after="160" w:line="259" w:lineRule="auto"/>
        <w:jc w:val="left"/>
        <w:rPr>
          <w:lang w:val="en-US"/>
        </w:rPr>
      </w:pPr>
    </w:p>
    <w:p w14:paraId="20FEF064" w14:textId="46DA1EBA" w:rsidR="00C27378" w:rsidRPr="00365ED3" w:rsidRDefault="00C27378" w:rsidP="00C27378">
      <w:pPr>
        <w:ind w:firstLine="426"/>
        <w:rPr>
          <w:i/>
          <w:lang w:val="en-US"/>
        </w:rPr>
      </w:pPr>
      <w:r>
        <w:rPr>
          <w:lang w:val="en-US"/>
        </w:rPr>
        <w:lastRenderedPageBreak/>
        <w:drawing>
          <wp:anchor distT="0" distB="0" distL="114300" distR="114300" simplePos="0" relativeHeight="251780608" behindDoc="0" locked="0" layoutInCell="1" allowOverlap="1" wp14:anchorId="44237EBE" wp14:editId="68D935D6">
            <wp:simplePos x="0" y="0"/>
            <wp:positionH relativeFrom="margin">
              <wp:align>center</wp:align>
            </wp:positionH>
            <wp:positionV relativeFrom="paragraph">
              <wp:posOffset>1840865</wp:posOffset>
            </wp:positionV>
            <wp:extent cx="3136900" cy="5502275"/>
            <wp:effectExtent l="0" t="0" r="6350" b="3175"/>
            <wp:wrapTopAndBottom/>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3136900" cy="55022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lang w:val="en-US"/>
        </w:rPr>
        <w:t xml:space="preserve">Sequence Diagram </w:t>
      </w:r>
      <w:r>
        <w:rPr>
          <w:lang w:val="en-US"/>
        </w:rPr>
        <w:t xml:space="preserve">Data Setoran Kepala Desa menggambarkan bagaimana hak akses </w:t>
      </w:r>
      <w:r w:rsidR="00C71049">
        <w:rPr>
          <w:lang w:val="en-US"/>
        </w:rPr>
        <w:t xml:space="preserve">Kepala Desa </w:t>
      </w:r>
      <w:r>
        <w:rPr>
          <w:lang w:val="en-US"/>
        </w:rPr>
        <w:t xml:space="preserve">memperoleh akses kedalam sistem </w:t>
      </w:r>
      <w:r w:rsidR="006D75B7">
        <w:rPr>
          <w:lang w:val="en-US"/>
        </w:rPr>
        <w:t>untuk dapat melihat data setoran secara keseluruhan</w:t>
      </w:r>
      <w:r w:rsidR="00A36875">
        <w:rPr>
          <w:lang w:val="en-US"/>
        </w:rPr>
        <w:t xml:space="preserve">. </w:t>
      </w:r>
      <w:r w:rsidR="00B70B90">
        <w:rPr>
          <w:lang w:val="en-US"/>
        </w:rPr>
        <w:t>Pada</w:t>
      </w:r>
      <w:r>
        <w:rPr>
          <w:lang w:val="en-US"/>
        </w:rPr>
        <w:t xml:space="preserve"> Gambar 4.1</w:t>
      </w:r>
      <w:r w:rsidR="009A7193">
        <w:rPr>
          <w:lang w:val="en-US"/>
        </w:rPr>
        <w:t>7</w:t>
      </w:r>
      <w:r>
        <w:rPr>
          <w:lang w:val="en-US"/>
        </w:rPr>
        <w:t xml:space="preserve"> </w:t>
      </w:r>
      <w:r w:rsidR="00B70B90">
        <w:rPr>
          <w:lang w:val="en-US"/>
        </w:rPr>
        <w:t xml:space="preserve">dapat terlihat pengguna dengan hak akses </w:t>
      </w:r>
      <w:r w:rsidR="002962FB">
        <w:rPr>
          <w:lang w:val="en-US"/>
        </w:rPr>
        <w:t>Kepala Desa</w:t>
      </w:r>
      <w:r w:rsidR="00B70B90">
        <w:rPr>
          <w:lang w:val="en-US"/>
        </w:rPr>
        <w:t xml:space="preserve"> melakukan proses </w:t>
      </w:r>
      <w:r w:rsidR="00B70B90">
        <w:rPr>
          <w:i/>
          <w:lang w:val="en-US"/>
        </w:rPr>
        <w:t>login</w:t>
      </w:r>
      <w:r w:rsidR="00B70B90">
        <w:rPr>
          <w:lang w:val="en-US"/>
        </w:rPr>
        <w:t xml:space="preserve"> untuk dapat mengakses menu data setoran, apabila hak akses kepala desa sesuai maka pengguna akan dapat melihat seluruh data setoran yang tersimpan dalam sistem, sebaliknya apabila hak akses tidak sesuai maka akses untuk melihat data setoran akan ditolak.</w:t>
      </w:r>
    </w:p>
    <w:p w14:paraId="6F58FE5F" w14:textId="1EE4EE0C" w:rsidR="00C27378" w:rsidRPr="00E7058C" w:rsidRDefault="00C27378" w:rsidP="00E57198">
      <w:pPr>
        <w:pStyle w:val="Caption"/>
        <w:rPr>
          <w:lang w:val="en-US"/>
        </w:rPr>
      </w:pPr>
      <w:bookmarkStart w:id="95" w:name="_Toc15889907"/>
      <w:r>
        <w:rPr>
          <w:lang w:val="en-US"/>
        </w:rPr>
        <w:t>G</w:t>
      </w:r>
      <w:r w:rsidRPr="000F5455">
        <w:rPr>
          <w:lang w:val="en-US"/>
        </w:rPr>
        <w:t>ambar 4.</w:t>
      </w:r>
      <w:r w:rsidR="00E57198">
        <w:rPr>
          <w:lang w:val="en-US"/>
        </w:rPr>
        <w:fldChar w:fldCharType="begin"/>
      </w:r>
      <w:r w:rsidR="00E57198">
        <w:rPr>
          <w:lang w:val="en-US"/>
        </w:rPr>
        <w:instrText xml:space="preserve"> SEQ Gambar_4 \* ARABIC </w:instrText>
      </w:r>
      <w:r w:rsidR="00E57198">
        <w:rPr>
          <w:lang w:val="en-US"/>
        </w:rPr>
        <w:fldChar w:fldCharType="separate"/>
      </w:r>
      <w:r w:rsidR="00A2182B">
        <w:rPr>
          <w:lang w:val="en-US"/>
        </w:rPr>
        <w:t>17</w:t>
      </w:r>
      <w:r w:rsidR="00E57198">
        <w:rPr>
          <w:lang w:val="en-US"/>
        </w:rPr>
        <w:fldChar w:fldCharType="end"/>
      </w:r>
      <w:r>
        <w:rPr>
          <w:lang w:val="en-US"/>
        </w:rPr>
        <w:t xml:space="preserve"> </w:t>
      </w:r>
      <w:r w:rsidRPr="00D54025">
        <w:rPr>
          <w:lang w:val="en-US"/>
        </w:rPr>
        <w:t>Sequence Diagram</w:t>
      </w:r>
      <w:r>
        <w:rPr>
          <w:i w:val="0"/>
          <w:lang w:val="en-US"/>
        </w:rPr>
        <w:t xml:space="preserve"> </w:t>
      </w:r>
      <w:r w:rsidR="00E63108" w:rsidRPr="00D54025">
        <w:rPr>
          <w:lang w:val="en-US"/>
        </w:rPr>
        <w:t>Data</w:t>
      </w:r>
      <w:r w:rsidR="00E63108">
        <w:rPr>
          <w:lang w:val="en-US"/>
        </w:rPr>
        <w:t xml:space="preserve"> </w:t>
      </w:r>
      <w:r w:rsidR="00E63108" w:rsidRPr="00D54025">
        <w:rPr>
          <w:i w:val="0"/>
          <w:lang w:val="en-US"/>
        </w:rPr>
        <w:t>Setoran Kepala Desa</w:t>
      </w:r>
      <w:bookmarkEnd w:id="95"/>
    </w:p>
    <w:p w14:paraId="7B1D8F6B" w14:textId="3813E73F" w:rsidR="00DC45C6" w:rsidRDefault="00DC45C6" w:rsidP="00DC45C6">
      <w:pPr>
        <w:spacing w:after="160" w:line="259" w:lineRule="auto"/>
        <w:jc w:val="left"/>
        <w:rPr>
          <w:lang w:val="en-US"/>
        </w:rPr>
      </w:pPr>
    </w:p>
    <w:p w14:paraId="6E9B1A99" w14:textId="4F58610F" w:rsidR="00DC45C6" w:rsidRDefault="00DC45C6" w:rsidP="00DC45C6">
      <w:pPr>
        <w:spacing w:after="160" w:line="259" w:lineRule="auto"/>
        <w:jc w:val="left"/>
        <w:rPr>
          <w:lang w:val="en-US"/>
        </w:rPr>
      </w:pPr>
    </w:p>
    <w:p w14:paraId="0C90517F" w14:textId="17932ED6" w:rsidR="00DC45C6" w:rsidRDefault="00DC45C6" w:rsidP="00DC45C6">
      <w:pPr>
        <w:spacing w:after="160" w:line="259" w:lineRule="auto"/>
        <w:jc w:val="left"/>
        <w:rPr>
          <w:lang w:val="en-US"/>
        </w:rPr>
      </w:pPr>
    </w:p>
    <w:p w14:paraId="516C3D68" w14:textId="37D03B52" w:rsidR="000A7318" w:rsidRPr="00827920" w:rsidRDefault="000A7318" w:rsidP="00C375E7">
      <w:pPr>
        <w:pStyle w:val="ListParagraph"/>
        <w:numPr>
          <w:ilvl w:val="0"/>
          <w:numId w:val="29"/>
        </w:numPr>
        <w:ind w:left="426"/>
        <w:rPr>
          <w:lang w:val="en-US"/>
        </w:rPr>
      </w:pPr>
      <w:r>
        <w:rPr>
          <w:i/>
          <w:lang w:val="en-US"/>
        </w:rPr>
        <w:lastRenderedPageBreak/>
        <w:t xml:space="preserve">Sequence Diagram </w:t>
      </w:r>
      <w:r w:rsidR="00057851">
        <w:rPr>
          <w:lang w:val="en-US"/>
        </w:rPr>
        <w:t>Master</w:t>
      </w:r>
    </w:p>
    <w:p w14:paraId="407CAA14" w14:textId="3D2AA45B" w:rsidR="000A7318" w:rsidRPr="00365ED3" w:rsidRDefault="000A7318" w:rsidP="000A7318">
      <w:pPr>
        <w:ind w:firstLine="426"/>
        <w:rPr>
          <w:i/>
          <w:lang w:val="en-US"/>
        </w:rPr>
      </w:pPr>
      <w:r>
        <w:rPr>
          <w:lang w:val="en-US"/>
        </w:rPr>
        <w:drawing>
          <wp:anchor distT="0" distB="0" distL="114300" distR="114300" simplePos="0" relativeHeight="251782656" behindDoc="0" locked="0" layoutInCell="1" allowOverlap="1" wp14:anchorId="4C0D253D" wp14:editId="6FF33A71">
            <wp:simplePos x="0" y="0"/>
            <wp:positionH relativeFrom="margin">
              <wp:align>center</wp:align>
            </wp:positionH>
            <wp:positionV relativeFrom="paragraph">
              <wp:posOffset>1946275</wp:posOffset>
            </wp:positionV>
            <wp:extent cx="2960370" cy="5194300"/>
            <wp:effectExtent l="0" t="0" r="0" b="6350"/>
            <wp:wrapTopAndBottom/>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2960370" cy="51943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lang w:val="en-US"/>
        </w:rPr>
        <w:t xml:space="preserve">Sequence Diagram </w:t>
      </w:r>
      <w:r w:rsidR="00CA04F8">
        <w:rPr>
          <w:lang w:val="en-US"/>
        </w:rPr>
        <w:t xml:space="preserve">Master </w:t>
      </w:r>
      <w:r>
        <w:rPr>
          <w:lang w:val="en-US"/>
        </w:rPr>
        <w:t>RT/RW menggambarkan bagaimana hak akses RT/RW memperoleh akses kedalam sistem untuk</w:t>
      </w:r>
      <w:r w:rsidR="00271EE8">
        <w:rPr>
          <w:lang w:val="en-US"/>
        </w:rPr>
        <w:t xml:space="preserve"> dapat</w:t>
      </w:r>
      <w:r>
        <w:rPr>
          <w:lang w:val="en-US"/>
        </w:rPr>
        <w:t xml:space="preserve"> melihat</w:t>
      </w:r>
      <w:r w:rsidR="00271EE8">
        <w:rPr>
          <w:lang w:val="en-US"/>
        </w:rPr>
        <w:t>, menambahkan, mengubah dan menghapus</w:t>
      </w:r>
      <w:r>
        <w:rPr>
          <w:lang w:val="en-US"/>
        </w:rPr>
        <w:t xml:space="preserve"> data </w:t>
      </w:r>
      <w:r w:rsidR="00CB1A54">
        <w:rPr>
          <w:lang w:val="en-US"/>
        </w:rPr>
        <w:t>master dalam sistem</w:t>
      </w:r>
      <w:r w:rsidR="00AB6BA8">
        <w:rPr>
          <w:lang w:val="en-US"/>
        </w:rPr>
        <w:t xml:space="preserve">. Pada </w:t>
      </w:r>
      <w:r>
        <w:rPr>
          <w:lang w:val="en-US"/>
        </w:rPr>
        <w:t>Gambar 4.1</w:t>
      </w:r>
      <w:r w:rsidR="00765624">
        <w:rPr>
          <w:lang w:val="en-US"/>
        </w:rPr>
        <w:t>8</w:t>
      </w:r>
      <w:r>
        <w:rPr>
          <w:lang w:val="en-US"/>
        </w:rPr>
        <w:t xml:space="preserve"> </w:t>
      </w:r>
      <w:r w:rsidR="00A94BC6">
        <w:rPr>
          <w:lang w:val="en-US"/>
        </w:rPr>
        <w:t xml:space="preserve">dapat terlihat hak akses </w:t>
      </w:r>
      <w:r>
        <w:rPr>
          <w:lang w:val="en-US"/>
        </w:rPr>
        <w:t>RT/RW</w:t>
      </w:r>
      <w:r w:rsidR="00A94BC6">
        <w:rPr>
          <w:lang w:val="en-US"/>
        </w:rPr>
        <w:t xml:space="preserve"> melakukan proses untuk </w:t>
      </w:r>
      <w:r w:rsidR="00F04D20">
        <w:rPr>
          <w:lang w:val="en-US"/>
        </w:rPr>
        <w:t>masuk kedalam sistem melalui</w:t>
      </w:r>
      <w:r w:rsidR="00F04D20">
        <w:rPr>
          <w:i/>
          <w:lang w:val="en-US"/>
        </w:rPr>
        <w:t xml:space="preserve"> </w:t>
      </w:r>
      <w:r w:rsidR="00F04D20">
        <w:rPr>
          <w:lang w:val="en-US"/>
        </w:rPr>
        <w:t xml:space="preserve">proses </w:t>
      </w:r>
      <w:r w:rsidR="00F04D20">
        <w:rPr>
          <w:i/>
          <w:lang w:val="en-US"/>
        </w:rPr>
        <w:t>login</w:t>
      </w:r>
      <w:r w:rsidR="00F04D20">
        <w:rPr>
          <w:lang w:val="en-US"/>
        </w:rPr>
        <w:t>, kemudian bila hak akses sesuai maka hak akses RT/RW dapat menambahkan data pada menu master, melihat data pada menu master, menghapus data pada menu master dan melakukan perubahan data pada menu master</w:t>
      </w:r>
      <w:r w:rsidRPr="00365ED3">
        <w:rPr>
          <w:lang w:val="en-US"/>
        </w:rPr>
        <w:t>.</w:t>
      </w:r>
    </w:p>
    <w:p w14:paraId="09959F4E" w14:textId="009CFF3A" w:rsidR="000A7318" w:rsidRDefault="000A7318" w:rsidP="001137F9">
      <w:pPr>
        <w:pStyle w:val="Caption"/>
        <w:rPr>
          <w:lang w:val="en-US"/>
        </w:rPr>
      </w:pPr>
      <w:bookmarkStart w:id="96" w:name="_Toc15889908"/>
      <w:r>
        <w:rPr>
          <w:lang w:val="en-US"/>
        </w:rPr>
        <w:t>G</w:t>
      </w:r>
      <w:r w:rsidRPr="000F5455">
        <w:rPr>
          <w:lang w:val="en-US"/>
        </w:rPr>
        <w:t>ambar 4.</w:t>
      </w:r>
      <w:r w:rsidR="001137F9">
        <w:rPr>
          <w:lang w:val="en-US"/>
        </w:rPr>
        <w:fldChar w:fldCharType="begin"/>
      </w:r>
      <w:r w:rsidR="001137F9">
        <w:rPr>
          <w:lang w:val="en-US"/>
        </w:rPr>
        <w:instrText xml:space="preserve"> SEQ Gambar_4 \* ARABIC </w:instrText>
      </w:r>
      <w:r w:rsidR="001137F9">
        <w:rPr>
          <w:lang w:val="en-US"/>
        </w:rPr>
        <w:fldChar w:fldCharType="separate"/>
      </w:r>
      <w:r w:rsidR="00A2182B">
        <w:rPr>
          <w:lang w:val="en-US"/>
        </w:rPr>
        <w:t>18</w:t>
      </w:r>
      <w:r w:rsidR="001137F9">
        <w:rPr>
          <w:lang w:val="en-US"/>
        </w:rPr>
        <w:fldChar w:fldCharType="end"/>
      </w:r>
      <w:r>
        <w:rPr>
          <w:lang w:val="en-US"/>
        </w:rPr>
        <w:t xml:space="preserve"> </w:t>
      </w:r>
      <w:r w:rsidRPr="008016CB">
        <w:rPr>
          <w:lang w:val="en-US"/>
        </w:rPr>
        <w:t xml:space="preserve">Sequence Diagram </w:t>
      </w:r>
      <w:r w:rsidR="00A1325B" w:rsidRPr="008016CB">
        <w:rPr>
          <w:lang w:val="en-US"/>
        </w:rPr>
        <w:t>Master</w:t>
      </w:r>
      <w:r>
        <w:rPr>
          <w:lang w:val="en-US"/>
        </w:rPr>
        <w:t xml:space="preserve"> </w:t>
      </w:r>
      <w:r w:rsidRPr="008016CB">
        <w:rPr>
          <w:i w:val="0"/>
          <w:lang w:val="en-US"/>
        </w:rPr>
        <w:t>RT/RW</w:t>
      </w:r>
      <w:bookmarkEnd w:id="96"/>
    </w:p>
    <w:p w14:paraId="5AD8ACF2" w14:textId="456F958F" w:rsidR="00DC45C6" w:rsidRDefault="00DC45C6" w:rsidP="00DC45C6">
      <w:pPr>
        <w:spacing w:after="160" w:line="259" w:lineRule="auto"/>
        <w:jc w:val="left"/>
        <w:rPr>
          <w:lang w:val="en-US"/>
        </w:rPr>
      </w:pPr>
    </w:p>
    <w:p w14:paraId="64C95A07" w14:textId="1B8F9889" w:rsidR="00DC45C6" w:rsidRDefault="00DC45C6" w:rsidP="00DC45C6">
      <w:pPr>
        <w:spacing w:after="160" w:line="259" w:lineRule="auto"/>
        <w:jc w:val="left"/>
        <w:rPr>
          <w:lang w:val="en-US"/>
        </w:rPr>
      </w:pPr>
    </w:p>
    <w:p w14:paraId="6EDB7903" w14:textId="74BE5F99" w:rsidR="00DC45C6" w:rsidRDefault="00DC45C6" w:rsidP="00DC45C6">
      <w:pPr>
        <w:spacing w:after="160" w:line="259" w:lineRule="auto"/>
        <w:jc w:val="left"/>
        <w:rPr>
          <w:lang w:val="en-US"/>
        </w:rPr>
      </w:pPr>
    </w:p>
    <w:p w14:paraId="7FAABA25" w14:textId="02E11695" w:rsidR="000C1C1A" w:rsidRPr="00827920" w:rsidRDefault="000C1C1A" w:rsidP="00C375E7">
      <w:pPr>
        <w:pStyle w:val="ListParagraph"/>
        <w:numPr>
          <w:ilvl w:val="0"/>
          <w:numId w:val="29"/>
        </w:numPr>
        <w:ind w:left="426"/>
        <w:rPr>
          <w:lang w:val="en-US"/>
        </w:rPr>
      </w:pPr>
      <w:r>
        <w:rPr>
          <w:i/>
          <w:lang w:val="en-US"/>
        </w:rPr>
        <w:lastRenderedPageBreak/>
        <w:t xml:space="preserve">Sequence Diagram </w:t>
      </w:r>
      <w:r w:rsidR="0090328A">
        <w:rPr>
          <w:lang w:val="en-US"/>
        </w:rPr>
        <w:t>Rekomendasi Prioritas</w:t>
      </w:r>
    </w:p>
    <w:p w14:paraId="53B42237" w14:textId="38ECA32D" w:rsidR="000C1C1A" w:rsidRPr="00365ED3" w:rsidRDefault="000C1C1A" w:rsidP="000C1C1A">
      <w:pPr>
        <w:ind w:firstLine="426"/>
        <w:rPr>
          <w:i/>
          <w:lang w:val="en-US"/>
        </w:rPr>
      </w:pPr>
      <w:r>
        <w:rPr>
          <w:lang w:val="en-US"/>
        </w:rPr>
        <w:drawing>
          <wp:anchor distT="0" distB="0" distL="114300" distR="114300" simplePos="0" relativeHeight="251784704" behindDoc="0" locked="0" layoutInCell="1" allowOverlap="1" wp14:anchorId="2604DFC2" wp14:editId="6115E9E0">
            <wp:simplePos x="0" y="0"/>
            <wp:positionH relativeFrom="margin">
              <wp:align>center</wp:align>
            </wp:positionH>
            <wp:positionV relativeFrom="paragraph">
              <wp:posOffset>2619375</wp:posOffset>
            </wp:positionV>
            <wp:extent cx="3022600" cy="5238115"/>
            <wp:effectExtent l="0" t="0" r="6350" b="635"/>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022600" cy="5238115"/>
                    </a:xfrm>
                    <a:prstGeom prst="rect">
                      <a:avLst/>
                    </a:prstGeom>
                    <a:noFill/>
                    <a:ln>
                      <a:noFill/>
                    </a:ln>
                  </pic:spPr>
                </pic:pic>
              </a:graphicData>
            </a:graphic>
            <wp14:sizeRelH relativeFrom="margin">
              <wp14:pctWidth>0</wp14:pctWidth>
            </wp14:sizeRelH>
            <wp14:sizeRelV relativeFrom="margin">
              <wp14:pctHeight>0</wp14:pctHeight>
            </wp14:sizeRelV>
          </wp:anchor>
        </w:drawing>
      </w:r>
      <w:r>
        <w:rPr>
          <w:i/>
          <w:lang w:val="en-US"/>
        </w:rPr>
        <w:t xml:space="preserve">Sequence Diagram </w:t>
      </w:r>
      <w:r w:rsidR="00783C11">
        <w:rPr>
          <w:lang w:val="en-US"/>
        </w:rPr>
        <w:t>Rekomendasi Prioritas</w:t>
      </w:r>
      <w:r w:rsidR="000D73A7">
        <w:rPr>
          <w:lang w:val="en-US"/>
        </w:rPr>
        <w:t xml:space="preserve"> RT/RW</w:t>
      </w:r>
      <w:r>
        <w:rPr>
          <w:lang w:val="en-US"/>
        </w:rPr>
        <w:t xml:space="preserve"> menggambarkan bagaimana hak akses RT/RW memperoleh akses kedalam sistem untuk dapat melihat</w:t>
      </w:r>
      <w:r w:rsidR="00B756EB">
        <w:rPr>
          <w:lang w:val="en-US"/>
        </w:rPr>
        <w:t xml:space="preserve"> hasil rekomendasi prioritas berdasarkan permasalahan</w:t>
      </w:r>
      <w:r w:rsidR="002C67EF">
        <w:rPr>
          <w:lang w:val="en-US"/>
        </w:rPr>
        <w:t xml:space="preserve"> dengan perhitungan metode </w:t>
      </w:r>
      <w:r w:rsidR="002C67EF">
        <w:rPr>
          <w:i/>
          <w:lang w:val="en-US"/>
        </w:rPr>
        <w:t>Hanlon</w:t>
      </w:r>
      <w:r w:rsidR="00810C5F">
        <w:rPr>
          <w:lang w:val="en-US"/>
        </w:rPr>
        <w:t xml:space="preserve">. Pada </w:t>
      </w:r>
      <w:r>
        <w:rPr>
          <w:lang w:val="en-US"/>
        </w:rPr>
        <w:t>Gambar 4.1</w:t>
      </w:r>
      <w:r w:rsidR="00E27D2A">
        <w:rPr>
          <w:lang w:val="en-US"/>
        </w:rPr>
        <w:t>9</w:t>
      </w:r>
      <w:r>
        <w:rPr>
          <w:lang w:val="en-US"/>
        </w:rPr>
        <w:t xml:space="preserve"> </w:t>
      </w:r>
      <w:r w:rsidR="007C12E3">
        <w:rPr>
          <w:lang w:val="en-US"/>
        </w:rPr>
        <w:t xml:space="preserve">dapat terlihat pengguna dengan hak akses </w:t>
      </w:r>
      <w:r>
        <w:rPr>
          <w:lang w:val="en-US"/>
        </w:rPr>
        <w:t>RT/RW</w:t>
      </w:r>
      <w:r w:rsidR="007C12E3">
        <w:rPr>
          <w:lang w:val="en-US"/>
        </w:rPr>
        <w:t xml:space="preserve"> melakukan proses </w:t>
      </w:r>
      <w:r w:rsidR="007C12E3">
        <w:rPr>
          <w:i/>
          <w:lang w:val="en-US"/>
        </w:rPr>
        <w:t>login</w:t>
      </w:r>
      <w:r w:rsidR="007C12E3">
        <w:rPr>
          <w:lang w:val="en-US"/>
        </w:rPr>
        <w:t xml:space="preserve"> untuk masuk kedalam sistem, kemudian sistem akan mengecek apabila hak akses sesuai maka pengguna dengan hak akses RT/RW akan dapat melihat hasil rekomendasi prioritas yang dihasilkan oleh sistem melalui perhitungan </w:t>
      </w:r>
      <w:r w:rsidR="007C12E3">
        <w:rPr>
          <w:i/>
          <w:lang w:val="en-US"/>
        </w:rPr>
        <w:t>Hanlon</w:t>
      </w:r>
      <w:r w:rsidR="007C12E3">
        <w:rPr>
          <w:lang w:val="en-US"/>
        </w:rPr>
        <w:t xml:space="preserve"> </w:t>
      </w:r>
      <w:r w:rsidR="00B54FDE">
        <w:rPr>
          <w:lang w:val="en-US"/>
        </w:rPr>
        <w:t>berdasarkan</w:t>
      </w:r>
      <w:r w:rsidR="007C12E3">
        <w:rPr>
          <w:lang w:val="en-US"/>
        </w:rPr>
        <w:t xml:space="preserve"> nilai dan permasalahan yang</w:t>
      </w:r>
      <w:r w:rsidR="00676AB1">
        <w:rPr>
          <w:lang w:val="en-US"/>
        </w:rPr>
        <w:t xml:space="preserve"> </w:t>
      </w:r>
      <w:r w:rsidR="00B54FDE">
        <w:rPr>
          <w:lang w:val="en-US"/>
        </w:rPr>
        <w:t>telah dimasukkan kedalam sistem</w:t>
      </w:r>
      <w:r w:rsidR="008D1CA2">
        <w:rPr>
          <w:lang w:val="en-US"/>
        </w:rPr>
        <w:t>, apabila hak akses tidak sesuai maka pengguna akan ditolak untuk melihat hasil rekomendasi.</w:t>
      </w:r>
    </w:p>
    <w:p w14:paraId="40916CBA" w14:textId="454B4080" w:rsidR="000C1C1A" w:rsidRDefault="000C1C1A" w:rsidP="006450A9">
      <w:pPr>
        <w:pStyle w:val="Caption"/>
        <w:rPr>
          <w:lang w:val="en-US"/>
        </w:rPr>
      </w:pPr>
      <w:bookmarkStart w:id="97" w:name="_Toc15889909"/>
      <w:r>
        <w:rPr>
          <w:lang w:val="en-US"/>
        </w:rPr>
        <w:t>G</w:t>
      </w:r>
      <w:r w:rsidRPr="000F5455">
        <w:rPr>
          <w:lang w:val="en-US"/>
        </w:rPr>
        <w:t>ambar 4.</w:t>
      </w:r>
      <w:r w:rsidR="006450A9">
        <w:rPr>
          <w:lang w:val="en-US"/>
        </w:rPr>
        <w:fldChar w:fldCharType="begin"/>
      </w:r>
      <w:r w:rsidR="006450A9">
        <w:rPr>
          <w:lang w:val="en-US"/>
        </w:rPr>
        <w:instrText xml:space="preserve"> SEQ Gambar_4 \* ARABIC </w:instrText>
      </w:r>
      <w:r w:rsidR="006450A9">
        <w:rPr>
          <w:lang w:val="en-US"/>
        </w:rPr>
        <w:fldChar w:fldCharType="separate"/>
      </w:r>
      <w:r w:rsidR="00A2182B">
        <w:rPr>
          <w:lang w:val="en-US"/>
        </w:rPr>
        <w:t>19</w:t>
      </w:r>
      <w:r w:rsidR="006450A9">
        <w:rPr>
          <w:lang w:val="en-US"/>
        </w:rPr>
        <w:fldChar w:fldCharType="end"/>
      </w:r>
      <w:r>
        <w:rPr>
          <w:lang w:val="en-US"/>
        </w:rPr>
        <w:t xml:space="preserve"> </w:t>
      </w:r>
      <w:r w:rsidRPr="005F1E15">
        <w:rPr>
          <w:lang w:val="en-US"/>
        </w:rPr>
        <w:t>Sequence Diagram</w:t>
      </w:r>
      <w:r>
        <w:rPr>
          <w:i w:val="0"/>
          <w:lang w:val="en-US"/>
        </w:rPr>
        <w:t xml:space="preserve"> </w:t>
      </w:r>
      <w:r w:rsidR="009D426B" w:rsidRPr="005F1E15">
        <w:rPr>
          <w:i w:val="0"/>
          <w:lang w:val="en-US"/>
        </w:rPr>
        <w:t>Rekomendasi Prioritas</w:t>
      </w:r>
      <w:r w:rsidRPr="005F1E15">
        <w:rPr>
          <w:i w:val="0"/>
          <w:lang w:val="en-US"/>
        </w:rPr>
        <w:t xml:space="preserve"> RT/RW</w:t>
      </w:r>
      <w:bookmarkEnd w:id="97"/>
    </w:p>
    <w:p w14:paraId="38313B7D" w14:textId="082C926B" w:rsidR="006865B9" w:rsidRPr="00365ED3" w:rsidRDefault="005A528D" w:rsidP="006865B9">
      <w:pPr>
        <w:ind w:firstLine="426"/>
        <w:rPr>
          <w:i/>
          <w:lang w:val="en-US"/>
        </w:rPr>
      </w:pPr>
      <w:r>
        <w:rPr>
          <w:lang w:val="en-US"/>
        </w:rPr>
        <w:lastRenderedPageBreak/>
        <w:drawing>
          <wp:anchor distT="0" distB="0" distL="114300" distR="114300" simplePos="0" relativeHeight="251786752" behindDoc="0" locked="0" layoutInCell="1" allowOverlap="1" wp14:anchorId="20E6E84E" wp14:editId="20BA14B6">
            <wp:simplePos x="0" y="0"/>
            <wp:positionH relativeFrom="margin">
              <wp:align>center</wp:align>
            </wp:positionH>
            <wp:positionV relativeFrom="paragraph">
              <wp:posOffset>2233930</wp:posOffset>
            </wp:positionV>
            <wp:extent cx="2933700" cy="5085080"/>
            <wp:effectExtent l="0" t="0" r="0" b="127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2933700" cy="50850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65B9">
        <w:rPr>
          <w:i/>
          <w:lang w:val="en-US"/>
        </w:rPr>
        <w:t xml:space="preserve">Sequence Diagram </w:t>
      </w:r>
      <w:r w:rsidR="006865B9">
        <w:rPr>
          <w:lang w:val="en-US"/>
        </w:rPr>
        <w:t xml:space="preserve">Rekomendasi Prioritas </w:t>
      </w:r>
      <w:r w:rsidR="00615F99">
        <w:rPr>
          <w:lang w:val="en-US"/>
        </w:rPr>
        <w:t>Warga</w:t>
      </w:r>
      <w:r w:rsidR="006865B9">
        <w:rPr>
          <w:lang w:val="en-US"/>
        </w:rPr>
        <w:t xml:space="preserve"> menggambarkan bagaimana hak akses </w:t>
      </w:r>
      <w:r w:rsidR="003B4E98">
        <w:rPr>
          <w:lang w:val="en-US"/>
        </w:rPr>
        <w:t>Warga</w:t>
      </w:r>
      <w:r w:rsidR="006865B9">
        <w:rPr>
          <w:lang w:val="en-US"/>
        </w:rPr>
        <w:t xml:space="preserve"> memperoleh akses kedalam sistem untuk dapat melihat hasil rekomendasi prioritas berdasarkan permasalahan dengan perhitungan metode </w:t>
      </w:r>
      <w:r w:rsidR="006865B9">
        <w:rPr>
          <w:i/>
          <w:lang w:val="en-US"/>
        </w:rPr>
        <w:t>Hanlon</w:t>
      </w:r>
      <w:r w:rsidR="00073B22">
        <w:rPr>
          <w:lang w:val="en-US"/>
        </w:rPr>
        <w:t xml:space="preserve">. Pada </w:t>
      </w:r>
      <w:r w:rsidR="006865B9">
        <w:rPr>
          <w:lang w:val="en-US"/>
        </w:rPr>
        <w:t>Gambar 4.</w:t>
      </w:r>
      <w:r w:rsidR="007D7B6C">
        <w:rPr>
          <w:lang w:val="en-US"/>
        </w:rPr>
        <w:t>20</w:t>
      </w:r>
      <w:r w:rsidR="006865B9">
        <w:rPr>
          <w:lang w:val="en-US"/>
        </w:rPr>
        <w:t xml:space="preserve"> </w:t>
      </w:r>
      <w:r w:rsidR="00F2717D">
        <w:rPr>
          <w:lang w:val="en-US"/>
        </w:rPr>
        <w:t xml:space="preserve">dapat terlihat hak akses </w:t>
      </w:r>
      <w:r w:rsidR="00A85FDE">
        <w:rPr>
          <w:lang w:val="en-US"/>
        </w:rPr>
        <w:t>Warga</w:t>
      </w:r>
      <w:r w:rsidR="00101238">
        <w:rPr>
          <w:lang w:val="en-US"/>
        </w:rPr>
        <w:t xml:space="preserve"> melakukan proses </w:t>
      </w:r>
      <w:r w:rsidR="00101238">
        <w:rPr>
          <w:i/>
          <w:lang w:val="en-US"/>
        </w:rPr>
        <w:t>login</w:t>
      </w:r>
      <w:r w:rsidR="00101238">
        <w:rPr>
          <w:lang w:val="en-US"/>
        </w:rPr>
        <w:t xml:space="preserve"> kedalam sistem, setelah sistem melakukan validasi apabila hak akses sesuai maka pengguna dengan hak akases warga dapat melihat hasil rekomendasi prioritas yang dihasilkan oleh sistem, apabila hak akses pengguna tidak sesuai maka akses pengguna akan ditolak.</w:t>
      </w:r>
    </w:p>
    <w:p w14:paraId="53C3FDA8" w14:textId="6452A884" w:rsidR="006865B9" w:rsidRDefault="006865B9" w:rsidP="0066014C">
      <w:pPr>
        <w:pStyle w:val="Caption"/>
        <w:rPr>
          <w:lang w:val="en-US"/>
        </w:rPr>
      </w:pPr>
      <w:bookmarkStart w:id="98" w:name="_Toc15889910"/>
      <w:r>
        <w:rPr>
          <w:lang w:val="en-US"/>
        </w:rPr>
        <w:t>G</w:t>
      </w:r>
      <w:r w:rsidRPr="000F5455">
        <w:rPr>
          <w:lang w:val="en-US"/>
        </w:rPr>
        <w:t>ambar 4.</w:t>
      </w:r>
      <w:r w:rsidR="0066014C">
        <w:rPr>
          <w:lang w:val="en-US"/>
        </w:rPr>
        <w:fldChar w:fldCharType="begin"/>
      </w:r>
      <w:r w:rsidR="0066014C">
        <w:rPr>
          <w:lang w:val="en-US"/>
        </w:rPr>
        <w:instrText xml:space="preserve"> SEQ Gambar_4 \* ARABIC </w:instrText>
      </w:r>
      <w:r w:rsidR="0066014C">
        <w:rPr>
          <w:lang w:val="en-US"/>
        </w:rPr>
        <w:fldChar w:fldCharType="separate"/>
      </w:r>
      <w:r w:rsidR="00A2182B">
        <w:rPr>
          <w:lang w:val="en-US"/>
        </w:rPr>
        <w:t>20</w:t>
      </w:r>
      <w:r w:rsidR="0066014C">
        <w:rPr>
          <w:lang w:val="en-US"/>
        </w:rPr>
        <w:fldChar w:fldCharType="end"/>
      </w:r>
      <w:r>
        <w:rPr>
          <w:lang w:val="en-US"/>
        </w:rPr>
        <w:t xml:space="preserve"> </w:t>
      </w:r>
      <w:r w:rsidRPr="005F1E15">
        <w:rPr>
          <w:lang w:val="en-US"/>
        </w:rPr>
        <w:t>Sequence Diagram</w:t>
      </w:r>
      <w:r>
        <w:rPr>
          <w:i w:val="0"/>
          <w:lang w:val="en-US"/>
        </w:rPr>
        <w:t xml:space="preserve"> </w:t>
      </w:r>
      <w:r w:rsidR="00380202" w:rsidRPr="005F1E15">
        <w:rPr>
          <w:i w:val="0"/>
          <w:lang w:val="en-US"/>
        </w:rPr>
        <w:t>Rekomendasi Prioritas</w:t>
      </w:r>
      <w:r w:rsidRPr="005F1E15">
        <w:rPr>
          <w:i w:val="0"/>
          <w:lang w:val="en-US"/>
        </w:rPr>
        <w:t xml:space="preserve"> </w:t>
      </w:r>
      <w:r w:rsidR="000B5F46" w:rsidRPr="005F1E15">
        <w:rPr>
          <w:i w:val="0"/>
          <w:lang w:val="en-US"/>
        </w:rPr>
        <w:t>Warga</w:t>
      </w:r>
      <w:bookmarkEnd w:id="98"/>
    </w:p>
    <w:p w14:paraId="3B287338" w14:textId="26DD51F4" w:rsidR="00315ADA" w:rsidRDefault="00315ADA" w:rsidP="000C1C1A">
      <w:pPr>
        <w:jc w:val="center"/>
        <w:rPr>
          <w:lang w:val="en-US"/>
        </w:rPr>
      </w:pPr>
    </w:p>
    <w:p w14:paraId="139DBEFB" w14:textId="25B465A6" w:rsidR="00F84CF9" w:rsidRDefault="00F84CF9" w:rsidP="000C1C1A">
      <w:pPr>
        <w:jc w:val="center"/>
        <w:rPr>
          <w:lang w:val="en-US"/>
        </w:rPr>
      </w:pPr>
    </w:p>
    <w:p w14:paraId="14AC4934" w14:textId="308116B3" w:rsidR="00F84CF9" w:rsidRDefault="00F84CF9" w:rsidP="000C1C1A">
      <w:pPr>
        <w:jc w:val="center"/>
        <w:rPr>
          <w:lang w:val="en-US"/>
        </w:rPr>
      </w:pPr>
    </w:p>
    <w:p w14:paraId="2CD53263" w14:textId="413DE380" w:rsidR="00F84CF9" w:rsidRDefault="00F84CF9" w:rsidP="00F84CF9">
      <w:pPr>
        <w:ind w:firstLine="426"/>
        <w:rPr>
          <w:lang w:val="en-US"/>
        </w:rPr>
      </w:pPr>
      <w:r>
        <w:rPr>
          <w:i/>
          <w:lang w:val="en-US"/>
        </w:rPr>
        <w:lastRenderedPageBreak/>
        <w:t xml:space="preserve">Sequence Diagram </w:t>
      </w:r>
      <w:r>
        <w:rPr>
          <w:lang w:val="en-US"/>
        </w:rPr>
        <w:t xml:space="preserve">Rekomendasi Prioritas </w:t>
      </w:r>
      <w:r w:rsidR="00F32F37">
        <w:rPr>
          <w:lang w:val="en-US"/>
        </w:rPr>
        <w:t>Kepala Desa</w:t>
      </w:r>
      <w:r>
        <w:rPr>
          <w:lang w:val="en-US"/>
        </w:rPr>
        <w:t xml:space="preserve"> menggambarkan bagaimana hak akses </w:t>
      </w:r>
      <w:r w:rsidR="00FC0E21">
        <w:rPr>
          <w:lang w:val="en-US"/>
        </w:rPr>
        <w:t>Kepala Desa</w:t>
      </w:r>
      <w:r>
        <w:rPr>
          <w:lang w:val="en-US"/>
        </w:rPr>
        <w:t xml:space="preserve"> memperoleh akses kedalam sistem untuk dapat melihat hasil rekomendasi prioritas berdasarkan permasalahan dengan perhitungan metode </w:t>
      </w:r>
      <w:r>
        <w:rPr>
          <w:i/>
          <w:lang w:val="en-US"/>
        </w:rPr>
        <w:t>Hanlon</w:t>
      </w:r>
      <w:r w:rsidR="00190EB0">
        <w:rPr>
          <w:i/>
          <w:lang w:val="en-US"/>
        </w:rPr>
        <w:t>.</w:t>
      </w:r>
      <w:r w:rsidR="00190EB0">
        <w:rPr>
          <w:lang w:val="en-US"/>
        </w:rPr>
        <w:t xml:space="preserve"> Pada</w:t>
      </w:r>
      <w:r>
        <w:rPr>
          <w:lang w:val="en-US"/>
        </w:rPr>
        <w:t xml:space="preserve"> Gambar 4.2</w:t>
      </w:r>
      <w:r w:rsidR="00E27895">
        <w:rPr>
          <w:lang w:val="en-US"/>
        </w:rPr>
        <w:t>1</w:t>
      </w:r>
      <w:r>
        <w:rPr>
          <w:lang w:val="en-US"/>
        </w:rPr>
        <w:t xml:space="preserve"> </w:t>
      </w:r>
      <w:r w:rsidR="00190EB0">
        <w:rPr>
          <w:lang w:val="en-US"/>
        </w:rPr>
        <w:t xml:space="preserve">dapat terlihat hak akses </w:t>
      </w:r>
      <w:r w:rsidR="00E06B45">
        <w:rPr>
          <w:lang w:val="en-US"/>
        </w:rPr>
        <w:t>Kepala Desa</w:t>
      </w:r>
      <w:r w:rsidR="00190EB0">
        <w:rPr>
          <w:lang w:val="en-US"/>
        </w:rPr>
        <w:t xml:space="preserve"> masuk kedalam sistem melalui aktivitas </w:t>
      </w:r>
      <w:r w:rsidR="00190EB0" w:rsidRPr="00190EB0">
        <w:rPr>
          <w:i/>
          <w:lang w:val="en-US"/>
        </w:rPr>
        <w:t>login</w:t>
      </w:r>
      <w:r w:rsidR="002B7947">
        <w:rPr>
          <w:lang w:val="en-US"/>
        </w:rPr>
        <w:t>, apabila hak akses sesuai maka pengguna dengan hak akses Kepala Desa dapat melihat hasil dari rekomendasi prioritas, sebaliknya bila hak akses tidak sesuai maka akses untuk melihat hasil rekomendasi prioritas akan ditolak.</w:t>
      </w:r>
    </w:p>
    <w:p w14:paraId="09FABAF0" w14:textId="1FA884A3" w:rsidR="00F84CF9" w:rsidRDefault="00DB6601" w:rsidP="00A94008">
      <w:pPr>
        <w:pStyle w:val="Caption"/>
        <w:rPr>
          <w:lang w:val="en-US"/>
        </w:rPr>
      </w:pPr>
      <w:bookmarkStart w:id="99" w:name="_Toc15889911"/>
      <w:r>
        <w:rPr>
          <w:lang w:val="en-US"/>
        </w:rPr>
        <w:drawing>
          <wp:anchor distT="0" distB="0" distL="114300" distR="114300" simplePos="0" relativeHeight="251788800" behindDoc="0" locked="0" layoutInCell="1" allowOverlap="1" wp14:anchorId="72E23ACA" wp14:editId="1DB957E5">
            <wp:simplePos x="0" y="0"/>
            <wp:positionH relativeFrom="margin">
              <wp:align>center</wp:align>
            </wp:positionH>
            <wp:positionV relativeFrom="paragraph">
              <wp:posOffset>152400</wp:posOffset>
            </wp:positionV>
            <wp:extent cx="2984500" cy="5172710"/>
            <wp:effectExtent l="0" t="0" r="6350" b="8890"/>
            <wp:wrapTopAndBottom/>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2984500" cy="5172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84CF9">
        <w:rPr>
          <w:lang w:val="en-US"/>
        </w:rPr>
        <w:t>G</w:t>
      </w:r>
      <w:r w:rsidR="00F84CF9" w:rsidRPr="000F5455">
        <w:rPr>
          <w:lang w:val="en-US"/>
        </w:rPr>
        <w:t>ambar 4.</w:t>
      </w:r>
      <w:r w:rsidR="00A94008">
        <w:rPr>
          <w:lang w:val="en-US"/>
        </w:rPr>
        <w:fldChar w:fldCharType="begin"/>
      </w:r>
      <w:r w:rsidR="00A94008">
        <w:rPr>
          <w:lang w:val="en-US"/>
        </w:rPr>
        <w:instrText xml:space="preserve"> SEQ Gambar_4 \* ARABIC </w:instrText>
      </w:r>
      <w:r w:rsidR="00A94008">
        <w:rPr>
          <w:lang w:val="en-US"/>
        </w:rPr>
        <w:fldChar w:fldCharType="separate"/>
      </w:r>
      <w:r w:rsidR="00A2182B">
        <w:rPr>
          <w:lang w:val="en-US"/>
        </w:rPr>
        <w:t>21</w:t>
      </w:r>
      <w:r w:rsidR="00A94008">
        <w:rPr>
          <w:lang w:val="en-US"/>
        </w:rPr>
        <w:fldChar w:fldCharType="end"/>
      </w:r>
      <w:r w:rsidR="00F84CF9">
        <w:rPr>
          <w:lang w:val="en-US"/>
        </w:rPr>
        <w:t xml:space="preserve"> </w:t>
      </w:r>
      <w:r w:rsidR="00F84CF9" w:rsidRPr="008D3D0E">
        <w:rPr>
          <w:lang w:val="en-US"/>
        </w:rPr>
        <w:t>Sequence Diagram</w:t>
      </w:r>
      <w:r w:rsidR="00F84CF9">
        <w:rPr>
          <w:i w:val="0"/>
          <w:lang w:val="en-US"/>
        </w:rPr>
        <w:t xml:space="preserve"> </w:t>
      </w:r>
      <w:r w:rsidR="00F84CF9" w:rsidRPr="008D3D0E">
        <w:rPr>
          <w:i w:val="0"/>
          <w:lang w:val="en-US"/>
        </w:rPr>
        <w:t xml:space="preserve">Rekomendasi Prioritas </w:t>
      </w:r>
      <w:r w:rsidR="00E84AE8" w:rsidRPr="008D3D0E">
        <w:rPr>
          <w:i w:val="0"/>
          <w:lang w:val="en-US"/>
        </w:rPr>
        <w:t>Kepala Desa</w:t>
      </w:r>
      <w:bookmarkEnd w:id="99"/>
    </w:p>
    <w:p w14:paraId="6E6B7E32" w14:textId="66CB218C" w:rsidR="00F84CF9" w:rsidRDefault="00F84CF9" w:rsidP="000C1C1A">
      <w:pPr>
        <w:jc w:val="center"/>
        <w:rPr>
          <w:lang w:val="en-US"/>
        </w:rPr>
      </w:pPr>
    </w:p>
    <w:p w14:paraId="19D2DBE4" w14:textId="494A801C" w:rsidR="00F65272" w:rsidRDefault="00F65272" w:rsidP="000C1C1A">
      <w:pPr>
        <w:jc w:val="center"/>
        <w:rPr>
          <w:lang w:val="en-US"/>
        </w:rPr>
      </w:pPr>
    </w:p>
    <w:p w14:paraId="4A219A8C" w14:textId="0632C7AD" w:rsidR="00F65272" w:rsidRDefault="00F65272" w:rsidP="000C1C1A">
      <w:pPr>
        <w:jc w:val="center"/>
        <w:rPr>
          <w:lang w:val="en-US"/>
        </w:rPr>
      </w:pPr>
    </w:p>
    <w:p w14:paraId="0D970FB5" w14:textId="5176F6F9" w:rsidR="00F65272" w:rsidRPr="00827920" w:rsidRDefault="00F65272" w:rsidP="00C375E7">
      <w:pPr>
        <w:pStyle w:val="ListParagraph"/>
        <w:numPr>
          <w:ilvl w:val="0"/>
          <w:numId w:val="29"/>
        </w:numPr>
        <w:ind w:left="426"/>
        <w:rPr>
          <w:lang w:val="en-US"/>
        </w:rPr>
      </w:pPr>
      <w:r>
        <w:rPr>
          <w:i/>
          <w:lang w:val="en-US"/>
        </w:rPr>
        <w:lastRenderedPageBreak/>
        <w:t xml:space="preserve">Sequence Diagram </w:t>
      </w:r>
      <w:r w:rsidR="00161CA7" w:rsidRPr="00101DB4">
        <w:rPr>
          <w:i/>
          <w:lang w:val="en-US"/>
        </w:rPr>
        <w:t>Logout</w:t>
      </w:r>
    </w:p>
    <w:p w14:paraId="77424840" w14:textId="27FF55B9" w:rsidR="00F65272" w:rsidRPr="00365ED3" w:rsidRDefault="00267521" w:rsidP="00F65272">
      <w:pPr>
        <w:ind w:firstLine="426"/>
        <w:rPr>
          <w:i/>
          <w:lang w:val="en-US"/>
        </w:rPr>
      </w:pPr>
      <w:r>
        <w:rPr>
          <w:lang w:val="en-US"/>
        </w:rPr>
        <w:drawing>
          <wp:anchor distT="0" distB="0" distL="114300" distR="114300" simplePos="0" relativeHeight="251790848" behindDoc="0" locked="0" layoutInCell="1" allowOverlap="1" wp14:anchorId="15296B53" wp14:editId="6A6DB47F">
            <wp:simplePos x="0" y="0"/>
            <wp:positionH relativeFrom="margin">
              <wp:align>center</wp:align>
            </wp:positionH>
            <wp:positionV relativeFrom="paragraph">
              <wp:posOffset>1984375</wp:posOffset>
            </wp:positionV>
            <wp:extent cx="3073400" cy="5392420"/>
            <wp:effectExtent l="0" t="0" r="0" b="0"/>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073400" cy="5392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5272">
        <w:rPr>
          <w:i/>
          <w:lang w:val="en-US"/>
        </w:rPr>
        <w:t xml:space="preserve">Sequence Diagram </w:t>
      </w:r>
      <w:r w:rsidR="00697B81" w:rsidRPr="00240585">
        <w:rPr>
          <w:i/>
          <w:lang w:val="en-US"/>
        </w:rPr>
        <w:t>Logout</w:t>
      </w:r>
      <w:r w:rsidR="00F65272">
        <w:rPr>
          <w:lang w:val="en-US"/>
        </w:rPr>
        <w:t xml:space="preserve"> RT/RW menggambarkan bagaimana hak akses </w:t>
      </w:r>
      <w:r w:rsidR="000D496A">
        <w:rPr>
          <w:lang w:val="en-US"/>
        </w:rPr>
        <w:t>RT/RW</w:t>
      </w:r>
      <w:r w:rsidR="00F65272">
        <w:rPr>
          <w:lang w:val="en-US"/>
        </w:rPr>
        <w:t xml:space="preserve"> memperoleh akses kedalam sistem </w:t>
      </w:r>
      <w:r w:rsidR="00DE60A6">
        <w:rPr>
          <w:lang w:val="en-US"/>
        </w:rPr>
        <w:t xml:space="preserve">lalu keluar sistem, dengan tercatat waktu </w:t>
      </w:r>
      <w:r w:rsidR="00B63B91" w:rsidRPr="00B63B91">
        <w:rPr>
          <w:i/>
          <w:lang w:val="en-US"/>
        </w:rPr>
        <w:t>login</w:t>
      </w:r>
      <w:r w:rsidR="00B63B91">
        <w:rPr>
          <w:lang w:val="en-US"/>
        </w:rPr>
        <w:t xml:space="preserve"> terakhir</w:t>
      </w:r>
      <w:r w:rsidR="005D2C7B">
        <w:rPr>
          <w:lang w:val="en-US"/>
        </w:rPr>
        <w:t xml:space="preserve">. Pada </w:t>
      </w:r>
      <w:r w:rsidR="00F65272">
        <w:rPr>
          <w:lang w:val="en-US"/>
        </w:rPr>
        <w:t>Gambar 4.</w:t>
      </w:r>
      <w:r w:rsidR="0004179F">
        <w:rPr>
          <w:lang w:val="en-US"/>
        </w:rPr>
        <w:t xml:space="preserve">22 </w:t>
      </w:r>
      <w:r w:rsidR="009D69EB" w:rsidRPr="009D69EB">
        <w:rPr>
          <w:lang w:val="en-US"/>
        </w:rPr>
        <w:t>dapat terlihat</w:t>
      </w:r>
      <w:r w:rsidR="009D69EB">
        <w:rPr>
          <w:i/>
          <w:lang w:val="en-US"/>
        </w:rPr>
        <w:t xml:space="preserve"> </w:t>
      </w:r>
      <w:r w:rsidR="00B62351">
        <w:rPr>
          <w:lang w:val="en-US"/>
        </w:rPr>
        <w:t xml:space="preserve">hak akses </w:t>
      </w:r>
      <w:r w:rsidR="00F65272">
        <w:rPr>
          <w:lang w:val="en-US"/>
        </w:rPr>
        <w:t>RT/RW</w:t>
      </w:r>
      <w:r w:rsidR="00B03258">
        <w:rPr>
          <w:lang w:val="en-US"/>
        </w:rPr>
        <w:t xml:space="preserve"> melakukan aktivitas </w:t>
      </w:r>
      <w:r w:rsidR="00B03258" w:rsidRPr="008E4F13">
        <w:rPr>
          <w:i/>
          <w:lang w:val="en-US"/>
        </w:rPr>
        <w:t>login</w:t>
      </w:r>
      <w:r w:rsidR="00B03258">
        <w:rPr>
          <w:lang w:val="en-US"/>
        </w:rPr>
        <w:t xml:space="preserve"> untuk masuk kedalam sistem,</w:t>
      </w:r>
      <w:r w:rsidR="008E4F13">
        <w:rPr>
          <w:lang w:val="en-US"/>
        </w:rPr>
        <w:t xml:space="preserve"> apabila hak akses sesuai </w:t>
      </w:r>
      <w:r w:rsidR="00B03258">
        <w:rPr>
          <w:lang w:val="en-US"/>
        </w:rPr>
        <w:t>kemudian</w:t>
      </w:r>
      <w:r w:rsidR="008E4F13">
        <w:rPr>
          <w:lang w:val="en-US"/>
        </w:rPr>
        <w:t xml:space="preserve"> pengguna</w:t>
      </w:r>
      <w:r w:rsidR="00B03258">
        <w:rPr>
          <w:lang w:val="en-US"/>
        </w:rPr>
        <w:t xml:space="preserve"> melakukan aktivitas </w:t>
      </w:r>
      <w:r w:rsidR="00B03258">
        <w:rPr>
          <w:i/>
          <w:lang w:val="en-US"/>
        </w:rPr>
        <w:t>logout</w:t>
      </w:r>
      <w:r w:rsidR="00937365">
        <w:rPr>
          <w:lang w:val="en-US"/>
        </w:rPr>
        <w:t xml:space="preserve">, waktu terakhir </w:t>
      </w:r>
      <w:r w:rsidR="00937365">
        <w:rPr>
          <w:i/>
          <w:lang w:val="en-US"/>
        </w:rPr>
        <w:t>login</w:t>
      </w:r>
      <w:r w:rsidR="00937365">
        <w:rPr>
          <w:lang w:val="en-US"/>
        </w:rPr>
        <w:t xml:space="preserve"> akan tercatat oleh sistem</w:t>
      </w:r>
      <w:r w:rsidR="008474D0">
        <w:rPr>
          <w:lang w:val="en-US"/>
        </w:rPr>
        <w:t>, sebaliknya bila hak akses tidak sesuai maka akses pengguna untuk masuk kedalam sistem akan ditolak</w:t>
      </w:r>
      <w:r w:rsidR="00F65272" w:rsidRPr="00365ED3">
        <w:rPr>
          <w:lang w:val="en-US"/>
        </w:rPr>
        <w:t>.</w:t>
      </w:r>
    </w:p>
    <w:p w14:paraId="1B4A5477" w14:textId="354EE938" w:rsidR="00F65272" w:rsidRDefault="00BC09FC" w:rsidP="00973468">
      <w:pPr>
        <w:pStyle w:val="Caption"/>
        <w:rPr>
          <w:lang w:val="en-US"/>
        </w:rPr>
      </w:pPr>
      <w:bookmarkStart w:id="100" w:name="_Toc15889912"/>
      <w:r>
        <w:rPr>
          <w:lang w:val="en-US"/>
        </w:rPr>
        <w:t>Gambar 4.</w:t>
      </w:r>
      <w:r w:rsidR="00973468">
        <w:rPr>
          <w:lang w:val="en-US"/>
        </w:rPr>
        <w:fldChar w:fldCharType="begin"/>
      </w:r>
      <w:r w:rsidR="00973468">
        <w:rPr>
          <w:lang w:val="en-US"/>
        </w:rPr>
        <w:instrText xml:space="preserve"> SEQ Gambar_4 \* ARABIC </w:instrText>
      </w:r>
      <w:r w:rsidR="00973468">
        <w:rPr>
          <w:lang w:val="en-US"/>
        </w:rPr>
        <w:fldChar w:fldCharType="separate"/>
      </w:r>
      <w:r w:rsidR="00A2182B">
        <w:rPr>
          <w:lang w:val="en-US"/>
        </w:rPr>
        <w:t>22</w:t>
      </w:r>
      <w:r w:rsidR="00973468">
        <w:rPr>
          <w:lang w:val="en-US"/>
        </w:rPr>
        <w:fldChar w:fldCharType="end"/>
      </w:r>
      <w:r>
        <w:rPr>
          <w:lang w:val="en-US"/>
        </w:rPr>
        <w:t xml:space="preserve"> </w:t>
      </w:r>
      <w:r w:rsidRPr="008D3D0E">
        <w:rPr>
          <w:lang w:val="en-US"/>
        </w:rPr>
        <w:t>Sequence Diagram</w:t>
      </w:r>
      <w:r>
        <w:rPr>
          <w:i w:val="0"/>
          <w:lang w:val="en-US"/>
        </w:rPr>
        <w:t xml:space="preserve"> </w:t>
      </w:r>
      <w:r w:rsidRPr="008D3D0E">
        <w:rPr>
          <w:lang w:val="en-US"/>
        </w:rPr>
        <w:t>Logout</w:t>
      </w:r>
      <w:r>
        <w:rPr>
          <w:lang w:val="en-US"/>
        </w:rPr>
        <w:t xml:space="preserve"> </w:t>
      </w:r>
      <w:r w:rsidRPr="008D3D0E">
        <w:rPr>
          <w:i w:val="0"/>
          <w:lang w:val="en-US"/>
        </w:rPr>
        <w:t>RT/RW</w:t>
      </w:r>
      <w:bookmarkEnd w:id="100"/>
    </w:p>
    <w:p w14:paraId="189E889E" w14:textId="700714EE" w:rsidR="00DC45C6" w:rsidRDefault="00DC45C6" w:rsidP="00DC45C6">
      <w:pPr>
        <w:spacing w:after="160" w:line="259" w:lineRule="auto"/>
        <w:jc w:val="left"/>
        <w:rPr>
          <w:lang w:val="en-US"/>
        </w:rPr>
      </w:pPr>
    </w:p>
    <w:p w14:paraId="5ABAE0CD" w14:textId="4E4EF981" w:rsidR="00E82B48" w:rsidRDefault="00E82B48" w:rsidP="00DC45C6">
      <w:pPr>
        <w:spacing w:after="160" w:line="259" w:lineRule="auto"/>
        <w:jc w:val="left"/>
        <w:rPr>
          <w:lang w:val="en-US"/>
        </w:rPr>
      </w:pPr>
    </w:p>
    <w:p w14:paraId="193222C3" w14:textId="5BB73E14" w:rsidR="00E82B48" w:rsidRPr="00365ED3" w:rsidRDefault="00366FE2" w:rsidP="00E82B48">
      <w:pPr>
        <w:ind w:firstLine="426"/>
        <w:rPr>
          <w:i/>
          <w:lang w:val="en-US"/>
        </w:rPr>
      </w:pPr>
      <w:r>
        <w:rPr>
          <w:lang w:val="en-US"/>
        </w:rPr>
        <w:lastRenderedPageBreak/>
        <w:drawing>
          <wp:anchor distT="0" distB="0" distL="114300" distR="114300" simplePos="0" relativeHeight="251792896" behindDoc="0" locked="0" layoutInCell="1" allowOverlap="1" wp14:anchorId="5CFD55A5" wp14:editId="0DB250D8">
            <wp:simplePos x="0" y="0"/>
            <wp:positionH relativeFrom="margin">
              <wp:align>center</wp:align>
            </wp:positionH>
            <wp:positionV relativeFrom="paragraph">
              <wp:posOffset>1992630</wp:posOffset>
            </wp:positionV>
            <wp:extent cx="2959100" cy="5191760"/>
            <wp:effectExtent l="0" t="0" r="0" b="8890"/>
            <wp:wrapTopAndBottom/>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2959100" cy="51917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82B48">
        <w:rPr>
          <w:i/>
          <w:lang w:val="en-US"/>
        </w:rPr>
        <w:t xml:space="preserve">Sequence Diagram </w:t>
      </w:r>
      <w:r w:rsidR="00E82B48" w:rsidRPr="00240585">
        <w:rPr>
          <w:i/>
          <w:lang w:val="en-US"/>
        </w:rPr>
        <w:t>Logout</w:t>
      </w:r>
      <w:r w:rsidR="00E82B48">
        <w:rPr>
          <w:lang w:val="en-US"/>
        </w:rPr>
        <w:t xml:space="preserve"> </w:t>
      </w:r>
      <w:r w:rsidR="00A80EC1">
        <w:rPr>
          <w:lang w:val="en-US"/>
        </w:rPr>
        <w:t>Warga</w:t>
      </w:r>
      <w:r w:rsidR="00E82B48">
        <w:rPr>
          <w:lang w:val="en-US"/>
        </w:rPr>
        <w:t xml:space="preserve"> menggambarkan bagaimana hak akses Warga memperoleh akses kedalam sistem lalu keluar sistem, dengan tercatat waktu </w:t>
      </w:r>
      <w:r w:rsidR="00E82B48" w:rsidRPr="00B63B91">
        <w:rPr>
          <w:i/>
          <w:lang w:val="en-US"/>
        </w:rPr>
        <w:t>login</w:t>
      </w:r>
      <w:r w:rsidR="00E82B48">
        <w:rPr>
          <w:lang w:val="en-US"/>
        </w:rPr>
        <w:t xml:space="preserve"> terakhir</w:t>
      </w:r>
      <w:r w:rsidR="00B545B9">
        <w:rPr>
          <w:lang w:val="en-US"/>
        </w:rPr>
        <w:t xml:space="preserve">. Pada </w:t>
      </w:r>
      <w:r w:rsidR="00E82B48">
        <w:rPr>
          <w:lang w:val="en-US"/>
        </w:rPr>
        <w:t xml:space="preserve">Gambar 4.23 </w:t>
      </w:r>
      <w:r w:rsidR="00F44AC0">
        <w:rPr>
          <w:lang w:val="en-US"/>
        </w:rPr>
        <w:t xml:space="preserve">dapat terlihat hak akses </w:t>
      </w:r>
      <w:r w:rsidR="00513C6F">
        <w:rPr>
          <w:lang w:val="en-US"/>
        </w:rPr>
        <w:t>Warga</w:t>
      </w:r>
      <w:r w:rsidR="00F44AC0">
        <w:rPr>
          <w:lang w:val="en-US"/>
        </w:rPr>
        <w:t xml:space="preserve"> masuk kedalam sistem </w:t>
      </w:r>
      <w:r w:rsidR="00DE1721">
        <w:rPr>
          <w:lang w:val="en-US"/>
        </w:rPr>
        <w:t>m</w:t>
      </w:r>
      <w:r w:rsidR="00F44AC0">
        <w:rPr>
          <w:lang w:val="en-US"/>
        </w:rPr>
        <w:t xml:space="preserve">elalui proses </w:t>
      </w:r>
      <w:r w:rsidR="00F44AC0">
        <w:rPr>
          <w:i/>
          <w:lang w:val="en-US"/>
        </w:rPr>
        <w:t>login</w:t>
      </w:r>
      <w:r w:rsidR="00C519CB">
        <w:rPr>
          <w:lang w:val="en-US"/>
        </w:rPr>
        <w:t xml:space="preserve">, kemudian pengguna melakukan aktivitas </w:t>
      </w:r>
      <w:r w:rsidR="00C519CB">
        <w:rPr>
          <w:i/>
          <w:lang w:val="en-US"/>
        </w:rPr>
        <w:t>logout</w:t>
      </w:r>
      <w:r w:rsidR="00C519CB">
        <w:rPr>
          <w:lang w:val="en-US"/>
        </w:rPr>
        <w:t xml:space="preserve"> apabila hak akses sesuai, sistem akan mencatat waktu terakhir </w:t>
      </w:r>
      <w:r w:rsidR="00C519CB">
        <w:rPr>
          <w:i/>
          <w:lang w:val="en-US"/>
        </w:rPr>
        <w:t>login</w:t>
      </w:r>
      <w:r w:rsidR="00C519CB">
        <w:rPr>
          <w:lang w:val="en-US"/>
        </w:rPr>
        <w:t xml:space="preserve"> dari pengguna, sebaliknya apabila hak akses tidak sesuai maka sistem akan menolak akses pengguna untuk masuk kedalam sistem</w:t>
      </w:r>
      <w:r w:rsidR="00E82B48" w:rsidRPr="00365ED3">
        <w:rPr>
          <w:lang w:val="en-US"/>
        </w:rPr>
        <w:t>.</w:t>
      </w:r>
    </w:p>
    <w:p w14:paraId="336C4E1C" w14:textId="03F14C34" w:rsidR="00E82B48" w:rsidRDefault="00E82B48" w:rsidP="00366FE2">
      <w:pPr>
        <w:pStyle w:val="Caption"/>
        <w:rPr>
          <w:lang w:val="en-US"/>
        </w:rPr>
      </w:pPr>
      <w:bookmarkStart w:id="101" w:name="_Toc15889913"/>
      <w:r>
        <w:rPr>
          <w:lang w:val="en-US"/>
        </w:rPr>
        <w:t>Gambar 4.</w:t>
      </w:r>
      <w:r w:rsidR="00366FE2">
        <w:rPr>
          <w:lang w:val="en-US"/>
        </w:rPr>
        <w:fldChar w:fldCharType="begin"/>
      </w:r>
      <w:r w:rsidR="00366FE2">
        <w:rPr>
          <w:lang w:val="en-US"/>
        </w:rPr>
        <w:instrText xml:space="preserve"> SEQ Gambar_4 \* ARABIC </w:instrText>
      </w:r>
      <w:r w:rsidR="00366FE2">
        <w:rPr>
          <w:lang w:val="en-US"/>
        </w:rPr>
        <w:fldChar w:fldCharType="separate"/>
      </w:r>
      <w:r w:rsidR="00A2182B">
        <w:rPr>
          <w:lang w:val="en-US"/>
        </w:rPr>
        <w:t>23</w:t>
      </w:r>
      <w:r w:rsidR="00366FE2">
        <w:rPr>
          <w:lang w:val="en-US"/>
        </w:rPr>
        <w:fldChar w:fldCharType="end"/>
      </w:r>
      <w:r>
        <w:rPr>
          <w:lang w:val="en-US"/>
        </w:rPr>
        <w:t xml:space="preserve"> </w:t>
      </w:r>
      <w:r w:rsidRPr="00DF704F">
        <w:rPr>
          <w:lang w:val="en-US"/>
        </w:rPr>
        <w:t>Sequence Diagram Logout</w:t>
      </w:r>
      <w:r>
        <w:rPr>
          <w:lang w:val="en-US"/>
        </w:rPr>
        <w:t xml:space="preserve"> </w:t>
      </w:r>
      <w:r w:rsidR="00AE4B1F" w:rsidRPr="00DF704F">
        <w:rPr>
          <w:i w:val="0"/>
          <w:lang w:val="en-US"/>
        </w:rPr>
        <w:t>Warga</w:t>
      </w:r>
      <w:bookmarkEnd w:id="101"/>
    </w:p>
    <w:p w14:paraId="45580B28" w14:textId="5DB0E2E8" w:rsidR="002E071A" w:rsidRDefault="002E071A" w:rsidP="00E82B48">
      <w:pPr>
        <w:jc w:val="center"/>
        <w:rPr>
          <w:lang w:val="en-US"/>
        </w:rPr>
      </w:pPr>
    </w:p>
    <w:p w14:paraId="65FDD544" w14:textId="55EB7CA0" w:rsidR="002E071A" w:rsidRDefault="002E071A" w:rsidP="00E82B48">
      <w:pPr>
        <w:jc w:val="center"/>
        <w:rPr>
          <w:lang w:val="en-US"/>
        </w:rPr>
      </w:pPr>
    </w:p>
    <w:p w14:paraId="4618E7AE" w14:textId="447CEB15" w:rsidR="002E071A" w:rsidRDefault="002E071A" w:rsidP="00E82B48">
      <w:pPr>
        <w:jc w:val="center"/>
        <w:rPr>
          <w:lang w:val="en-US"/>
        </w:rPr>
      </w:pPr>
    </w:p>
    <w:p w14:paraId="07535B8D" w14:textId="23EBD850" w:rsidR="002E071A" w:rsidRDefault="002E071A" w:rsidP="00E82B48">
      <w:pPr>
        <w:jc w:val="center"/>
        <w:rPr>
          <w:lang w:val="en-US"/>
        </w:rPr>
      </w:pPr>
    </w:p>
    <w:p w14:paraId="75F7EBD9" w14:textId="1F80CE89" w:rsidR="002E071A" w:rsidRPr="00365ED3" w:rsidRDefault="0096788E" w:rsidP="002E071A">
      <w:pPr>
        <w:ind w:firstLine="426"/>
        <w:rPr>
          <w:i/>
          <w:lang w:val="en-US"/>
        </w:rPr>
      </w:pPr>
      <w:r>
        <w:rPr>
          <w:lang w:val="en-US"/>
        </w:rPr>
        <w:lastRenderedPageBreak/>
        <w:drawing>
          <wp:anchor distT="0" distB="0" distL="114300" distR="114300" simplePos="0" relativeHeight="251794944" behindDoc="0" locked="0" layoutInCell="1" allowOverlap="1" wp14:anchorId="39EEF9D8" wp14:editId="0CD426BE">
            <wp:simplePos x="0" y="0"/>
            <wp:positionH relativeFrom="margin">
              <wp:align>center</wp:align>
            </wp:positionH>
            <wp:positionV relativeFrom="paragraph">
              <wp:posOffset>1903730</wp:posOffset>
            </wp:positionV>
            <wp:extent cx="2997200" cy="5257165"/>
            <wp:effectExtent l="0" t="0" r="0" b="635"/>
            <wp:wrapTopAndBottom/>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2997200" cy="5257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E071A">
        <w:rPr>
          <w:i/>
          <w:lang w:val="en-US"/>
        </w:rPr>
        <w:t xml:space="preserve">Sequence Diagram </w:t>
      </w:r>
      <w:r w:rsidR="002E071A" w:rsidRPr="00240585">
        <w:rPr>
          <w:i/>
          <w:lang w:val="en-US"/>
        </w:rPr>
        <w:t>Logout</w:t>
      </w:r>
      <w:r w:rsidR="002E071A">
        <w:rPr>
          <w:lang w:val="en-US"/>
        </w:rPr>
        <w:t xml:space="preserve"> Warga menggambarkan bagaimana hak akses </w:t>
      </w:r>
      <w:r w:rsidR="004C2DD6">
        <w:rPr>
          <w:lang w:val="en-US"/>
        </w:rPr>
        <w:t>Kepala Desa</w:t>
      </w:r>
      <w:r w:rsidR="002E071A">
        <w:rPr>
          <w:lang w:val="en-US"/>
        </w:rPr>
        <w:t xml:space="preserve"> memperoleh akses kedalam sistem lalu keluar sistem, dengan tercatat waktu </w:t>
      </w:r>
      <w:r w:rsidR="002E071A" w:rsidRPr="00B63B91">
        <w:rPr>
          <w:i/>
          <w:lang w:val="en-US"/>
        </w:rPr>
        <w:t>login</w:t>
      </w:r>
      <w:r w:rsidR="002E071A">
        <w:rPr>
          <w:lang w:val="en-US"/>
        </w:rPr>
        <w:t xml:space="preserve"> terakhir</w:t>
      </w:r>
      <w:r w:rsidR="007E1651">
        <w:rPr>
          <w:lang w:val="en-US"/>
        </w:rPr>
        <w:t xml:space="preserve">. Pada </w:t>
      </w:r>
      <w:r w:rsidR="002E071A">
        <w:rPr>
          <w:lang w:val="en-US"/>
        </w:rPr>
        <w:t>Gambar 4.2</w:t>
      </w:r>
      <w:r w:rsidR="006755BD">
        <w:rPr>
          <w:lang w:val="en-US"/>
        </w:rPr>
        <w:t>4</w:t>
      </w:r>
      <w:r w:rsidR="002E071A">
        <w:rPr>
          <w:lang w:val="en-US"/>
        </w:rPr>
        <w:t xml:space="preserve"> </w:t>
      </w:r>
      <w:r w:rsidR="00D318B1">
        <w:rPr>
          <w:lang w:val="en-US"/>
        </w:rPr>
        <w:t xml:space="preserve">dapat terlihat hak akses </w:t>
      </w:r>
      <w:r w:rsidR="001A1BC5">
        <w:rPr>
          <w:lang w:val="en-US"/>
        </w:rPr>
        <w:t>Kepala Desa</w:t>
      </w:r>
      <w:r w:rsidR="00C81F12">
        <w:rPr>
          <w:lang w:val="en-US"/>
        </w:rPr>
        <w:t xml:space="preserve"> masuk kedalam sistem melalui aktivitas </w:t>
      </w:r>
      <w:r w:rsidR="00C81F12">
        <w:rPr>
          <w:i/>
          <w:lang w:val="en-US"/>
        </w:rPr>
        <w:t>login</w:t>
      </w:r>
      <w:r w:rsidR="00C81F12">
        <w:rPr>
          <w:lang w:val="en-US"/>
        </w:rPr>
        <w:t xml:space="preserve">, kemudian melakukan aktivitas </w:t>
      </w:r>
      <w:r w:rsidR="00C81F12">
        <w:rPr>
          <w:i/>
          <w:lang w:val="en-US"/>
        </w:rPr>
        <w:t>logout</w:t>
      </w:r>
      <w:r w:rsidR="006F1BDF">
        <w:rPr>
          <w:i/>
          <w:lang w:val="en-US"/>
        </w:rPr>
        <w:t xml:space="preserve">, </w:t>
      </w:r>
      <w:r w:rsidR="006F1BDF">
        <w:rPr>
          <w:lang w:val="en-US"/>
        </w:rPr>
        <w:t xml:space="preserve">apabila hak akses sesuai maka sistem akan mencatat waktu terakhir </w:t>
      </w:r>
      <w:r w:rsidR="006F1BDF">
        <w:rPr>
          <w:i/>
          <w:lang w:val="en-US"/>
        </w:rPr>
        <w:t>login</w:t>
      </w:r>
      <w:r w:rsidR="006F1BDF">
        <w:rPr>
          <w:lang w:val="en-US"/>
        </w:rPr>
        <w:t xml:space="preserve"> dari pengguna, sebaliknya bila hak akses tidak sesuai maka sistem akan menolak pengguna untuk masuk kedalam sistem</w:t>
      </w:r>
      <w:r w:rsidR="002E071A" w:rsidRPr="00365ED3">
        <w:rPr>
          <w:lang w:val="en-US"/>
        </w:rPr>
        <w:t>.</w:t>
      </w:r>
    </w:p>
    <w:p w14:paraId="431FE708" w14:textId="06787EA0" w:rsidR="002E071A" w:rsidRDefault="002E071A" w:rsidP="002023A3">
      <w:pPr>
        <w:pStyle w:val="Caption"/>
        <w:rPr>
          <w:lang w:val="en-US"/>
        </w:rPr>
      </w:pPr>
      <w:bookmarkStart w:id="102" w:name="_Toc15889914"/>
      <w:r>
        <w:rPr>
          <w:lang w:val="en-US"/>
        </w:rPr>
        <w:t>Gambar 4.</w:t>
      </w:r>
      <w:r w:rsidR="002023A3">
        <w:rPr>
          <w:lang w:val="en-US"/>
        </w:rPr>
        <w:fldChar w:fldCharType="begin"/>
      </w:r>
      <w:r w:rsidR="002023A3">
        <w:rPr>
          <w:lang w:val="en-US"/>
        </w:rPr>
        <w:instrText xml:space="preserve"> SEQ Gambar_4 \* ARABIC </w:instrText>
      </w:r>
      <w:r w:rsidR="002023A3">
        <w:rPr>
          <w:lang w:val="en-US"/>
        </w:rPr>
        <w:fldChar w:fldCharType="separate"/>
      </w:r>
      <w:r w:rsidR="00A2182B">
        <w:rPr>
          <w:lang w:val="en-US"/>
        </w:rPr>
        <w:t>24</w:t>
      </w:r>
      <w:r w:rsidR="002023A3">
        <w:rPr>
          <w:lang w:val="en-US"/>
        </w:rPr>
        <w:fldChar w:fldCharType="end"/>
      </w:r>
      <w:r>
        <w:rPr>
          <w:lang w:val="en-US"/>
        </w:rPr>
        <w:t xml:space="preserve"> </w:t>
      </w:r>
      <w:r w:rsidRPr="002E6757">
        <w:rPr>
          <w:lang w:val="en-US"/>
        </w:rPr>
        <w:t>Sequence Diagram Logout</w:t>
      </w:r>
      <w:r>
        <w:rPr>
          <w:lang w:val="en-US"/>
        </w:rPr>
        <w:t xml:space="preserve"> </w:t>
      </w:r>
      <w:r w:rsidR="00741131" w:rsidRPr="002E6757">
        <w:rPr>
          <w:i w:val="0"/>
          <w:lang w:val="en-US"/>
        </w:rPr>
        <w:t>Kepala Desa</w:t>
      </w:r>
      <w:bookmarkEnd w:id="102"/>
    </w:p>
    <w:p w14:paraId="703D2D18" w14:textId="77777777" w:rsidR="002E071A" w:rsidRDefault="002E071A" w:rsidP="00E82B48">
      <w:pPr>
        <w:jc w:val="center"/>
        <w:rPr>
          <w:lang w:val="en-US"/>
        </w:rPr>
      </w:pPr>
    </w:p>
    <w:p w14:paraId="73121EBD" w14:textId="77777777" w:rsidR="00E82B48" w:rsidRDefault="00E82B48" w:rsidP="00DC45C6">
      <w:pPr>
        <w:spacing w:after="160" w:line="259" w:lineRule="auto"/>
        <w:jc w:val="left"/>
        <w:rPr>
          <w:lang w:val="en-US"/>
        </w:rPr>
      </w:pPr>
    </w:p>
    <w:p w14:paraId="35971EC3" w14:textId="0183F05E" w:rsidR="00DC45C6" w:rsidRDefault="00DC45C6" w:rsidP="00DC45C6">
      <w:pPr>
        <w:spacing w:after="160" w:line="259" w:lineRule="auto"/>
        <w:jc w:val="left"/>
        <w:rPr>
          <w:lang w:val="en-US"/>
        </w:rPr>
      </w:pPr>
    </w:p>
    <w:p w14:paraId="3DA8EB3D" w14:textId="145559A2" w:rsidR="00DC45C6" w:rsidRDefault="00DC45C6" w:rsidP="00DC45C6">
      <w:pPr>
        <w:spacing w:after="160" w:line="259" w:lineRule="auto"/>
        <w:jc w:val="left"/>
        <w:rPr>
          <w:lang w:val="en-US"/>
        </w:rPr>
      </w:pPr>
    </w:p>
    <w:p w14:paraId="616AC6B8" w14:textId="3FDCB3CD" w:rsidR="00A93CA0" w:rsidRDefault="001705B4" w:rsidP="0000534B">
      <w:pPr>
        <w:pStyle w:val="Heading2"/>
        <w:numPr>
          <w:ilvl w:val="1"/>
          <w:numId w:val="4"/>
        </w:numPr>
        <w:ind w:left="426"/>
        <w:rPr>
          <w:lang w:val="en-US"/>
        </w:rPr>
      </w:pPr>
      <w:r>
        <w:rPr>
          <w:lang w:val="en-US"/>
        </w:rPr>
        <w:lastRenderedPageBreak/>
        <w:t xml:space="preserve"> </w:t>
      </w:r>
      <w:bookmarkStart w:id="103" w:name="_Toc15919209"/>
      <w:r>
        <w:rPr>
          <w:lang w:val="en-US"/>
        </w:rPr>
        <w:t xml:space="preserve">Perancangan </w:t>
      </w:r>
      <w:r w:rsidR="00672AD4">
        <w:rPr>
          <w:lang w:val="en-US"/>
        </w:rPr>
        <w:t>basis data</w:t>
      </w:r>
      <w:bookmarkEnd w:id="103"/>
    </w:p>
    <w:p w14:paraId="5D60EDF3" w14:textId="40E3972C" w:rsidR="0087728B" w:rsidRDefault="002707AE" w:rsidP="008917E6">
      <w:pPr>
        <w:ind w:firstLine="426"/>
        <w:rPr>
          <w:lang w:val="en-US"/>
        </w:rPr>
      </w:pPr>
      <w:r>
        <w:rPr>
          <w:lang w:val="en-US"/>
        </w:rPr>
        <w:drawing>
          <wp:anchor distT="0" distB="0" distL="114300" distR="114300" simplePos="0" relativeHeight="251832832" behindDoc="0" locked="0" layoutInCell="1" allowOverlap="1" wp14:anchorId="575FA125" wp14:editId="1FCBFCDC">
            <wp:simplePos x="0" y="0"/>
            <wp:positionH relativeFrom="margin">
              <wp:posOffset>-414020</wp:posOffset>
            </wp:positionH>
            <wp:positionV relativeFrom="paragraph">
              <wp:posOffset>1314598</wp:posOffset>
            </wp:positionV>
            <wp:extent cx="5872480" cy="5741035"/>
            <wp:effectExtent l="19050" t="19050" r="13970" b="1206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5872480" cy="57410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2460E0">
        <w:rPr>
          <w:lang w:val="en-US"/>
        </w:rPr>
        <w:t>Penggunaan basis data merupakan sebagai tujuan media penyimpanan data</w:t>
      </w:r>
      <w:r w:rsidR="00B739A9">
        <w:rPr>
          <w:lang w:val="en-US"/>
        </w:rPr>
        <w:t xml:space="preserve"> dari sistem informasi yang </w:t>
      </w:r>
      <w:r w:rsidR="003D04AB">
        <w:rPr>
          <w:lang w:val="en-US"/>
        </w:rPr>
        <w:t>berjalan.</w:t>
      </w:r>
      <w:r w:rsidR="00033104">
        <w:rPr>
          <w:lang w:val="en-US"/>
        </w:rPr>
        <w:t xml:space="preserve"> Perancangan struktur basis data dilakukan dengan tahap </w:t>
      </w:r>
      <w:r w:rsidR="00033104" w:rsidRPr="00033104">
        <w:rPr>
          <w:i/>
          <w:lang w:val="en-US"/>
        </w:rPr>
        <w:t>modelling</w:t>
      </w:r>
      <w:r w:rsidR="007D661D">
        <w:rPr>
          <w:lang w:val="en-US"/>
        </w:rPr>
        <w:t xml:space="preserve"> atau biasa disebut dengan</w:t>
      </w:r>
      <w:r w:rsidR="005D0D48">
        <w:rPr>
          <w:lang w:val="en-US"/>
        </w:rPr>
        <w:t xml:space="preserve"> diagram</w:t>
      </w:r>
      <w:r w:rsidR="007D661D">
        <w:rPr>
          <w:lang w:val="en-US"/>
        </w:rPr>
        <w:t xml:space="preserve"> </w:t>
      </w:r>
      <w:r w:rsidR="007D661D">
        <w:rPr>
          <w:i/>
          <w:lang w:val="en-US"/>
        </w:rPr>
        <w:t>Conceptual</w:t>
      </w:r>
      <w:r w:rsidR="007D661D">
        <w:rPr>
          <w:lang w:val="en-US"/>
        </w:rPr>
        <w:t xml:space="preserve"> </w:t>
      </w:r>
      <w:r w:rsidR="007D661D">
        <w:rPr>
          <w:i/>
          <w:lang w:val="en-US"/>
        </w:rPr>
        <w:t>Data Model</w:t>
      </w:r>
      <w:r w:rsidR="00BD0917">
        <w:rPr>
          <w:i/>
          <w:lang w:val="en-US"/>
        </w:rPr>
        <w:t>(CDM)</w:t>
      </w:r>
      <w:r w:rsidR="009162F1">
        <w:rPr>
          <w:lang w:val="en-US"/>
        </w:rPr>
        <w:t xml:space="preserve">. </w:t>
      </w:r>
      <w:r>
        <w:rPr>
          <w:lang w:val="en-US"/>
        </w:rPr>
        <w:t>G</w:t>
      </w:r>
      <w:r w:rsidRPr="000F5455">
        <w:rPr>
          <w:lang w:val="en-US"/>
        </w:rPr>
        <w:t>ambar 4.</w:t>
      </w:r>
      <w:r>
        <w:rPr>
          <w:lang w:val="en-US"/>
        </w:rPr>
        <w:fldChar w:fldCharType="begin"/>
      </w:r>
      <w:r>
        <w:rPr>
          <w:lang w:val="en-US"/>
        </w:rPr>
        <w:instrText xml:space="preserve"> SEQ Gambar_4 \* ARABIC </w:instrText>
      </w:r>
      <w:r>
        <w:rPr>
          <w:lang w:val="en-US"/>
        </w:rPr>
        <w:fldChar w:fldCharType="separate"/>
      </w:r>
      <w:r w:rsidR="00A2182B">
        <w:rPr>
          <w:lang w:val="en-US"/>
        </w:rPr>
        <w:t>25</w:t>
      </w:r>
      <w:r>
        <w:rPr>
          <w:lang w:val="en-US"/>
        </w:rPr>
        <w:fldChar w:fldCharType="end"/>
      </w:r>
      <w:r w:rsidR="00097B04">
        <w:rPr>
          <w:lang w:val="en-US"/>
        </w:rPr>
        <w:t xml:space="preserve"> merupakan</w:t>
      </w:r>
      <w:r w:rsidR="009E315B">
        <w:rPr>
          <w:lang w:val="en-US"/>
        </w:rPr>
        <w:t xml:space="preserve"> struktur </w:t>
      </w:r>
      <w:r w:rsidR="00FB1841">
        <w:rPr>
          <w:lang w:val="en-US"/>
        </w:rPr>
        <w:t xml:space="preserve">tabel </w:t>
      </w:r>
      <w:r w:rsidR="009E315B">
        <w:rPr>
          <w:lang w:val="en-US"/>
        </w:rPr>
        <w:t xml:space="preserve">basis data yang dirancang untuk sistem informasi penentuan prioritas menggunakan metode </w:t>
      </w:r>
      <w:r w:rsidR="00FC3FCA" w:rsidRPr="00FC3FCA">
        <w:rPr>
          <w:i/>
          <w:lang w:val="en-US"/>
        </w:rPr>
        <w:t>H</w:t>
      </w:r>
      <w:r w:rsidR="009E315B" w:rsidRPr="00FC3FCA">
        <w:rPr>
          <w:i/>
          <w:lang w:val="en-US"/>
        </w:rPr>
        <w:t>anlon</w:t>
      </w:r>
      <w:r w:rsidR="008B649A">
        <w:rPr>
          <w:i/>
          <w:lang w:val="en-US"/>
        </w:rPr>
        <w:t>.</w:t>
      </w:r>
      <w:r w:rsidRPr="002707AE">
        <w:rPr>
          <w:lang w:val="en-US"/>
        </w:rPr>
        <w:t xml:space="preserve"> </w:t>
      </w:r>
    </w:p>
    <w:p w14:paraId="3AF78B6E" w14:textId="3B877C92" w:rsidR="009B7438" w:rsidRDefault="00BA2EEC" w:rsidP="003807CB">
      <w:pPr>
        <w:pStyle w:val="Caption"/>
        <w:rPr>
          <w:i w:val="0"/>
          <w:lang w:val="en-US"/>
        </w:rPr>
      </w:pPr>
      <w:bookmarkStart w:id="104" w:name="_Toc15889915"/>
      <w:r>
        <w:rPr>
          <w:lang w:val="en-US"/>
        </w:rPr>
        <w:t>G</w:t>
      </w:r>
      <w:r w:rsidRPr="000F5455">
        <w:rPr>
          <w:lang w:val="en-US"/>
        </w:rPr>
        <w:t>ambar 4.</w:t>
      </w:r>
      <w:r w:rsidR="003807CB">
        <w:rPr>
          <w:lang w:val="en-US"/>
        </w:rPr>
        <w:fldChar w:fldCharType="begin"/>
      </w:r>
      <w:r w:rsidR="003807CB">
        <w:rPr>
          <w:lang w:val="en-US"/>
        </w:rPr>
        <w:instrText xml:space="preserve"> SEQ Gambar_4 \* ARABIC </w:instrText>
      </w:r>
      <w:r w:rsidR="003807CB">
        <w:rPr>
          <w:lang w:val="en-US"/>
        </w:rPr>
        <w:fldChar w:fldCharType="separate"/>
      </w:r>
      <w:r w:rsidR="00A2182B">
        <w:rPr>
          <w:lang w:val="en-US"/>
        </w:rPr>
        <w:t>26</w:t>
      </w:r>
      <w:r w:rsidR="003807CB">
        <w:rPr>
          <w:lang w:val="en-US"/>
        </w:rPr>
        <w:fldChar w:fldCharType="end"/>
      </w:r>
      <w:r>
        <w:rPr>
          <w:lang w:val="en-US"/>
        </w:rPr>
        <w:t xml:space="preserve"> </w:t>
      </w:r>
      <w:r w:rsidR="00195FAE" w:rsidRPr="004150BD">
        <w:rPr>
          <w:i w:val="0"/>
          <w:lang w:val="en-US"/>
        </w:rPr>
        <w:t>Desain</w:t>
      </w:r>
      <w:r w:rsidR="00195FAE">
        <w:rPr>
          <w:lang w:val="en-US"/>
        </w:rPr>
        <w:t xml:space="preserve"> </w:t>
      </w:r>
      <w:r w:rsidR="00195FAE" w:rsidRPr="004150BD">
        <w:rPr>
          <w:lang w:val="en-US"/>
        </w:rPr>
        <w:t>database</w:t>
      </w:r>
      <w:r w:rsidR="00195FAE">
        <w:rPr>
          <w:lang w:val="en-US"/>
        </w:rPr>
        <w:t xml:space="preserve"> </w:t>
      </w:r>
      <w:r w:rsidR="00195FAE" w:rsidRPr="004150BD">
        <w:rPr>
          <w:i w:val="0"/>
          <w:lang w:val="en-US"/>
        </w:rPr>
        <w:t>Sistem Informasi Pencatatan Investasi</w:t>
      </w:r>
      <w:bookmarkEnd w:id="104"/>
    </w:p>
    <w:p w14:paraId="5B72420C" w14:textId="495CB806" w:rsidR="00E61C93" w:rsidRDefault="00E61C93" w:rsidP="00E61C93">
      <w:pPr>
        <w:rPr>
          <w:lang w:val="en-US"/>
        </w:rPr>
      </w:pPr>
    </w:p>
    <w:p w14:paraId="050CAD14" w14:textId="77777777" w:rsidR="00E61C93" w:rsidRPr="00E61C93" w:rsidRDefault="00E61C93" w:rsidP="00E61C93">
      <w:pPr>
        <w:rPr>
          <w:lang w:val="en-US"/>
        </w:rPr>
      </w:pPr>
    </w:p>
    <w:p w14:paraId="0942B4A1" w14:textId="77777777" w:rsidR="00111109" w:rsidRDefault="00111109" w:rsidP="004901F6">
      <w:pPr>
        <w:ind w:firstLine="426"/>
        <w:rPr>
          <w:lang w:val="en-US"/>
        </w:rPr>
      </w:pPr>
    </w:p>
    <w:p w14:paraId="5BC51D06" w14:textId="7619EC37" w:rsidR="009B7438" w:rsidRPr="004901F6" w:rsidRDefault="00771B79" w:rsidP="004901F6">
      <w:pPr>
        <w:ind w:firstLine="426"/>
        <w:rPr>
          <w:lang w:val="en-US"/>
        </w:rPr>
      </w:pPr>
      <w:r>
        <w:rPr>
          <w:lang w:val="en-US"/>
        </w:rPr>
        <w:lastRenderedPageBreak/>
        <w:t>D</w:t>
      </w:r>
      <w:r w:rsidR="00111109">
        <w:rPr>
          <w:lang w:val="en-US"/>
        </w:rPr>
        <w:t>eskripsi dari Tabel Basis Data</w:t>
      </w:r>
      <w:r w:rsidR="009B7438" w:rsidRPr="004901F6">
        <w:rPr>
          <w:lang w:val="en-US"/>
        </w:rPr>
        <w:t xml:space="preserve"> program pencatatan Tabungan Plus Investasi</w:t>
      </w:r>
      <w:r w:rsidR="00827267">
        <w:rPr>
          <w:lang w:val="en-US"/>
        </w:rPr>
        <w:t xml:space="preserve"> pada Gambar 4.25</w:t>
      </w:r>
      <w:r w:rsidR="00297E5B">
        <w:rPr>
          <w:lang w:val="en-US"/>
        </w:rPr>
        <w:t>:</w:t>
      </w:r>
    </w:p>
    <w:p w14:paraId="33F760FF" w14:textId="19A62D05" w:rsidR="009B7438" w:rsidRDefault="009B7438" w:rsidP="00C375E7">
      <w:pPr>
        <w:pStyle w:val="ListParagraph"/>
        <w:numPr>
          <w:ilvl w:val="0"/>
          <w:numId w:val="20"/>
        </w:numPr>
        <w:rPr>
          <w:lang w:val="en-US"/>
        </w:rPr>
      </w:pPr>
      <w:r>
        <w:rPr>
          <w:lang w:val="en-US"/>
        </w:rPr>
        <w:t xml:space="preserve">Tabel </w:t>
      </w:r>
      <w:r w:rsidRPr="00AD6174">
        <w:rPr>
          <w:i/>
          <w:lang w:val="en-US"/>
        </w:rPr>
        <w:t>akun</w:t>
      </w:r>
      <w:r>
        <w:rPr>
          <w:lang w:val="en-US"/>
        </w:rPr>
        <w:t xml:space="preserve"> merupakan tabel yang menyimpan seluruh data </w:t>
      </w:r>
      <w:r>
        <w:rPr>
          <w:i/>
          <w:lang w:val="en-US"/>
        </w:rPr>
        <w:t xml:space="preserve">username </w:t>
      </w:r>
      <w:r>
        <w:rPr>
          <w:lang w:val="en-US"/>
        </w:rPr>
        <w:t xml:space="preserve">dan </w:t>
      </w:r>
      <w:r>
        <w:rPr>
          <w:i/>
          <w:lang w:val="en-US"/>
        </w:rPr>
        <w:t>password</w:t>
      </w:r>
      <w:r>
        <w:rPr>
          <w:lang w:val="en-US"/>
        </w:rPr>
        <w:t xml:space="preserve"> dari aktor / </w:t>
      </w:r>
      <w:r>
        <w:rPr>
          <w:i/>
          <w:lang w:val="en-US"/>
        </w:rPr>
        <w:t>role</w:t>
      </w:r>
      <w:r>
        <w:rPr>
          <w:lang w:val="en-US"/>
        </w:rPr>
        <w:t xml:space="preserve"> pada sistem yang akan digunakan pada proses </w:t>
      </w:r>
      <w:r>
        <w:rPr>
          <w:i/>
          <w:lang w:val="en-US"/>
        </w:rPr>
        <w:t>login</w:t>
      </w:r>
      <w:r>
        <w:rPr>
          <w:lang w:val="en-US"/>
        </w:rPr>
        <w:t xml:space="preserve"> sistem.</w:t>
      </w:r>
    </w:p>
    <w:p w14:paraId="3450ED1B" w14:textId="77777777" w:rsidR="009B7438" w:rsidRDefault="009B7438" w:rsidP="00C375E7">
      <w:pPr>
        <w:pStyle w:val="ListParagraph"/>
        <w:numPr>
          <w:ilvl w:val="0"/>
          <w:numId w:val="20"/>
        </w:numPr>
        <w:rPr>
          <w:lang w:val="en-US"/>
        </w:rPr>
      </w:pPr>
      <w:r>
        <w:rPr>
          <w:lang w:val="en-US"/>
        </w:rPr>
        <w:t>Tabel warga merupakan tabel yang menyimpan seluruh data warga, beserta detail data dari warga yang dapat melakukan setoran investasi.</w:t>
      </w:r>
    </w:p>
    <w:p w14:paraId="1FA4EFD0" w14:textId="77777777" w:rsidR="009B7438" w:rsidRDefault="009B7438" w:rsidP="00C375E7">
      <w:pPr>
        <w:pStyle w:val="ListParagraph"/>
        <w:numPr>
          <w:ilvl w:val="0"/>
          <w:numId w:val="20"/>
        </w:numPr>
        <w:rPr>
          <w:lang w:val="en-US"/>
        </w:rPr>
      </w:pPr>
      <w:r>
        <w:rPr>
          <w:lang w:val="en-US"/>
        </w:rPr>
        <w:t>Tabel agama merupakan tabel yang menyimpan data agama yang akan digunakan pada saat menambahkan data warga.</w:t>
      </w:r>
    </w:p>
    <w:p w14:paraId="1590D196" w14:textId="77777777" w:rsidR="009B7438" w:rsidRPr="0007290D" w:rsidRDefault="009B7438" w:rsidP="00C375E7">
      <w:pPr>
        <w:pStyle w:val="ListParagraph"/>
        <w:numPr>
          <w:ilvl w:val="0"/>
          <w:numId w:val="20"/>
        </w:numPr>
        <w:rPr>
          <w:lang w:val="en-US"/>
        </w:rPr>
      </w:pPr>
      <w:r>
        <w:rPr>
          <w:lang w:val="en-US"/>
        </w:rPr>
        <w:t>Tabel provinsi merupakan tabel yang menyimpan data provinsi yang akan digunakan pada saat menambahkan data warga.</w:t>
      </w:r>
    </w:p>
    <w:p w14:paraId="6FC524DB" w14:textId="77777777" w:rsidR="009B7438" w:rsidRPr="0007290D" w:rsidRDefault="009B7438" w:rsidP="00C375E7">
      <w:pPr>
        <w:pStyle w:val="ListParagraph"/>
        <w:numPr>
          <w:ilvl w:val="0"/>
          <w:numId w:val="20"/>
        </w:numPr>
        <w:rPr>
          <w:lang w:val="en-US"/>
        </w:rPr>
      </w:pPr>
      <w:r>
        <w:rPr>
          <w:lang w:val="en-US"/>
        </w:rPr>
        <w:t>Tabel kota merupakan tabel yang menyimpan data kota yang akan digunakan pada saat menambahkan data warga.</w:t>
      </w:r>
    </w:p>
    <w:p w14:paraId="7923DCB1" w14:textId="77777777" w:rsidR="009B7438" w:rsidRPr="0007290D" w:rsidRDefault="009B7438" w:rsidP="00C375E7">
      <w:pPr>
        <w:pStyle w:val="ListParagraph"/>
        <w:numPr>
          <w:ilvl w:val="0"/>
          <w:numId w:val="20"/>
        </w:numPr>
        <w:rPr>
          <w:lang w:val="en-US"/>
        </w:rPr>
      </w:pPr>
      <w:r>
        <w:rPr>
          <w:lang w:val="en-US"/>
        </w:rPr>
        <w:t>Tabel kecamatan merupakan tabel yang menyimpan data kecamatan yang akan digunakan pada saat menambahkan data warga.</w:t>
      </w:r>
    </w:p>
    <w:p w14:paraId="6FD66B4F" w14:textId="77777777" w:rsidR="009B7438" w:rsidRPr="0007290D" w:rsidRDefault="009B7438" w:rsidP="00C375E7">
      <w:pPr>
        <w:pStyle w:val="ListParagraph"/>
        <w:numPr>
          <w:ilvl w:val="0"/>
          <w:numId w:val="20"/>
        </w:numPr>
        <w:rPr>
          <w:lang w:val="en-US"/>
        </w:rPr>
      </w:pPr>
      <w:r>
        <w:rPr>
          <w:lang w:val="en-US"/>
        </w:rPr>
        <w:t>Tabel desa merupakan tabel yang menyimpan data desa yang akan digunakan pada saat menambahkan data warga.</w:t>
      </w:r>
    </w:p>
    <w:p w14:paraId="0FDF9D07" w14:textId="77777777" w:rsidR="009B7438" w:rsidRPr="0007290D" w:rsidRDefault="009B7438" w:rsidP="00C375E7">
      <w:pPr>
        <w:pStyle w:val="ListParagraph"/>
        <w:numPr>
          <w:ilvl w:val="0"/>
          <w:numId w:val="20"/>
        </w:numPr>
        <w:rPr>
          <w:lang w:val="en-US"/>
        </w:rPr>
      </w:pPr>
      <w:r>
        <w:rPr>
          <w:lang w:val="en-US"/>
        </w:rPr>
        <w:t>Tabel rw merupakan tabel yang menyimpan data rw yang akan digunakan pada saat menambahkan data warga.</w:t>
      </w:r>
    </w:p>
    <w:p w14:paraId="1097DB9B" w14:textId="77777777" w:rsidR="009B7438" w:rsidRPr="0007290D" w:rsidRDefault="009B7438" w:rsidP="00C375E7">
      <w:pPr>
        <w:pStyle w:val="ListParagraph"/>
        <w:numPr>
          <w:ilvl w:val="0"/>
          <w:numId w:val="20"/>
        </w:numPr>
        <w:rPr>
          <w:lang w:val="en-US"/>
        </w:rPr>
      </w:pPr>
      <w:r>
        <w:rPr>
          <w:lang w:val="en-US"/>
        </w:rPr>
        <w:t>Tabel rt merupakan tabel yang menyimpan data rt yang akan digunakan pada saat menambahkan data warga.</w:t>
      </w:r>
    </w:p>
    <w:p w14:paraId="2CD0766B" w14:textId="77777777" w:rsidR="009B7438" w:rsidRPr="0007290D" w:rsidRDefault="009B7438" w:rsidP="00C375E7">
      <w:pPr>
        <w:pStyle w:val="ListParagraph"/>
        <w:numPr>
          <w:ilvl w:val="0"/>
          <w:numId w:val="20"/>
        </w:numPr>
        <w:rPr>
          <w:lang w:val="en-US"/>
        </w:rPr>
      </w:pPr>
      <w:r>
        <w:rPr>
          <w:lang w:val="en-US"/>
        </w:rPr>
        <w:t>Tabel status_kawin merupakan tabel yang menyimpan data status_kawin yang akan digunakan pada saat menambahkan data warga.</w:t>
      </w:r>
    </w:p>
    <w:p w14:paraId="545BA7AF" w14:textId="77777777" w:rsidR="009B7438" w:rsidRDefault="009B7438" w:rsidP="00C375E7">
      <w:pPr>
        <w:pStyle w:val="ListParagraph"/>
        <w:numPr>
          <w:ilvl w:val="0"/>
          <w:numId w:val="20"/>
        </w:numPr>
        <w:rPr>
          <w:lang w:val="en-US"/>
        </w:rPr>
      </w:pPr>
      <w:r>
        <w:rPr>
          <w:lang w:val="en-US"/>
        </w:rPr>
        <w:t>Tabel transaksi merupakan tabel yang menyimpan aliran dana transaksi dari penyetor/warga kepada petugas atau dana pemasukan dan pengeluaran.</w:t>
      </w:r>
    </w:p>
    <w:p w14:paraId="0364BA7F" w14:textId="1400EDE1" w:rsidR="00BA2EEC" w:rsidRPr="00195FAE" w:rsidRDefault="00386971" w:rsidP="00BA2EEC">
      <w:pPr>
        <w:jc w:val="center"/>
        <w:rPr>
          <w:lang w:val="en-US"/>
        </w:rPr>
      </w:pPr>
      <w:r>
        <w:rPr>
          <w:lang w:val="en-US"/>
        </w:rPr>
        <w:lastRenderedPageBreak/>
        <w:drawing>
          <wp:inline distT="0" distB="0" distL="0" distR="0" wp14:anchorId="44F75F29" wp14:editId="249B56E3">
            <wp:extent cx="4190296" cy="3808730"/>
            <wp:effectExtent l="19050" t="19050" r="20320" b="203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tretch>
                      <a:fillRect/>
                    </a:stretch>
                  </pic:blipFill>
                  <pic:spPr bwMode="auto">
                    <a:xfrm>
                      <a:off x="0" y="0"/>
                      <a:ext cx="4190296" cy="3808730"/>
                    </a:xfrm>
                    <a:prstGeom prst="rect">
                      <a:avLst/>
                    </a:prstGeom>
                    <a:noFill/>
                    <a:ln>
                      <a:solidFill>
                        <a:schemeClr val="tx1"/>
                      </a:solidFill>
                    </a:ln>
                  </pic:spPr>
                </pic:pic>
              </a:graphicData>
            </a:graphic>
          </wp:inline>
        </w:drawing>
      </w:r>
    </w:p>
    <w:p w14:paraId="667371D7" w14:textId="739605FD" w:rsidR="009B65C1" w:rsidRDefault="00BA2EEC" w:rsidP="002E727F">
      <w:pPr>
        <w:pStyle w:val="Caption"/>
        <w:rPr>
          <w:i w:val="0"/>
          <w:lang w:val="en-US"/>
        </w:rPr>
      </w:pPr>
      <w:r>
        <w:rPr>
          <w:lang w:val="en-US"/>
        </w:rPr>
        <w:t xml:space="preserve"> </w:t>
      </w:r>
      <w:bookmarkStart w:id="105" w:name="_Toc15889916"/>
      <w:r w:rsidR="000D10DE">
        <w:rPr>
          <w:lang w:val="en-US"/>
        </w:rPr>
        <w:t>G</w:t>
      </w:r>
      <w:r w:rsidR="000D10DE" w:rsidRPr="000F5455">
        <w:rPr>
          <w:lang w:val="en-US"/>
        </w:rPr>
        <w:t>ambar 4.</w:t>
      </w:r>
      <w:r w:rsidR="002E727F">
        <w:rPr>
          <w:lang w:val="en-US"/>
        </w:rPr>
        <w:fldChar w:fldCharType="begin"/>
      </w:r>
      <w:r w:rsidR="002E727F">
        <w:rPr>
          <w:lang w:val="en-US"/>
        </w:rPr>
        <w:instrText xml:space="preserve"> SEQ Gambar_4 \* ARABIC </w:instrText>
      </w:r>
      <w:r w:rsidR="002E727F">
        <w:rPr>
          <w:lang w:val="en-US"/>
        </w:rPr>
        <w:fldChar w:fldCharType="separate"/>
      </w:r>
      <w:r w:rsidR="00A2182B">
        <w:rPr>
          <w:lang w:val="en-US"/>
        </w:rPr>
        <w:t>27</w:t>
      </w:r>
      <w:r w:rsidR="002E727F">
        <w:rPr>
          <w:lang w:val="en-US"/>
        </w:rPr>
        <w:fldChar w:fldCharType="end"/>
      </w:r>
      <w:r w:rsidR="000D10DE">
        <w:rPr>
          <w:lang w:val="en-US"/>
        </w:rPr>
        <w:t xml:space="preserve"> </w:t>
      </w:r>
      <w:r w:rsidR="000D10DE" w:rsidRPr="00BB3087">
        <w:rPr>
          <w:i w:val="0"/>
          <w:lang w:val="en-US"/>
        </w:rPr>
        <w:t>Desain</w:t>
      </w:r>
      <w:r w:rsidR="000D10DE">
        <w:rPr>
          <w:lang w:val="en-US"/>
        </w:rPr>
        <w:t xml:space="preserve"> </w:t>
      </w:r>
      <w:r w:rsidR="000D10DE" w:rsidRPr="00BB3087">
        <w:rPr>
          <w:lang w:val="en-US"/>
        </w:rPr>
        <w:t>database</w:t>
      </w:r>
      <w:r w:rsidR="000D10DE">
        <w:rPr>
          <w:lang w:val="en-US"/>
        </w:rPr>
        <w:t xml:space="preserve"> </w:t>
      </w:r>
      <w:r w:rsidR="00305A9B" w:rsidRPr="00BB3087">
        <w:rPr>
          <w:i w:val="0"/>
          <w:lang w:val="en-US"/>
        </w:rPr>
        <w:t>metode</w:t>
      </w:r>
      <w:r w:rsidR="00305A9B">
        <w:rPr>
          <w:lang w:val="en-US"/>
        </w:rPr>
        <w:t xml:space="preserve"> </w:t>
      </w:r>
      <w:r w:rsidR="005B01F0" w:rsidRPr="00BB3087">
        <w:rPr>
          <w:lang w:val="en-US"/>
        </w:rPr>
        <w:t>H</w:t>
      </w:r>
      <w:r w:rsidR="00305A9B" w:rsidRPr="00BB3087">
        <w:rPr>
          <w:lang w:val="en-US"/>
        </w:rPr>
        <w:t>anlon</w:t>
      </w:r>
      <w:bookmarkEnd w:id="105"/>
    </w:p>
    <w:p w14:paraId="6DA90F6F" w14:textId="551F6342" w:rsidR="005B01F0" w:rsidRPr="00874D85" w:rsidRDefault="00874D85" w:rsidP="00254510">
      <w:pPr>
        <w:ind w:firstLine="426"/>
        <w:rPr>
          <w:lang w:val="en-US"/>
        </w:rPr>
      </w:pPr>
      <w:r>
        <w:rPr>
          <w:lang w:val="en-US"/>
        </w:rPr>
        <w:t xml:space="preserve">Deskripsi </w:t>
      </w:r>
      <w:r w:rsidR="005B01F0" w:rsidRPr="00874D85">
        <w:rPr>
          <w:lang w:val="en-US"/>
        </w:rPr>
        <w:t xml:space="preserve">Tabel basis data yang digunakan dalam program penghitungan dengan metode </w:t>
      </w:r>
      <w:r w:rsidR="005B01F0" w:rsidRPr="00874D85">
        <w:rPr>
          <w:i/>
          <w:lang w:val="en-US"/>
        </w:rPr>
        <w:t>Hanlon</w:t>
      </w:r>
      <w:r w:rsidR="00595148">
        <w:rPr>
          <w:lang w:val="en-US"/>
        </w:rPr>
        <w:t xml:space="preserve"> pada Gambar 4.26</w:t>
      </w:r>
      <w:r w:rsidR="00F427CE" w:rsidRPr="00D24C37">
        <w:rPr>
          <w:lang w:val="en-US"/>
        </w:rPr>
        <w:t>:</w:t>
      </w:r>
    </w:p>
    <w:p w14:paraId="09C208F1" w14:textId="77777777" w:rsidR="005B01F0" w:rsidRDefault="005B01F0" w:rsidP="00C375E7">
      <w:pPr>
        <w:pStyle w:val="ListParagraph"/>
        <w:numPr>
          <w:ilvl w:val="0"/>
          <w:numId w:val="21"/>
        </w:numPr>
        <w:ind w:left="851"/>
        <w:rPr>
          <w:lang w:val="en-US"/>
        </w:rPr>
      </w:pPr>
      <w:r>
        <w:rPr>
          <w:lang w:val="en-US"/>
        </w:rPr>
        <w:t xml:space="preserve">Tabel Survey merupakan tabel yang menyimpan data riwayat permasalahan yang telah dipublish kepada masyarakat. </w:t>
      </w:r>
    </w:p>
    <w:p w14:paraId="73DDC383" w14:textId="77777777" w:rsidR="005B01F0" w:rsidRDefault="005B01F0" w:rsidP="00C375E7">
      <w:pPr>
        <w:pStyle w:val="ListParagraph"/>
        <w:numPr>
          <w:ilvl w:val="0"/>
          <w:numId w:val="21"/>
        </w:numPr>
        <w:ind w:left="851"/>
        <w:rPr>
          <w:lang w:val="en-US"/>
        </w:rPr>
      </w:pPr>
      <w:r w:rsidRPr="005E5D48">
        <w:rPr>
          <w:lang w:val="en-US"/>
        </w:rPr>
        <w:t xml:space="preserve">Tabel permasalahan merupakan tabel yang menyimpan </w:t>
      </w:r>
      <w:r>
        <w:rPr>
          <w:lang w:val="en-US"/>
        </w:rPr>
        <w:t xml:space="preserve">banyaknya permasalahan / Komponen A pada perhitungan metode </w:t>
      </w:r>
      <w:r>
        <w:rPr>
          <w:i/>
          <w:lang w:val="en-US"/>
        </w:rPr>
        <w:t>Hanlon</w:t>
      </w:r>
      <w:r>
        <w:rPr>
          <w:lang w:val="en-US"/>
        </w:rPr>
        <w:t>.</w:t>
      </w:r>
    </w:p>
    <w:p w14:paraId="1DA2811D" w14:textId="77777777" w:rsidR="005B01F0" w:rsidRDefault="005B01F0" w:rsidP="00C375E7">
      <w:pPr>
        <w:pStyle w:val="ListParagraph"/>
        <w:numPr>
          <w:ilvl w:val="0"/>
          <w:numId w:val="21"/>
        </w:numPr>
        <w:ind w:left="851"/>
        <w:rPr>
          <w:lang w:val="en-US"/>
        </w:rPr>
      </w:pPr>
      <w:r>
        <w:rPr>
          <w:lang w:val="en-US"/>
        </w:rPr>
        <w:t xml:space="preserve">Tabel nilai merupakan tabel yang menyimpan nilai dari variabel pembobotan untuk perhitungan metode </w:t>
      </w:r>
      <w:r>
        <w:rPr>
          <w:i/>
          <w:lang w:val="en-US"/>
        </w:rPr>
        <w:t xml:space="preserve">Hanlon </w:t>
      </w:r>
      <w:r>
        <w:rPr>
          <w:lang w:val="en-US"/>
        </w:rPr>
        <w:t>yang telah diisi oleh warga.</w:t>
      </w:r>
    </w:p>
    <w:p w14:paraId="0592D95A" w14:textId="77777777" w:rsidR="005B01F0" w:rsidRDefault="005B01F0" w:rsidP="00BA2EEC">
      <w:pPr>
        <w:jc w:val="center"/>
        <w:rPr>
          <w:lang w:val="en-US"/>
        </w:rPr>
      </w:pPr>
    </w:p>
    <w:p w14:paraId="4E58A6D3" w14:textId="13796A16" w:rsidR="00F53211" w:rsidRDefault="00B32A69" w:rsidP="00B01DA5">
      <w:pPr>
        <w:ind w:left="426"/>
        <w:rPr>
          <w:lang w:val="en-US"/>
        </w:rPr>
      </w:pPr>
      <w:r>
        <w:rPr>
          <w:lang w:val="en-US"/>
        </w:rPr>
        <w:lastRenderedPageBreak/>
        <w:drawing>
          <wp:anchor distT="0" distB="0" distL="114300" distR="114300" simplePos="0" relativeHeight="251761152" behindDoc="0" locked="0" layoutInCell="1" allowOverlap="1" wp14:anchorId="76117EB5" wp14:editId="397D9528">
            <wp:simplePos x="0" y="0"/>
            <wp:positionH relativeFrom="margin">
              <wp:align>right</wp:align>
            </wp:positionH>
            <wp:positionV relativeFrom="paragraph">
              <wp:posOffset>370074</wp:posOffset>
            </wp:positionV>
            <wp:extent cx="4899025" cy="3215640"/>
            <wp:effectExtent l="19050" t="19050" r="15875" b="2286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99025" cy="32156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37A85">
        <w:rPr>
          <w:lang w:val="en-US"/>
        </w:rPr>
        <w:t xml:space="preserve">Terdapat </w:t>
      </w:r>
      <w:r w:rsidR="00F70215">
        <w:rPr>
          <w:lang w:val="en-US"/>
        </w:rPr>
        <w:t>7</w:t>
      </w:r>
      <w:r w:rsidR="001E10D2">
        <w:rPr>
          <w:lang w:val="en-US"/>
        </w:rPr>
        <w:t xml:space="preserve"> </w:t>
      </w:r>
      <w:r w:rsidR="00D06C29" w:rsidRPr="002917AE">
        <w:rPr>
          <w:i/>
          <w:lang w:val="en-US"/>
        </w:rPr>
        <w:t>View Database</w:t>
      </w:r>
      <w:r w:rsidR="00D06C29">
        <w:rPr>
          <w:lang w:val="en-US"/>
        </w:rPr>
        <w:t xml:space="preserve"> yang digunakan pada sistem informasi</w:t>
      </w:r>
      <w:r w:rsidR="00B01DA5">
        <w:rPr>
          <w:lang w:val="en-US"/>
        </w:rPr>
        <w:t xml:space="preserve"> prioritas</w:t>
      </w:r>
      <w:r w:rsidR="00D06C29">
        <w:rPr>
          <w:lang w:val="en-US"/>
        </w:rPr>
        <w:t>:</w:t>
      </w:r>
    </w:p>
    <w:p w14:paraId="6CA6A202" w14:textId="79EBDF4E" w:rsidR="00F53211" w:rsidRPr="00F53211" w:rsidRDefault="00F53211" w:rsidP="003C2AAC">
      <w:pPr>
        <w:pStyle w:val="Caption"/>
        <w:rPr>
          <w:lang w:val="en-US"/>
        </w:rPr>
      </w:pPr>
      <w:bookmarkStart w:id="106" w:name="_Toc15889917"/>
      <w:r>
        <w:rPr>
          <w:lang w:val="en-US"/>
        </w:rPr>
        <w:t>G</w:t>
      </w:r>
      <w:r w:rsidRPr="000F5455">
        <w:rPr>
          <w:lang w:val="en-US"/>
        </w:rPr>
        <w:t>ambar 4.</w:t>
      </w:r>
      <w:r w:rsidR="003C2AAC">
        <w:rPr>
          <w:lang w:val="en-US"/>
        </w:rPr>
        <w:fldChar w:fldCharType="begin"/>
      </w:r>
      <w:r w:rsidR="003C2AAC">
        <w:rPr>
          <w:lang w:val="en-US"/>
        </w:rPr>
        <w:instrText xml:space="preserve"> SEQ Gambar_4 \* ARABIC </w:instrText>
      </w:r>
      <w:r w:rsidR="003C2AAC">
        <w:rPr>
          <w:lang w:val="en-US"/>
        </w:rPr>
        <w:fldChar w:fldCharType="separate"/>
      </w:r>
      <w:r w:rsidR="00A2182B">
        <w:rPr>
          <w:lang w:val="en-US"/>
        </w:rPr>
        <w:t>28</w:t>
      </w:r>
      <w:r w:rsidR="003C2AAC">
        <w:rPr>
          <w:lang w:val="en-US"/>
        </w:rPr>
        <w:fldChar w:fldCharType="end"/>
      </w:r>
      <w:r>
        <w:rPr>
          <w:lang w:val="en-US"/>
        </w:rPr>
        <w:t xml:space="preserve"> </w:t>
      </w:r>
      <w:r w:rsidRPr="006D18B1">
        <w:rPr>
          <w:lang w:val="en-US"/>
        </w:rPr>
        <w:t>View database</w:t>
      </w:r>
      <w:r>
        <w:rPr>
          <w:lang w:val="en-US"/>
        </w:rPr>
        <w:t xml:space="preserve"> </w:t>
      </w:r>
      <w:r w:rsidRPr="006D18B1">
        <w:rPr>
          <w:i w:val="0"/>
          <w:lang w:val="en-US"/>
        </w:rPr>
        <w:t>akun</w:t>
      </w:r>
      <w:bookmarkEnd w:id="106"/>
    </w:p>
    <w:p w14:paraId="3C593F6E" w14:textId="11D379A2" w:rsidR="0087467F" w:rsidRPr="0087467F" w:rsidRDefault="00093DA3" w:rsidP="00BF15D8">
      <w:pPr>
        <w:ind w:firstLine="426"/>
        <w:rPr>
          <w:lang w:val="en-US"/>
        </w:rPr>
      </w:pPr>
      <w:r>
        <w:rPr>
          <w:lang w:val="en-US"/>
        </w:rPr>
        <w:t>Pada Gambar 4.27</w:t>
      </w:r>
      <w:r w:rsidR="009D7B4D">
        <w:rPr>
          <w:lang w:val="en-US"/>
        </w:rPr>
        <w:t xml:space="preserve"> </w:t>
      </w:r>
      <w:r w:rsidR="00F320CF">
        <w:rPr>
          <w:lang w:val="en-US"/>
        </w:rPr>
        <w:t>merupakan</w:t>
      </w:r>
      <w:r w:rsidR="00046817">
        <w:rPr>
          <w:lang w:val="en-US"/>
        </w:rPr>
        <w:t xml:space="preserve"> isi dari kolom pada</w:t>
      </w:r>
      <w:r w:rsidR="009D7B4D">
        <w:rPr>
          <w:lang w:val="en-US"/>
        </w:rPr>
        <w:t xml:space="preserve"> </w:t>
      </w:r>
      <w:r w:rsidR="0087467F" w:rsidRPr="0087467F">
        <w:rPr>
          <w:i/>
          <w:lang w:val="en-US"/>
        </w:rPr>
        <w:t xml:space="preserve">View database </w:t>
      </w:r>
      <w:r w:rsidR="006B7E4E">
        <w:rPr>
          <w:lang w:val="en-US"/>
        </w:rPr>
        <w:t>akun</w:t>
      </w:r>
      <w:r w:rsidR="00747621">
        <w:rPr>
          <w:lang w:val="en-US"/>
        </w:rPr>
        <w:t xml:space="preserve">. </w:t>
      </w:r>
      <w:r w:rsidR="00747621">
        <w:rPr>
          <w:i/>
          <w:lang w:val="en-US"/>
        </w:rPr>
        <w:t xml:space="preserve">View database </w:t>
      </w:r>
      <w:r w:rsidR="00747621">
        <w:rPr>
          <w:lang w:val="en-US"/>
        </w:rPr>
        <w:t>akun</w:t>
      </w:r>
      <w:r w:rsidR="00161CEA">
        <w:rPr>
          <w:lang w:val="en-US"/>
        </w:rPr>
        <w:t xml:space="preserve"> </w:t>
      </w:r>
      <w:r w:rsidR="0087467F" w:rsidRPr="0087467F">
        <w:rPr>
          <w:lang w:val="en-US"/>
        </w:rPr>
        <w:t xml:space="preserve">merupakan </w:t>
      </w:r>
      <w:r w:rsidR="0087467F" w:rsidRPr="0087467F">
        <w:rPr>
          <w:i/>
          <w:lang w:val="en-US"/>
        </w:rPr>
        <w:t>view</w:t>
      </w:r>
      <w:r w:rsidR="0087467F" w:rsidRPr="0087467F">
        <w:rPr>
          <w:lang w:val="en-US"/>
        </w:rPr>
        <w:t xml:space="preserve"> yang menyeleksi data </w:t>
      </w:r>
      <w:r w:rsidR="00A05954">
        <w:rPr>
          <w:lang w:val="en-US"/>
        </w:rPr>
        <w:t>akun</w:t>
      </w:r>
      <w:r w:rsidR="002442EF">
        <w:rPr>
          <w:lang w:val="en-US"/>
        </w:rPr>
        <w:t xml:space="preserve"> berupa </w:t>
      </w:r>
      <w:r w:rsidR="002442EF" w:rsidRPr="0041053A">
        <w:rPr>
          <w:i/>
          <w:lang w:val="en-US"/>
        </w:rPr>
        <w:t>id</w:t>
      </w:r>
      <w:r w:rsidR="002442EF">
        <w:rPr>
          <w:lang w:val="en-US"/>
        </w:rPr>
        <w:t xml:space="preserve"> dari akun, </w:t>
      </w:r>
      <w:r w:rsidR="002442EF" w:rsidRPr="000D3B53">
        <w:rPr>
          <w:i/>
          <w:lang w:val="en-US"/>
        </w:rPr>
        <w:t>level</w:t>
      </w:r>
      <w:r w:rsidR="002442EF">
        <w:rPr>
          <w:lang w:val="en-US"/>
        </w:rPr>
        <w:t xml:space="preserve"> untuk hak akses akun, nama dari akun, </w:t>
      </w:r>
      <w:r w:rsidR="002442EF" w:rsidRPr="00E05F38">
        <w:rPr>
          <w:i/>
          <w:lang w:val="en-US"/>
        </w:rPr>
        <w:t>username</w:t>
      </w:r>
      <w:r w:rsidR="002442EF">
        <w:rPr>
          <w:lang w:val="en-US"/>
        </w:rPr>
        <w:t xml:space="preserve"> dari akun, </w:t>
      </w:r>
      <w:r w:rsidR="002442EF" w:rsidRPr="00FD15AA">
        <w:rPr>
          <w:i/>
          <w:lang w:val="en-US"/>
        </w:rPr>
        <w:t>password</w:t>
      </w:r>
      <w:r w:rsidR="002442EF">
        <w:rPr>
          <w:lang w:val="en-US"/>
        </w:rPr>
        <w:t xml:space="preserve"> dari akun, status apakah akun masih aktif dan waktu </w:t>
      </w:r>
      <w:r w:rsidR="002442EF">
        <w:rPr>
          <w:i/>
          <w:lang w:val="en-US"/>
        </w:rPr>
        <w:t xml:space="preserve">login </w:t>
      </w:r>
      <w:r w:rsidR="002442EF">
        <w:rPr>
          <w:lang w:val="en-US"/>
        </w:rPr>
        <w:t>terakhir dari akun</w:t>
      </w:r>
      <w:r w:rsidR="00A05954">
        <w:rPr>
          <w:lang w:val="en-US"/>
        </w:rPr>
        <w:t xml:space="preserve"> </w:t>
      </w:r>
      <w:r w:rsidR="00A665B6">
        <w:rPr>
          <w:lang w:val="en-US"/>
        </w:rPr>
        <w:t xml:space="preserve">untuk proses </w:t>
      </w:r>
      <w:r w:rsidR="00A665B6" w:rsidRPr="00A665B6">
        <w:rPr>
          <w:i/>
          <w:lang w:val="en-US"/>
        </w:rPr>
        <w:t>login</w:t>
      </w:r>
      <w:r w:rsidR="00A665B6">
        <w:rPr>
          <w:lang w:val="en-US"/>
        </w:rPr>
        <w:t xml:space="preserve"> kedalam sistem</w:t>
      </w:r>
      <w:r w:rsidR="0087467F" w:rsidRPr="0087467F">
        <w:rPr>
          <w:lang w:val="en-US"/>
        </w:rPr>
        <w:t>.</w:t>
      </w:r>
    </w:p>
    <w:p w14:paraId="1985D82D" w14:textId="77777777" w:rsidR="00F53211" w:rsidRPr="00F53211" w:rsidRDefault="00F53211" w:rsidP="00F53211">
      <w:pPr>
        <w:rPr>
          <w:lang w:val="en-US"/>
        </w:rPr>
      </w:pPr>
    </w:p>
    <w:p w14:paraId="5B00823D" w14:textId="77777777" w:rsidR="00F53211" w:rsidRPr="00F53211" w:rsidRDefault="00F53211" w:rsidP="00F53211">
      <w:pPr>
        <w:rPr>
          <w:lang w:val="en-US"/>
        </w:rPr>
      </w:pPr>
    </w:p>
    <w:p w14:paraId="0A5164D1" w14:textId="77777777" w:rsidR="00F53211" w:rsidRPr="00F53211" w:rsidRDefault="00F53211" w:rsidP="00F53211">
      <w:pPr>
        <w:rPr>
          <w:lang w:val="en-US"/>
        </w:rPr>
      </w:pPr>
    </w:p>
    <w:p w14:paraId="51B89D63" w14:textId="77777777" w:rsidR="00F53211" w:rsidRPr="00F53211" w:rsidRDefault="00F53211" w:rsidP="00F53211">
      <w:pPr>
        <w:rPr>
          <w:lang w:val="en-US"/>
        </w:rPr>
      </w:pPr>
    </w:p>
    <w:p w14:paraId="2BC82936" w14:textId="77777777" w:rsidR="00F53211" w:rsidRPr="00F53211" w:rsidRDefault="00F53211" w:rsidP="00F53211">
      <w:pPr>
        <w:rPr>
          <w:lang w:val="en-US"/>
        </w:rPr>
      </w:pPr>
    </w:p>
    <w:p w14:paraId="39F8EDA1" w14:textId="09E90BAC" w:rsidR="00FE5FD1" w:rsidRDefault="00FC24D0" w:rsidP="006A1B03">
      <w:pPr>
        <w:pStyle w:val="Caption"/>
        <w:rPr>
          <w:lang w:val="en-US"/>
        </w:rPr>
      </w:pPr>
      <w:bookmarkStart w:id="107" w:name="_Toc15889918"/>
      <w:r>
        <w:rPr>
          <w:lang w:val="en-US"/>
        </w:rPr>
        <w:lastRenderedPageBreak/>
        <w:drawing>
          <wp:anchor distT="0" distB="0" distL="114300" distR="114300" simplePos="0" relativeHeight="251762176" behindDoc="0" locked="0" layoutInCell="1" allowOverlap="1" wp14:anchorId="68C84145" wp14:editId="02A23AE3">
            <wp:simplePos x="0" y="0"/>
            <wp:positionH relativeFrom="page">
              <wp:align>center</wp:align>
            </wp:positionH>
            <wp:positionV relativeFrom="paragraph">
              <wp:posOffset>0</wp:posOffset>
            </wp:positionV>
            <wp:extent cx="4087495" cy="4940300"/>
            <wp:effectExtent l="19050" t="19050" r="27305" b="12700"/>
            <wp:wrapTopAndBottom/>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087495" cy="494030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653E4">
        <w:rPr>
          <w:lang w:val="en-US"/>
        </w:rPr>
        <w:t>G</w:t>
      </w:r>
      <w:r w:rsidR="00C653E4" w:rsidRPr="000F5455">
        <w:rPr>
          <w:lang w:val="en-US"/>
        </w:rPr>
        <w:t>ambar 4.</w:t>
      </w:r>
      <w:r w:rsidR="006A1B03">
        <w:rPr>
          <w:lang w:val="en-US"/>
        </w:rPr>
        <w:fldChar w:fldCharType="begin"/>
      </w:r>
      <w:r w:rsidR="006A1B03">
        <w:rPr>
          <w:lang w:val="en-US"/>
        </w:rPr>
        <w:instrText xml:space="preserve"> SEQ Gambar_4 \* ARABIC </w:instrText>
      </w:r>
      <w:r w:rsidR="006A1B03">
        <w:rPr>
          <w:lang w:val="en-US"/>
        </w:rPr>
        <w:fldChar w:fldCharType="separate"/>
      </w:r>
      <w:r w:rsidR="00A2182B">
        <w:rPr>
          <w:lang w:val="en-US"/>
        </w:rPr>
        <w:t>29</w:t>
      </w:r>
      <w:r w:rsidR="006A1B03">
        <w:rPr>
          <w:lang w:val="en-US"/>
        </w:rPr>
        <w:fldChar w:fldCharType="end"/>
      </w:r>
      <w:r w:rsidR="00C653E4">
        <w:rPr>
          <w:lang w:val="en-US"/>
        </w:rPr>
        <w:t xml:space="preserve"> </w:t>
      </w:r>
      <w:r w:rsidR="00C653E4" w:rsidRPr="00025CA1">
        <w:rPr>
          <w:lang w:val="en-US"/>
        </w:rPr>
        <w:t>View database</w:t>
      </w:r>
      <w:r w:rsidR="00C653E4">
        <w:rPr>
          <w:lang w:val="en-US"/>
        </w:rPr>
        <w:t xml:space="preserve"> </w:t>
      </w:r>
      <w:r w:rsidR="00C653E4" w:rsidRPr="00070729">
        <w:rPr>
          <w:i w:val="0"/>
          <w:lang w:val="en-US"/>
        </w:rPr>
        <w:t>warga</w:t>
      </w:r>
      <w:bookmarkEnd w:id="107"/>
    </w:p>
    <w:p w14:paraId="00124CBB" w14:textId="77777777" w:rsidR="00993105" w:rsidRDefault="00993105" w:rsidP="00A45EC9">
      <w:pPr>
        <w:ind w:firstLine="426"/>
        <w:rPr>
          <w:lang w:val="en-US"/>
        </w:rPr>
      </w:pPr>
    </w:p>
    <w:p w14:paraId="76E549CD" w14:textId="36AEDDDF" w:rsidR="00A45EC9" w:rsidRPr="00A45EC9" w:rsidRDefault="005C6C15" w:rsidP="00A45EC9">
      <w:pPr>
        <w:ind w:firstLine="426"/>
        <w:rPr>
          <w:lang w:val="en-US"/>
        </w:rPr>
      </w:pPr>
      <w:r>
        <w:rPr>
          <w:lang w:val="en-US"/>
        </w:rPr>
        <w:t xml:space="preserve">Gambar 4.28 adalah </w:t>
      </w:r>
      <w:r w:rsidR="00A45EC9" w:rsidRPr="00A45EC9">
        <w:rPr>
          <w:i/>
          <w:lang w:val="en-US"/>
        </w:rPr>
        <w:t xml:space="preserve">View database </w:t>
      </w:r>
      <w:r w:rsidR="00A45EC9" w:rsidRPr="00A45EC9">
        <w:rPr>
          <w:lang w:val="en-US"/>
        </w:rPr>
        <w:t>warga</w:t>
      </w:r>
      <w:r w:rsidR="00D7262A">
        <w:rPr>
          <w:lang w:val="en-US"/>
        </w:rPr>
        <w:t xml:space="preserve">. </w:t>
      </w:r>
      <w:r w:rsidR="00D7262A">
        <w:rPr>
          <w:i/>
          <w:lang w:val="en-US"/>
        </w:rPr>
        <w:t>View database</w:t>
      </w:r>
      <w:r w:rsidR="00D7262A">
        <w:rPr>
          <w:lang w:val="en-US"/>
        </w:rPr>
        <w:t xml:space="preserve"> warga</w:t>
      </w:r>
      <w:r w:rsidR="00A45EC9" w:rsidRPr="00A45EC9">
        <w:rPr>
          <w:lang w:val="en-US"/>
        </w:rPr>
        <w:t xml:space="preserve"> merupakan </w:t>
      </w:r>
      <w:r w:rsidR="00A45EC9" w:rsidRPr="00A45EC9">
        <w:rPr>
          <w:i/>
          <w:lang w:val="en-US"/>
        </w:rPr>
        <w:t>view</w:t>
      </w:r>
      <w:r w:rsidR="00A45EC9" w:rsidRPr="00A45EC9">
        <w:rPr>
          <w:lang w:val="en-US"/>
        </w:rPr>
        <w:t xml:space="preserve"> yang menyeleksi data </w:t>
      </w:r>
      <w:r w:rsidR="00F6173B">
        <w:rPr>
          <w:lang w:val="en-US"/>
        </w:rPr>
        <w:t xml:space="preserve">detail dari </w:t>
      </w:r>
      <w:r w:rsidR="00A45EC9" w:rsidRPr="00A45EC9">
        <w:rPr>
          <w:lang w:val="en-US"/>
        </w:rPr>
        <w:t>warga</w:t>
      </w:r>
      <w:r w:rsidR="00A45EC9">
        <w:rPr>
          <w:lang w:val="en-US"/>
        </w:rPr>
        <w:t>,</w:t>
      </w:r>
      <w:r w:rsidR="00F6173B">
        <w:rPr>
          <w:lang w:val="en-US"/>
        </w:rPr>
        <w:t xml:space="preserve"> seperti NIK dari warga, nomor KK dari warga, nama warga, tempat lahir warga, tanggal lahir warga, alamat warga, umur warga, pekerjaan warga, jenis kelamin warga, </w:t>
      </w:r>
      <w:r w:rsidR="001E35FD">
        <w:rPr>
          <w:lang w:val="en-US"/>
        </w:rPr>
        <w:t xml:space="preserve">foto dari warga, status aktif warga, </w:t>
      </w:r>
      <w:r w:rsidR="001E35FD">
        <w:rPr>
          <w:i/>
          <w:lang w:val="en-US"/>
        </w:rPr>
        <w:t>id</w:t>
      </w:r>
      <w:r w:rsidR="001E35FD">
        <w:rPr>
          <w:lang w:val="en-US"/>
        </w:rPr>
        <w:t xml:space="preserve"> warga, dan data-data detail dari warga lainnya yang tersimpan pada tabel warga</w:t>
      </w:r>
      <w:r w:rsidR="00A45EC9" w:rsidRPr="00A45EC9">
        <w:rPr>
          <w:lang w:val="en-US"/>
        </w:rPr>
        <w:t>.</w:t>
      </w:r>
    </w:p>
    <w:p w14:paraId="3B7FF7C6" w14:textId="340C34D4" w:rsidR="006E1B44" w:rsidRDefault="006E1B44" w:rsidP="00A45EC9">
      <w:pPr>
        <w:rPr>
          <w:lang w:val="en-US"/>
        </w:rPr>
      </w:pPr>
    </w:p>
    <w:p w14:paraId="63434213" w14:textId="77777777" w:rsidR="003326E3" w:rsidRDefault="003326E3" w:rsidP="00725508">
      <w:pPr>
        <w:jc w:val="center"/>
        <w:rPr>
          <w:lang w:val="en-US"/>
        </w:rPr>
      </w:pPr>
    </w:p>
    <w:p w14:paraId="1F41081B" w14:textId="39037E9E" w:rsidR="003326E3" w:rsidRDefault="003326E3" w:rsidP="00725508">
      <w:pPr>
        <w:jc w:val="center"/>
        <w:rPr>
          <w:lang w:val="en-US"/>
        </w:rPr>
      </w:pPr>
    </w:p>
    <w:p w14:paraId="561D3688" w14:textId="39C1F605" w:rsidR="00C94B69" w:rsidRDefault="00C94B69" w:rsidP="00725508">
      <w:pPr>
        <w:jc w:val="center"/>
        <w:rPr>
          <w:lang w:val="en-US"/>
        </w:rPr>
      </w:pPr>
    </w:p>
    <w:p w14:paraId="6107E5E5" w14:textId="070B785B" w:rsidR="00C94B69" w:rsidRDefault="00C94B69" w:rsidP="00725508">
      <w:pPr>
        <w:jc w:val="center"/>
        <w:rPr>
          <w:lang w:val="en-US"/>
        </w:rPr>
      </w:pPr>
    </w:p>
    <w:p w14:paraId="5E14FFB1" w14:textId="77777777" w:rsidR="00C94B69" w:rsidRDefault="00C94B69" w:rsidP="00725508">
      <w:pPr>
        <w:jc w:val="center"/>
        <w:rPr>
          <w:lang w:val="en-US"/>
        </w:rPr>
      </w:pPr>
    </w:p>
    <w:p w14:paraId="1D7A921E" w14:textId="03E4BA42" w:rsidR="003326E3" w:rsidRDefault="003326E3" w:rsidP="00A20E3A">
      <w:pPr>
        <w:pStyle w:val="Caption"/>
        <w:rPr>
          <w:lang w:val="en-US"/>
        </w:rPr>
      </w:pPr>
      <w:bookmarkStart w:id="108" w:name="_Toc15889919"/>
      <w:r>
        <w:rPr>
          <w:lang w:val="en-US"/>
        </w:rPr>
        <w:drawing>
          <wp:anchor distT="0" distB="0" distL="114300" distR="114300" simplePos="0" relativeHeight="251763200" behindDoc="0" locked="0" layoutInCell="1" allowOverlap="1" wp14:anchorId="3497C8C2" wp14:editId="24B9D422">
            <wp:simplePos x="0" y="0"/>
            <wp:positionH relativeFrom="margin">
              <wp:align>center</wp:align>
            </wp:positionH>
            <wp:positionV relativeFrom="paragraph">
              <wp:posOffset>24130</wp:posOffset>
            </wp:positionV>
            <wp:extent cx="4699000" cy="2748280"/>
            <wp:effectExtent l="19050" t="19050" r="25400" b="13970"/>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699000" cy="27482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G</w:t>
      </w:r>
      <w:r w:rsidRPr="000F5455">
        <w:rPr>
          <w:lang w:val="en-US"/>
        </w:rPr>
        <w:t>ambar 4.</w:t>
      </w:r>
      <w:r w:rsidR="00A20E3A">
        <w:rPr>
          <w:lang w:val="en-US"/>
        </w:rPr>
        <w:fldChar w:fldCharType="begin"/>
      </w:r>
      <w:r w:rsidR="00A20E3A">
        <w:rPr>
          <w:lang w:val="en-US"/>
        </w:rPr>
        <w:instrText xml:space="preserve"> SEQ Gambar_4 \* ARABIC </w:instrText>
      </w:r>
      <w:r w:rsidR="00A20E3A">
        <w:rPr>
          <w:lang w:val="en-US"/>
        </w:rPr>
        <w:fldChar w:fldCharType="separate"/>
      </w:r>
      <w:r w:rsidR="00A2182B">
        <w:rPr>
          <w:lang w:val="en-US"/>
        </w:rPr>
        <w:t>30</w:t>
      </w:r>
      <w:r w:rsidR="00A20E3A">
        <w:rPr>
          <w:lang w:val="en-US"/>
        </w:rPr>
        <w:fldChar w:fldCharType="end"/>
      </w:r>
      <w:r>
        <w:rPr>
          <w:lang w:val="en-US"/>
        </w:rPr>
        <w:t xml:space="preserve"> </w:t>
      </w:r>
      <w:r w:rsidRPr="0041156C">
        <w:rPr>
          <w:lang w:val="en-US"/>
        </w:rPr>
        <w:t>View database</w:t>
      </w:r>
      <w:r>
        <w:rPr>
          <w:lang w:val="en-US"/>
        </w:rPr>
        <w:t xml:space="preserve"> </w:t>
      </w:r>
      <w:r w:rsidRPr="0041156C">
        <w:rPr>
          <w:i w:val="0"/>
          <w:lang w:val="en-US"/>
        </w:rPr>
        <w:t>transaksi</w:t>
      </w:r>
      <w:bookmarkEnd w:id="108"/>
    </w:p>
    <w:p w14:paraId="2BBB7AB9" w14:textId="34C4D9F6" w:rsidR="00FF46BB" w:rsidRPr="0087467F" w:rsidRDefault="00FF46BB" w:rsidP="00FF46BB">
      <w:pPr>
        <w:ind w:firstLine="426"/>
        <w:rPr>
          <w:lang w:val="en-US"/>
        </w:rPr>
      </w:pPr>
      <w:r>
        <w:rPr>
          <w:lang w:val="en-US"/>
        </w:rPr>
        <w:drawing>
          <wp:anchor distT="0" distB="0" distL="114300" distR="114300" simplePos="0" relativeHeight="251764224" behindDoc="0" locked="0" layoutInCell="1" allowOverlap="1" wp14:anchorId="483C080E" wp14:editId="080BE2A4">
            <wp:simplePos x="0" y="0"/>
            <wp:positionH relativeFrom="margin">
              <wp:align>center</wp:align>
            </wp:positionH>
            <wp:positionV relativeFrom="paragraph">
              <wp:posOffset>1113790</wp:posOffset>
            </wp:positionV>
            <wp:extent cx="4597400" cy="1696085"/>
            <wp:effectExtent l="19050" t="19050" r="12700" b="18415"/>
            <wp:wrapTopAndBottom/>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97400" cy="16960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8A2B31">
        <w:rPr>
          <w:lang w:val="en-US"/>
        </w:rPr>
        <w:t xml:space="preserve">Gambar 4.29 adalah </w:t>
      </w:r>
      <w:r w:rsidR="006C4EB5" w:rsidRPr="006C4EB5">
        <w:rPr>
          <w:i/>
          <w:lang w:val="en-US"/>
        </w:rPr>
        <w:t xml:space="preserve">View database </w:t>
      </w:r>
      <w:r w:rsidR="006C4EB5" w:rsidRPr="006C4EB5">
        <w:rPr>
          <w:lang w:val="en-US"/>
        </w:rPr>
        <w:t>transaksi</w:t>
      </w:r>
      <w:r w:rsidR="00562111">
        <w:rPr>
          <w:lang w:val="en-US"/>
        </w:rPr>
        <w:t xml:space="preserve">. </w:t>
      </w:r>
      <w:r w:rsidR="00945A83">
        <w:rPr>
          <w:i/>
          <w:lang w:val="en-US"/>
        </w:rPr>
        <w:t xml:space="preserve">View database </w:t>
      </w:r>
      <w:r w:rsidR="00EE71FC">
        <w:rPr>
          <w:lang w:val="en-US"/>
        </w:rPr>
        <w:t xml:space="preserve">transaksi </w:t>
      </w:r>
      <w:r w:rsidR="006C4EB5" w:rsidRPr="006C4EB5">
        <w:rPr>
          <w:lang w:val="en-US"/>
        </w:rPr>
        <w:t xml:space="preserve">merupakan </w:t>
      </w:r>
      <w:r w:rsidR="006C4EB5" w:rsidRPr="006C4EB5">
        <w:rPr>
          <w:i/>
          <w:lang w:val="en-US"/>
        </w:rPr>
        <w:t>view</w:t>
      </w:r>
      <w:r w:rsidR="006C4EB5" w:rsidRPr="006C4EB5">
        <w:rPr>
          <w:lang w:val="en-US"/>
        </w:rPr>
        <w:t xml:space="preserve"> yang menyeleksi data transaksi</w:t>
      </w:r>
      <w:r>
        <w:rPr>
          <w:lang w:val="en-US"/>
        </w:rPr>
        <w:t>,</w:t>
      </w:r>
      <w:r w:rsidR="00263976">
        <w:rPr>
          <w:lang w:val="en-US"/>
        </w:rPr>
        <w:t xml:space="preserve"> berupa nama warga, nominal transaksi, pegawai yang bertugas, tanggal transaksi dibuat, status aktif transaksi dan</w:t>
      </w:r>
      <w:r w:rsidR="00263976">
        <w:rPr>
          <w:i/>
          <w:lang w:val="en-US"/>
        </w:rPr>
        <w:t xml:space="preserve"> id </w:t>
      </w:r>
      <w:r w:rsidR="00263976">
        <w:rPr>
          <w:lang w:val="en-US"/>
        </w:rPr>
        <w:t>transaksi</w:t>
      </w:r>
      <w:r w:rsidR="00621E7E">
        <w:rPr>
          <w:lang w:val="en-US"/>
        </w:rPr>
        <w:t xml:space="preserve"> dari tabel transaksi dan tabel warga</w:t>
      </w:r>
      <w:r w:rsidRPr="0087467F">
        <w:rPr>
          <w:lang w:val="en-US"/>
        </w:rPr>
        <w:t>.</w:t>
      </w:r>
    </w:p>
    <w:p w14:paraId="5FCCE087" w14:textId="4045AA2B" w:rsidR="00725508" w:rsidRDefault="00725508" w:rsidP="0000322C">
      <w:pPr>
        <w:pStyle w:val="Caption"/>
        <w:rPr>
          <w:lang w:val="en-US"/>
        </w:rPr>
      </w:pPr>
      <w:bookmarkStart w:id="109" w:name="_Toc15889920"/>
      <w:r>
        <w:rPr>
          <w:lang w:val="en-US"/>
        </w:rPr>
        <w:t>G</w:t>
      </w:r>
      <w:r w:rsidRPr="000F5455">
        <w:rPr>
          <w:lang w:val="en-US"/>
        </w:rPr>
        <w:t>ambar 4.</w:t>
      </w:r>
      <w:r w:rsidR="0000322C">
        <w:rPr>
          <w:lang w:val="en-US"/>
        </w:rPr>
        <w:fldChar w:fldCharType="begin"/>
      </w:r>
      <w:r w:rsidR="0000322C">
        <w:rPr>
          <w:lang w:val="en-US"/>
        </w:rPr>
        <w:instrText xml:space="preserve"> SEQ Gambar_4 \* ARABIC </w:instrText>
      </w:r>
      <w:r w:rsidR="0000322C">
        <w:rPr>
          <w:lang w:val="en-US"/>
        </w:rPr>
        <w:fldChar w:fldCharType="separate"/>
      </w:r>
      <w:r w:rsidR="00A2182B">
        <w:rPr>
          <w:lang w:val="en-US"/>
        </w:rPr>
        <w:t>31</w:t>
      </w:r>
      <w:r w:rsidR="0000322C">
        <w:rPr>
          <w:lang w:val="en-US"/>
        </w:rPr>
        <w:fldChar w:fldCharType="end"/>
      </w:r>
      <w:r>
        <w:rPr>
          <w:lang w:val="en-US"/>
        </w:rPr>
        <w:t xml:space="preserve"> </w:t>
      </w:r>
      <w:r w:rsidRPr="00AB0430">
        <w:rPr>
          <w:lang w:val="en-US"/>
        </w:rPr>
        <w:t>View database</w:t>
      </w:r>
      <w:r>
        <w:rPr>
          <w:lang w:val="en-US"/>
        </w:rPr>
        <w:t xml:space="preserve"> </w:t>
      </w:r>
      <w:r w:rsidR="00595135">
        <w:rPr>
          <w:lang w:val="en-US"/>
        </w:rPr>
        <w:t>sum</w:t>
      </w:r>
      <w:bookmarkEnd w:id="109"/>
    </w:p>
    <w:p w14:paraId="64380399" w14:textId="32FC8491" w:rsidR="009847C9" w:rsidRPr="0087467F" w:rsidRDefault="00B10F0E" w:rsidP="009847C9">
      <w:pPr>
        <w:ind w:firstLine="426"/>
        <w:rPr>
          <w:lang w:val="en-US"/>
        </w:rPr>
      </w:pPr>
      <w:r>
        <w:rPr>
          <w:lang w:val="en-US"/>
        </w:rPr>
        <w:t>Gambar 4.30 adalah</w:t>
      </w:r>
      <w:r w:rsidR="0026773F">
        <w:rPr>
          <w:lang w:val="en-US"/>
        </w:rPr>
        <w:t xml:space="preserve"> </w:t>
      </w:r>
      <w:r w:rsidR="00081B40">
        <w:rPr>
          <w:i/>
          <w:lang w:val="en-US"/>
        </w:rPr>
        <w:t xml:space="preserve">View database </w:t>
      </w:r>
      <w:r w:rsidR="00081B40">
        <w:rPr>
          <w:lang w:val="en-US"/>
        </w:rPr>
        <w:t xml:space="preserve">sum merupakan </w:t>
      </w:r>
      <w:r w:rsidR="00081B40">
        <w:rPr>
          <w:i/>
          <w:lang w:val="en-US"/>
        </w:rPr>
        <w:t xml:space="preserve">view </w:t>
      </w:r>
      <w:r w:rsidR="00081B40">
        <w:rPr>
          <w:lang w:val="en-US"/>
        </w:rPr>
        <w:t xml:space="preserve">yang menyeleksi data </w:t>
      </w:r>
      <w:r w:rsidR="000C2EFA">
        <w:rPr>
          <w:lang w:val="en-US"/>
        </w:rPr>
        <w:t>jumlah setoran yang t</w:t>
      </w:r>
      <w:r w:rsidR="006076D5">
        <w:rPr>
          <w:lang w:val="en-US"/>
        </w:rPr>
        <w:t>ersimpan dalam sistem</w:t>
      </w:r>
      <w:r w:rsidR="009847C9" w:rsidRPr="0087467F">
        <w:rPr>
          <w:lang w:val="en-US"/>
        </w:rPr>
        <w:t>.</w:t>
      </w:r>
    </w:p>
    <w:p w14:paraId="3EA90731" w14:textId="2778E6B9" w:rsidR="00081B40" w:rsidRDefault="00081B40" w:rsidP="00081B40">
      <w:pPr>
        <w:pStyle w:val="ListParagraph"/>
        <w:ind w:left="426"/>
        <w:rPr>
          <w:lang w:val="en-US"/>
        </w:rPr>
      </w:pPr>
    </w:p>
    <w:p w14:paraId="6AAB09EF" w14:textId="77777777" w:rsidR="00081B40" w:rsidRDefault="00081B40" w:rsidP="00725508">
      <w:pPr>
        <w:jc w:val="center"/>
        <w:rPr>
          <w:lang w:val="en-US"/>
        </w:rPr>
      </w:pPr>
    </w:p>
    <w:p w14:paraId="6F3223C0" w14:textId="1E07FB0F" w:rsidR="00D626BC" w:rsidRDefault="004F504B" w:rsidP="00F50EB7">
      <w:pPr>
        <w:pStyle w:val="Caption"/>
        <w:rPr>
          <w:lang w:val="en-US"/>
        </w:rPr>
      </w:pPr>
      <w:bookmarkStart w:id="110" w:name="_Toc15889921"/>
      <w:r>
        <w:rPr>
          <w:lang w:val="en-US"/>
        </w:rPr>
        <w:lastRenderedPageBreak/>
        <w:drawing>
          <wp:anchor distT="0" distB="0" distL="114300" distR="114300" simplePos="0" relativeHeight="251765248" behindDoc="0" locked="0" layoutInCell="1" allowOverlap="1" wp14:anchorId="39765601" wp14:editId="4B02603B">
            <wp:simplePos x="0" y="0"/>
            <wp:positionH relativeFrom="margin">
              <wp:align>center</wp:align>
            </wp:positionH>
            <wp:positionV relativeFrom="paragraph">
              <wp:posOffset>3420</wp:posOffset>
            </wp:positionV>
            <wp:extent cx="4215765" cy="2588895"/>
            <wp:effectExtent l="19050" t="19050" r="13335" b="20955"/>
            <wp:wrapTopAndBottom/>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15765" cy="2588895"/>
                    </a:xfrm>
                    <a:prstGeom prst="rect">
                      <a:avLst/>
                    </a:prstGeom>
                    <a:noFill/>
                    <a:ln>
                      <a:solidFill>
                        <a:schemeClr val="tx1"/>
                      </a:solidFill>
                    </a:ln>
                  </pic:spPr>
                </pic:pic>
              </a:graphicData>
            </a:graphic>
          </wp:anchor>
        </w:drawing>
      </w:r>
      <w:r w:rsidR="003F5922">
        <w:rPr>
          <w:lang w:val="en-US"/>
        </w:rPr>
        <w:t>G</w:t>
      </w:r>
      <w:r w:rsidR="003F5922" w:rsidRPr="000F5455">
        <w:rPr>
          <w:lang w:val="en-US"/>
        </w:rPr>
        <w:t>ambar 4.</w:t>
      </w:r>
      <w:r w:rsidR="00F50EB7">
        <w:rPr>
          <w:lang w:val="en-US"/>
        </w:rPr>
        <w:fldChar w:fldCharType="begin"/>
      </w:r>
      <w:r w:rsidR="00F50EB7">
        <w:rPr>
          <w:lang w:val="en-US"/>
        </w:rPr>
        <w:instrText xml:space="preserve"> SEQ Gambar_4 \* ARABIC </w:instrText>
      </w:r>
      <w:r w:rsidR="00F50EB7">
        <w:rPr>
          <w:lang w:val="en-US"/>
        </w:rPr>
        <w:fldChar w:fldCharType="separate"/>
      </w:r>
      <w:r w:rsidR="00A2182B">
        <w:rPr>
          <w:lang w:val="en-US"/>
        </w:rPr>
        <w:t>32</w:t>
      </w:r>
      <w:r w:rsidR="00F50EB7">
        <w:rPr>
          <w:lang w:val="en-US"/>
        </w:rPr>
        <w:fldChar w:fldCharType="end"/>
      </w:r>
      <w:r w:rsidR="003F5922">
        <w:rPr>
          <w:lang w:val="en-US"/>
        </w:rPr>
        <w:t xml:space="preserve"> </w:t>
      </w:r>
      <w:r w:rsidR="003F5922" w:rsidRPr="00D132DA">
        <w:rPr>
          <w:lang w:val="en-US"/>
        </w:rPr>
        <w:t>View database</w:t>
      </w:r>
      <w:r w:rsidR="003F5922">
        <w:rPr>
          <w:lang w:val="en-US"/>
        </w:rPr>
        <w:t xml:space="preserve"> </w:t>
      </w:r>
      <w:r w:rsidR="003F5922" w:rsidRPr="00D132DA">
        <w:rPr>
          <w:i w:val="0"/>
          <w:lang w:val="en-US"/>
        </w:rPr>
        <w:t>masalah</w:t>
      </w:r>
      <w:bookmarkEnd w:id="110"/>
    </w:p>
    <w:p w14:paraId="42D21FE9" w14:textId="4D691C73" w:rsidR="00050359" w:rsidRDefault="00162013" w:rsidP="00103807">
      <w:pPr>
        <w:ind w:firstLine="426"/>
        <w:rPr>
          <w:lang w:val="en-US"/>
        </w:rPr>
      </w:pPr>
      <w:r>
        <w:rPr>
          <w:lang w:val="en-US"/>
        </w:rPr>
        <w:drawing>
          <wp:anchor distT="0" distB="0" distL="114300" distR="114300" simplePos="0" relativeHeight="251766272" behindDoc="0" locked="0" layoutInCell="1" allowOverlap="1" wp14:anchorId="7E07D60F" wp14:editId="3532892E">
            <wp:simplePos x="0" y="0"/>
            <wp:positionH relativeFrom="margin">
              <wp:align>center</wp:align>
            </wp:positionH>
            <wp:positionV relativeFrom="paragraph">
              <wp:posOffset>1064895</wp:posOffset>
            </wp:positionV>
            <wp:extent cx="4028440" cy="4097020"/>
            <wp:effectExtent l="19050" t="19050" r="10160" b="17780"/>
            <wp:wrapTopAndBottom/>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28440" cy="409702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3B2D2A">
        <w:rPr>
          <w:lang w:val="en-US"/>
        </w:rPr>
        <w:t xml:space="preserve">Gambar 4.31 adalah </w:t>
      </w:r>
      <w:r w:rsidR="004F504B">
        <w:rPr>
          <w:i/>
          <w:lang w:val="en-US"/>
        </w:rPr>
        <w:t xml:space="preserve">View database </w:t>
      </w:r>
      <w:r w:rsidR="004F504B">
        <w:rPr>
          <w:lang w:val="en-US"/>
        </w:rPr>
        <w:t xml:space="preserve">masalah merupakan </w:t>
      </w:r>
      <w:r w:rsidR="004F504B">
        <w:rPr>
          <w:i/>
          <w:lang w:val="en-US"/>
        </w:rPr>
        <w:t>view</w:t>
      </w:r>
      <w:r w:rsidR="004F504B">
        <w:rPr>
          <w:lang w:val="en-US"/>
        </w:rPr>
        <w:t xml:space="preserve"> yang menyeleksi data masalah</w:t>
      </w:r>
      <w:r w:rsidR="00C30D86">
        <w:rPr>
          <w:lang w:val="en-US"/>
        </w:rPr>
        <w:t xml:space="preserve">, </w:t>
      </w:r>
      <w:r w:rsidR="00A1312A">
        <w:rPr>
          <w:lang w:val="en-US"/>
        </w:rPr>
        <w:t xml:space="preserve">berupa deskripsi dari </w:t>
      </w:r>
      <w:r w:rsidR="003959BB">
        <w:rPr>
          <w:lang w:val="en-US"/>
        </w:rPr>
        <w:t xml:space="preserve">kategori </w:t>
      </w:r>
      <w:r w:rsidR="003959BB" w:rsidRPr="00D115C5">
        <w:rPr>
          <w:i/>
          <w:lang w:val="en-US"/>
        </w:rPr>
        <w:t>survey</w:t>
      </w:r>
      <w:r w:rsidR="003959BB">
        <w:rPr>
          <w:lang w:val="en-US"/>
        </w:rPr>
        <w:t xml:space="preserve">, </w:t>
      </w:r>
      <w:r w:rsidR="003959BB">
        <w:rPr>
          <w:i/>
          <w:lang w:val="en-US"/>
        </w:rPr>
        <w:t xml:space="preserve">id </w:t>
      </w:r>
      <w:r w:rsidR="003959BB">
        <w:rPr>
          <w:lang w:val="en-US"/>
        </w:rPr>
        <w:t xml:space="preserve">permasalahan, deskripsi dari permasalahan, status aktif permasalahan, biaya yang diperlukan dalam permasalahan dan </w:t>
      </w:r>
      <w:r w:rsidR="003959BB">
        <w:rPr>
          <w:i/>
          <w:lang w:val="en-US"/>
        </w:rPr>
        <w:t xml:space="preserve">id </w:t>
      </w:r>
      <w:r w:rsidR="003959BB">
        <w:rPr>
          <w:lang w:val="en-US"/>
        </w:rPr>
        <w:t xml:space="preserve">dari kategori </w:t>
      </w:r>
      <w:r w:rsidR="003959BB" w:rsidRPr="003959BB">
        <w:rPr>
          <w:i/>
          <w:lang w:val="en-US"/>
        </w:rPr>
        <w:t>survey</w:t>
      </w:r>
      <w:r w:rsidR="002A2BD3">
        <w:rPr>
          <w:i/>
          <w:lang w:val="en-US"/>
        </w:rPr>
        <w:t>.</w:t>
      </w:r>
    </w:p>
    <w:p w14:paraId="5F41C09B" w14:textId="5544508B" w:rsidR="003174A4" w:rsidRDefault="009E056F" w:rsidP="00236C49">
      <w:pPr>
        <w:pStyle w:val="Caption"/>
        <w:rPr>
          <w:lang w:val="en-US"/>
        </w:rPr>
      </w:pPr>
      <w:bookmarkStart w:id="111" w:name="_Toc15889922"/>
      <w:r>
        <w:rPr>
          <w:lang w:val="en-US"/>
        </w:rPr>
        <w:t>G</w:t>
      </w:r>
      <w:r w:rsidRPr="000F5455">
        <w:rPr>
          <w:lang w:val="en-US"/>
        </w:rPr>
        <w:t>ambar 4.</w:t>
      </w:r>
      <w:r w:rsidR="00236C49">
        <w:rPr>
          <w:lang w:val="en-US"/>
        </w:rPr>
        <w:fldChar w:fldCharType="begin"/>
      </w:r>
      <w:r w:rsidR="00236C49">
        <w:rPr>
          <w:lang w:val="en-US"/>
        </w:rPr>
        <w:instrText xml:space="preserve"> SEQ Gambar_4 \* ARABIC </w:instrText>
      </w:r>
      <w:r w:rsidR="00236C49">
        <w:rPr>
          <w:lang w:val="en-US"/>
        </w:rPr>
        <w:fldChar w:fldCharType="separate"/>
      </w:r>
      <w:r w:rsidR="00A2182B">
        <w:rPr>
          <w:lang w:val="en-US"/>
        </w:rPr>
        <w:t>33</w:t>
      </w:r>
      <w:r w:rsidR="00236C49">
        <w:rPr>
          <w:lang w:val="en-US"/>
        </w:rPr>
        <w:fldChar w:fldCharType="end"/>
      </w:r>
      <w:r>
        <w:rPr>
          <w:lang w:val="en-US"/>
        </w:rPr>
        <w:t xml:space="preserve"> </w:t>
      </w:r>
      <w:r w:rsidRPr="00FB3AC8">
        <w:rPr>
          <w:lang w:val="en-US"/>
        </w:rPr>
        <w:t>View database</w:t>
      </w:r>
      <w:r>
        <w:rPr>
          <w:lang w:val="en-US"/>
        </w:rPr>
        <w:t xml:space="preserve"> </w:t>
      </w:r>
      <w:r w:rsidR="002472A2" w:rsidRPr="00FB3AC8">
        <w:rPr>
          <w:i w:val="0"/>
          <w:lang w:val="en-US"/>
        </w:rPr>
        <w:t>permasalahan</w:t>
      </w:r>
      <w:bookmarkEnd w:id="111"/>
    </w:p>
    <w:p w14:paraId="51588A40" w14:textId="29EB3447" w:rsidR="0049570F" w:rsidRPr="003174A4" w:rsidRDefault="006C7EF9" w:rsidP="00090D72">
      <w:pPr>
        <w:ind w:firstLine="426"/>
        <w:rPr>
          <w:lang w:val="en-US"/>
        </w:rPr>
      </w:pPr>
      <w:r>
        <w:rPr>
          <w:lang w:val="en-US"/>
        </w:rPr>
        <w:lastRenderedPageBreak/>
        <w:t xml:space="preserve">Gambar 4.32 adalah </w:t>
      </w:r>
      <w:r w:rsidR="0049570F" w:rsidRPr="003174A4">
        <w:rPr>
          <w:i/>
          <w:lang w:val="en-US"/>
        </w:rPr>
        <w:t xml:space="preserve">View database </w:t>
      </w:r>
      <w:r w:rsidR="0049570F" w:rsidRPr="003174A4">
        <w:rPr>
          <w:lang w:val="en-US"/>
        </w:rPr>
        <w:t xml:space="preserve">permasalahan merupakan </w:t>
      </w:r>
      <w:r w:rsidR="0049570F" w:rsidRPr="003174A4">
        <w:rPr>
          <w:i/>
          <w:lang w:val="en-US"/>
        </w:rPr>
        <w:t>view</w:t>
      </w:r>
      <w:r w:rsidR="0049570F" w:rsidRPr="003174A4">
        <w:rPr>
          <w:lang w:val="en-US"/>
        </w:rPr>
        <w:t xml:space="preserve"> yang menyeleksi data nilai dari permasalahan</w:t>
      </w:r>
      <w:r w:rsidR="00CE1509">
        <w:rPr>
          <w:lang w:val="en-US"/>
        </w:rPr>
        <w:t>,</w:t>
      </w:r>
      <w:r w:rsidR="00D87E34">
        <w:rPr>
          <w:lang w:val="en-US"/>
        </w:rPr>
        <w:t xml:space="preserve"> berupa deskripsi dari kategori </w:t>
      </w:r>
      <w:r w:rsidR="00D87E34">
        <w:rPr>
          <w:i/>
          <w:lang w:val="en-US"/>
        </w:rPr>
        <w:t>survey</w:t>
      </w:r>
      <w:r w:rsidR="00D87E34">
        <w:rPr>
          <w:lang w:val="en-US"/>
        </w:rPr>
        <w:t xml:space="preserve">, nama pengguna, </w:t>
      </w:r>
      <w:r w:rsidR="00D87E34">
        <w:rPr>
          <w:i/>
          <w:lang w:val="en-US"/>
        </w:rPr>
        <w:t xml:space="preserve">id </w:t>
      </w:r>
      <w:r w:rsidR="00D87E34">
        <w:rPr>
          <w:lang w:val="en-US"/>
        </w:rPr>
        <w:t xml:space="preserve">pengguna, deskripsi dari permasalahan, biaya yang diperlukan permasalahan, </w:t>
      </w:r>
      <w:r w:rsidR="00D87E34" w:rsidRPr="00CD58DE">
        <w:rPr>
          <w:i/>
          <w:lang w:val="en-US"/>
        </w:rPr>
        <w:t>nilai_a1</w:t>
      </w:r>
      <w:r w:rsidR="00D87E34">
        <w:rPr>
          <w:lang w:val="en-US"/>
        </w:rPr>
        <w:t xml:space="preserve"> untuk komponen A, </w:t>
      </w:r>
      <w:r w:rsidR="00D87E34" w:rsidRPr="007E748E">
        <w:rPr>
          <w:i/>
          <w:lang w:val="en-US"/>
        </w:rPr>
        <w:t>nilai_b1</w:t>
      </w:r>
      <w:r w:rsidR="00D87E34">
        <w:rPr>
          <w:lang w:val="en-US"/>
        </w:rPr>
        <w:t xml:space="preserve"> dan </w:t>
      </w:r>
      <w:r w:rsidR="00D87E34" w:rsidRPr="000B075C">
        <w:rPr>
          <w:i/>
          <w:lang w:val="en-US"/>
        </w:rPr>
        <w:t>nilai_b2</w:t>
      </w:r>
      <w:r w:rsidR="00D87E34">
        <w:rPr>
          <w:lang w:val="en-US"/>
        </w:rPr>
        <w:t xml:space="preserve"> untuk komponen B, </w:t>
      </w:r>
      <w:r w:rsidR="00D87E34" w:rsidRPr="007609A6">
        <w:rPr>
          <w:i/>
          <w:lang w:val="en-US"/>
        </w:rPr>
        <w:t>nilai_c</w:t>
      </w:r>
      <w:r w:rsidR="00D87E34">
        <w:rPr>
          <w:lang w:val="en-US"/>
        </w:rPr>
        <w:t xml:space="preserve"> untuk komponen C, dan kolom </w:t>
      </w:r>
      <w:r w:rsidR="00D87E34" w:rsidRPr="00AC1C54">
        <w:rPr>
          <w:i/>
          <w:lang w:val="en-US"/>
        </w:rPr>
        <w:t>nilai_p</w:t>
      </w:r>
      <w:r w:rsidR="00D87E34">
        <w:rPr>
          <w:lang w:val="en-US"/>
        </w:rPr>
        <w:t xml:space="preserve">, </w:t>
      </w:r>
      <w:r w:rsidR="00D87E34" w:rsidRPr="001B41BD">
        <w:rPr>
          <w:i/>
          <w:lang w:val="en-US"/>
        </w:rPr>
        <w:t>nilai_e</w:t>
      </w:r>
      <w:r w:rsidR="00D87E34">
        <w:rPr>
          <w:lang w:val="en-US"/>
        </w:rPr>
        <w:t xml:space="preserve">, </w:t>
      </w:r>
      <w:r w:rsidR="00D87E34" w:rsidRPr="00CC4042">
        <w:rPr>
          <w:i/>
          <w:lang w:val="en-US"/>
        </w:rPr>
        <w:t>nilai_a</w:t>
      </w:r>
      <w:r w:rsidR="00D87E34">
        <w:rPr>
          <w:lang w:val="en-US"/>
        </w:rPr>
        <w:t xml:space="preserve">, </w:t>
      </w:r>
      <w:r w:rsidR="00D87E34" w:rsidRPr="00933866">
        <w:rPr>
          <w:i/>
          <w:lang w:val="en-US"/>
        </w:rPr>
        <w:t>nilai_r</w:t>
      </w:r>
      <w:r w:rsidR="00D87E34">
        <w:rPr>
          <w:lang w:val="en-US"/>
        </w:rPr>
        <w:t xml:space="preserve">, </w:t>
      </w:r>
      <w:r w:rsidR="00D87E34" w:rsidRPr="00994C21">
        <w:rPr>
          <w:i/>
          <w:lang w:val="en-US"/>
        </w:rPr>
        <w:t>nilai_l</w:t>
      </w:r>
      <w:r w:rsidR="00D87E34">
        <w:rPr>
          <w:lang w:val="en-US"/>
        </w:rPr>
        <w:t xml:space="preserve"> untuk komponen D</w:t>
      </w:r>
      <w:r w:rsidR="00CE1509" w:rsidRPr="0087467F">
        <w:rPr>
          <w:lang w:val="en-US"/>
        </w:rPr>
        <w:t>.</w:t>
      </w:r>
    </w:p>
    <w:p w14:paraId="7D3AFFE0" w14:textId="676EC8FD" w:rsidR="009658BC" w:rsidRDefault="00002299" w:rsidP="007C27CB">
      <w:pPr>
        <w:pStyle w:val="Caption"/>
        <w:rPr>
          <w:lang w:val="en-US"/>
        </w:rPr>
      </w:pPr>
      <w:bookmarkStart w:id="112" w:name="_Toc15889923"/>
      <w:r>
        <w:rPr>
          <w:lang w:val="en-US"/>
        </w:rPr>
        <w:drawing>
          <wp:anchor distT="0" distB="0" distL="114300" distR="114300" simplePos="0" relativeHeight="251796992" behindDoc="0" locked="0" layoutInCell="1" allowOverlap="1" wp14:anchorId="418927B4" wp14:editId="6EC58A11">
            <wp:simplePos x="0" y="0"/>
            <wp:positionH relativeFrom="page">
              <wp:align>center</wp:align>
            </wp:positionH>
            <wp:positionV relativeFrom="paragraph">
              <wp:posOffset>484</wp:posOffset>
            </wp:positionV>
            <wp:extent cx="4135120" cy="3502660"/>
            <wp:effectExtent l="19050" t="19050" r="17780" b="21590"/>
            <wp:wrapTopAndBottom/>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35120" cy="350266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C360A" w:rsidRPr="009C360A">
        <w:rPr>
          <w:lang w:val="en-US"/>
        </w:rPr>
        <w:t>Gambar 4.</w:t>
      </w:r>
      <w:r w:rsidR="007C27CB">
        <w:rPr>
          <w:lang w:val="en-US"/>
        </w:rPr>
        <w:fldChar w:fldCharType="begin"/>
      </w:r>
      <w:r w:rsidR="007C27CB">
        <w:rPr>
          <w:lang w:val="en-US"/>
        </w:rPr>
        <w:instrText xml:space="preserve"> SEQ Gambar_4 \* ARABIC </w:instrText>
      </w:r>
      <w:r w:rsidR="007C27CB">
        <w:rPr>
          <w:lang w:val="en-US"/>
        </w:rPr>
        <w:fldChar w:fldCharType="separate"/>
      </w:r>
      <w:r w:rsidR="00A2182B">
        <w:rPr>
          <w:lang w:val="en-US"/>
        </w:rPr>
        <w:t>34</w:t>
      </w:r>
      <w:r w:rsidR="007C27CB">
        <w:rPr>
          <w:lang w:val="en-US"/>
        </w:rPr>
        <w:fldChar w:fldCharType="end"/>
      </w:r>
      <w:r w:rsidR="009C360A" w:rsidRPr="009C360A">
        <w:rPr>
          <w:lang w:val="en-US"/>
        </w:rPr>
        <w:t xml:space="preserve"> </w:t>
      </w:r>
      <w:r w:rsidR="009C360A" w:rsidRPr="00E650F4">
        <w:rPr>
          <w:lang w:val="en-US"/>
        </w:rPr>
        <w:t>View database</w:t>
      </w:r>
      <w:r w:rsidR="009C360A" w:rsidRPr="009C360A">
        <w:rPr>
          <w:lang w:val="en-US"/>
        </w:rPr>
        <w:t xml:space="preserve"> hanlon</w:t>
      </w:r>
      <w:bookmarkEnd w:id="112"/>
    </w:p>
    <w:p w14:paraId="5CA72428" w14:textId="46B22657" w:rsidR="00186774" w:rsidRPr="003174A4" w:rsidRDefault="003A0280" w:rsidP="00186774">
      <w:pPr>
        <w:ind w:firstLine="426"/>
        <w:rPr>
          <w:lang w:val="en-US"/>
        </w:rPr>
      </w:pPr>
      <w:r>
        <w:rPr>
          <w:lang w:val="en-US"/>
        </w:rPr>
        <w:t xml:space="preserve">Gambar 4.33 adalah </w:t>
      </w:r>
      <w:r w:rsidR="00E81714" w:rsidRPr="009658BC">
        <w:rPr>
          <w:i/>
          <w:lang w:val="en-US"/>
        </w:rPr>
        <w:t xml:space="preserve">View database </w:t>
      </w:r>
      <w:r w:rsidR="00E81714" w:rsidRPr="009658BC">
        <w:rPr>
          <w:lang w:val="en-US"/>
        </w:rPr>
        <w:t xml:space="preserve">hanlon merupakan </w:t>
      </w:r>
      <w:r w:rsidR="00E81714" w:rsidRPr="009658BC">
        <w:rPr>
          <w:i/>
          <w:lang w:val="en-US"/>
        </w:rPr>
        <w:t>view</w:t>
      </w:r>
      <w:r w:rsidR="00E81714" w:rsidRPr="009658BC">
        <w:rPr>
          <w:lang w:val="en-US"/>
        </w:rPr>
        <w:t xml:space="preserve"> yang menyeleksi </w:t>
      </w:r>
      <w:r w:rsidR="005866D9">
        <w:rPr>
          <w:lang w:val="en-US"/>
        </w:rPr>
        <w:t xml:space="preserve">jumlah </w:t>
      </w:r>
      <w:r w:rsidR="00E81714" w:rsidRPr="009658BC">
        <w:rPr>
          <w:lang w:val="en-US"/>
        </w:rPr>
        <w:t>nilai</w:t>
      </w:r>
      <w:r w:rsidR="005866D9">
        <w:rPr>
          <w:lang w:val="en-US"/>
        </w:rPr>
        <w:t xml:space="preserve"> dari setiap deskripsi permasalahan</w:t>
      </w:r>
      <w:r w:rsidR="00E81714" w:rsidRPr="009658BC">
        <w:rPr>
          <w:lang w:val="en-US"/>
        </w:rPr>
        <w:t xml:space="preserve"> yang </w:t>
      </w:r>
      <w:r w:rsidR="00AE4524">
        <w:rPr>
          <w:lang w:val="en-US"/>
        </w:rPr>
        <w:t xml:space="preserve">akan digunakan </w:t>
      </w:r>
      <w:r w:rsidR="00E81714" w:rsidRPr="009658BC">
        <w:rPr>
          <w:lang w:val="en-US"/>
        </w:rPr>
        <w:t>untuk Komponen A</w:t>
      </w:r>
      <w:r w:rsidR="00290D20">
        <w:rPr>
          <w:lang w:val="en-US"/>
        </w:rPr>
        <w:t>(</w:t>
      </w:r>
      <w:r w:rsidR="00290D20" w:rsidRPr="00617D66">
        <w:rPr>
          <w:i/>
          <w:lang w:val="en-US"/>
        </w:rPr>
        <w:t>nilaiA1</w:t>
      </w:r>
      <w:r w:rsidR="00290D20">
        <w:rPr>
          <w:lang w:val="en-US"/>
        </w:rPr>
        <w:t>)</w:t>
      </w:r>
      <w:r w:rsidR="00E81714" w:rsidRPr="009658BC">
        <w:rPr>
          <w:lang w:val="en-US"/>
        </w:rPr>
        <w:t>, Komponen B</w:t>
      </w:r>
      <w:r w:rsidR="009170A9">
        <w:rPr>
          <w:lang w:val="en-US"/>
        </w:rPr>
        <w:t>(</w:t>
      </w:r>
      <w:r w:rsidR="009170A9" w:rsidRPr="00617D66">
        <w:rPr>
          <w:i/>
          <w:lang w:val="en-US"/>
        </w:rPr>
        <w:t>nilaiB1</w:t>
      </w:r>
      <w:r w:rsidR="009170A9">
        <w:rPr>
          <w:lang w:val="en-US"/>
        </w:rPr>
        <w:t xml:space="preserve"> dan </w:t>
      </w:r>
      <w:r w:rsidR="009170A9" w:rsidRPr="00617D66">
        <w:rPr>
          <w:i/>
          <w:lang w:val="en-US"/>
        </w:rPr>
        <w:t>nilaiB2</w:t>
      </w:r>
      <w:r w:rsidR="009170A9">
        <w:rPr>
          <w:lang w:val="en-US"/>
        </w:rPr>
        <w:t>)</w:t>
      </w:r>
      <w:r w:rsidR="00E81714" w:rsidRPr="009658BC">
        <w:rPr>
          <w:lang w:val="en-US"/>
        </w:rPr>
        <w:t>, Komponen C</w:t>
      </w:r>
      <w:r w:rsidR="00BA15CE">
        <w:rPr>
          <w:lang w:val="en-US"/>
        </w:rPr>
        <w:t>(</w:t>
      </w:r>
      <w:r w:rsidR="00BA15CE" w:rsidRPr="007E0813">
        <w:rPr>
          <w:i/>
          <w:lang w:val="en-US"/>
        </w:rPr>
        <w:t>nilaiC</w:t>
      </w:r>
      <w:r w:rsidR="00BA15CE">
        <w:rPr>
          <w:lang w:val="en-US"/>
        </w:rPr>
        <w:t>)</w:t>
      </w:r>
      <w:r w:rsidR="00E81714" w:rsidRPr="009658BC">
        <w:rPr>
          <w:lang w:val="en-US"/>
        </w:rPr>
        <w:t>, dan Komponen D</w:t>
      </w:r>
      <w:r w:rsidR="004E556B">
        <w:rPr>
          <w:lang w:val="en-US"/>
        </w:rPr>
        <w:t>(</w:t>
      </w:r>
      <w:r w:rsidR="004E556B" w:rsidRPr="00D85CB9">
        <w:rPr>
          <w:i/>
          <w:lang w:val="en-US"/>
        </w:rPr>
        <w:t>nilaiP</w:t>
      </w:r>
      <w:r w:rsidR="004E556B">
        <w:rPr>
          <w:lang w:val="en-US"/>
        </w:rPr>
        <w:t xml:space="preserve">, </w:t>
      </w:r>
      <w:r w:rsidR="004E556B" w:rsidRPr="00D85CB9">
        <w:rPr>
          <w:i/>
          <w:lang w:val="en-US"/>
        </w:rPr>
        <w:t>nilaiE</w:t>
      </w:r>
      <w:r w:rsidR="004E556B">
        <w:rPr>
          <w:lang w:val="en-US"/>
        </w:rPr>
        <w:t xml:space="preserve">, </w:t>
      </w:r>
      <w:r w:rsidR="004E556B" w:rsidRPr="00D85CB9">
        <w:rPr>
          <w:i/>
          <w:lang w:val="en-US"/>
        </w:rPr>
        <w:t>nilaiA</w:t>
      </w:r>
      <w:r w:rsidR="004E556B">
        <w:rPr>
          <w:lang w:val="en-US"/>
        </w:rPr>
        <w:t xml:space="preserve">, </w:t>
      </w:r>
      <w:r w:rsidR="004E556B" w:rsidRPr="00D85CB9">
        <w:rPr>
          <w:i/>
          <w:lang w:val="en-US"/>
        </w:rPr>
        <w:t>nilaiR</w:t>
      </w:r>
      <w:r w:rsidR="004E556B">
        <w:rPr>
          <w:lang w:val="en-US"/>
        </w:rPr>
        <w:t xml:space="preserve">, </w:t>
      </w:r>
      <w:r w:rsidR="004E556B" w:rsidRPr="00D85CB9">
        <w:rPr>
          <w:i/>
          <w:lang w:val="en-US"/>
        </w:rPr>
        <w:t>nilaiL</w:t>
      </w:r>
      <w:r w:rsidR="004E556B">
        <w:rPr>
          <w:lang w:val="en-US"/>
        </w:rPr>
        <w:t>)</w:t>
      </w:r>
      <w:r w:rsidR="00390DF5">
        <w:rPr>
          <w:lang w:val="en-US"/>
        </w:rPr>
        <w:t xml:space="preserve"> dalam melakukan perhitungan metode </w:t>
      </w:r>
      <w:r w:rsidR="00390DF5">
        <w:rPr>
          <w:i/>
          <w:lang w:val="en-US"/>
        </w:rPr>
        <w:t>Hanlon</w:t>
      </w:r>
      <w:r w:rsidR="00186774" w:rsidRPr="0087467F">
        <w:rPr>
          <w:lang w:val="en-US"/>
        </w:rPr>
        <w:t>.</w:t>
      </w:r>
    </w:p>
    <w:p w14:paraId="7F3529D8" w14:textId="67F0D4A0" w:rsidR="000A347D" w:rsidRDefault="000A347D" w:rsidP="006B4472">
      <w:pPr>
        <w:rPr>
          <w:lang w:val="en-US"/>
        </w:rPr>
      </w:pPr>
    </w:p>
    <w:p w14:paraId="1D19F171" w14:textId="0750446F" w:rsidR="008027E6" w:rsidRDefault="008027E6" w:rsidP="006B4472">
      <w:pPr>
        <w:rPr>
          <w:lang w:val="en-US"/>
        </w:rPr>
      </w:pPr>
    </w:p>
    <w:p w14:paraId="2D5E1BA2" w14:textId="0E56F05E" w:rsidR="008027E6" w:rsidRDefault="008027E6" w:rsidP="006B4472">
      <w:pPr>
        <w:rPr>
          <w:lang w:val="en-US"/>
        </w:rPr>
      </w:pPr>
    </w:p>
    <w:p w14:paraId="385009CF" w14:textId="719524DC" w:rsidR="008027E6" w:rsidRDefault="008027E6" w:rsidP="006B4472">
      <w:pPr>
        <w:rPr>
          <w:lang w:val="en-US"/>
        </w:rPr>
      </w:pPr>
    </w:p>
    <w:p w14:paraId="01B403E3" w14:textId="7205C798" w:rsidR="008027E6" w:rsidRDefault="008027E6" w:rsidP="006B4472">
      <w:pPr>
        <w:rPr>
          <w:lang w:val="en-US"/>
        </w:rPr>
      </w:pPr>
    </w:p>
    <w:p w14:paraId="62C711E6" w14:textId="0A0682E5" w:rsidR="008027E6" w:rsidRDefault="008027E6" w:rsidP="006B4472">
      <w:pPr>
        <w:rPr>
          <w:lang w:val="en-US"/>
        </w:rPr>
      </w:pPr>
    </w:p>
    <w:p w14:paraId="36D8329B" w14:textId="1F1A2C9E" w:rsidR="008027E6" w:rsidRDefault="008027E6" w:rsidP="006B4472">
      <w:pPr>
        <w:rPr>
          <w:lang w:val="en-US"/>
        </w:rPr>
      </w:pPr>
    </w:p>
    <w:p w14:paraId="1C8ED606" w14:textId="6D27A865" w:rsidR="00645D65" w:rsidRDefault="00E10C7E" w:rsidP="00F96A47">
      <w:pPr>
        <w:pStyle w:val="Heading2"/>
        <w:numPr>
          <w:ilvl w:val="1"/>
          <w:numId w:val="4"/>
        </w:numPr>
        <w:ind w:left="709" w:hanging="567"/>
        <w:rPr>
          <w:lang w:val="en-US"/>
        </w:rPr>
      </w:pPr>
      <w:r>
        <w:rPr>
          <w:lang w:val="en-US"/>
        </w:rPr>
        <w:lastRenderedPageBreak/>
        <w:t xml:space="preserve"> </w:t>
      </w:r>
      <w:bookmarkStart w:id="113" w:name="_Toc15919210"/>
      <w:r>
        <w:rPr>
          <w:lang w:val="en-US"/>
        </w:rPr>
        <w:t xml:space="preserve">Pengembangan </w:t>
      </w:r>
      <w:r w:rsidR="00DC0650">
        <w:rPr>
          <w:lang w:val="en-US"/>
        </w:rPr>
        <w:t>Sistem</w:t>
      </w:r>
      <w:bookmarkEnd w:id="113"/>
    </w:p>
    <w:p w14:paraId="49FD9272" w14:textId="68BC824E" w:rsidR="009F053D" w:rsidRDefault="00FC3BD4" w:rsidP="00FC3BD4">
      <w:pPr>
        <w:ind w:firstLine="709"/>
        <w:rPr>
          <w:lang w:val="en-US"/>
        </w:rPr>
      </w:pPr>
      <w:r>
        <w:rPr>
          <w:lang w:val="en-US"/>
        </w:rPr>
        <w:t xml:space="preserve"> </w:t>
      </w:r>
      <w:r w:rsidR="003B33CB">
        <w:rPr>
          <w:lang w:val="en-US"/>
        </w:rPr>
        <w:t>Metode</w:t>
      </w:r>
      <w:r w:rsidR="00053564">
        <w:rPr>
          <w:lang w:val="en-US"/>
        </w:rPr>
        <w:t xml:space="preserve"> pengembangan sistem </w:t>
      </w:r>
      <w:r w:rsidR="00053564">
        <w:rPr>
          <w:i/>
          <w:lang w:val="en-US"/>
        </w:rPr>
        <w:t>waterfall</w:t>
      </w:r>
      <w:r w:rsidR="00053564">
        <w:rPr>
          <w:lang w:val="en-US"/>
        </w:rPr>
        <w:t xml:space="preserve"> digunakan dalam penelitian ini</w:t>
      </w:r>
      <w:r w:rsidR="00730FC3">
        <w:rPr>
          <w:lang w:val="en-US"/>
        </w:rPr>
        <w:t>.</w:t>
      </w:r>
      <w:r w:rsidR="00B254EA">
        <w:rPr>
          <w:lang w:val="en-US"/>
        </w:rPr>
        <w:t xml:space="preserve"> </w:t>
      </w:r>
      <w:r w:rsidR="00CD11E4">
        <w:rPr>
          <w:lang w:val="en-US"/>
        </w:rPr>
        <w:t>Berikut ini adalah tahapan-tahapan dalam</w:t>
      </w:r>
      <w:r w:rsidR="00B254EA">
        <w:rPr>
          <w:lang w:val="en-US"/>
        </w:rPr>
        <w:t xml:space="preserve"> melakukan pengembangan sistem</w:t>
      </w:r>
      <w:r w:rsidR="00CD11E4">
        <w:rPr>
          <w:lang w:val="en-US"/>
        </w:rPr>
        <w:t xml:space="preserve"> informasi penentuan prioritas</w:t>
      </w:r>
      <w:r w:rsidR="00B254EA">
        <w:rPr>
          <w:lang w:val="en-US"/>
        </w:rPr>
        <w:t xml:space="preserve"> menggunakan metode </w:t>
      </w:r>
      <w:r w:rsidR="00B254EA">
        <w:rPr>
          <w:i/>
          <w:lang w:val="en-US"/>
        </w:rPr>
        <w:t>waterfall</w:t>
      </w:r>
      <w:r w:rsidR="004A38E1">
        <w:rPr>
          <w:lang w:val="en-US"/>
        </w:rPr>
        <w:t>:</w:t>
      </w:r>
    </w:p>
    <w:p w14:paraId="0EA38BBD" w14:textId="66B1C16A" w:rsidR="003363D8" w:rsidRDefault="003363D8" w:rsidP="00192FC7">
      <w:pPr>
        <w:pStyle w:val="Subtitle"/>
        <w:ind w:left="709"/>
      </w:pPr>
      <w:bookmarkStart w:id="114" w:name="_Toc15919211"/>
      <w:r>
        <w:t>Requirement definition</w:t>
      </w:r>
      <w:bookmarkEnd w:id="114"/>
    </w:p>
    <w:p w14:paraId="523023B3" w14:textId="0123251C" w:rsidR="003363D8" w:rsidRDefault="00442F0A" w:rsidP="00F51D84">
      <w:pPr>
        <w:ind w:firstLine="720"/>
        <w:rPr>
          <w:lang w:val="en-US"/>
        </w:rPr>
      </w:pPr>
      <w:r>
        <w:rPr>
          <w:lang w:val="en-US"/>
        </w:rPr>
        <w:t xml:space="preserve">Pada tahap </w:t>
      </w:r>
      <w:r>
        <w:rPr>
          <w:i/>
          <w:lang w:val="en-US"/>
        </w:rPr>
        <w:t>requirement definition</w:t>
      </w:r>
      <w:r>
        <w:rPr>
          <w:lang w:val="en-US"/>
        </w:rPr>
        <w:t xml:space="preserve">, </w:t>
      </w:r>
      <w:r w:rsidR="00973AB9">
        <w:rPr>
          <w:lang w:val="en-US"/>
        </w:rPr>
        <w:t>dilakukan identifikasi permasalahan pada</w:t>
      </w:r>
      <w:r w:rsidR="005463E5">
        <w:rPr>
          <w:lang w:val="en-US"/>
        </w:rPr>
        <w:t xml:space="preserve"> kegiatan Tabungan Plus Investasi</w:t>
      </w:r>
      <w:r w:rsidR="006E3209">
        <w:rPr>
          <w:lang w:val="en-US"/>
        </w:rPr>
        <w:t xml:space="preserve"> yang berjalan saat ini. Setelah permasalahan teridentifikasi, dilanjutkan dengan menganalisa kebutuhan data untuk pengembangan sistem</w:t>
      </w:r>
      <w:r w:rsidR="00D62801">
        <w:rPr>
          <w:lang w:val="en-US"/>
        </w:rPr>
        <w:t>, seperti:</w:t>
      </w:r>
    </w:p>
    <w:p w14:paraId="3CAAF735" w14:textId="7BA1B65E" w:rsidR="00C355F1" w:rsidRDefault="004F598F" w:rsidP="00FC1944">
      <w:pPr>
        <w:pStyle w:val="ListParagraph"/>
        <w:numPr>
          <w:ilvl w:val="0"/>
          <w:numId w:val="22"/>
        </w:numPr>
        <w:ind w:left="426"/>
        <w:rPr>
          <w:lang w:val="en-US"/>
        </w:rPr>
      </w:pPr>
      <w:r>
        <w:rPr>
          <w:lang w:val="en-US"/>
        </w:rPr>
        <w:t>Data Warga,</w:t>
      </w:r>
      <w:r w:rsidR="0053275C">
        <w:rPr>
          <w:lang w:val="en-US"/>
        </w:rPr>
        <w:t xml:space="preserve"> meliputi NIK, nama, </w:t>
      </w:r>
      <w:r w:rsidR="00996CA4">
        <w:rPr>
          <w:lang w:val="en-US"/>
        </w:rPr>
        <w:t>tempat dan tanggal lahir, alamat, umur, jenis kelamin, agama dan status kawin.</w:t>
      </w:r>
    </w:p>
    <w:p w14:paraId="05DE1F74" w14:textId="0BFE9451" w:rsidR="00BC0286" w:rsidRDefault="00BC0286" w:rsidP="00FC1944">
      <w:pPr>
        <w:pStyle w:val="ListParagraph"/>
        <w:numPr>
          <w:ilvl w:val="0"/>
          <w:numId w:val="22"/>
        </w:numPr>
        <w:ind w:left="426"/>
        <w:rPr>
          <w:lang w:val="en-US"/>
        </w:rPr>
      </w:pPr>
      <w:r>
        <w:rPr>
          <w:lang w:val="en-US"/>
        </w:rPr>
        <w:t xml:space="preserve">Data </w:t>
      </w:r>
      <w:r w:rsidR="003960D4">
        <w:rPr>
          <w:lang w:val="en-US"/>
        </w:rPr>
        <w:t>Transaksi</w:t>
      </w:r>
      <w:r>
        <w:rPr>
          <w:lang w:val="en-US"/>
        </w:rPr>
        <w:t xml:space="preserve">, meliputi id transaksi, </w:t>
      </w:r>
      <w:r w:rsidR="009B7D45">
        <w:rPr>
          <w:lang w:val="en-US"/>
        </w:rPr>
        <w:t>penyetor, petugas, nominal setoran</w:t>
      </w:r>
      <w:r w:rsidR="00B91877">
        <w:rPr>
          <w:lang w:val="en-US"/>
        </w:rPr>
        <w:t>, status/jenis transaksi.</w:t>
      </w:r>
    </w:p>
    <w:p w14:paraId="244B7090" w14:textId="6C43199C" w:rsidR="009B7D45" w:rsidRDefault="00FB561F" w:rsidP="00FC1944">
      <w:pPr>
        <w:pStyle w:val="ListParagraph"/>
        <w:numPr>
          <w:ilvl w:val="0"/>
          <w:numId w:val="22"/>
        </w:numPr>
        <w:ind w:left="426"/>
        <w:rPr>
          <w:lang w:val="en-US"/>
        </w:rPr>
      </w:pPr>
      <w:r>
        <w:rPr>
          <w:lang w:val="en-US"/>
        </w:rPr>
        <w:t xml:space="preserve">Data variabel perhitungan metode </w:t>
      </w:r>
      <w:r>
        <w:rPr>
          <w:i/>
          <w:lang w:val="en-US"/>
        </w:rPr>
        <w:t>Hanlon</w:t>
      </w:r>
      <w:r>
        <w:rPr>
          <w:lang w:val="en-US"/>
        </w:rPr>
        <w:t xml:space="preserve">, </w:t>
      </w:r>
      <w:r w:rsidR="00600A46">
        <w:rPr>
          <w:lang w:val="en-US"/>
        </w:rPr>
        <w:t>permasalahan Komponen A</w:t>
      </w:r>
      <w:r w:rsidR="002E235F">
        <w:rPr>
          <w:lang w:val="en-US"/>
        </w:rPr>
        <w:t xml:space="preserve"> </w:t>
      </w:r>
      <w:r w:rsidR="00E64BCA">
        <w:rPr>
          <w:lang w:val="en-US"/>
        </w:rPr>
        <w:t>(</w:t>
      </w:r>
      <w:r w:rsidR="00E64BCA">
        <w:rPr>
          <w:i/>
          <w:lang w:val="en-US"/>
        </w:rPr>
        <w:t>magnitude</w:t>
      </w:r>
      <w:r w:rsidR="00E64BCA">
        <w:rPr>
          <w:lang w:val="en-US"/>
        </w:rPr>
        <w:t>)</w:t>
      </w:r>
      <w:r w:rsidR="00600A46">
        <w:rPr>
          <w:lang w:val="en-US"/>
        </w:rPr>
        <w:t>, nilai variabel Komponen B</w:t>
      </w:r>
      <w:r w:rsidR="002E235F">
        <w:rPr>
          <w:lang w:val="en-US"/>
        </w:rPr>
        <w:t xml:space="preserve"> </w:t>
      </w:r>
      <w:r w:rsidR="00E64BCA">
        <w:rPr>
          <w:lang w:val="en-US"/>
        </w:rPr>
        <w:t>(</w:t>
      </w:r>
      <w:r w:rsidR="00E64BCA">
        <w:rPr>
          <w:i/>
          <w:lang w:val="en-US"/>
        </w:rPr>
        <w:t>emergency</w:t>
      </w:r>
      <w:r w:rsidR="00E64BCA">
        <w:rPr>
          <w:lang w:val="en-US"/>
        </w:rPr>
        <w:t>)</w:t>
      </w:r>
      <w:r w:rsidR="00600A46">
        <w:rPr>
          <w:lang w:val="en-US"/>
        </w:rPr>
        <w:t>, nilai variabel Komponen C</w:t>
      </w:r>
      <w:r w:rsidR="002E235F">
        <w:rPr>
          <w:lang w:val="en-US"/>
        </w:rPr>
        <w:t xml:space="preserve"> </w:t>
      </w:r>
      <w:r w:rsidR="00B94223">
        <w:rPr>
          <w:lang w:val="en-US"/>
        </w:rPr>
        <w:t>(</w:t>
      </w:r>
      <w:r w:rsidR="00B94223">
        <w:rPr>
          <w:i/>
          <w:lang w:val="en-US"/>
        </w:rPr>
        <w:t>Causability</w:t>
      </w:r>
      <w:r w:rsidR="00B94223">
        <w:rPr>
          <w:lang w:val="en-US"/>
        </w:rPr>
        <w:t>)</w:t>
      </w:r>
      <w:r w:rsidR="00600A46">
        <w:rPr>
          <w:lang w:val="en-US"/>
        </w:rPr>
        <w:t>, nilai variabel Komponen D (</w:t>
      </w:r>
      <w:r w:rsidR="00600A46">
        <w:rPr>
          <w:i/>
          <w:lang w:val="en-US"/>
        </w:rPr>
        <w:t>PEARL Factor</w:t>
      </w:r>
      <w:r w:rsidR="00600A46" w:rsidRPr="00600A46">
        <w:rPr>
          <w:lang w:val="en-US"/>
        </w:rPr>
        <w:t>)</w:t>
      </w:r>
      <w:r w:rsidR="00CC2CA2">
        <w:rPr>
          <w:lang w:val="en-US"/>
        </w:rPr>
        <w:t>.</w:t>
      </w:r>
    </w:p>
    <w:p w14:paraId="7C5456E8" w14:textId="2F83AD02" w:rsidR="00C60391" w:rsidRPr="009111E8" w:rsidRDefault="00C60391" w:rsidP="00FC1944">
      <w:pPr>
        <w:pStyle w:val="ListParagraph"/>
        <w:numPr>
          <w:ilvl w:val="0"/>
          <w:numId w:val="22"/>
        </w:numPr>
        <w:ind w:left="426"/>
        <w:rPr>
          <w:lang w:val="en-US"/>
        </w:rPr>
      </w:pPr>
      <w:r>
        <w:rPr>
          <w:lang w:val="en-US"/>
        </w:rPr>
        <w:t xml:space="preserve">Data login, meliputi </w:t>
      </w:r>
      <w:r>
        <w:rPr>
          <w:i/>
          <w:lang w:val="en-US"/>
        </w:rPr>
        <w:t xml:space="preserve">username </w:t>
      </w:r>
      <w:r>
        <w:rPr>
          <w:lang w:val="en-US"/>
        </w:rPr>
        <w:t xml:space="preserve">dan </w:t>
      </w:r>
      <w:r>
        <w:rPr>
          <w:i/>
          <w:lang w:val="en-US"/>
        </w:rPr>
        <w:t>password.</w:t>
      </w:r>
    </w:p>
    <w:p w14:paraId="699101F6" w14:textId="02DB228E" w:rsidR="009111E8" w:rsidRDefault="009111E8" w:rsidP="009111E8">
      <w:pPr>
        <w:rPr>
          <w:lang w:val="en-US"/>
        </w:rPr>
      </w:pPr>
    </w:p>
    <w:p w14:paraId="5F2E717C" w14:textId="7B07425E" w:rsidR="002C60A1" w:rsidRDefault="00912FC8" w:rsidP="00FC3141">
      <w:pPr>
        <w:pStyle w:val="Subtitle"/>
        <w:ind w:left="709"/>
      </w:pPr>
      <w:bookmarkStart w:id="115" w:name="_Toc15919212"/>
      <w:r>
        <w:t>System and Software Design</w:t>
      </w:r>
      <w:bookmarkEnd w:id="115"/>
    </w:p>
    <w:p w14:paraId="298AC6D5" w14:textId="71759505" w:rsidR="005C0FFF" w:rsidRDefault="00346194" w:rsidP="00122AA7">
      <w:pPr>
        <w:ind w:firstLine="720"/>
        <w:rPr>
          <w:lang w:val="en-US"/>
        </w:rPr>
      </w:pPr>
      <w:r>
        <w:rPr>
          <w:lang w:val="en-US"/>
        </w:rPr>
        <w:t xml:space="preserve">Pada tahap </w:t>
      </w:r>
      <w:r>
        <w:rPr>
          <w:i/>
          <w:lang w:val="en-US"/>
        </w:rPr>
        <w:t>System and Software Design</w:t>
      </w:r>
      <w:r w:rsidR="005F178A">
        <w:rPr>
          <w:i/>
          <w:lang w:val="en-US"/>
        </w:rPr>
        <w:t xml:space="preserve">, </w:t>
      </w:r>
      <w:r w:rsidR="0002590D">
        <w:rPr>
          <w:lang w:val="en-US"/>
        </w:rPr>
        <w:t xml:space="preserve">dilakukan perancangan input dan output sistem, perancangan </w:t>
      </w:r>
      <w:r w:rsidR="00AB6B07">
        <w:rPr>
          <w:lang w:val="en-US"/>
        </w:rPr>
        <w:t>tampilan antar muka (</w:t>
      </w:r>
      <w:r w:rsidR="00AB6B07">
        <w:rPr>
          <w:i/>
          <w:lang w:val="en-US"/>
        </w:rPr>
        <w:t>Interface</w:t>
      </w:r>
      <w:r w:rsidR="00AB6B07">
        <w:rPr>
          <w:lang w:val="en-US"/>
        </w:rPr>
        <w:t>)</w:t>
      </w:r>
      <w:r w:rsidR="004A307E">
        <w:rPr>
          <w:lang w:val="en-US"/>
        </w:rPr>
        <w:t>.</w:t>
      </w:r>
      <w:r w:rsidR="00E37585">
        <w:rPr>
          <w:lang w:val="en-US"/>
        </w:rPr>
        <w:t xml:space="preserve"> Beberapa rancangan yang akan dibuat:</w:t>
      </w:r>
    </w:p>
    <w:p w14:paraId="522995F2" w14:textId="7546BF99" w:rsidR="00F715B5" w:rsidRDefault="00745B4F" w:rsidP="00C74DFC">
      <w:pPr>
        <w:pStyle w:val="ListParagraph"/>
        <w:numPr>
          <w:ilvl w:val="0"/>
          <w:numId w:val="23"/>
        </w:numPr>
        <w:ind w:left="426"/>
        <w:rPr>
          <w:lang w:val="en-US"/>
        </w:rPr>
      </w:pPr>
      <w:r>
        <w:rPr>
          <w:lang w:val="en-US"/>
        </w:rPr>
        <w:t>Perancangan Output</w:t>
      </w:r>
    </w:p>
    <w:p w14:paraId="36315774" w14:textId="65BE989E" w:rsidR="00593095" w:rsidRDefault="00BE1F51" w:rsidP="007A16CA">
      <w:pPr>
        <w:ind w:firstLine="371"/>
        <w:rPr>
          <w:lang w:val="en-US"/>
        </w:rPr>
      </w:pPr>
      <w:r>
        <w:rPr>
          <w:lang w:val="en-US"/>
        </w:rPr>
        <w:t xml:space="preserve"> </w:t>
      </w:r>
      <w:r w:rsidR="00593095">
        <w:rPr>
          <w:lang w:val="en-US"/>
        </w:rPr>
        <w:t xml:space="preserve">Perancangan </w:t>
      </w:r>
      <w:r w:rsidR="00593095">
        <w:rPr>
          <w:i/>
          <w:lang w:val="en-US"/>
        </w:rPr>
        <w:t>Output</w:t>
      </w:r>
      <w:r w:rsidR="000F1C41">
        <w:rPr>
          <w:lang w:val="en-US"/>
        </w:rPr>
        <w:t xml:space="preserve"> </w:t>
      </w:r>
      <w:r w:rsidR="00105369">
        <w:rPr>
          <w:lang w:val="en-US"/>
        </w:rPr>
        <w:t xml:space="preserve">adalah </w:t>
      </w:r>
      <w:r w:rsidR="000E42E1">
        <w:rPr>
          <w:lang w:val="en-US"/>
        </w:rPr>
        <w:t xml:space="preserve">perancangan </w:t>
      </w:r>
      <w:r w:rsidR="00105369">
        <w:rPr>
          <w:lang w:val="en-US"/>
        </w:rPr>
        <w:t>informasi apa saja yang akan diterima oleh pengguna melalui sistem.</w:t>
      </w:r>
      <w:r w:rsidR="00C97ED9">
        <w:rPr>
          <w:lang w:val="en-US"/>
        </w:rPr>
        <w:t xml:space="preserve"> Pada sistem ini</w:t>
      </w:r>
      <w:r w:rsidR="00A67373">
        <w:rPr>
          <w:lang w:val="en-US"/>
        </w:rPr>
        <w:t xml:space="preserve"> </w:t>
      </w:r>
      <w:r w:rsidR="00A67373">
        <w:rPr>
          <w:i/>
          <w:lang w:val="en-US"/>
        </w:rPr>
        <w:t xml:space="preserve">Output  </w:t>
      </w:r>
      <w:r w:rsidR="00A67373">
        <w:rPr>
          <w:lang w:val="en-US"/>
        </w:rPr>
        <w:t xml:space="preserve">yang akan </w:t>
      </w:r>
      <w:r w:rsidR="00B01E56">
        <w:rPr>
          <w:lang w:val="en-US"/>
        </w:rPr>
        <w:t xml:space="preserve">diberikan merupakan hasil </w:t>
      </w:r>
      <w:r w:rsidR="009F095C">
        <w:rPr>
          <w:lang w:val="en-US"/>
        </w:rPr>
        <w:t>rekap</w:t>
      </w:r>
      <w:r w:rsidR="00E25ACA">
        <w:rPr>
          <w:lang w:val="en-US"/>
        </w:rPr>
        <w:t xml:space="preserve"> </w:t>
      </w:r>
      <w:r w:rsidR="002F546F">
        <w:rPr>
          <w:lang w:val="en-US"/>
        </w:rPr>
        <w:t>transaksi</w:t>
      </w:r>
      <w:r w:rsidR="00C86D8F">
        <w:rPr>
          <w:lang w:val="en-US"/>
        </w:rPr>
        <w:t>.</w:t>
      </w:r>
      <w:r w:rsidR="0082419E">
        <w:rPr>
          <w:lang w:val="en-US"/>
        </w:rPr>
        <w:t xml:space="preserve"> Rekap </w:t>
      </w:r>
      <w:r w:rsidR="0054651A">
        <w:rPr>
          <w:lang w:val="en-US"/>
        </w:rPr>
        <w:t>transaksi</w:t>
      </w:r>
      <w:r w:rsidR="0082419E">
        <w:rPr>
          <w:lang w:val="en-US"/>
        </w:rPr>
        <w:t xml:space="preserve"> merupakan daftar riwayat </w:t>
      </w:r>
      <w:r w:rsidR="006D1D5C">
        <w:rPr>
          <w:lang w:val="en-US"/>
        </w:rPr>
        <w:t>transaksi</w:t>
      </w:r>
      <w:r w:rsidR="0082419E">
        <w:rPr>
          <w:lang w:val="en-US"/>
        </w:rPr>
        <w:t xml:space="preserve"> yang telah dilakukan oleh masing-masing warga melalui petugas yang bertugas</w:t>
      </w:r>
      <w:r w:rsidR="00610A35">
        <w:rPr>
          <w:lang w:val="en-US"/>
        </w:rPr>
        <w:t xml:space="preserve"> dan riwayat keuntungan bagi warga yang telah memegang saham</w:t>
      </w:r>
      <w:r w:rsidR="0082419E">
        <w:rPr>
          <w:lang w:val="en-US"/>
        </w:rPr>
        <w:t>.</w:t>
      </w:r>
      <w:r w:rsidR="001D6A69">
        <w:rPr>
          <w:lang w:val="en-US"/>
        </w:rPr>
        <w:t xml:space="preserve"> </w:t>
      </w:r>
    </w:p>
    <w:p w14:paraId="3EF1919E" w14:textId="5895D57A" w:rsidR="00DA6C3B" w:rsidRDefault="001D6A69" w:rsidP="007A16CA">
      <w:pPr>
        <w:ind w:firstLine="371"/>
        <w:rPr>
          <w:lang w:val="en-US"/>
        </w:rPr>
      </w:pPr>
      <w:r>
        <w:rPr>
          <w:lang w:val="en-US"/>
        </w:rPr>
        <w:t xml:space="preserve">Hasil penentuan prioritas merupakan </w:t>
      </w:r>
      <w:r>
        <w:rPr>
          <w:i/>
          <w:lang w:val="en-US"/>
        </w:rPr>
        <w:t>Output</w:t>
      </w:r>
      <w:r>
        <w:rPr>
          <w:lang w:val="en-US"/>
        </w:rPr>
        <w:t xml:space="preserve"> dari sistem informasi ini, dimana dilakukan perhitungan penentuan prioritas berdasarkan variabel-variabel yang diperlukan dalam metode </w:t>
      </w:r>
      <w:r>
        <w:rPr>
          <w:i/>
          <w:lang w:val="en-US"/>
        </w:rPr>
        <w:t>Hanlon</w:t>
      </w:r>
      <w:r w:rsidR="00F76C12">
        <w:rPr>
          <w:lang w:val="en-US"/>
        </w:rPr>
        <w:t>.</w:t>
      </w:r>
    </w:p>
    <w:p w14:paraId="072B7E5E" w14:textId="77777777" w:rsidR="003F56F6" w:rsidRDefault="003F56F6" w:rsidP="007A16CA">
      <w:pPr>
        <w:ind w:firstLine="371"/>
        <w:rPr>
          <w:lang w:val="en-US"/>
        </w:rPr>
      </w:pPr>
    </w:p>
    <w:p w14:paraId="66FB4682" w14:textId="519C8776" w:rsidR="00274B88" w:rsidRDefault="00274B88" w:rsidP="00A7086A">
      <w:pPr>
        <w:pStyle w:val="ListParagraph"/>
        <w:numPr>
          <w:ilvl w:val="0"/>
          <w:numId w:val="23"/>
        </w:numPr>
        <w:ind w:left="426"/>
        <w:rPr>
          <w:lang w:val="en-US"/>
        </w:rPr>
      </w:pPr>
      <w:r>
        <w:rPr>
          <w:lang w:val="en-US"/>
        </w:rPr>
        <w:lastRenderedPageBreak/>
        <w:t xml:space="preserve">Perancangan </w:t>
      </w:r>
      <w:r w:rsidRPr="00E77C50">
        <w:rPr>
          <w:i/>
          <w:lang w:val="en-US"/>
        </w:rPr>
        <w:t>Input</w:t>
      </w:r>
    </w:p>
    <w:p w14:paraId="7D05A370" w14:textId="25EEC24E" w:rsidR="00274B88" w:rsidRDefault="00472B7A" w:rsidP="00472B7A">
      <w:pPr>
        <w:pStyle w:val="ListParagraph"/>
        <w:ind w:left="0" w:firstLine="371"/>
        <w:rPr>
          <w:lang w:val="en-US"/>
        </w:rPr>
      </w:pPr>
      <w:r>
        <w:rPr>
          <w:lang w:val="en-US"/>
        </w:rPr>
        <w:t xml:space="preserve"> </w:t>
      </w:r>
      <w:r w:rsidR="009809B9">
        <w:rPr>
          <w:lang w:val="en-US"/>
        </w:rPr>
        <w:t xml:space="preserve">Perancangan </w:t>
      </w:r>
      <w:r w:rsidR="009809B9" w:rsidRPr="00E77C50">
        <w:rPr>
          <w:i/>
          <w:lang w:val="en-US"/>
        </w:rPr>
        <w:t>Input</w:t>
      </w:r>
      <w:r w:rsidR="00F345CF">
        <w:rPr>
          <w:lang w:val="en-US"/>
        </w:rPr>
        <w:t xml:space="preserve"> </w:t>
      </w:r>
      <w:r w:rsidR="00884D3A">
        <w:rPr>
          <w:lang w:val="en-US"/>
        </w:rPr>
        <w:t xml:space="preserve">adalah </w:t>
      </w:r>
      <w:r w:rsidR="000E42E1">
        <w:rPr>
          <w:lang w:val="en-US"/>
        </w:rPr>
        <w:t xml:space="preserve">perancangan </w:t>
      </w:r>
      <w:r w:rsidR="00884D3A">
        <w:rPr>
          <w:lang w:val="en-US"/>
        </w:rPr>
        <w:t>informasi apa saja yang akan dibutuhkan</w:t>
      </w:r>
      <w:r w:rsidR="007C3074">
        <w:rPr>
          <w:lang w:val="en-US"/>
        </w:rPr>
        <w:t xml:space="preserve"> untuk diproses oleh sistem</w:t>
      </w:r>
      <w:r w:rsidR="00884D3A">
        <w:rPr>
          <w:lang w:val="en-US"/>
        </w:rPr>
        <w:t xml:space="preserve"> guna mendapatkan hasil </w:t>
      </w:r>
      <w:r w:rsidR="00884D3A">
        <w:rPr>
          <w:i/>
          <w:lang w:val="en-US"/>
        </w:rPr>
        <w:t>Output</w:t>
      </w:r>
      <w:r w:rsidR="00884D3A">
        <w:rPr>
          <w:lang w:val="en-US"/>
        </w:rPr>
        <w:t>.</w:t>
      </w:r>
      <w:r w:rsidR="007D0C41">
        <w:rPr>
          <w:lang w:val="en-US"/>
        </w:rPr>
        <w:t xml:space="preserve"> </w:t>
      </w:r>
      <w:r w:rsidR="00AD2797">
        <w:rPr>
          <w:lang w:val="en-US"/>
        </w:rPr>
        <w:t>Dalam mendapatkan data pengguna</w:t>
      </w:r>
      <w:r w:rsidR="00B92E14">
        <w:rPr>
          <w:lang w:val="en-US"/>
        </w:rPr>
        <w:t>, f</w:t>
      </w:r>
      <w:r w:rsidR="007D0C41">
        <w:rPr>
          <w:lang w:val="en-US"/>
        </w:rPr>
        <w:t>ormulir</w:t>
      </w:r>
      <w:r w:rsidR="001C79F9">
        <w:rPr>
          <w:lang w:val="en-US"/>
        </w:rPr>
        <w:t xml:space="preserve"> di</w:t>
      </w:r>
      <w:r w:rsidR="00A249B6">
        <w:rPr>
          <w:lang w:val="en-US"/>
        </w:rPr>
        <w:t>gunakan</w:t>
      </w:r>
      <w:r w:rsidR="001C79F9">
        <w:rPr>
          <w:lang w:val="en-US"/>
        </w:rPr>
        <w:t xml:space="preserve"> </w:t>
      </w:r>
      <w:r w:rsidR="00DF6E08">
        <w:rPr>
          <w:lang w:val="en-US"/>
        </w:rPr>
        <w:t xml:space="preserve">pada halaman </w:t>
      </w:r>
      <w:r w:rsidR="00DF6E08" w:rsidRPr="00DF6E08">
        <w:rPr>
          <w:i/>
          <w:lang w:val="en-US"/>
        </w:rPr>
        <w:t>input</w:t>
      </w:r>
      <w:r w:rsidR="00DF6E08">
        <w:rPr>
          <w:lang w:val="en-US"/>
        </w:rPr>
        <w:t xml:space="preserve"> data</w:t>
      </w:r>
      <w:r w:rsidR="00392F67">
        <w:rPr>
          <w:lang w:val="en-US"/>
        </w:rPr>
        <w:t>. Oleh karena itu</w:t>
      </w:r>
      <w:r w:rsidR="00E8184B">
        <w:rPr>
          <w:lang w:val="en-US"/>
        </w:rPr>
        <w:t xml:space="preserve"> sebagai pendukung informasi dalam </w:t>
      </w:r>
      <w:r w:rsidR="000B0475">
        <w:rPr>
          <w:lang w:val="en-US"/>
        </w:rPr>
        <w:t xml:space="preserve">menghasilkan </w:t>
      </w:r>
      <w:r w:rsidR="000B0475">
        <w:rPr>
          <w:i/>
          <w:lang w:val="en-US"/>
        </w:rPr>
        <w:t>Output</w:t>
      </w:r>
      <w:r w:rsidR="00392F67">
        <w:rPr>
          <w:lang w:val="en-US"/>
        </w:rPr>
        <w:t>, formulir pada sistem ini berisi indikator-indikator sebagai berikut:</w:t>
      </w:r>
    </w:p>
    <w:p w14:paraId="2B3EB9A5" w14:textId="3A325553" w:rsidR="00802726" w:rsidRDefault="006E2F29" w:rsidP="00961B6D">
      <w:pPr>
        <w:pStyle w:val="ListParagraph"/>
        <w:numPr>
          <w:ilvl w:val="2"/>
          <w:numId w:val="13"/>
        </w:numPr>
        <w:ind w:left="426"/>
        <w:rPr>
          <w:lang w:val="en-US"/>
        </w:rPr>
      </w:pPr>
      <w:r>
        <w:rPr>
          <w:lang w:val="en-US"/>
        </w:rPr>
        <w:t>Nama warga, diperlukan untuk mendapatkan nama warga sebagai identifikasi dari id pengguna.</w:t>
      </w:r>
    </w:p>
    <w:p w14:paraId="380023A6" w14:textId="18E6B39A" w:rsidR="006E2F29" w:rsidRDefault="00E23C61" w:rsidP="00961B6D">
      <w:pPr>
        <w:pStyle w:val="ListParagraph"/>
        <w:numPr>
          <w:ilvl w:val="2"/>
          <w:numId w:val="13"/>
        </w:numPr>
        <w:ind w:left="426"/>
        <w:rPr>
          <w:lang w:val="en-US"/>
        </w:rPr>
      </w:pPr>
      <w:r>
        <w:rPr>
          <w:lang w:val="en-US"/>
        </w:rPr>
        <w:t xml:space="preserve">Petugas, diperlukan untuk mendapatkan petugas yang memasukkan data </w:t>
      </w:r>
      <w:r w:rsidR="00262B3D">
        <w:rPr>
          <w:lang w:val="en-US"/>
        </w:rPr>
        <w:t>transaksi</w:t>
      </w:r>
      <w:r>
        <w:rPr>
          <w:lang w:val="en-US"/>
        </w:rPr>
        <w:t xml:space="preserve"> ke dalam sistem.</w:t>
      </w:r>
    </w:p>
    <w:p w14:paraId="02154EB5" w14:textId="0FAC5639" w:rsidR="00E23C61" w:rsidRDefault="00E8184B" w:rsidP="00961B6D">
      <w:pPr>
        <w:pStyle w:val="ListParagraph"/>
        <w:numPr>
          <w:ilvl w:val="2"/>
          <w:numId w:val="13"/>
        </w:numPr>
        <w:ind w:left="426"/>
        <w:rPr>
          <w:lang w:val="en-US"/>
        </w:rPr>
      </w:pPr>
      <w:r>
        <w:rPr>
          <w:lang w:val="en-US"/>
        </w:rPr>
        <w:t>Nominal, diperlukan untuk me</w:t>
      </w:r>
      <w:r w:rsidR="00C12D80">
        <w:rPr>
          <w:lang w:val="en-US"/>
        </w:rPr>
        <w:t xml:space="preserve">ngetahui berapa nominal </w:t>
      </w:r>
      <w:r w:rsidR="0076345F">
        <w:rPr>
          <w:lang w:val="en-US"/>
        </w:rPr>
        <w:t>transaksi</w:t>
      </w:r>
      <w:r w:rsidR="00C12D80">
        <w:rPr>
          <w:lang w:val="en-US"/>
        </w:rPr>
        <w:t xml:space="preserve"> yang telah dilakuka</w:t>
      </w:r>
      <w:r w:rsidR="0076345F">
        <w:rPr>
          <w:lang w:val="en-US"/>
        </w:rPr>
        <w:t>n</w:t>
      </w:r>
      <w:r w:rsidR="00C12D80">
        <w:rPr>
          <w:lang w:val="en-US"/>
        </w:rPr>
        <w:t>.</w:t>
      </w:r>
    </w:p>
    <w:p w14:paraId="16C81970" w14:textId="14B8057A" w:rsidR="00F53E35" w:rsidRDefault="0002593C" w:rsidP="00961B6D">
      <w:pPr>
        <w:pStyle w:val="ListParagraph"/>
        <w:numPr>
          <w:ilvl w:val="2"/>
          <w:numId w:val="13"/>
        </w:numPr>
        <w:ind w:left="426"/>
        <w:rPr>
          <w:lang w:val="en-US"/>
        </w:rPr>
      </w:pPr>
      <w:r>
        <w:rPr>
          <w:lang w:val="en-US"/>
        </w:rPr>
        <w:t xml:space="preserve">Tanggal </w:t>
      </w:r>
      <w:r w:rsidR="00AC681A">
        <w:rPr>
          <w:lang w:val="en-US"/>
        </w:rPr>
        <w:t>transaksi</w:t>
      </w:r>
      <w:r>
        <w:rPr>
          <w:lang w:val="en-US"/>
        </w:rPr>
        <w:t>, diperlukan untuk mengetahui kapan waktu transaksi dilakuka</w:t>
      </w:r>
      <w:r w:rsidR="003A7CD0">
        <w:rPr>
          <w:lang w:val="en-US"/>
        </w:rPr>
        <w:t>n</w:t>
      </w:r>
      <w:r>
        <w:rPr>
          <w:lang w:val="en-US"/>
        </w:rPr>
        <w:t>.</w:t>
      </w:r>
    </w:p>
    <w:p w14:paraId="6A3CB6A6" w14:textId="367DC3FD" w:rsidR="00207091" w:rsidRDefault="00207091" w:rsidP="00961B6D">
      <w:pPr>
        <w:pStyle w:val="ListParagraph"/>
        <w:numPr>
          <w:ilvl w:val="2"/>
          <w:numId w:val="13"/>
        </w:numPr>
        <w:ind w:left="426"/>
        <w:rPr>
          <w:lang w:val="en-US"/>
        </w:rPr>
      </w:pPr>
      <w:r>
        <w:rPr>
          <w:lang w:val="en-US"/>
        </w:rPr>
        <w:t>Permasalahan, diperlukan sebagai identifikasi permasalahan untuk mem</w:t>
      </w:r>
      <w:r w:rsidR="00EC7F83">
        <w:rPr>
          <w:lang w:val="en-US"/>
        </w:rPr>
        <w:t>e</w:t>
      </w:r>
      <w:r>
        <w:rPr>
          <w:lang w:val="en-US"/>
        </w:rPr>
        <w:t>nuhi Komponen A pada</w:t>
      </w:r>
      <w:r w:rsidR="00C01F6E">
        <w:rPr>
          <w:lang w:val="en-US"/>
        </w:rPr>
        <w:t xml:space="preserve"> perhitungan</w:t>
      </w:r>
      <w:r>
        <w:rPr>
          <w:lang w:val="en-US"/>
        </w:rPr>
        <w:t xml:space="preserve"> metode </w:t>
      </w:r>
      <w:r>
        <w:rPr>
          <w:i/>
          <w:lang w:val="en-US"/>
        </w:rPr>
        <w:t>Hanlon</w:t>
      </w:r>
      <w:r>
        <w:rPr>
          <w:lang w:val="en-US"/>
        </w:rPr>
        <w:t>.</w:t>
      </w:r>
    </w:p>
    <w:p w14:paraId="45993568" w14:textId="2892F807" w:rsidR="00EC7F83" w:rsidRPr="00301DB7" w:rsidRDefault="00713CE2" w:rsidP="00961B6D">
      <w:pPr>
        <w:pStyle w:val="ListParagraph"/>
        <w:numPr>
          <w:ilvl w:val="2"/>
          <w:numId w:val="13"/>
        </w:numPr>
        <w:ind w:left="426"/>
        <w:rPr>
          <w:lang w:val="en-US"/>
        </w:rPr>
      </w:pPr>
      <w:r>
        <w:rPr>
          <w:lang w:val="en-US"/>
        </w:rPr>
        <w:t xml:space="preserve">Variabel bobot dari tingkat keseriusan masalah, diperlukan sebagai variabel untuk memenuhi </w:t>
      </w:r>
      <w:r w:rsidR="004B1CE9">
        <w:rPr>
          <w:lang w:val="en-US"/>
        </w:rPr>
        <w:t>Komponen B pada</w:t>
      </w:r>
      <w:r w:rsidR="00C01F6E">
        <w:rPr>
          <w:lang w:val="en-US"/>
        </w:rPr>
        <w:t xml:space="preserve"> perhitungan</w:t>
      </w:r>
      <w:r w:rsidR="004B1CE9">
        <w:rPr>
          <w:lang w:val="en-US"/>
        </w:rPr>
        <w:t xml:space="preserve"> metode </w:t>
      </w:r>
      <w:r w:rsidR="004B1CE9">
        <w:rPr>
          <w:i/>
          <w:lang w:val="en-US"/>
        </w:rPr>
        <w:t>Hanlon.</w:t>
      </w:r>
    </w:p>
    <w:p w14:paraId="2941EA61" w14:textId="056C7D48" w:rsidR="00301DB7" w:rsidRPr="00AC47D9" w:rsidRDefault="008C541C" w:rsidP="00961B6D">
      <w:pPr>
        <w:pStyle w:val="ListParagraph"/>
        <w:numPr>
          <w:ilvl w:val="2"/>
          <w:numId w:val="13"/>
        </w:numPr>
        <w:ind w:left="426"/>
        <w:rPr>
          <w:lang w:val="en-US"/>
        </w:rPr>
      </w:pPr>
      <w:r>
        <w:rPr>
          <w:lang w:val="en-US"/>
        </w:rPr>
        <w:t xml:space="preserve">Nilai kemudahan penanggulangan masalah, diperlukan sebagai nilai untuk memenuhi Komponen C pada perhitungan metode </w:t>
      </w:r>
      <w:r>
        <w:rPr>
          <w:i/>
          <w:lang w:val="en-US"/>
        </w:rPr>
        <w:t>Hanlon.</w:t>
      </w:r>
    </w:p>
    <w:p w14:paraId="590883CF" w14:textId="6468BD4E" w:rsidR="002D32EA" w:rsidRPr="003D0E0B" w:rsidRDefault="00AC47D9" w:rsidP="00961B6D">
      <w:pPr>
        <w:pStyle w:val="ListParagraph"/>
        <w:numPr>
          <w:ilvl w:val="2"/>
          <w:numId w:val="13"/>
        </w:numPr>
        <w:ind w:left="426"/>
        <w:rPr>
          <w:lang w:val="en-US"/>
        </w:rPr>
      </w:pPr>
      <w:r>
        <w:rPr>
          <w:lang w:val="en-US"/>
        </w:rPr>
        <w:t xml:space="preserve">Nilai </w:t>
      </w:r>
      <w:r>
        <w:rPr>
          <w:i/>
          <w:lang w:val="en-US"/>
        </w:rPr>
        <w:t xml:space="preserve">PEARL Factor, </w:t>
      </w:r>
      <w:r>
        <w:rPr>
          <w:lang w:val="en-US"/>
        </w:rPr>
        <w:t xml:space="preserve">diperlukan sebagai nilai untuk memenuhi Komponen D pada perhitungan metode </w:t>
      </w:r>
      <w:r>
        <w:rPr>
          <w:i/>
          <w:lang w:val="en-US"/>
        </w:rPr>
        <w:t>Hanlon.</w:t>
      </w:r>
    </w:p>
    <w:p w14:paraId="21334EC0" w14:textId="639CD07A" w:rsidR="003D0E0B" w:rsidRDefault="003D0E0B" w:rsidP="003D0E0B">
      <w:pPr>
        <w:rPr>
          <w:lang w:val="en-US"/>
        </w:rPr>
      </w:pPr>
    </w:p>
    <w:p w14:paraId="11F6D6E1" w14:textId="459E2132" w:rsidR="003D0E0B" w:rsidRDefault="003D0E0B" w:rsidP="003D0E0B">
      <w:pPr>
        <w:rPr>
          <w:lang w:val="en-US"/>
        </w:rPr>
      </w:pPr>
    </w:p>
    <w:p w14:paraId="5E6C627D" w14:textId="7F0B41C1" w:rsidR="003D0E0B" w:rsidRDefault="003D0E0B" w:rsidP="003D0E0B">
      <w:pPr>
        <w:rPr>
          <w:lang w:val="en-US"/>
        </w:rPr>
      </w:pPr>
    </w:p>
    <w:p w14:paraId="6DE67BFA" w14:textId="63882034" w:rsidR="003D0E0B" w:rsidRDefault="003D0E0B" w:rsidP="003D0E0B">
      <w:pPr>
        <w:rPr>
          <w:lang w:val="en-US"/>
        </w:rPr>
      </w:pPr>
    </w:p>
    <w:p w14:paraId="784853DD" w14:textId="09C63FDF" w:rsidR="000D0069" w:rsidRDefault="000D0069" w:rsidP="003D0E0B">
      <w:pPr>
        <w:rPr>
          <w:lang w:val="en-US"/>
        </w:rPr>
      </w:pPr>
    </w:p>
    <w:p w14:paraId="158D07C9" w14:textId="5E705F38" w:rsidR="000D0069" w:rsidRDefault="000D0069" w:rsidP="003D0E0B">
      <w:pPr>
        <w:rPr>
          <w:lang w:val="en-US"/>
        </w:rPr>
      </w:pPr>
    </w:p>
    <w:p w14:paraId="1801BFD6" w14:textId="77777777" w:rsidR="000D0069" w:rsidRDefault="000D0069" w:rsidP="003D0E0B">
      <w:pPr>
        <w:rPr>
          <w:lang w:val="en-US"/>
        </w:rPr>
      </w:pPr>
    </w:p>
    <w:p w14:paraId="2EB369E1" w14:textId="20E81677" w:rsidR="003D0E0B" w:rsidRDefault="003D0E0B" w:rsidP="003D0E0B">
      <w:pPr>
        <w:rPr>
          <w:lang w:val="en-US"/>
        </w:rPr>
      </w:pPr>
    </w:p>
    <w:p w14:paraId="02B29612" w14:textId="1833E4EB" w:rsidR="004C5456" w:rsidRDefault="004C5456" w:rsidP="003D0E0B">
      <w:pPr>
        <w:rPr>
          <w:lang w:val="en-US"/>
        </w:rPr>
      </w:pPr>
    </w:p>
    <w:p w14:paraId="19E1BD94" w14:textId="77777777" w:rsidR="004C5456" w:rsidRPr="003D0E0B" w:rsidRDefault="004C5456" w:rsidP="003D0E0B">
      <w:pPr>
        <w:rPr>
          <w:lang w:val="en-US"/>
        </w:rPr>
      </w:pPr>
    </w:p>
    <w:p w14:paraId="0C0C28A9" w14:textId="148DC46F" w:rsidR="0033305E" w:rsidRDefault="0033305E" w:rsidP="002A6313">
      <w:pPr>
        <w:pStyle w:val="ListParagraph"/>
        <w:numPr>
          <w:ilvl w:val="0"/>
          <w:numId w:val="24"/>
        </w:numPr>
        <w:ind w:left="426"/>
        <w:rPr>
          <w:lang w:val="en-US"/>
        </w:rPr>
      </w:pPr>
      <w:r>
        <w:rPr>
          <w:lang w:val="en-US"/>
        </w:rPr>
        <w:lastRenderedPageBreak/>
        <w:t>Perancangan</w:t>
      </w:r>
      <w:r w:rsidR="00AE3493">
        <w:rPr>
          <w:lang w:val="en-US"/>
        </w:rPr>
        <w:t xml:space="preserve"> Antarmuka</w:t>
      </w:r>
    </w:p>
    <w:p w14:paraId="7C786A6E" w14:textId="41A2434B" w:rsidR="00F120E8" w:rsidRDefault="002A6313" w:rsidP="002A6313">
      <w:pPr>
        <w:pStyle w:val="ListParagraph"/>
        <w:ind w:left="0" w:firstLine="371"/>
        <w:rPr>
          <w:lang w:val="en-US"/>
        </w:rPr>
      </w:pPr>
      <w:r>
        <w:rPr>
          <w:lang w:val="en-US"/>
        </w:rPr>
        <w:t xml:space="preserve"> </w:t>
      </w:r>
      <w:r w:rsidR="007A6A27">
        <w:rPr>
          <w:lang w:val="en-US"/>
        </w:rPr>
        <w:t xml:space="preserve">Perancangan antarmuka merupakan tahap </w:t>
      </w:r>
      <w:r w:rsidR="00F05559">
        <w:rPr>
          <w:lang w:val="en-US"/>
        </w:rPr>
        <w:t>perancangan komponen antarmuka (</w:t>
      </w:r>
      <w:r w:rsidR="00F05559">
        <w:rPr>
          <w:i/>
          <w:lang w:val="en-US"/>
        </w:rPr>
        <w:t>Interface</w:t>
      </w:r>
      <w:r w:rsidR="00F05559">
        <w:rPr>
          <w:lang w:val="en-US"/>
        </w:rPr>
        <w:t>) dari sistem.</w:t>
      </w:r>
      <w:r w:rsidR="00A141B2">
        <w:rPr>
          <w:lang w:val="en-US"/>
        </w:rPr>
        <w:t xml:space="preserve"> Tampilan antarmuka pada sistem ini menggunakan 3 tampilan utama yaitu, </w:t>
      </w:r>
      <w:r w:rsidR="00D74CEA">
        <w:rPr>
          <w:lang w:val="en-US"/>
        </w:rPr>
        <w:t xml:space="preserve">tampilan </w:t>
      </w:r>
      <w:r w:rsidR="00D74CEA" w:rsidRPr="00D74CEA">
        <w:rPr>
          <w:i/>
          <w:lang w:val="en-US"/>
        </w:rPr>
        <w:t>input</w:t>
      </w:r>
      <w:r w:rsidR="00D74CEA">
        <w:rPr>
          <w:lang w:val="en-US"/>
        </w:rPr>
        <w:t xml:space="preserve">, tampilan </w:t>
      </w:r>
      <w:r w:rsidR="00D74CEA" w:rsidRPr="00D74CEA">
        <w:rPr>
          <w:i/>
          <w:lang w:val="en-US"/>
        </w:rPr>
        <w:t>output</w:t>
      </w:r>
      <w:r w:rsidR="00500D11">
        <w:rPr>
          <w:lang w:val="en-US"/>
        </w:rPr>
        <w:t xml:space="preserve"> dan tampilan </w:t>
      </w:r>
      <w:r w:rsidR="00471A7C">
        <w:rPr>
          <w:lang w:val="en-US"/>
        </w:rPr>
        <w:t>utama</w:t>
      </w:r>
      <w:r w:rsidR="00500D11">
        <w:rPr>
          <w:lang w:val="en-US"/>
        </w:rPr>
        <w:t>.</w:t>
      </w:r>
      <w:r w:rsidR="00471A7C">
        <w:rPr>
          <w:lang w:val="en-US"/>
        </w:rPr>
        <w:t xml:space="preserve"> </w:t>
      </w:r>
      <w:r w:rsidR="00BC4B26">
        <w:rPr>
          <w:lang w:val="en-US"/>
        </w:rPr>
        <w:t>Berikut merupakan paparan dari rancangan antarmuka dari sistem yang dibuat :</w:t>
      </w:r>
    </w:p>
    <w:p w14:paraId="1DB58D53" w14:textId="3AE3FA9E" w:rsidR="00BB242A" w:rsidRPr="00500D11" w:rsidRDefault="00C6166E" w:rsidP="00486379">
      <w:pPr>
        <w:pStyle w:val="ListParagraph"/>
        <w:numPr>
          <w:ilvl w:val="0"/>
          <w:numId w:val="25"/>
        </w:numPr>
        <w:ind w:left="426"/>
        <w:rPr>
          <w:lang w:val="en-US"/>
        </w:rPr>
      </w:pPr>
      <w:r>
        <w:rPr>
          <w:lang w:val="en-US"/>
        </w:rPr>
        <w:t xml:space="preserve">Tampilan </w:t>
      </w:r>
      <w:r w:rsidR="007D4496">
        <w:rPr>
          <w:i/>
          <w:lang w:val="en-US"/>
        </w:rPr>
        <w:t>I</w:t>
      </w:r>
      <w:r w:rsidRPr="00C6166E">
        <w:rPr>
          <w:i/>
          <w:lang w:val="en-US"/>
        </w:rPr>
        <w:t>nput</w:t>
      </w:r>
      <w:r w:rsidR="00471A7C">
        <w:rPr>
          <w:lang w:val="en-US"/>
        </w:rPr>
        <w:t xml:space="preserve">  </w:t>
      </w:r>
    </w:p>
    <w:p w14:paraId="2B7669E5" w14:textId="2EE4A40F" w:rsidR="00611FFC" w:rsidRDefault="00994A49" w:rsidP="000D3D06">
      <w:pPr>
        <w:pStyle w:val="ListParagraph"/>
        <w:ind w:left="0" w:firstLine="371"/>
        <w:rPr>
          <w:lang w:val="en-US"/>
        </w:rPr>
      </w:pPr>
      <w:r>
        <w:rPr>
          <w:lang w:val="en-US"/>
        </w:rPr>
        <w:drawing>
          <wp:anchor distT="0" distB="0" distL="114300" distR="114300" simplePos="0" relativeHeight="251664384" behindDoc="0" locked="0" layoutInCell="1" allowOverlap="1" wp14:anchorId="46467AB2" wp14:editId="53763B9D">
            <wp:simplePos x="0" y="0"/>
            <wp:positionH relativeFrom="margin">
              <wp:align>center</wp:align>
            </wp:positionH>
            <wp:positionV relativeFrom="paragraph">
              <wp:posOffset>1291441</wp:posOffset>
            </wp:positionV>
            <wp:extent cx="3314700" cy="2486025"/>
            <wp:effectExtent l="19050" t="19050" r="19050" b="285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3314700" cy="24860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D3D06">
        <w:rPr>
          <w:lang w:val="en-US"/>
        </w:rPr>
        <w:t xml:space="preserve"> </w:t>
      </w:r>
      <w:r w:rsidR="00A325EB">
        <w:rPr>
          <w:lang w:val="en-US"/>
        </w:rPr>
        <w:t xml:space="preserve">Tampilan </w:t>
      </w:r>
      <w:r w:rsidR="00A325EB">
        <w:rPr>
          <w:i/>
          <w:lang w:val="en-US"/>
        </w:rPr>
        <w:t>Input</w:t>
      </w:r>
      <w:r w:rsidR="00A325EB">
        <w:rPr>
          <w:lang w:val="en-US"/>
        </w:rPr>
        <w:t xml:space="preserve"> berupa </w:t>
      </w:r>
      <w:r w:rsidR="00A325EB" w:rsidRPr="00512796">
        <w:rPr>
          <w:i/>
          <w:lang w:val="en-US"/>
        </w:rPr>
        <w:t>form</w:t>
      </w:r>
      <w:r w:rsidR="0012207F">
        <w:rPr>
          <w:lang w:val="en-US"/>
        </w:rPr>
        <w:t xml:space="preserve"> </w:t>
      </w:r>
      <w:r w:rsidR="00564653">
        <w:rPr>
          <w:lang w:val="en-US"/>
        </w:rPr>
        <w:t>yang berisi indikator-indikator yang diperlukan sebagai data masukan ke sistem. Pada</w:t>
      </w:r>
      <w:r w:rsidR="002E076A">
        <w:rPr>
          <w:lang w:val="en-US"/>
        </w:rPr>
        <w:t xml:space="preserve"> Gambar 4.34 menggambarkan bagaimana bentuk dari </w:t>
      </w:r>
      <w:r w:rsidR="002E076A">
        <w:rPr>
          <w:i/>
          <w:lang w:val="en-US"/>
        </w:rPr>
        <w:t>form</w:t>
      </w:r>
      <w:r w:rsidR="002E076A">
        <w:rPr>
          <w:lang w:val="en-US"/>
        </w:rPr>
        <w:t xml:space="preserve"> </w:t>
      </w:r>
      <w:r w:rsidR="002E076A">
        <w:rPr>
          <w:i/>
          <w:lang w:val="en-US"/>
        </w:rPr>
        <w:t>input</w:t>
      </w:r>
      <w:r w:rsidR="002E076A">
        <w:rPr>
          <w:lang w:val="en-US"/>
        </w:rPr>
        <w:t xml:space="preserve"> yang ada pada sistem untuk memasukkan data kedalam sistem, </w:t>
      </w:r>
      <w:r w:rsidR="00D15335">
        <w:rPr>
          <w:lang w:val="en-US"/>
        </w:rPr>
        <w:t>dapat terlihat juga pada gambar</w:t>
      </w:r>
      <w:r w:rsidR="00564653">
        <w:rPr>
          <w:lang w:val="en-US"/>
        </w:rPr>
        <w:t xml:space="preserve"> tampilan </w:t>
      </w:r>
      <w:r w:rsidR="00564653">
        <w:rPr>
          <w:i/>
          <w:lang w:val="en-US"/>
        </w:rPr>
        <w:t>input</w:t>
      </w:r>
      <w:r w:rsidR="00564653">
        <w:rPr>
          <w:lang w:val="en-US"/>
        </w:rPr>
        <w:t xml:space="preserve"> apabila </w:t>
      </w:r>
      <w:r w:rsidR="000404BD">
        <w:rPr>
          <w:lang w:val="en-US"/>
        </w:rPr>
        <w:t>t</w:t>
      </w:r>
      <w:r w:rsidR="00564653">
        <w:rPr>
          <w:lang w:val="en-US"/>
        </w:rPr>
        <w:t>erdapat data yang tidak diisikan maka muncul peringatan untuk mengisi bidang tersebut.</w:t>
      </w:r>
    </w:p>
    <w:p w14:paraId="7C9C6D8E" w14:textId="19001DD1" w:rsidR="00874C3A" w:rsidRDefault="00765020" w:rsidP="003A2582">
      <w:pPr>
        <w:pStyle w:val="Caption"/>
        <w:rPr>
          <w:i w:val="0"/>
          <w:lang w:val="en-US"/>
        </w:rPr>
      </w:pPr>
      <w:bookmarkStart w:id="116" w:name="_Toc15889924"/>
      <w:r>
        <w:rPr>
          <w:lang w:val="en-US"/>
        </w:rPr>
        <w:t>G</w:t>
      </w:r>
      <w:r w:rsidRPr="000F5455">
        <w:rPr>
          <w:lang w:val="en-US"/>
        </w:rPr>
        <w:t>ambar 4.</w:t>
      </w:r>
      <w:r w:rsidR="003A2582">
        <w:rPr>
          <w:lang w:val="en-US"/>
        </w:rPr>
        <w:fldChar w:fldCharType="begin"/>
      </w:r>
      <w:r w:rsidR="003A2582">
        <w:rPr>
          <w:lang w:val="en-US"/>
        </w:rPr>
        <w:instrText xml:space="preserve"> SEQ Gambar_4 \* ARABIC </w:instrText>
      </w:r>
      <w:r w:rsidR="003A2582">
        <w:rPr>
          <w:lang w:val="en-US"/>
        </w:rPr>
        <w:fldChar w:fldCharType="separate"/>
      </w:r>
      <w:r w:rsidR="00A2182B">
        <w:rPr>
          <w:lang w:val="en-US"/>
        </w:rPr>
        <w:t>35</w:t>
      </w:r>
      <w:r w:rsidR="003A2582">
        <w:rPr>
          <w:lang w:val="en-US"/>
        </w:rPr>
        <w:fldChar w:fldCharType="end"/>
      </w:r>
      <w:r>
        <w:rPr>
          <w:lang w:val="en-US"/>
        </w:rPr>
        <w:t xml:space="preserve"> </w:t>
      </w:r>
      <w:r w:rsidRPr="00A61435">
        <w:rPr>
          <w:i w:val="0"/>
          <w:lang w:val="en-US"/>
        </w:rPr>
        <w:t>Perancangan tampilan</w:t>
      </w:r>
      <w:r>
        <w:rPr>
          <w:lang w:val="en-US"/>
        </w:rPr>
        <w:t xml:space="preserve"> </w:t>
      </w:r>
      <w:r w:rsidRPr="00A61435">
        <w:rPr>
          <w:lang w:val="en-US"/>
        </w:rPr>
        <w:t>Inpu</w:t>
      </w:r>
      <w:r w:rsidR="008E297C" w:rsidRPr="00A61435">
        <w:rPr>
          <w:lang w:val="en-US"/>
        </w:rPr>
        <w:t>t</w:t>
      </w:r>
      <w:bookmarkEnd w:id="116"/>
    </w:p>
    <w:p w14:paraId="7DCF691E" w14:textId="19009258" w:rsidR="00F120E8" w:rsidRDefault="00F120E8" w:rsidP="0047212A">
      <w:pPr>
        <w:pStyle w:val="ListParagraph"/>
        <w:ind w:left="0"/>
        <w:jc w:val="center"/>
        <w:rPr>
          <w:lang w:val="en-US"/>
        </w:rPr>
      </w:pPr>
    </w:p>
    <w:p w14:paraId="6E8B470A" w14:textId="3B4B1827" w:rsidR="00C80F3F" w:rsidRDefault="00C80F3F" w:rsidP="00084139">
      <w:pPr>
        <w:pStyle w:val="ListParagraph"/>
        <w:numPr>
          <w:ilvl w:val="0"/>
          <w:numId w:val="25"/>
        </w:numPr>
        <w:ind w:left="426"/>
        <w:rPr>
          <w:lang w:val="en-US"/>
        </w:rPr>
      </w:pPr>
      <w:r>
        <w:rPr>
          <w:lang w:val="en-US"/>
        </w:rPr>
        <w:t xml:space="preserve">Tampilan </w:t>
      </w:r>
      <w:r>
        <w:rPr>
          <w:i/>
          <w:lang w:val="en-US"/>
        </w:rPr>
        <w:t>Output</w:t>
      </w:r>
    </w:p>
    <w:p w14:paraId="4AEA5DA5" w14:textId="6AE213D8" w:rsidR="00C80F3F" w:rsidRDefault="00C80F3F" w:rsidP="00BE7AF1">
      <w:pPr>
        <w:ind w:firstLine="425"/>
        <w:rPr>
          <w:lang w:val="en-US"/>
        </w:rPr>
      </w:pPr>
      <w:r>
        <w:rPr>
          <w:lang w:val="en-US"/>
        </w:rPr>
        <w:t xml:space="preserve">Tampilan </w:t>
      </w:r>
      <w:r>
        <w:rPr>
          <w:i/>
          <w:lang w:val="en-US"/>
        </w:rPr>
        <w:t>Output</w:t>
      </w:r>
      <w:r>
        <w:rPr>
          <w:lang w:val="en-US"/>
        </w:rPr>
        <w:t xml:space="preserve"> merupakan tabel yang berisi hasil dari pengolahan indikator-indikator yang telah diisikan oleh pengguna kedalam sistem</w:t>
      </w:r>
      <w:r w:rsidR="00362551">
        <w:rPr>
          <w:lang w:val="en-US"/>
        </w:rPr>
        <w:t xml:space="preserve">. Pada Gambar 4.35 dapat terlihat tampilan berupa tabel dimana berisi indikator-indikator </w:t>
      </w:r>
      <w:r w:rsidR="00362551">
        <w:rPr>
          <w:i/>
          <w:lang w:val="en-US"/>
        </w:rPr>
        <w:t>data</w:t>
      </w:r>
      <w:r w:rsidR="00362551">
        <w:rPr>
          <w:lang w:val="en-US"/>
        </w:rPr>
        <w:t xml:space="preserve"> yang telah dimasukkan kedalam sistem, selain itu pada bagian</w:t>
      </w:r>
      <w:r w:rsidR="00ED4452">
        <w:rPr>
          <w:lang w:val="en-US"/>
        </w:rPr>
        <w:t xml:space="preserve"> paling</w:t>
      </w:r>
      <w:r w:rsidR="00362551">
        <w:rPr>
          <w:lang w:val="en-US"/>
        </w:rPr>
        <w:t xml:space="preserve"> kanan</w:t>
      </w:r>
      <w:r w:rsidR="00ED4452">
        <w:rPr>
          <w:lang w:val="en-US"/>
        </w:rPr>
        <w:t xml:space="preserve"> dapat terlihat tombol untuk melakukan perintah hapus data dan tombol untuk melakukan perintah </w:t>
      </w:r>
      <w:r w:rsidR="00ED4452" w:rsidRPr="00ED4452">
        <w:rPr>
          <w:i/>
          <w:lang w:val="en-US"/>
        </w:rPr>
        <w:t>edit</w:t>
      </w:r>
      <w:r w:rsidR="00ED4452">
        <w:rPr>
          <w:lang w:val="en-US"/>
        </w:rPr>
        <w:t xml:space="preserve"> untuk mengubah data</w:t>
      </w:r>
      <w:r w:rsidR="00E06482">
        <w:rPr>
          <w:lang w:val="en-US"/>
        </w:rPr>
        <w:t>.</w:t>
      </w:r>
    </w:p>
    <w:p w14:paraId="2E4B9611" w14:textId="6198C6A6" w:rsidR="00C85E96" w:rsidRDefault="007301A1" w:rsidP="00797A24">
      <w:pPr>
        <w:pStyle w:val="Caption"/>
        <w:rPr>
          <w:lang w:val="en-US"/>
        </w:rPr>
      </w:pPr>
      <w:bookmarkStart w:id="117" w:name="_Toc15889925"/>
      <w:r>
        <w:rPr>
          <w:lang w:val="en-US"/>
        </w:rPr>
        <w:lastRenderedPageBreak/>
        <w:drawing>
          <wp:anchor distT="0" distB="0" distL="114300" distR="114300" simplePos="0" relativeHeight="251827712" behindDoc="0" locked="0" layoutInCell="1" allowOverlap="1" wp14:anchorId="2E966731" wp14:editId="57723C4E">
            <wp:simplePos x="0" y="0"/>
            <wp:positionH relativeFrom="page">
              <wp:align>center</wp:align>
            </wp:positionH>
            <wp:positionV relativeFrom="paragraph">
              <wp:posOffset>19050</wp:posOffset>
            </wp:positionV>
            <wp:extent cx="3810000" cy="2858770"/>
            <wp:effectExtent l="19050" t="19050" r="19050" b="1778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10000" cy="285877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C85E96">
        <w:rPr>
          <w:lang w:val="en-US"/>
        </w:rPr>
        <w:t>G</w:t>
      </w:r>
      <w:r w:rsidR="00C85E96" w:rsidRPr="000F5455">
        <w:rPr>
          <w:lang w:val="en-US"/>
        </w:rPr>
        <w:t>ambar 4.</w:t>
      </w:r>
      <w:r w:rsidR="00797A24">
        <w:rPr>
          <w:lang w:val="en-US"/>
        </w:rPr>
        <w:fldChar w:fldCharType="begin"/>
      </w:r>
      <w:r w:rsidR="00797A24">
        <w:rPr>
          <w:lang w:val="en-US"/>
        </w:rPr>
        <w:instrText xml:space="preserve"> SEQ Gambar_4 \* ARABIC </w:instrText>
      </w:r>
      <w:r w:rsidR="00797A24">
        <w:rPr>
          <w:lang w:val="en-US"/>
        </w:rPr>
        <w:fldChar w:fldCharType="separate"/>
      </w:r>
      <w:r w:rsidR="00A2182B">
        <w:rPr>
          <w:lang w:val="en-US"/>
        </w:rPr>
        <w:t>36</w:t>
      </w:r>
      <w:r w:rsidR="00797A24">
        <w:rPr>
          <w:lang w:val="en-US"/>
        </w:rPr>
        <w:fldChar w:fldCharType="end"/>
      </w:r>
      <w:r w:rsidR="00C85E96">
        <w:rPr>
          <w:lang w:val="en-US"/>
        </w:rPr>
        <w:t xml:space="preserve"> </w:t>
      </w:r>
      <w:r w:rsidR="00C85E96" w:rsidRPr="00B00627">
        <w:rPr>
          <w:i w:val="0"/>
          <w:lang w:val="en-US"/>
        </w:rPr>
        <w:t>Perancangan tampilan</w:t>
      </w:r>
      <w:r w:rsidR="00C85E96">
        <w:rPr>
          <w:lang w:val="en-US"/>
        </w:rPr>
        <w:t xml:space="preserve"> </w:t>
      </w:r>
      <w:r w:rsidR="00C85E96" w:rsidRPr="00B00627">
        <w:rPr>
          <w:lang w:val="en-US"/>
        </w:rPr>
        <w:t>Output</w:t>
      </w:r>
      <w:bookmarkEnd w:id="117"/>
    </w:p>
    <w:p w14:paraId="07E0BEF2" w14:textId="528FF77D" w:rsidR="0005031D" w:rsidRDefault="0005031D" w:rsidP="00861D30">
      <w:pPr>
        <w:jc w:val="center"/>
        <w:rPr>
          <w:lang w:val="en-US"/>
        </w:rPr>
      </w:pPr>
    </w:p>
    <w:p w14:paraId="2687E030" w14:textId="2C5CF2F0" w:rsidR="004421BE" w:rsidRDefault="004421BE" w:rsidP="009F135C">
      <w:pPr>
        <w:pStyle w:val="ListParagraph"/>
        <w:numPr>
          <w:ilvl w:val="0"/>
          <w:numId w:val="25"/>
        </w:numPr>
        <w:ind w:left="426"/>
        <w:rPr>
          <w:lang w:val="en-US"/>
        </w:rPr>
      </w:pPr>
      <w:r>
        <w:rPr>
          <w:lang w:val="en-US"/>
        </w:rPr>
        <w:t>Tampilan utama</w:t>
      </w:r>
    </w:p>
    <w:p w14:paraId="04E0B0EA" w14:textId="36EEC718" w:rsidR="00EF59C1" w:rsidRDefault="0068637C" w:rsidP="004D4776">
      <w:pPr>
        <w:ind w:firstLine="425"/>
        <w:rPr>
          <w:lang w:val="en-US"/>
        </w:rPr>
      </w:pPr>
      <w:r>
        <w:rPr>
          <w:lang w:val="en-US"/>
        </w:rPr>
        <w:drawing>
          <wp:anchor distT="0" distB="0" distL="114300" distR="114300" simplePos="0" relativeHeight="251828736" behindDoc="0" locked="0" layoutInCell="1" allowOverlap="1" wp14:anchorId="1AFB27D6" wp14:editId="32DBAB30">
            <wp:simplePos x="0" y="0"/>
            <wp:positionH relativeFrom="page">
              <wp:posOffset>1748155</wp:posOffset>
            </wp:positionH>
            <wp:positionV relativeFrom="paragraph">
              <wp:posOffset>1444625</wp:posOffset>
            </wp:positionV>
            <wp:extent cx="4064000" cy="2731135"/>
            <wp:effectExtent l="19050" t="19050" r="12700" b="1206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tretch>
                      <a:fillRect/>
                    </a:stretch>
                  </pic:blipFill>
                  <pic:spPr bwMode="auto">
                    <a:xfrm>
                      <a:off x="0" y="0"/>
                      <a:ext cx="4064000" cy="273113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EF59C1">
        <w:rPr>
          <w:lang w:val="en-US"/>
        </w:rPr>
        <w:t>Tampilan utama berisikan informasi yang diperoleh dari pengolahan data yang telah dilakukan oleh sistem, dengan hasil tampilan</w:t>
      </w:r>
      <w:r w:rsidR="00691975">
        <w:rPr>
          <w:lang w:val="en-US"/>
        </w:rPr>
        <w:t xml:space="preserve"> berupa informasi atau</w:t>
      </w:r>
      <w:r w:rsidR="00EF59C1">
        <w:rPr>
          <w:lang w:val="en-US"/>
        </w:rPr>
        <w:t xml:space="preserve"> tabel</w:t>
      </w:r>
      <w:r w:rsidR="00DC17F4">
        <w:rPr>
          <w:lang w:val="en-US"/>
        </w:rPr>
        <w:t>.</w:t>
      </w:r>
      <w:r w:rsidR="004A27D5">
        <w:rPr>
          <w:lang w:val="en-US"/>
        </w:rPr>
        <w:t xml:space="preserve"> Pada </w:t>
      </w:r>
      <w:r w:rsidR="004C31D5">
        <w:rPr>
          <w:lang w:val="en-US"/>
        </w:rPr>
        <w:t>Gambar 4.3</w:t>
      </w:r>
      <w:r w:rsidR="0002723B">
        <w:rPr>
          <w:lang w:val="en-US"/>
        </w:rPr>
        <w:t>6</w:t>
      </w:r>
      <w:r w:rsidR="004C31D5">
        <w:rPr>
          <w:lang w:val="en-US"/>
        </w:rPr>
        <w:t xml:space="preserve"> </w:t>
      </w:r>
      <w:r w:rsidR="00C12B78">
        <w:rPr>
          <w:lang w:val="en-US"/>
        </w:rPr>
        <w:t>dapat terlihat rancangan dari menu halaman utama yang berisikan total dana investasi dengan jumlah penyetor dan kolom untuk menampilkan hasil rekomendasi yang dihasilkan oleh sistem</w:t>
      </w:r>
      <w:r w:rsidR="004C31D5">
        <w:rPr>
          <w:lang w:val="en-US"/>
        </w:rPr>
        <w:t>.</w:t>
      </w:r>
    </w:p>
    <w:p w14:paraId="723D0E15" w14:textId="03704387" w:rsidR="0005031D" w:rsidRDefault="00BD1521" w:rsidP="00C55D3D">
      <w:pPr>
        <w:pStyle w:val="Caption"/>
        <w:rPr>
          <w:lang w:val="en-US"/>
        </w:rPr>
      </w:pPr>
      <w:bookmarkStart w:id="118" w:name="_Toc15889926"/>
      <w:r>
        <w:rPr>
          <w:lang w:val="en-US"/>
        </w:rPr>
        <w:t>G</w:t>
      </w:r>
      <w:r w:rsidRPr="000F5455">
        <w:rPr>
          <w:lang w:val="en-US"/>
        </w:rPr>
        <w:t>ambar 4.</w:t>
      </w:r>
      <w:r w:rsidR="00C55D3D">
        <w:rPr>
          <w:lang w:val="en-US"/>
        </w:rPr>
        <w:fldChar w:fldCharType="begin"/>
      </w:r>
      <w:r w:rsidR="00C55D3D">
        <w:rPr>
          <w:lang w:val="en-US"/>
        </w:rPr>
        <w:instrText xml:space="preserve"> SEQ Gambar_4 \* ARABIC </w:instrText>
      </w:r>
      <w:r w:rsidR="00C55D3D">
        <w:rPr>
          <w:lang w:val="en-US"/>
        </w:rPr>
        <w:fldChar w:fldCharType="separate"/>
      </w:r>
      <w:r w:rsidR="00A2182B">
        <w:rPr>
          <w:lang w:val="en-US"/>
        </w:rPr>
        <w:t>37</w:t>
      </w:r>
      <w:r w:rsidR="00C55D3D">
        <w:rPr>
          <w:lang w:val="en-US"/>
        </w:rPr>
        <w:fldChar w:fldCharType="end"/>
      </w:r>
      <w:r>
        <w:rPr>
          <w:lang w:val="en-US"/>
        </w:rPr>
        <w:t xml:space="preserve"> </w:t>
      </w:r>
      <w:r w:rsidRPr="004E2168">
        <w:rPr>
          <w:i w:val="0"/>
          <w:lang w:val="en-US"/>
        </w:rPr>
        <w:t xml:space="preserve">Perancangan tampilan </w:t>
      </w:r>
      <w:r w:rsidR="00854A20" w:rsidRPr="004E2168">
        <w:rPr>
          <w:i w:val="0"/>
          <w:lang w:val="en-US"/>
        </w:rPr>
        <w:t>Halaman Utama</w:t>
      </w:r>
      <w:bookmarkEnd w:id="118"/>
    </w:p>
    <w:p w14:paraId="0CF0F40D" w14:textId="61053EE7" w:rsidR="00B517B8" w:rsidRDefault="00B517B8" w:rsidP="00BD1521">
      <w:pPr>
        <w:jc w:val="center"/>
        <w:rPr>
          <w:lang w:val="en-US"/>
        </w:rPr>
      </w:pPr>
    </w:p>
    <w:p w14:paraId="752E70C3" w14:textId="3C6732C7" w:rsidR="005E118F" w:rsidRPr="00452759" w:rsidRDefault="0004734F" w:rsidP="00082504">
      <w:pPr>
        <w:pStyle w:val="Subtitle"/>
        <w:ind w:left="709"/>
      </w:pPr>
      <w:bookmarkStart w:id="119" w:name="_Toc15919213"/>
      <w:r>
        <w:lastRenderedPageBreak/>
        <w:t>Implementation</w:t>
      </w:r>
      <w:bookmarkEnd w:id="119"/>
    </w:p>
    <w:p w14:paraId="5E13C978" w14:textId="4F5438D2" w:rsidR="00452759" w:rsidRDefault="00452759" w:rsidP="00D943E5">
      <w:pPr>
        <w:pStyle w:val="ListParagraph"/>
        <w:ind w:left="0" w:firstLine="709"/>
        <w:rPr>
          <w:lang w:val="en-US"/>
        </w:rPr>
      </w:pPr>
      <w:r>
        <w:rPr>
          <w:lang w:val="en-US"/>
        </w:rPr>
        <w:t xml:space="preserve">Tahap </w:t>
      </w:r>
      <w:r>
        <w:rPr>
          <w:i/>
          <w:lang w:val="en-US"/>
        </w:rPr>
        <w:t>Implementation</w:t>
      </w:r>
      <w:r>
        <w:rPr>
          <w:lang w:val="en-US"/>
        </w:rPr>
        <w:t xml:space="preserve"> menjelaskan hasil implementasi dari </w:t>
      </w:r>
      <w:r w:rsidR="00332085">
        <w:rPr>
          <w:lang w:val="en-US"/>
        </w:rPr>
        <w:t xml:space="preserve">tahap </w:t>
      </w:r>
      <w:r>
        <w:rPr>
          <w:lang w:val="en-US"/>
        </w:rPr>
        <w:t>perancangan dalam pembuatan sistem.</w:t>
      </w:r>
    </w:p>
    <w:p w14:paraId="1285C1A5" w14:textId="77777777" w:rsidR="0032032B" w:rsidRPr="0032032B" w:rsidRDefault="0032032B" w:rsidP="00DD7FF5">
      <w:pPr>
        <w:pStyle w:val="ListParagraph"/>
        <w:numPr>
          <w:ilvl w:val="0"/>
          <w:numId w:val="4"/>
        </w:numPr>
        <w:rPr>
          <w:b/>
          <w:vanish/>
          <w:lang w:val="en-US"/>
        </w:rPr>
      </w:pPr>
    </w:p>
    <w:p w14:paraId="4E486958" w14:textId="77777777" w:rsidR="0032032B" w:rsidRPr="0032032B" w:rsidRDefault="0032032B" w:rsidP="00DD7FF5">
      <w:pPr>
        <w:pStyle w:val="ListParagraph"/>
        <w:numPr>
          <w:ilvl w:val="0"/>
          <w:numId w:val="4"/>
        </w:numPr>
        <w:rPr>
          <w:b/>
          <w:vanish/>
          <w:lang w:val="en-US"/>
        </w:rPr>
      </w:pPr>
    </w:p>
    <w:p w14:paraId="17EB839E" w14:textId="77777777" w:rsidR="0032032B" w:rsidRPr="0032032B" w:rsidRDefault="0032032B" w:rsidP="00DD7FF5">
      <w:pPr>
        <w:pStyle w:val="ListParagraph"/>
        <w:numPr>
          <w:ilvl w:val="1"/>
          <w:numId w:val="4"/>
        </w:numPr>
        <w:rPr>
          <w:b/>
          <w:vanish/>
          <w:lang w:val="en-US"/>
        </w:rPr>
      </w:pPr>
    </w:p>
    <w:p w14:paraId="466ACE53" w14:textId="77777777" w:rsidR="0032032B" w:rsidRPr="0032032B" w:rsidRDefault="0032032B" w:rsidP="00DD7FF5">
      <w:pPr>
        <w:pStyle w:val="ListParagraph"/>
        <w:numPr>
          <w:ilvl w:val="1"/>
          <w:numId w:val="4"/>
        </w:numPr>
        <w:rPr>
          <w:b/>
          <w:vanish/>
          <w:lang w:val="en-US"/>
        </w:rPr>
      </w:pPr>
    </w:p>
    <w:p w14:paraId="6D14C04E" w14:textId="5E15060B" w:rsidR="00437F16" w:rsidRPr="000D1690" w:rsidRDefault="00424155" w:rsidP="00BE602E">
      <w:pPr>
        <w:pStyle w:val="ListParagraph"/>
        <w:numPr>
          <w:ilvl w:val="1"/>
          <w:numId w:val="23"/>
        </w:numPr>
        <w:ind w:left="709"/>
        <w:rPr>
          <w:lang w:val="en-US"/>
        </w:rPr>
      </w:pPr>
      <w:r w:rsidRPr="000D1690">
        <w:rPr>
          <w:lang w:val="en-US"/>
        </w:rPr>
        <w:t>Pembuatan</w:t>
      </w:r>
      <w:r w:rsidR="008E56B6" w:rsidRPr="000D1690">
        <w:rPr>
          <w:lang w:val="en-US"/>
        </w:rPr>
        <w:t xml:space="preserve"> Program Sistem</w:t>
      </w:r>
    </w:p>
    <w:p w14:paraId="7A1D75BD" w14:textId="660408B8" w:rsidR="0015229F" w:rsidRDefault="0015229F" w:rsidP="00C76EA8">
      <w:pPr>
        <w:pStyle w:val="ListParagraph"/>
        <w:ind w:left="0" w:firstLine="709"/>
        <w:rPr>
          <w:lang w:val="en-US"/>
        </w:rPr>
      </w:pPr>
      <w:r>
        <w:rPr>
          <w:lang w:val="en-US"/>
        </w:rPr>
        <w:t xml:space="preserve">Dalam pembuatan sistem ini, beberapa perangkat lunak digunakan </w:t>
      </w:r>
      <w:r w:rsidR="00F025D1">
        <w:rPr>
          <w:lang w:val="en-US"/>
        </w:rPr>
        <w:t>sebagai</w:t>
      </w:r>
      <w:r>
        <w:rPr>
          <w:lang w:val="en-US"/>
        </w:rPr>
        <w:t xml:space="preserve"> </w:t>
      </w:r>
      <w:r w:rsidR="00112C81">
        <w:rPr>
          <w:lang w:val="en-US"/>
        </w:rPr>
        <w:t>p</w:t>
      </w:r>
      <w:r>
        <w:rPr>
          <w:lang w:val="en-US"/>
        </w:rPr>
        <w:t>endukung</w:t>
      </w:r>
      <w:r w:rsidR="00112C81">
        <w:rPr>
          <w:lang w:val="en-US"/>
        </w:rPr>
        <w:t xml:space="preserve"> pembuatan Sistem Informasi Penentuan Prioritas </w:t>
      </w:r>
      <w:r w:rsidR="00E15A1C">
        <w:rPr>
          <w:lang w:val="en-US"/>
        </w:rPr>
        <w:t xml:space="preserve">berbasis web menggunakan bahasa PHP dan </w:t>
      </w:r>
      <w:r w:rsidR="00E15A1C">
        <w:rPr>
          <w:i/>
          <w:lang w:val="en-US"/>
        </w:rPr>
        <w:t>database M</w:t>
      </w:r>
      <w:r w:rsidR="00314883">
        <w:rPr>
          <w:i/>
          <w:lang w:val="en-US"/>
        </w:rPr>
        <w:t>y</w:t>
      </w:r>
      <w:r w:rsidR="00E15A1C">
        <w:rPr>
          <w:i/>
          <w:lang w:val="en-US"/>
        </w:rPr>
        <w:t>SQL</w:t>
      </w:r>
      <w:r w:rsidR="00FA2C78">
        <w:rPr>
          <w:lang w:val="en-US"/>
        </w:rPr>
        <w:t xml:space="preserve"> adalah sebagai berikut :</w:t>
      </w:r>
    </w:p>
    <w:p w14:paraId="43CF5C1A" w14:textId="18EAF8B0" w:rsidR="00285ADC" w:rsidRDefault="00C4106B" w:rsidP="00C375E7">
      <w:pPr>
        <w:pStyle w:val="ListParagraph"/>
        <w:numPr>
          <w:ilvl w:val="0"/>
          <w:numId w:val="26"/>
        </w:numPr>
        <w:rPr>
          <w:lang w:val="en-US"/>
        </w:rPr>
      </w:pPr>
      <w:r>
        <w:rPr>
          <w:lang w:val="en-US"/>
        </w:rPr>
        <w:t>Microsoft</w:t>
      </w:r>
      <w:r w:rsidR="00F2523B">
        <w:rPr>
          <w:lang w:val="en-US"/>
        </w:rPr>
        <w:t xml:space="preserve"> Windows 10</w:t>
      </w:r>
      <w:r>
        <w:rPr>
          <w:lang w:val="en-US"/>
        </w:rPr>
        <w:t>, sebagai sistem operasi</w:t>
      </w:r>
      <w:r w:rsidR="00F2523B">
        <w:rPr>
          <w:lang w:val="en-US"/>
        </w:rPr>
        <w:t>.</w:t>
      </w:r>
    </w:p>
    <w:p w14:paraId="6F63CB33" w14:textId="0F90466A" w:rsidR="00C4106B" w:rsidRPr="00825B9E" w:rsidRDefault="00C4106B" w:rsidP="00C375E7">
      <w:pPr>
        <w:pStyle w:val="ListParagraph"/>
        <w:numPr>
          <w:ilvl w:val="0"/>
          <w:numId w:val="26"/>
        </w:numPr>
        <w:rPr>
          <w:lang w:val="en-US"/>
        </w:rPr>
      </w:pPr>
      <w:r>
        <w:rPr>
          <w:lang w:val="en-US"/>
        </w:rPr>
        <w:t xml:space="preserve">XAMPP Control Panel v.3.2.2, </w:t>
      </w:r>
      <w:r w:rsidR="00012005">
        <w:rPr>
          <w:lang w:val="en-US"/>
        </w:rPr>
        <w:t>sebagai</w:t>
      </w:r>
      <w:r w:rsidR="001745F0">
        <w:rPr>
          <w:lang w:val="en-US"/>
        </w:rPr>
        <w:t xml:space="preserve"> </w:t>
      </w:r>
      <w:r w:rsidR="001745F0" w:rsidRPr="001745F0">
        <w:rPr>
          <w:i/>
          <w:lang w:val="en-US"/>
        </w:rPr>
        <w:t>local</w:t>
      </w:r>
      <w:r w:rsidR="00012005">
        <w:rPr>
          <w:lang w:val="en-US"/>
        </w:rPr>
        <w:t xml:space="preserve"> </w:t>
      </w:r>
      <w:r w:rsidR="00012005" w:rsidRPr="00012005">
        <w:rPr>
          <w:i/>
          <w:lang w:val="en-US"/>
        </w:rPr>
        <w:t>webserve</w:t>
      </w:r>
      <w:r w:rsidR="001745F0">
        <w:rPr>
          <w:i/>
          <w:lang w:val="en-US"/>
        </w:rPr>
        <w:t>r</w:t>
      </w:r>
      <w:r w:rsidR="00012005">
        <w:rPr>
          <w:lang w:val="en-US"/>
        </w:rPr>
        <w:t xml:space="preserve"> dan </w:t>
      </w:r>
      <w:r w:rsidR="00012005">
        <w:rPr>
          <w:i/>
          <w:lang w:val="en-US"/>
        </w:rPr>
        <w:t>DBMS</w:t>
      </w:r>
      <w:r w:rsidR="003E2713">
        <w:rPr>
          <w:i/>
          <w:lang w:val="en-US"/>
        </w:rPr>
        <w:t>.</w:t>
      </w:r>
    </w:p>
    <w:p w14:paraId="2CEA172B" w14:textId="20289EBF" w:rsidR="00825B9E" w:rsidRDefault="00EB4DC5" w:rsidP="00C375E7">
      <w:pPr>
        <w:pStyle w:val="ListParagraph"/>
        <w:numPr>
          <w:ilvl w:val="0"/>
          <w:numId w:val="26"/>
        </w:numPr>
        <w:rPr>
          <w:lang w:val="en-US"/>
        </w:rPr>
      </w:pPr>
      <w:r>
        <w:rPr>
          <w:lang w:val="en-US"/>
        </w:rPr>
        <w:t xml:space="preserve">Navicat Premium v.12.0.16, sebagai </w:t>
      </w:r>
      <w:r w:rsidRPr="00EB4DC5">
        <w:rPr>
          <w:i/>
          <w:lang w:val="en-US"/>
        </w:rPr>
        <w:t>tool</w:t>
      </w:r>
      <w:r w:rsidR="004C534A">
        <w:rPr>
          <w:lang w:val="en-US"/>
        </w:rPr>
        <w:t xml:space="preserve"> </w:t>
      </w:r>
      <w:r w:rsidR="00132B89">
        <w:rPr>
          <w:lang w:val="en-US"/>
        </w:rPr>
        <w:t>RT/RW</w:t>
      </w:r>
      <w:r w:rsidR="004C534A">
        <w:rPr>
          <w:lang w:val="en-US"/>
        </w:rPr>
        <w:t xml:space="preserve">istrasi </w:t>
      </w:r>
      <w:r w:rsidR="004C534A" w:rsidRPr="00FD1609">
        <w:rPr>
          <w:i/>
          <w:lang w:val="en-US"/>
        </w:rPr>
        <w:t>DBMS MySQL</w:t>
      </w:r>
      <w:r w:rsidR="004C534A">
        <w:rPr>
          <w:lang w:val="en-US"/>
        </w:rPr>
        <w:t>.</w:t>
      </w:r>
    </w:p>
    <w:p w14:paraId="6703EC61" w14:textId="182196BC" w:rsidR="00A71E24" w:rsidRDefault="00FA600F" w:rsidP="00C375E7">
      <w:pPr>
        <w:pStyle w:val="ListParagraph"/>
        <w:numPr>
          <w:ilvl w:val="0"/>
          <w:numId w:val="26"/>
        </w:numPr>
        <w:rPr>
          <w:lang w:val="en-US"/>
        </w:rPr>
      </w:pPr>
      <w:r>
        <w:rPr>
          <w:lang w:val="en-US"/>
        </w:rPr>
        <w:t>Framework Codeigniter, sebagai framework sistem berbasis php</w:t>
      </w:r>
      <w:r w:rsidR="00A71E24">
        <w:rPr>
          <w:lang w:val="en-US"/>
        </w:rPr>
        <w:t>.</w:t>
      </w:r>
    </w:p>
    <w:p w14:paraId="316FB0F0" w14:textId="133DEDE1" w:rsidR="00FA7340" w:rsidRDefault="00A71E24" w:rsidP="00C375E7">
      <w:pPr>
        <w:pStyle w:val="ListParagraph"/>
        <w:numPr>
          <w:ilvl w:val="0"/>
          <w:numId w:val="26"/>
        </w:numPr>
        <w:rPr>
          <w:lang w:val="en-US"/>
        </w:rPr>
      </w:pPr>
      <w:r>
        <w:rPr>
          <w:lang w:val="en-US"/>
        </w:rPr>
        <w:t xml:space="preserve">Sublime Text 3114, sebagai </w:t>
      </w:r>
      <w:r>
        <w:rPr>
          <w:i/>
          <w:lang w:val="en-US"/>
        </w:rPr>
        <w:t>text editor tool</w:t>
      </w:r>
      <w:r>
        <w:rPr>
          <w:lang w:val="en-US"/>
        </w:rPr>
        <w:t xml:space="preserve"> pengembangan sistem.</w:t>
      </w:r>
      <w:r w:rsidR="00FA600F">
        <w:rPr>
          <w:lang w:val="en-US"/>
        </w:rPr>
        <w:t xml:space="preserve"> </w:t>
      </w:r>
    </w:p>
    <w:p w14:paraId="49DB9958" w14:textId="4E4A3E36" w:rsidR="002B213B" w:rsidRDefault="002B213B" w:rsidP="00C375E7">
      <w:pPr>
        <w:pStyle w:val="ListParagraph"/>
        <w:numPr>
          <w:ilvl w:val="0"/>
          <w:numId w:val="26"/>
        </w:numPr>
        <w:rPr>
          <w:lang w:val="en-US"/>
        </w:rPr>
      </w:pPr>
      <w:r>
        <w:rPr>
          <w:lang w:val="en-US"/>
        </w:rPr>
        <w:t>Chrome Web Browser, sebagai peramban penampil sistem.</w:t>
      </w:r>
    </w:p>
    <w:p w14:paraId="192EDE8A" w14:textId="0D1DCC42" w:rsidR="00FA204C" w:rsidRPr="00F107DF" w:rsidRDefault="00B27E09" w:rsidP="004D742A">
      <w:pPr>
        <w:pStyle w:val="ListParagraph"/>
        <w:numPr>
          <w:ilvl w:val="1"/>
          <w:numId w:val="23"/>
        </w:numPr>
        <w:ind w:left="709" w:hanging="425"/>
        <w:rPr>
          <w:lang w:val="en-US"/>
        </w:rPr>
      </w:pPr>
      <w:r w:rsidRPr="00F107DF">
        <w:rPr>
          <w:lang w:val="en-US"/>
        </w:rPr>
        <w:t>Implementasi Desain Antarmuka</w:t>
      </w:r>
    </w:p>
    <w:p w14:paraId="065AD780" w14:textId="28D2A64F" w:rsidR="00215F4B" w:rsidRDefault="00215F4B" w:rsidP="00873BEB">
      <w:pPr>
        <w:pStyle w:val="ListParagraph"/>
        <w:ind w:left="0" w:firstLine="710"/>
        <w:rPr>
          <w:lang w:val="en-US"/>
        </w:rPr>
      </w:pPr>
      <w:bookmarkStart w:id="120" w:name="_Hlk15240547"/>
      <w:r>
        <w:rPr>
          <w:lang w:val="en-US"/>
        </w:rPr>
        <w:t xml:space="preserve">Berdasarkan perancangan antarmuka yang dibuat, dilakukan implementasi dari perancangan tersebut menjadi sebuah tampilan antarmuka pada sistem berbasis </w:t>
      </w:r>
      <w:r>
        <w:rPr>
          <w:i/>
          <w:lang w:val="en-US"/>
        </w:rPr>
        <w:t>website</w:t>
      </w:r>
      <w:r>
        <w:rPr>
          <w:lang w:val="en-US"/>
        </w:rPr>
        <w:t xml:space="preserve"> agar memudahkan pengguna dalam menggunakan sistem yang telah dibangun.</w:t>
      </w:r>
    </w:p>
    <w:bookmarkEnd w:id="120"/>
    <w:p w14:paraId="3442E4C4" w14:textId="505CB676" w:rsidR="005245C7" w:rsidRPr="004336A7" w:rsidRDefault="00FB0DBA" w:rsidP="001E6D48">
      <w:pPr>
        <w:pStyle w:val="ListParagraph"/>
        <w:numPr>
          <w:ilvl w:val="3"/>
          <w:numId w:val="23"/>
        </w:numPr>
        <w:ind w:left="709" w:hanging="425"/>
        <w:rPr>
          <w:lang w:val="en-US"/>
        </w:rPr>
      </w:pPr>
      <w:r>
        <w:rPr>
          <w:lang w:val="en-US"/>
        </w:rPr>
        <w:t xml:space="preserve">Tampilan </w:t>
      </w:r>
      <w:r w:rsidR="00B47A61" w:rsidRPr="00B47A61">
        <w:rPr>
          <w:i/>
          <w:lang w:val="en-US"/>
        </w:rPr>
        <w:t>Output</w:t>
      </w:r>
    </w:p>
    <w:p w14:paraId="79D41D0D" w14:textId="586C08A0" w:rsidR="004336A7" w:rsidRDefault="002A0273" w:rsidP="005F1C35">
      <w:pPr>
        <w:pStyle w:val="ListParagraph"/>
        <w:ind w:left="0" w:firstLine="709"/>
        <w:rPr>
          <w:lang w:val="en-US"/>
        </w:rPr>
      </w:pPr>
      <w:r>
        <w:rPr>
          <w:lang w:val="en-US"/>
        </w:rPr>
        <w:t>Pada</w:t>
      </w:r>
      <w:r w:rsidR="004336A7">
        <w:rPr>
          <w:lang w:val="en-US"/>
        </w:rPr>
        <w:t xml:space="preserve"> </w:t>
      </w:r>
      <w:r w:rsidR="008116B0">
        <w:rPr>
          <w:lang w:val="en-US"/>
        </w:rPr>
        <w:t>gambar 4.</w:t>
      </w:r>
      <w:r w:rsidR="00A651A3">
        <w:rPr>
          <w:lang w:val="en-US"/>
        </w:rPr>
        <w:t>37</w:t>
      </w:r>
      <w:r w:rsidR="008116B0">
        <w:rPr>
          <w:lang w:val="en-US"/>
        </w:rPr>
        <w:t xml:space="preserve"> </w:t>
      </w:r>
      <w:r w:rsidR="004336A7">
        <w:rPr>
          <w:lang w:val="en-US"/>
        </w:rPr>
        <w:t>dapat terlihat</w:t>
      </w:r>
      <w:r w:rsidR="008116B0">
        <w:rPr>
          <w:lang w:val="en-US"/>
        </w:rPr>
        <w:t xml:space="preserve"> tampilan </w:t>
      </w:r>
      <w:r w:rsidR="008116B0" w:rsidRPr="008116B0">
        <w:rPr>
          <w:i/>
          <w:lang w:val="en-US"/>
        </w:rPr>
        <w:t>output</w:t>
      </w:r>
      <w:r w:rsidR="004336A7">
        <w:rPr>
          <w:lang w:val="en-US"/>
        </w:rPr>
        <w:t xml:space="preserve"> hasi</w:t>
      </w:r>
      <w:r w:rsidR="008A5BA1">
        <w:rPr>
          <w:lang w:val="en-US"/>
        </w:rPr>
        <w:t xml:space="preserve">l dari </w:t>
      </w:r>
      <w:r w:rsidR="00E112D2">
        <w:rPr>
          <w:lang w:val="en-US"/>
        </w:rPr>
        <w:t xml:space="preserve">transaksi </w:t>
      </w:r>
      <w:r w:rsidR="008A5BA1">
        <w:rPr>
          <w:lang w:val="en-US"/>
        </w:rPr>
        <w:t xml:space="preserve">yang telah dilakukan oleh </w:t>
      </w:r>
      <w:r w:rsidR="00B01DAF">
        <w:rPr>
          <w:lang w:val="en-US"/>
        </w:rPr>
        <w:t>daftar setoran</w:t>
      </w:r>
      <w:r w:rsidR="00042F43">
        <w:rPr>
          <w:lang w:val="en-US"/>
        </w:rPr>
        <w:t>, berisi nama penyetor, nominal yang disetorkan, petugas yang mencatat data setoran dan tanggal setoran dilakukan</w:t>
      </w:r>
      <w:r w:rsidR="008A5BA1">
        <w:rPr>
          <w:lang w:val="en-US"/>
        </w:rPr>
        <w:t>.</w:t>
      </w:r>
    </w:p>
    <w:p w14:paraId="793DF965" w14:textId="47285BBF" w:rsidR="008A5BA1" w:rsidRDefault="00993DE7" w:rsidP="00733AED">
      <w:pPr>
        <w:pStyle w:val="ListParagraph"/>
        <w:ind w:left="0"/>
        <w:jc w:val="center"/>
        <w:rPr>
          <w:lang w:val="en-US"/>
        </w:rPr>
      </w:pPr>
      <w:r>
        <w:rPr>
          <w:lang w:val="en-US"/>
        </w:rPr>
        <w:drawing>
          <wp:inline distT="0" distB="0" distL="0" distR="0" wp14:anchorId="1D0F236F" wp14:editId="01CEC7C7">
            <wp:extent cx="4864100" cy="2417715"/>
            <wp:effectExtent l="19050" t="19050" r="12700" b="2095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4896249" cy="2433695"/>
                    </a:xfrm>
                    <a:prstGeom prst="rect">
                      <a:avLst/>
                    </a:prstGeom>
                    <a:noFill/>
                    <a:ln>
                      <a:solidFill>
                        <a:schemeClr val="tx1"/>
                      </a:solidFill>
                    </a:ln>
                  </pic:spPr>
                </pic:pic>
              </a:graphicData>
            </a:graphic>
          </wp:inline>
        </w:drawing>
      </w:r>
    </w:p>
    <w:p w14:paraId="0911EC4E" w14:textId="04A4BC3B" w:rsidR="004C786F" w:rsidRPr="0061755E" w:rsidRDefault="004C786F" w:rsidP="003E4539">
      <w:pPr>
        <w:pStyle w:val="Caption"/>
        <w:rPr>
          <w:lang w:val="en-US"/>
        </w:rPr>
      </w:pPr>
      <w:bookmarkStart w:id="121" w:name="_Toc15889927"/>
      <w:r>
        <w:rPr>
          <w:lang w:val="en-US"/>
        </w:rPr>
        <w:t>G</w:t>
      </w:r>
      <w:r w:rsidRPr="000F5455">
        <w:rPr>
          <w:lang w:val="en-US"/>
        </w:rPr>
        <w:t>ambar 4.</w:t>
      </w:r>
      <w:r w:rsidR="003E4539">
        <w:rPr>
          <w:lang w:val="en-US"/>
        </w:rPr>
        <w:fldChar w:fldCharType="begin"/>
      </w:r>
      <w:r w:rsidR="003E4539">
        <w:rPr>
          <w:lang w:val="en-US"/>
        </w:rPr>
        <w:instrText xml:space="preserve"> SEQ Gambar_4 \* ARABIC </w:instrText>
      </w:r>
      <w:r w:rsidR="003E4539">
        <w:rPr>
          <w:lang w:val="en-US"/>
        </w:rPr>
        <w:fldChar w:fldCharType="separate"/>
      </w:r>
      <w:r w:rsidR="00A2182B">
        <w:rPr>
          <w:lang w:val="en-US"/>
        </w:rPr>
        <w:t>38</w:t>
      </w:r>
      <w:r w:rsidR="003E4539">
        <w:rPr>
          <w:lang w:val="en-US"/>
        </w:rPr>
        <w:fldChar w:fldCharType="end"/>
      </w:r>
      <w:r w:rsidRPr="00CF04C5">
        <w:rPr>
          <w:i w:val="0"/>
          <w:lang w:val="en-US"/>
        </w:rPr>
        <w:t xml:space="preserve"> </w:t>
      </w:r>
      <w:bookmarkStart w:id="122" w:name="_Hlk15240613"/>
      <w:r w:rsidR="00F5419E" w:rsidRPr="00CF04C5">
        <w:rPr>
          <w:i w:val="0"/>
          <w:lang w:val="en-US"/>
        </w:rPr>
        <w:t xml:space="preserve">Hasil Implementasi Desain </w:t>
      </w:r>
      <w:bookmarkEnd w:id="122"/>
      <w:r w:rsidR="00F5419E" w:rsidRPr="00822800">
        <w:rPr>
          <w:lang w:val="en-US"/>
        </w:rPr>
        <w:t>Output</w:t>
      </w:r>
      <w:r w:rsidR="0061755E" w:rsidRPr="00CF04C5">
        <w:rPr>
          <w:i w:val="0"/>
          <w:lang w:val="en-US"/>
        </w:rPr>
        <w:t xml:space="preserve"> </w:t>
      </w:r>
      <w:r w:rsidR="00B21CEA" w:rsidRPr="00CF04C5">
        <w:rPr>
          <w:i w:val="0"/>
          <w:lang w:val="en-US"/>
        </w:rPr>
        <w:t>d</w:t>
      </w:r>
      <w:r w:rsidR="0061755E" w:rsidRPr="00CF04C5">
        <w:rPr>
          <w:i w:val="0"/>
          <w:lang w:val="en-US"/>
        </w:rPr>
        <w:t xml:space="preserve">aftar </w:t>
      </w:r>
      <w:r w:rsidR="00B21CEA" w:rsidRPr="00CF04C5">
        <w:rPr>
          <w:i w:val="0"/>
          <w:lang w:val="en-US"/>
        </w:rPr>
        <w:t>setoran</w:t>
      </w:r>
      <w:bookmarkEnd w:id="121"/>
    </w:p>
    <w:p w14:paraId="2FC8BEE7" w14:textId="2111CAC5" w:rsidR="00947822" w:rsidRDefault="0056186E" w:rsidP="0034219F">
      <w:pPr>
        <w:pStyle w:val="ListParagraph"/>
        <w:ind w:left="0" w:firstLine="426"/>
        <w:rPr>
          <w:lang w:val="en-US"/>
        </w:rPr>
      </w:pPr>
      <w:r>
        <w:lastRenderedPageBreak/>
        <w:drawing>
          <wp:anchor distT="0" distB="0" distL="114300" distR="114300" simplePos="0" relativeHeight="251737600" behindDoc="0" locked="0" layoutInCell="1" allowOverlap="1" wp14:anchorId="4A428E5D" wp14:editId="2B486902">
            <wp:simplePos x="0" y="0"/>
            <wp:positionH relativeFrom="margin">
              <wp:align>left</wp:align>
            </wp:positionH>
            <wp:positionV relativeFrom="paragraph">
              <wp:posOffset>1108075</wp:posOffset>
            </wp:positionV>
            <wp:extent cx="5039995" cy="2584102"/>
            <wp:effectExtent l="19050" t="19050" r="27305" b="26035"/>
            <wp:wrapTopAndBottom/>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2584102"/>
                    </a:xfrm>
                    <a:prstGeom prst="rect">
                      <a:avLst/>
                    </a:prstGeom>
                    <a:noFill/>
                    <a:ln>
                      <a:solidFill>
                        <a:schemeClr val="tx1"/>
                      </a:solidFill>
                    </a:ln>
                  </pic:spPr>
                </pic:pic>
              </a:graphicData>
            </a:graphic>
          </wp:anchor>
        </w:drawing>
      </w:r>
      <w:r w:rsidR="001E04D4">
        <w:rPr>
          <w:lang w:val="en-US"/>
        </w:rPr>
        <w:t>Pada G</w:t>
      </w:r>
      <w:r w:rsidR="008E297C">
        <w:rPr>
          <w:lang w:val="en-US"/>
        </w:rPr>
        <w:t>ambar 4.</w:t>
      </w:r>
      <w:r w:rsidR="00B52712">
        <w:rPr>
          <w:lang w:val="en-US"/>
        </w:rPr>
        <w:t>38</w:t>
      </w:r>
      <w:r w:rsidR="008E297C">
        <w:rPr>
          <w:lang w:val="en-US"/>
        </w:rPr>
        <w:t xml:space="preserve"> dapat terlihat tampilan </w:t>
      </w:r>
      <w:r w:rsidR="008E297C" w:rsidRPr="008116B0">
        <w:rPr>
          <w:i/>
          <w:lang w:val="en-US"/>
        </w:rPr>
        <w:t>output</w:t>
      </w:r>
      <w:r w:rsidR="008E297C">
        <w:rPr>
          <w:lang w:val="en-US"/>
        </w:rPr>
        <w:t xml:space="preserve"> dari </w:t>
      </w:r>
      <w:r w:rsidR="00CB6ECC" w:rsidRPr="00541449">
        <w:rPr>
          <w:i/>
          <w:lang w:val="en-US"/>
        </w:rPr>
        <w:t>list</w:t>
      </w:r>
      <w:r w:rsidR="008E297C">
        <w:rPr>
          <w:lang w:val="en-US"/>
        </w:rPr>
        <w:t xml:space="preserve"> </w:t>
      </w:r>
      <w:r w:rsidR="0071759D">
        <w:rPr>
          <w:lang w:val="en-US"/>
        </w:rPr>
        <w:t>user</w:t>
      </w:r>
      <w:r w:rsidR="0014369A">
        <w:rPr>
          <w:lang w:val="en-US"/>
        </w:rPr>
        <w:t xml:space="preserve">, berisi nama dari pengguna, tipe hak akses pengguna, waktu terakhir </w:t>
      </w:r>
      <w:r w:rsidR="0014369A">
        <w:rPr>
          <w:i/>
          <w:lang w:val="en-US"/>
        </w:rPr>
        <w:t>login</w:t>
      </w:r>
      <w:r w:rsidR="0014369A">
        <w:rPr>
          <w:lang w:val="en-US"/>
        </w:rPr>
        <w:t xml:space="preserve"> pengguna dan tombol untuk melakukan </w:t>
      </w:r>
      <w:r w:rsidR="0014369A">
        <w:rPr>
          <w:i/>
          <w:lang w:val="en-US"/>
        </w:rPr>
        <w:t>edit</w:t>
      </w:r>
      <w:r w:rsidR="0014369A">
        <w:rPr>
          <w:lang w:val="en-US"/>
        </w:rPr>
        <w:t xml:space="preserve">/ubah </w:t>
      </w:r>
      <w:r w:rsidR="0014369A" w:rsidRPr="0014369A">
        <w:rPr>
          <w:i/>
          <w:lang w:val="en-US"/>
        </w:rPr>
        <w:t>data</w:t>
      </w:r>
      <w:r w:rsidR="001C3B9D">
        <w:rPr>
          <w:lang w:val="en-US"/>
        </w:rPr>
        <w:t xml:space="preserve"> dan tombol untuk melakukan hapus data pengguna</w:t>
      </w:r>
      <w:r w:rsidR="007253FC">
        <w:rPr>
          <w:lang w:val="en-US"/>
        </w:rPr>
        <w:t>.</w:t>
      </w:r>
    </w:p>
    <w:p w14:paraId="726512C6" w14:textId="27C1AB5F" w:rsidR="008E297C" w:rsidRPr="009E4918" w:rsidRDefault="00947822" w:rsidP="00BF03AE">
      <w:pPr>
        <w:pStyle w:val="Caption"/>
        <w:rPr>
          <w:i w:val="0"/>
          <w:lang w:val="en-US"/>
        </w:rPr>
      </w:pPr>
      <w:bookmarkStart w:id="123" w:name="_Toc15889928"/>
      <w:r>
        <w:rPr>
          <w:lang w:val="en-US"/>
        </w:rPr>
        <w:t>G</w:t>
      </w:r>
      <w:r w:rsidRPr="000F5455">
        <w:rPr>
          <w:lang w:val="en-US"/>
        </w:rPr>
        <w:t>ambar 4.</w:t>
      </w:r>
      <w:r w:rsidR="00062651">
        <w:rPr>
          <w:lang w:val="en-US"/>
        </w:rPr>
        <w:fldChar w:fldCharType="begin"/>
      </w:r>
      <w:r w:rsidR="00062651">
        <w:rPr>
          <w:lang w:val="en-US"/>
        </w:rPr>
        <w:instrText xml:space="preserve"> SEQ Gambar_4 \* ARABIC </w:instrText>
      </w:r>
      <w:r w:rsidR="00062651">
        <w:rPr>
          <w:lang w:val="en-US"/>
        </w:rPr>
        <w:fldChar w:fldCharType="separate"/>
      </w:r>
      <w:r w:rsidR="00A2182B">
        <w:rPr>
          <w:lang w:val="en-US"/>
        </w:rPr>
        <w:t>39</w:t>
      </w:r>
      <w:r w:rsidR="00062651">
        <w:rPr>
          <w:lang w:val="en-US"/>
        </w:rPr>
        <w:fldChar w:fldCharType="end"/>
      </w:r>
      <w:r>
        <w:rPr>
          <w:lang w:val="en-US"/>
        </w:rPr>
        <w:t xml:space="preserve"> </w:t>
      </w:r>
      <w:r w:rsidRPr="009E4918">
        <w:rPr>
          <w:i w:val="0"/>
          <w:lang w:val="en-US"/>
        </w:rPr>
        <w:t xml:space="preserve">Hasil Implementasi Desain </w:t>
      </w:r>
      <w:r w:rsidRPr="009E4918">
        <w:rPr>
          <w:lang w:val="en-US"/>
        </w:rPr>
        <w:t xml:space="preserve">Output </w:t>
      </w:r>
      <w:r w:rsidR="00CB6ECC" w:rsidRPr="009E4918">
        <w:rPr>
          <w:lang w:val="en-US"/>
        </w:rPr>
        <w:t xml:space="preserve">list </w:t>
      </w:r>
      <w:r w:rsidR="006D45DC" w:rsidRPr="009E4918">
        <w:rPr>
          <w:lang w:val="en-US"/>
        </w:rPr>
        <w:t>user</w:t>
      </w:r>
      <w:bookmarkEnd w:id="123"/>
    </w:p>
    <w:p w14:paraId="5A19AC6C" w14:textId="7A7DBA3A" w:rsidR="009B7FE6" w:rsidRDefault="005069C4" w:rsidP="001B6DC1">
      <w:pPr>
        <w:pStyle w:val="ListParagraph"/>
        <w:ind w:left="0" w:firstLine="426"/>
        <w:rPr>
          <w:lang w:val="en-US"/>
        </w:rPr>
      </w:pPr>
      <w:r>
        <w:rPr>
          <w:lang w:val="en-US"/>
        </w:rPr>
        <w:drawing>
          <wp:anchor distT="0" distB="0" distL="114300" distR="114300" simplePos="0" relativeHeight="251830784" behindDoc="0" locked="0" layoutInCell="1" allowOverlap="1" wp14:anchorId="5BE07E0D" wp14:editId="11FF37AF">
            <wp:simplePos x="0" y="0"/>
            <wp:positionH relativeFrom="margin">
              <wp:align>center</wp:align>
            </wp:positionH>
            <wp:positionV relativeFrom="paragraph">
              <wp:posOffset>1023620</wp:posOffset>
            </wp:positionV>
            <wp:extent cx="4798695" cy="2926080"/>
            <wp:effectExtent l="19050" t="19050" r="20955" b="2667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98695" cy="292608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5917E3">
        <w:rPr>
          <w:lang w:val="en-US"/>
        </w:rPr>
        <w:t>Pada G</w:t>
      </w:r>
      <w:r w:rsidR="008D67A4">
        <w:rPr>
          <w:lang w:val="en-US"/>
        </w:rPr>
        <w:t>ambar 4.</w:t>
      </w:r>
      <w:r w:rsidR="008705C0">
        <w:rPr>
          <w:lang w:val="en-US"/>
        </w:rPr>
        <w:t>39</w:t>
      </w:r>
      <w:r w:rsidR="008D67A4">
        <w:rPr>
          <w:lang w:val="en-US"/>
        </w:rPr>
        <w:t xml:space="preserve"> dapat terlihat tampilan </w:t>
      </w:r>
      <w:r w:rsidR="008D67A4" w:rsidRPr="008116B0">
        <w:rPr>
          <w:i/>
          <w:lang w:val="en-US"/>
        </w:rPr>
        <w:t>output</w:t>
      </w:r>
      <w:r w:rsidR="008D67A4">
        <w:rPr>
          <w:lang w:val="en-US"/>
        </w:rPr>
        <w:t xml:space="preserve"> dari </w:t>
      </w:r>
      <w:r w:rsidR="00584347" w:rsidRPr="00544784">
        <w:rPr>
          <w:i/>
          <w:lang w:val="en-US"/>
        </w:rPr>
        <w:t>list</w:t>
      </w:r>
      <w:r w:rsidR="008D67A4">
        <w:rPr>
          <w:lang w:val="en-US"/>
        </w:rPr>
        <w:t xml:space="preserve"> </w:t>
      </w:r>
      <w:r w:rsidR="00680307">
        <w:rPr>
          <w:lang w:val="en-US"/>
        </w:rPr>
        <w:t>warga</w:t>
      </w:r>
      <w:r w:rsidR="00746831">
        <w:rPr>
          <w:lang w:val="en-US"/>
        </w:rPr>
        <w:t>, berisika NIK dari warga, nama lengkap warga, umur warga, status kawin dari warga, jenis kelamin warga, alamat warga</w:t>
      </w:r>
      <w:r w:rsidR="00150462">
        <w:rPr>
          <w:lang w:val="en-US"/>
        </w:rPr>
        <w:t xml:space="preserve"> dan tombol aksi untuk melakukan perubahan data warga dan menghapus data warga.</w:t>
      </w:r>
    </w:p>
    <w:p w14:paraId="6E9D5D83" w14:textId="0D9195F1" w:rsidR="00E440A2" w:rsidRDefault="00E440A2" w:rsidP="00F175CE">
      <w:pPr>
        <w:pStyle w:val="Caption"/>
        <w:rPr>
          <w:lang w:val="en-US"/>
        </w:rPr>
      </w:pPr>
      <w:bookmarkStart w:id="124" w:name="_Toc15889929"/>
      <w:r>
        <w:rPr>
          <w:lang w:val="en-US"/>
        </w:rPr>
        <w:t>G</w:t>
      </w:r>
      <w:r w:rsidRPr="000F5455">
        <w:rPr>
          <w:lang w:val="en-US"/>
        </w:rPr>
        <w:t>ambar 4.</w:t>
      </w:r>
      <w:r w:rsidR="00F175CE">
        <w:rPr>
          <w:lang w:val="en-US"/>
        </w:rPr>
        <w:fldChar w:fldCharType="begin"/>
      </w:r>
      <w:r w:rsidR="00F175CE">
        <w:rPr>
          <w:lang w:val="en-US"/>
        </w:rPr>
        <w:instrText xml:space="preserve"> SEQ Gambar_4 \* ARABIC </w:instrText>
      </w:r>
      <w:r w:rsidR="00F175CE">
        <w:rPr>
          <w:lang w:val="en-US"/>
        </w:rPr>
        <w:fldChar w:fldCharType="separate"/>
      </w:r>
      <w:r w:rsidR="00A2182B">
        <w:rPr>
          <w:lang w:val="en-US"/>
        </w:rPr>
        <w:t>40</w:t>
      </w:r>
      <w:r w:rsidR="00F175CE">
        <w:rPr>
          <w:lang w:val="en-US"/>
        </w:rPr>
        <w:fldChar w:fldCharType="end"/>
      </w:r>
      <w:r>
        <w:rPr>
          <w:lang w:val="en-US"/>
        </w:rPr>
        <w:t xml:space="preserve"> </w:t>
      </w:r>
      <w:r w:rsidRPr="00897D65">
        <w:rPr>
          <w:i w:val="0"/>
          <w:lang w:val="en-US"/>
        </w:rPr>
        <w:t>Hasil Implementasi Desain</w:t>
      </w:r>
      <w:r>
        <w:rPr>
          <w:lang w:val="en-US"/>
        </w:rPr>
        <w:t xml:space="preserve"> </w:t>
      </w:r>
      <w:r w:rsidRPr="00897D65">
        <w:rPr>
          <w:lang w:val="en-US"/>
        </w:rPr>
        <w:t xml:space="preserve">Output list </w:t>
      </w:r>
      <w:r w:rsidRPr="00E60BFB">
        <w:rPr>
          <w:i w:val="0"/>
          <w:lang w:val="en-US"/>
        </w:rPr>
        <w:t>warga</w:t>
      </w:r>
      <w:bookmarkEnd w:id="124"/>
    </w:p>
    <w:p w14:paraId="3CAB22D5" w14:textId="528910F9" w:rsidR="00584347" w:rsidRDefault="00E76BE9" w:rsidP="00043A31">
      <w:pPr>
        <w:pStyle w:val="ListParagraph"/>
        <w:ind w:left="0" w:firstLine="426"/>
        <w:rPr>
          <w:lang w:val="en-US"/>
        </w:rPr>
      </w:pPr>
      <w:r>
        <w:rPr>
          <w:lang w:val="en-US"/>
        </w:rPr>
        <w:lastRenderedPageBreak/>
        <w:drawing>
          <wp:anchor distT="0" distB="0" distL="114300" distR="114300" simplePos="0" relativeHeight="251829760" behindDoc="0" locked="0" layoutInCell="1" allowOverlap="1" wp14:anchorId="007E26D1" wp14:editId="06591437">
            <wp:simplePos x="0" y="0"/>
            <wp:positionH relativeFrom="margin">
              <wp:align>right</wp:align>
            </wp:positionH>
            <wp:positionV relativeFrom="paragraph">
              <wp:posOffset>812165</wp:posOffset>
            </wp:positionV>
            <wp:extent cx="5036185" cy="2524760"/>
            <wp:effectExtent l="19050" t="19050" r="12065" b="2794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36185" cy="2524760"/>
                    </a:xfrm>
                    <a:prstGeom prst="rect">
                      <a:avLst/>
                    </a:prstGeom>
                    <a:noFill/>
                    <a:ln>
                      <a:solidFill>
                        <a:schemeClr val="tx1"/>
                      </a:solidFill>
                    </a:ln>
                  </pic:spPr>
                </pic:pic>
              </a:graphicData>
            </a:graphic>
          </wp:anchor>
        </w:drawing>
      </w:r>
      <w:r w:rsidR="007D29B3">
        <w:rPr>
          <w:lang w:val="en-US"/>
        </w:rPr>
        <w:t>Pada G</w:t>
      </w:r>
      <w:r w:rsidR="00584347">
        <w:rPr>
          <w:lang w:val="en-US"/>
        </w:rPr>
        <w:t>ambar 4.</w:t>
      </w:r>
      <w:r w:rsidR="0001412C">
        <w:rPr>
          <w:lang w:val="en-US"/>
        </w:rPr>
        <w:t>40</w:t>
      </w:r>
      <w:r w:rsidR="00584347">
        <w:rPr>
          <w:lang w:val="en-US"/>
        </w:rPr>
        <w:t xml:space="preserve"> dapat terlihat tampilan </w:t>
      </w:r>
      <w:r w:rsidR="00584347" w:rsidRPr="008116B0">
        <w:rPr>
          <w:i/>
          <w:lang w:val="en-US"/>
        </w:rPr>
        <w:t>output</w:t>
      </w:r>
      <w:r w:rsidR="00584347">
        <w:rPr>
          <w:lang w:val="en-US"/>
        </w:rPr>
        <w:t xml:space="preserve"> dari </w:t>
      </w:r>
      <w:r w:rsidR="00392CBD">
        <w:rPr>
          <w:lang w:val="en-US"/>
        </w:rPr>
        <w:t xml:space="preserve">list </w:t>
      </w:r>
      <w:r w:rsidR="00392CBD" w:rsidRPr="00384F4C">
        <w:rPr>
          <w:i/>
          <w:lang w:val="en-US"/>
        </w:rPr>
        <w:t>survey</w:t>
      </w:r>
      <w:r w:rsidR="00631C44">
        <w:rPr>
          <w:i/>
          <w:lang w:val="en-US"/>
        </w:rPr>
        <w:t xml:space="preserve">, </w:t>
      </w:r>
      <w:r w:rsidR="00631C44">
        <w:rPr>
          <w:lang w:val="en-US"/>
        </w:rPr>
        <w:t xml:space="preserve">berisi deskripsi dari </w:t>
      </w:r>
      <w:r w:rsidR="00631C44" w:rsidRPr="00BC47E7">
        <w:rPr>
          <w:i/>
          <w:lang w:val="en-US"/>
        </w:rPr>
        <w:t>surve</w:t>
      </w:r>
      <w:r w:rsidR="00BC47E7" w:rsidRPr="00BC47E7">
        <w:rPr>
          <w:i/>
          <w:lang w:val="en-US"/>
        </w:rPr>
        <w:t>y</w:t>
      </w:r>
      <w:r w:rsidR="006D34BC">
        <w:rPr>
          <w:i/>
          <w:lang w:val="en-US"/>
        </w:rPr>
        <w:t>,</w:t>
      </w:r>
      <w:r w:rsidR="0085448C">
        <w:rPr>
          <w:lang w:val="en-US"/>
        </w:rPr>
        <w:t xml:space="preserve"> </w:t>
      </w:r>
      <w:r w:rsidR="006D34BC">
        <w:rPr>
          <w:lang w:val="en-US"/>
        </w:rPr>
        <w:t>tanggal</w:t>
      </w:r>
      <w:r w:rsidR="006D34BC">
        <w:rPr>
          <w:i/>
          <w:lang w:val="en-US"/>
        </w:rPr>
        <w:t xml:space="preserve"> survey</w:t>
      </w:r>
      <w:r w:rsidR="006D34BC">
        <w:rPr>
          <w:lang w:val="en-US"/>
        </w:rPr>
        <w:t xml:space="preserve"> dibuat, dan tombol aksi untuk menghapus </w:t>
      </w:r>
      <w:r w:rsidR="006D34BC" w:rsidRPr="00105285">
        <w:rPr>
          <w:i/>
          <w:lang w:val="en-US"/>
        </w:rPr>
        <w:t>data survey</w:t>
      </w:r>
      <w:r w:rsidR="006D34BC">
        <w:rPr>
          <w:lang w:val="en-US"/>
        </w:rPr>
        <w:t xml:space="preserve"> dan melakukan perubahan </w:t>
      </w:r>
      <w:r w:rsidR="006D34BC" w:rsidRPr="006D34BC">
        <w:rPr>
          <w:i/>
          <w:lang w:val="en-US"/>
        </w:rPr>
        <w:t>data</w:t>
      </w:r>
      <w:r w:rsidR="006D34BC">
        <w:rPr>
          <w:lang w:val="en-US"/>
        </w:rPr>
        <w:t xml:space="preserve"> </w:t>
      </w:r>
      <w:r w:rsidR="006D34BC" w:rsidRPr="006D34BC">
        <w:rPr>
          <w:i/>
          <w:lang w:val="en-US"/>
        </w:rPr>
        <w:t>survey</w:t>
      </w:r>
      <w:r w:rsidR="00396F4F">
        <w:rPr>
          <w:lang w:val="en-US"/>
        </w:rPr>
        <w:t>.</w:t>
      </w:r>
    </w:p>
    <w:p w14:paraId="6F2055CA" w14:textId="5978BD07" w:rsidR="00110280" w:rsidRPr="008A1DE7" w:rsidRDefault="00110280" w:rsidP="008B6DCC">
      <w:pPr>
        <w:pStyle w:val="Caption"/>
        <w:rPr>
          <w:lang w:val="en-US"/>
        </w:rPr>
      </w:pPr>
      <w:bookmarkStart w:id="125" w:name="_Toc15889930"/>
      <w:r>
        <w:rPr>
          <w:lang w:val="en-US"/>
        </w:rPr>
        <w:t>G</w:t>
      </w:r>
      <w:r w:rsidRPr="000F5455">
        <w:rPr>
          <w:lang w:val="en-US"/>
        </w:rPr>
        <w:t>ambar 4.</w:t>
      </w:r>
      <w:r w:rsidR="008B6DCC">
        <w:rPr>
          <w:lang w:val="en-US"/>
        </w:rPr>
        <w:fldChar w:fldCharType="begin"/>
      </w:r>
      <w:r w:rsidR="008B6DCC">
        <w:rPr>
          <w:lang w:val="en-US"/>
        </w:rPr>
        <w:instrText xml:space="preserve"> SEQ Gambar_4 \* ARABIC </w:instrText>
      </w:r>
      <w:r w:rsidR="008B6DCC">
        <w:rPr>
          <w:lang w:val="en-US"/>
        </w:rPr>
        <w:fldChar w:fldCharType="separate"/>
      </w:r>
      <w:r w:rsidR="00A2182B">
        <w:rPr>
          <w:lang w:val="en-US"/>
        </w:rPr>
        <w:t>41</w:t>
      </w:r>
      <w:r w:rsidR="008B6DCC">
        <w:rPr>
          <w:lang w:val="en-US"/>
        </w:rPr>
        <w:fldChar w:fldCharType="end"/>
      </w:r>
      <w:r>
        <w:rPr>
          <w:lang w:val="en-US"/>
        </w:rPr>
        <w:t xml:space="preserve"> </w:t>
      </w:r>
      <w:r w:rsidRPr="000A6028">
        <w:rPr>
          <w:i w:val="0"/>
          <w:lang w:val="en-US"/>
        </w:rPr>
        <w:t>Hasil Implementasi Desain</w:t>
      </w:r>
      <w:r>
        <w:rPr>
          <w:lang w:val="en-US"/>
        </w:rPr>
        <w:t xml:space="preserve"> </w:t>
      </w:r>
      <w:r w:rsidRPr="000A6028">
        <w:rPr>
          <w:lang w:val="en-US"/>
        </w:rPr>
        <w:t>Output list survey</w:t>
      </w:r>
      <w:bookmarkEnd w:id="125"/>
    </w:p>
    <w:p w14:paraId="56F5BC70" w14:textId="64CF0D64" w:rsidR="009B7FE6" w:rsidRDefault="00110280" w:rsidP="00CC3B05">
      <w:pPr>
        <w:pStyle w:val="ListParagraph"/>
        <w:ind w:left="0" w:firstLine="426"/>
        <w:rPr>
          <w:lang w:val="en-US"/>
        </w:rPr>
      </w:pPr>
      <w:r>
        <w:rPr>
          <w:lang w:val="en-US"/>
        </w:rPr>
        <w:drawing>
          <wp:anchor distT="0" distB="0" distL="114300" distR="114300" simplePos="0" relativeHeight="251738624" behindDoc="0" locked="0" layoutInCell="1" allowOverlap="1" wp14:anchorId="7E3F6E1F" wp14:editId="59B9FA54">
            <wp:simplePos x="0" y="0"/>
            <wp:positionH relativeFrom="margin">
              <wp:align>right</wp:align>
            </wp:positionH>
            <wp:positionV relativeFrom="paragraph">
              <wp:posOffset>1071245</wp:posOffset>
            </wp:positionV>
            <wp:extent cx="5036185" cy="2729865"/>
            <wp:effectExtent l="19050" t="19050" r="12065" b="13335"/>
            <wp:wrapTopAndBottom/>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036185" cy="2729865"/>
                    </a:xfrm>
                    <a:prstGeom prst="rect">
                      <a:avLst/>
                    </a:prstGeom>
                    <a:noFill/>
                    <a:ln>
                      <a:solidFill>
                        <a:schemeClr val="tx1"/>
                      </a:solidFill>
                    </a:ln>
                  </pic:spPr>
                </pic:pic>
              </a:graphicData>
            </a:graphic>
          </wp:anchor>
        </w:drawing>
      </w:r>
      <w:r w:rsidR="00B23F86">
        <w:rPr>
          <w:lang w:val="en-US"/>
        </w:rPr>
        <w:t>Pada</w:t>
      </w:r>
      <w:r w:rsidR="00FB44E4">
        <w:rPr>
          <w:lang w:val="en-US"/>
        </w:rPr>
        <w:t xml:space="preserve"> </w:t>
      </w:r>
      <w:r w:rsidR="00B23F86">
        <w:rPr>
          <w:lang w:val="en-US"/>
        </w:rPr>
        <w:t>G</w:t>
      </w:r>
      <w:r w:rsidR="00FB44E4">
        <w:rPr>
          <w:lang w:val="en-US"/>
        </w:rPr>
        <w:t>ambar 4.</w:t>
      </w:r>
      <w:r w:rsidR="000926B9">
        <w:rPr>
          <w:lang w:val="en-US"/>
        </w:rPr>
        <w:t>41</w:t>
      </w:r>
      <w:r w:rsidR="00FB44E4">
        <w:rPr>
          <w:lang w:val="en-US"/>
        </w:rPr>
        <w:t xml:space="preserve"> dapat terlihat tampilan </w:t>
      </w:r>
      <w:r w:rsidR="00FB44E4" w:rsidRPr="008116B0">
        <w:rPr>
          <w:i/>
          <w:lang w:val="en-US"/>
        </w:rPr>
        <w:t>output</w:t>
      </w:r>
      <w:r w:rsidR="00FB44E4">
        <w:rPr>
          <w:lang w:val="en-US"/>
        </w:rPr>
        <w:t xml:space="preserve"> dari </w:t>
      </w:r>
      <w:r w:rsidR="00FB44E4" w:rsidRPr="003E35DC">
        <w:rPr>
          <w:i/>
          <w:lang w:val="en-US"/>
        </w:rPr>
        <w:t>list</w:t>
      </w:r>
      <w:r w:rsidR="00FB44E4">
        <w:rPr>
          <w:lang w:val="en-US"/>
        </w:rPr>
        <w:t xml:space="preserve"> </w:t>
      </w:r>
      <w:r w:rsidR="00396F4F">
        <w:rPr>
          <w:lang w:val="en-US"/>
        </w:rPr>
        <w:t>permasalahan</w:t>
      </w:r>
      <w:r w:rsidR="00F64C49">
        <w:rPr>
          <w:lang w:val="en-US"/>
        </w:rPr>
        <w:t xml:space="preserve">, berisi kategori </w:t>
      </w:r>
      <w:r w:rsidR="00F64C49">
        <w:rPr>
          <w:i/>
          <w:lang w:val="en-US"/>
        </w:rPr>
        <w:t>survey</w:t>
      </w:r>
      <w:r w:rsidR="00F64C49">
        <w:rPr>
          <w:lang w:val="en-US"/>
        </w:rPr>
        <w:t>, deskripsi dari permasalahan, biaya yang diperlukan permasalahan dan tombol aksi untuk melakukan perubahan data permasalahan dan tombol hapus untuk menghapus data permasalahan</w:t>
      </w:r>
      <w:r w:rsidR="00396F4F">
        <w:rPr>
          <w:lang w:val="en-US"/>
        </w:rPr>
        <w:t>.</w:t>
      </w:r>
    </w:p>
    <w:p w14:paraId="511AE94F" w14:textId="5152B806" w:rsidR="009B7FE6" w:rsidRDefault="00692C42" w:rsidP="00F85088">
      <w:pPr>
        <w:pStyle w:val="Caption"/>
        <w:rPr>
          <w:lang w:val="en-US"/>
        </w:rPr>
      </w:pPr>
      <w:bookmarkStart w:id="126" w:name="_Toc15889931"/>
      <w:r>
        <w:rPr>
          <w:lang w:val="en-US"/>
        </w:rPr>
        <w:t>G</w:t>
      </w:r>
      <w:r w:rsidRPr="000F5455">
        <w:rPr>
          <w:lang w:val="en-US"/>
        </w:rPr>
        <w:t>ambar 4.</w:t>
      </w:r>
      <w:r w:rsidR="00F85088">
        <w:rPr>
          <w:lang w:val="en-US"/>
        </w:rPr>
        <w:fldChar w:fldCharType="begin"/>
      </w:r>
      <w:r w:rsidR="00F85088">
        <w:rPr>
          <w:lang w:val="en-US"/>
        </w:rPr>
        <w:instrText xml:space="preserve"> SEQ Gambar_4 \* ARABIC </w:instrText>
      </w:r>
      <w:r w:rsidR="00F85088">
        <w:rPr>
          <w:lang w:val="en-US"/>
        </w:rPr>
        <w:fldChar w:fldCharType="separate"/>
      </w:r>
      <w:r w:rsidR="00A2182B">
        <w:rPr>
          <w:lang w:val="en-US"/>
        </w:rPr>
        <w:t>42</w:t>
      </w:r>
      <w:r w:rsidR="00F85088">
        <w:rPr>
          <w:lang w:val="en-US"/>
        </w:rPr>
        <w:fldChar w:fldCharType="end"/>
      </w:r>
      <w:r>
        <w:rPr>
          <w:lang w:val="en-US"/>
        </w:rPr>
        <w:t xml:space="preserve"> </w:t>
      </w:r>
      <w:r w:rsidRPr="008365DE">
        <w:rPr>
          <w:i w:val="0"/>
          <w:lang w:val="en-US"/>
        </w:rPr>
        <w:t>Hasil Implementasi Desain</w:t>
      </w:r>
      <w:r>
        <w:rPr>
          <w:lang w:val="en-US"/>
        </w:rPr>
        <w:t xml:space="preserve"> </w:t>
      </w:r>
      <w:r w:rsidRPr="008365DE">
        <w:rPr>
          <w:lang w:val="en-US"/>
        </w:rPr>
        <w:t xml:space="preserve">Output list </w:t>
      </w:r>
      <w:r w:rsidR="00932D1B" w:rsidRPr="00C41804">
        <w:rPr>
          <w:i w:val="0"/>
          <w:lang w:val="en-US"/>
        </w:rPr>
        <w:t>permasalahan</w:t>
      </w:r>
      <w:bookmarkEnd w:id="126"/>
    </w:p>
    <w:p w14:paraId="54D77CAC" w14:textId="65D8E91D" w:rsidR="0034300A" w:rsidRDefault="0034300A" w:rsidP="004336A7">
      <w:pPr>
        <w:pStyle w:val="ListParagraph"/>
        <w:ind w:left="851"/>
        <w:rPr>
          <w:lang w:val="en-US"/>
        </w:rPr>
      </w:pPr>
    </w:p>
    <w:p w14:paraId="4D73EC81" w14:textId="7344EB13" w:rsidR="0034300A" w:rsidRDefault="0034300A" w:rsidP="004336A7">
      <w:pPr>
        <w:pStyle w:val="ListParagraph"/>
        <w:ind w:left="851"/>
        <w:rPr>
          <w:lang w:val="en-US"/>
        </w:rPr>
      </w:pPr>
    </w:p>
    <w:p w14:paraId="35FB2C6B" w14:textId="7FE3C9BA" w:rsidR="0034300A" w:rsidRDefault="0034300A" w:rsidP="004336A7">
      <w:pPr>
        <w:pStyle w:val="ListParagraph"/>
        <w:ind w:left="851"/>
        <w:rPr>
          <w:lang w:val="en-US"/>
        </w:rPr>
      </w:pPr>
    </w:p>
    <w:p w14:paraId="20ADAB25" w14:textId="531708B6" w:rsidR="0034300A" w:rsidRDefault="00BC7951" w:rsidP="00A1073F">
      <w:pPr>
        <w:pStyle w:val="ListParagraph"/>
        <w:ind w:left="0" w:firstLine="426"/>
        <w:rPr>
          <w:lang w:val="en-US"/>
        </w:rPr>
      </w:pPr>
      <w:r>
        <w:rPr>
          <w:lang w:val="en-US"/>
        </w:rPr>
        <w:lastRenderedPageBreak/>
        <w:drawing>
          <wp:anchor distT="0" distB="0" distL="114300" distR="114300" simplePos="0" relativeHeight="251798016" behindDoc="0" locked="0" layoutInCell="1" allowOverlap="1" wp14:anchorId="539C8BA9" wp14:editId="16AD4B27">
            <wp:simplePos x="0" y="0"/>
            <wp:positionH relativeFrom="margin">
              <wp:align>center</wp:align>
            </wp:positionH>
            <wp:positionV relativeFrom="paragraph">
              <wp:posOffset>1329055</wp:posOffset>
            </wp:positionV>
            <wp:extent cx="4366895" cy="2524760"/>
            <wp:effectExtent l="19050" t="19050" r="14605" b="27940"/>
            <wp:wrapTopAndBottom/>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4366895" cy="2524760"/>
                    </a:xfrm>
                    <a:prstGeom prst="rect">
                      <a:avLst/>
                    </a:prstGeom>
                    <a:noFill/>
                    <a:ln>
                      <a:solidFill>
                        <a:schemeClr val="tx1"/>
                      </a:solidFill>
                    </a:ln>
                  </pic:spPr>
                </pic:pic>
              </a:graphicData>
            </a:graphic>
          </wp:anchor>
        </w:drawing>
      </w:r>
      <w:r w:rsidR="006673AF">
        <w:rPr>
          <w:lang w:val="en-US"/>
        </w:rPr>
        <w:t>Pada G</w:t>
      </w:r>
      <w:r w:rsidR="0034300A">
        <w:rPr>
          <w:lang w:val="en-US"/>
        </w:rPr>
        <w:t>ambar 4.4</w:t>
      </w:r>
      <w:r w:rsidR="00941EE4">
        <w:rPr>
          <w:lang w:val="en-US"/>
        </w:rPr>
        <w:t>2</w:t>
      </w:r>
      <w:r w:rsidR="0034300A">
        <w:rPr>
          <w:lang w:val="en-US"/>
        </w:rPr>
        <w:t xml:space="preserve"> dapat terlihat tampilan </w:t>
      </w:r>
      <w:r w:rsidR="0034300A" w:rsidRPr="008116B0">
        <w:rPr>
          <w:i/>
          <w:lang w:val="en-US"/>
        </w:rPr>
        <w:t>output</w:t>
      </w:r>
      <w:r w:rsidR="0034300A">
        <w:rPr>
          <w:lang w:val="en-US"/>
        </w:rPr>
        <w:t xml:space="preserve"> dari </w:t>
      </w:r>
      <w:r w:rsidR="0034300A" w:rsidRPr="00184CC9">
        <w:rPr>
          <w:i/>
          <w:lang w:val="en-US"/>
        </w:rPr>
        <w:t>list</w:t>
      </w:r>
      <w:r w:rsidR="0034300A">
        <w:rPr>
          <w:lang w:val="en-US"/>
        </w:rPr>
        <w:t xml:space="preserve"> </w:t>
      </w:r>
      <w:r w:rsidR="00F25A4A">
        <w:rPr>
          <w:i/>
          <w:lang w:val="en-US"/>
        </w:rPr>
        <w:t>kuesioner</w:t>
      </w:r>
      <w:r w:rsidR="004357BD" w:rsidRPr="004357BD">
        <w:rPr>
          <w:lang w:val="en-US"/>
        </w:rPr>
        <w:t>, berisi deskripsi dari</w:t>
      </w:r>
      <w:r w:rsidR="004357BD">
        <w:rPr>
          <w:i/>
          <w:lang w:val="en-US"/>
        </w:rPr>
        <w:t xml:space="preserve"> </w:t>
      </w:r>
      <w:r w:rsidR="005C48C9">
        <w:rPr>
          <w:lang w:val="en-US"/>
        </w:rPr>
        <w:t xml:space="preserve">permasalahan, </w:t>
      </w:r>
      <w:r w:rsidR="00BD1818">
        <w:rPr>
          <w:lang w:val="en-US"/>
        </w:rPr>
        <w:t xml:space="preserve">nilai bobot permasalahan, nilai tingkat keganasan, nilai urgensi, nilai kemudahan dalam penanggulangan masalah, kesesuaian permasalahan dengan masyarakat, kemungkinan permasalahan secara nilai ekonomis, dan nilai-nilai lainnya dalam variabel perhitungan metode </w:t>
      </w:r>
      <w:r w:rsidR="00BD1818">
        <w:rPr>
          <w:i/>
          <w:lang w:val="en-US"/>
        </w:rPr>
        <w:t>Hanlon</w:t>
      </w:r>
      <w:r w:rsidR="00822141">
        <w:rPr>
          <w:lang w:val="en-US"/>
        </w:rPr>
        <w:t>.</w:t>
      </w:r>
    </w:p>
    <w:p w14:paraId="1D0E95FB" w14:textId="5ADF30FC" w:rsidR="0034300A" w:rsidRPr="008A1DE7" w:rsidRDefault="0034300A" w:rsidP="005459F4">
      <w:pPr>
        <w:pStyle w:val="Caption"/>
        <w:rPr>
          <w:lang w:val="en-US"/>
        </w:rPr>
      </w:pPr>
      <w:bookmarkStart w:id="127" w:name="_Toc15889932"/>
      <w:r>
        <w:rPr>
          <w:lang w:val="en-US"/>
        </w:rPr>
        <w:t>G</w:t>
      </w:r>
      <w:r w:rsidRPr="000F5455">
        <w:rPr>
          <w:lang w:val="en-US"/>
        </w:rPr>
        <w:t>ambar 4.</w:t>
      </w:r>
      <w:r w:rsidR="005459F4">
        <w:rPr>
          <w:lang w:val="en-US"/>
        </w:rPr>
        <w:fldChar w:fldCharType="begin"/>
      </w:r>
      <w:r w:rsidR="005459F4">
        <w:rPr>
          <w:lang w:val="en-US"/>
        </w:rPr>
        <w:instrText xml:space="preserve"> SEQ Gambar_4 \* ARABIC </w:instrText>
      </w:r>
      <w:r w:rsidR="005459F4">
        <w:rPr>
          <w:lang w:val="en-US"/>
        </w:rPr>
        <w:fldChar w:fldCharType="separate"/>
      </w:r>
      <w:r w:rsidR="00A2182B">
        <w:rPr>
          <w:lang w:val="en-US"/>
        </w:rPr>
        <w:t>43</w:t>
      </w:r>
      <w:r w:rsidR="005459F4">
        <w:rPr>
          <w:lang w:val="en-US"/>
        </w:rPr>
        <w:fldChar w:fldCharType="end"/>
      </w:r>
      <w:r>
        <w:rPr>
          <w:lang w:val="en-US"/>
        </w:rPr>
        <w:t xml:space="preserve"> </w:t>
      </w:r>
      <w:r w:rsidRPr="00F04EE0">
        <w:rPr>
          <w:i w:val="0"/>
          <w:lang w:val="en-US"/>
        </w:rPr>
        <w:t>Hasil Implementasi Desain</w:t>
      </w:r>
      <w:r>
        <w:rPr>
          <w:lang w:val="en-US"/>
        </w:rPr>
        <w:t xml:space="preserve"> </w:t>
      </w:r>
      <w:r w:rsidRPr="00F04EE0">
        <w:rPr>
          <w:lang w:val="en-US"/>
        </w:rPr>
        <w:t xml:space="preserve">Output list </w:t>
      </w:r>
      <w:r w:rsidR="007A4F31" w:rsidRPr="00F04EE0">
        <w:rPr>
          <w:i w:val="0"/>
          <w:lang w:val="en-US"/>
        </w:rPr>
        <w:t>kuesioner</w:t>
      </w:r>
      <w:bookmarkEnd w:id="127"/>
    </w:p>
    <w:p w14:paraId="5B63F8C4" w14:textId="6FA77090" w:rsidR="008A5BA1" w:rsidRDefault="007E1399" w:rsidP="00941EE4">
      <w:pPr>
        <w:pStyle w:val="ListParagraph"/>
        <w:ind w:left="0" w:firstLine="426"/>
        <w:rPr>
          <w:lang w:val="en-US"/>
        </w:rPr>
      </w:pPr>
      <w:r>
        <w:rPr>
          <w:lang w:val="en-US"/>
        </w:rPr>
        <w:t>Pada</w:t>
      </w:r>
      <w:r w:rsidR="008A5BA1">
        <w:rPr>
          <w:lang w:val="en-US"/>
        </w:rPr>
        <w:t xml:space="preserve"> </w:t>
      </w:r>
      <w:r w:rsidR="00994973">
        <w:rPr>
          <w:lang w:val="en-US"/>
        </w:rPr>
        <w:t>Gambar 4.</w:t>
      </w:r>
      <w:r w:rsidR="00A81BCF">
        <w:rPr>
          <w:lang w:val="en-US"/>
        </w:rPr>
        <w:t>4</w:t>
      </w:r>
      <w:r w:rsidR="00187D70">
        <w:rPr>
          <w:lang w:val="en-US"/>
        </w:rPr>
        <w:t>3</w:t>
      </w:r>
      <w:r w:rsidR="008A5BA1">
        <w:rPr>
          <w:lang w:val="en-US"/>
        </w:rPr>
        <w:t xml:space="preserve"> dapat terlihat hasil </w:t>
      </w:r>
      <w:r w:rsidR="00C337B8">
        <w:rPr>
          <w:i/>
          <w:lang w:val="en-US"/>
        </w:rPr>
        <w:t>Output</w:t>
      </w:r>
      <w:r w:rsidR="00C337B8">
        <w:rPr>
          <w:lang w:val="en-US"/>
        </w:rPr>
        <w:t xml:space="preserve"> dari </w:t>
      </w:r>
      <w:r w:rsidR="00CB64BE">
        <w:rPr>
          <w:lang w:val="en-US"/>
        </w:rPr>
        <w:t xml:space="preserve">penentuan prioritas, </w:t>
      </w:r>
      <w:r w:rsidR="00C337B8">
        <w:rPr>
          <w:lang w:val="en-US"/>
        </w:rPr>
        <w:t xml:space="preserve">perhitungan metode </w:t>
      </w:r>
      <w:r w:rsidR="00C337B8">
        <w:rPr>
          <w:i/>
          <w:lang w:val="en-US"/>
        </w:rPr>
        <w:t>Hanlon</w:t>
      </w:r>
      <w:r w:rsidR="00C337B8">
        <w:rPr>
          <w:lang w:val="en-US"/>
        </w:rPr>
        <w:t xml:space="preserve"> sebagai informasi pendukung dalam melakukan pengembangan infrastruktur</w:t>
      </w:r>
      <w:r w:rsidR="00CB64BE">
        <w:rPr>
          <w:lang w:val="en-US"/>
        </w:rPr>
        <w:t>.</w:t>
      </w:r>
    </w:p>
    <w:p w14:paraId="24D10F25" w14:textId="4A2541CF" w:rsidR="00E112D2" w:rsidRDefault="00F5419E" w:rsidP="00F5419E">
      <w:pPr>
        <w:pStyle w:val="ListParagraph"/>
        <w:ind w:left="0"/>
        <w:jc w:val="center"/>
        <w:rPr>
          <w:lang w:val="en-US"/>
        </w:rPr>
      </w:pPr>
      <w:r>
        <w:rPr>
          <w:lang w:val="en-US"/>
        </w:rPr>
        <w:drawing>
          <wp:inline distT="0" distB="0" distL="0" distR="0" wp14:anchorId="1EAF29EF" wp14:editId="7532E08F">
            <wp:extent cx="2756098" cy="2993585"/>
            <wp:effectExtent l="19050" t="19050" r="25400" b="165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extLst>
                        <a:ext uri="{28A0092B-C50C-407E-A947-70E740481C1C}">
                          <a14:useLocalDpi xmlns:a14="http://schemas.microsoft.com/office/drawing/2010/main" val="0"/>
                        </a:ext>
                      </a:extLst>
                    </a:blip>
                    <a:stretch>
                      <a:fillRect/>
                    </a:stretch>
                  </pic:blipFill>
                  <pic:spPr bwMode="auto">
                    <a:xfrm>
                      <a:off x="0" y="0"/>
                      <a:ext cx="2756098" cy="2993585"/>
                    </a:xfrm>
                    <a:prstGeom prst="rect">
                      <a:avLst/>
                    </a:prstGeom>
                    <a:noFill/>
                    <a:ln>
                      <a:solidFill>
                        <a:schemeClr val="tx1"/>
                      </a:solidFill>
                    </a:ln>
                  </pic:spPr>
                </pic:pic>
              </a:graphicData>
            </a:graphic>
          </wp:inline>
        </w:drawing>
      </w:r>
    </w:p>
    <w:p w14:paraId="68949B19" w14:textId="56D9E53B" w:rsidR="00A04080" w:rsidRPr="00470C3F" w:rsidRDefault="00F5419E" w:rsidP="00EA4DBC">
      <w:pPr>
        <w:pStyle w:val="Caption"/>
        <w:rPr>
          <w:lang w:val="en-US"/>
        </w:rPr>
      </w:pPr>
      <w:bookmarkStart w:id="128" w:name="_Toc15889933"/>
      <w:r>
        <w:rPr>
          <w:lang w:val="en-US"/>
        </w:rPr>
        <w:t>G</w:t>
      </w:r>
      <w:r w:rsidRPr="000F5455">
        <w:rPr>
          <w:lang w:val="en-US"/>
        </w:rPr>
        <w:t>ambar 4.</w:t>
      </w:r>
      <w:r w:rsidR="00EA4DBC">
        <w:rPr>
          <w:lang w:val="en-US"/>
        </w:rPr>
        <w:fldChar w:fldCharType="begin"/>
      </w:r>
      <w:r w:rsidR="00EA4DBC">
        <w:rPr>
          <w:lang w:val="en-US"/>
        </w:rPr>
        <w:instrText xml:space="preserve"> SEQ Gambar_4 \* ARABIC </w:instrText>
      </w:r>
      <w:r w:rsidR="00EA4DBC">
        <w:rPr>
          <w:lang w:val="en-US"/>
        </w:rPr>
        <w:fldChar w:fldCharType="separate"/>
      </w:r>
      <w:r w:rsidR="00A2182B">
        <w:rPr>
          <w:lang w:val="en-US"/>
        </w:rPr>
        <w:t>44</w:t>
      </w:r>
      <w:r w:rsidR="00EA4DBC">
        <w:rPr>
          <w:lang w:val="en-US"/>
        </w:rPr>
        <w:fldChar w:fldCharType="end"/>
      </w:r>
      <w:r>
        <w:rPr>
          <w:lang w:val="en-US"/>
        </w:rPr>
        <w:t xml:space="preserve"> </w:t>
      </w:r>
      <w:r w:rsidR="00470C3F" w:rsidRPr="000D3462">
        <w:rPr>
          <w:i w:val="0"/>
          <w:lang w:val="en-US"/>
        </w:rPr>
        <w:t>Hasil Implementasi Desain</w:t>
      </w:r>
      <w:r w:rsidR="00470C3F">
        <w:rPr>
          <w:lang w:val="en-US"/>
        </w:rPr>
        <w:t xml:space="preserve"> </w:t>
      </w:r>
      <w:r w:rsidR="00470C3F" w:rsidRPr="000D3462">
        <w:rPr>
          <w:lang w:val="en-US"/>
        </w:rPr>
        <w:t>Output</w:t>
      </w:r>
      <w:r w:rsidR="00470C3F">
        <w:rPr>
          <w:lang w:val="en-US"/>
        </w:rPr>
        <w:t xml:space="preserve"> </w:t>
      </w:r>
      <w:r w:rsidR="00470C3F" w:rsidRPr="000D3462">
        <w:rPr>
          <w:i w:val="0"/>
          <w:lang w:val="en-US"/>
        </w:rPr>
        <w:t>rekomendasi</w:t>
      </w:r>
      <w:bookmarkEnd w:id="128"/>
    </w:p>
    <w:p w14:paraId="41E73C23" w14:textId="60F9C758" w:rsidR="00A05025" w:rsidRPr="00353AC9" w:rsidRDefault="00BE6B0E" w:rsidP="00C375E7">
      <w:pPr>
        <w:pStyle w:val="ListParagraph"/>
        <w:numPr>
          <w:ilvl w:val="3"/>
          <w:numId w:val="23"/>
        </w:numPr>
        <w:ind w:left="426"/>
        <w:rPr>
          <w:lang w:val="en-US"/>
        </w:rPr>
      </w:pPr>
      <w:r>
        <w:rPr>
          <w:lang w:val="en-US"/>
        </w:rPr>
        <w:lastRenderedPageBreak/>
        <w:t xml:space="preserve">Tampilan </w:t>
      </w:r>
      <w:r>
        <w:rPr>
          <w:i/>
          <w:lang w:val="en-US"/>
        </w:rPr>
        <w:t>Input</w:t>
      </w:r>
    </w:p>
    <w:p w14:paraId="662470B8" w14:textId="4FAEF245" w:rsidR="00353AC9" w:rsidRPr="00353AC9" w:rsidRDefault="000C0283" w:rsidP="001E3E7E">
      <w:pPr>
        <w:ind w:firstLine="426"/>
        <w:rPr>
          <w:lang w:val="en-US"/>
        </w:rPr>
      </w:pPr>
      <w:r>
        <w:rPr>
          <w:lang w:val="en-US"/>
        </w:rPr>
        <w:drawing>
          <wp:anchor distT="0" distB="0" distL="114300" distR="114300" simplePos="0" relativeHeight="251741696" behindDoc="0" locked="0" layoutInCell="1" allowOverlap="1" wp14:anchorId="14F579CD" wp14:editId="618DF83D">
            <wp:simplePos x="0" y="0"/>
            <wp:positionH relativeFrom="margin">
              <wp:align>right</wp:align>
            </wp:positionH>
            <wp:positionV relativeFrom="paragraph">
              <wp:posOffset>507687</wp:posOffset>
            </wp:positionV>
            <wp:extent cx="5036185" cy="2251710"/>
            <wp:effectExtent l="19050" t="19050" r="12065" b="1524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36185" cy="2251710"/>
                    </a:xfrm>
                    <a:prstGeom prst="rect">
                      <a:avLst/>
                    </a:prstGeom>
                    <a:noFill/>
                    <a:ln>
                      <a:solidFill>
                        <a:schemeClr val="tx1"/>
                      </a:solidFill>
                    </a:ln>
                  </pic:spPr>
                </pic:pic>
              </a:graphicData>
            </a:graphic>
          </wp:anchor>
        </w:drawing>
      </w:r>
      <w:r w:rsidR="003B5806">
        <w:rPr>
          <w:lang w:val="en-US"/>
        </w:rPr>
        <w:t>Pada</w:t>
      </w:r>
      <w:r w:rsidR="00353AC9" w:rsidRPr="00353AC9">
        <w:rPr>
          <w:lang w:val="en-US"/>
        </w:rPr>
        <w:t xml:space="preserve"> Gambar 4.</w:t>
      </w:r>
      <w:r w:rsidR="00235469">
        <w:rPr>
          <w:lang w:val="en-US"/>
        </w:rPr>
        <w:t>4</w:t>
      </w:r>
      <w:r w:rsidR="005F4022">
        <w:rPr>
          <w:lang w:val="en-US"/>
        </w:rPr>
        <w:t>4</w:t>
      </w:r>
      <w:r w:rsidR="00353AC9" w:rsidRPr="00353AC9">
        <w:rPr>
          <w:lang w:val="en-US"/>
        </w:rPr>
        <w:t xml:space="preserve"> merupakan bentuk </w:t>
      </w:r>
      <w:r w:rsidR="00353AC9" w:rsidRPr="00353AC9">
        <w:rPr>
          <w:i/>
          <w:lang w:val="en-US"/>
        </w:rPr>
        <w:t>form input</w:t>
      </w:r>
      <w:r w:rsidR="00353AC9" w:rsidRPr="00353AC9">
        <w:rPr>
          <w:lang w:val="en-US"/>
        </w:rPr>
        <w:t xml:space="preserve"> untuk memasukkan data </w:t>
      </w:r>
      <w:r w:rsidR="000C616C">
        <w:rPr>
          <w:lang w:val="en-US"/>
        </w:rPr>
        <w:t>setoran</w:t>
      </w:r>
      <w:r w:rsidR="00353AC9" w:rsidRPr="00353AC9">
        <w:rPr>
          <w:lang w:val="en-US"/>
        </w:rPr>
        <w:t xml:space="preserve"> kedalam sistem.</w:t>
      </w:r>
    </w:p>
    <w:p w14:paraId="696173AD" w14:textId="0CD514E1" w:rsidR="00353AC9" w:rsidRPr="00D14C75" w:rsidRDefault="000C0283" w:rsidP="008B221B">
      <w:pPr>
        <w:pStyle w:val="Caption"/>
        <w:rPr>
          <w:lang w:val="en-US"/>
        </w:rPr>
      </w:pPr>
      <w:bookmarkStart w:id="129" w:name="_Toc15889934"/>
      <w:r>
        <w:rPr>
          <w:lang w:val="en-US"/>
        </w:rPr>
        <w:t>G</w:t>
      </w:r>
      <w:r w:rsidRPr="000F5455">
        <w:rPr>
          <w:lang w:val="en-US"/>
        </w:rPr>
        <w:t>ambar 4.</w:t>
      </w:r>
      <w:r w:rsidR="008B221B">
        <w:rPr>
          <w:lang w:val="en-US"/>
        </w:rPr>
        <w:fldChar w:fldCharType="begin"/>
      </w:r>
      <w:r w:rsidR="008B221B">
        <w:rPr>
          <w:lang w:val="en-US"/>
        </w:rPr>
        <w:instrText xml:space="preserve"> SEQ Gambar_4 \* ARABIC </w:instrText>
      </w:r>
      <w:r w:rsidR="008B221B">
        <w:rPr>
          <w:lang w:val="en-US"/>
        </w:rPr>
        <w:fldChar w:fldCharType="separate"/>
      </w:r>
      <w:r w:rsidR="00A2182B">
        <w:rPr>
          <w:lang w:val="en-US"/>
        </w:rPr>
        <w:t>45</w:t>
      </w:r>
      <w:r w:rsidR="008B221B">
        <w:rPr>
          <w:lang w:val="en-US"/>
        </w:rPr>
        <w:fldChar w:fldCharType="end"/>
      </w:r>
      <w:r>
        <w:rPr>
          <w:lang w:val="en-US"/>
        </w:rPr>
        <w:t xml:space="preserve"> </w:t>
      </w:r>
      <w:r w:rsidRPr="00E95B00">
        <w:rPr>
          <w:i w:val="0"/>
          <w:lang w:val="en-US"/>
        </w:rPr>
        <w:t>Hasil Implementasi Desain</w:t>
      </w:r>
      <w:r>
        <w:rPr>
          <w:lang w:val="en-US"/>
        </w:rPr>
        <w:t xml:space="preserve"> </w:t>
      </w:r>
      <w:r>
        <w:rPr>
          <w:i w:val="0"/>
          <w:lang w:val="en-US"/>
        </w:rPr>
        <w:t xml:space="preserve">Input </w:t>
      </w:r>
      <w:r w:rsidR="00E57E52">
        <w:rPr>
          <w:lang w:val="en-US"/>
        </w:rPr>
        <w:t>d</w:t>
      </w:r>
      <w:r>
        <w:rPr>
          <w:lang w:val="en-US"/>
        </w:rPr>
        <w:t xml:space="preserve">ata </w:t>
      </w:r>
      <w:r w:rsidR="00E57E52" w:rsidRPr="00636352">
        <w:rPr>
          <w:i w:val="0"/>
          <w:lang w:val="en-US"/>
        </w:rPr>
        <w:t>penyetor</w:t>
      </w:r>
      <w:bookmarkEnd w:id="129"/>
    </w:p>
    <w:p w14:paraId="7AAA8ACE" w14:textId="5630163C" w:rsidR="00BE6B0E" w:rsidRDefault="00CB78F0" w:rsidP="001E3E7E">
      <w:pPr>
        <w:pStyle w:val="ListParagraph"/>
        <w:ind w:left="0" w:firstLine="426"/>
        <w:rPr>
          <w:lang w:val="en-US"/>
        </w:rPr>
      </w:pPr>
      <w:r>
        <w:rPr>
          <w:lang w:val="en-US"/>
        </w:rPr>
        <w:drawing>
          <wp:anchor distT="0" distB="0" distL="114300" distR="114300" simplePos="0" relativeHeight="251801088" behindDoc="0" locked="0" layoutInCell="1" allowOverlap="1" wp14:anchorId="3636C4D2" wp14:editId="27FCFC46">
            <wp:simplePos x="0" y="0"/>
            <wp:positionH relativeFrom="margin">
              <wp:align>right</wp:align>
            </wp:positionH>
            <wp:positionV relativeFrom="paragraph">
              <wp:posOffset>480060</wp:posOffset>
            </wp:positionV>
            <wp:extent cx="4872990" cy="3910965"/>
            <wp:effectExtent l="19050" t="19050" r="22860" b="13335"/>
            <wp:wrapTopAndBottom/>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872990" cy="391096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686363">
        <w:rPr>
          <w:lang w:val="en-US"/>
        </w:rPr>
        <w:t>Pada</w:t>
      </w:r>
      <w:r w:rsidR="00BE6B0E">
        <w:rPr>
          <w:lang w:val="en-US"/>
        </w:rPr>
        <w:t xml:space="preserve"> </w:t>
      </w:r>
      <w:r w:rsidR="00CB7EC6">
        <w:rPr>
          <w:lang w:val="en-US"/>
        </w:rPr>
        <w:t>Gambar 4.</w:t>
      </w:r>
      <w:r w:rsidR="008576EA">
        <w:rPr>
          <w:lang w:val="en-US"/>
        </w:rPr>
        <w:t>4</w:t>
      </w:r>
      <w:r>
        <w:rPr>
          <w:lang w:val="en-US"/>
        </w:rPr>
        <w:t>5</w:t>
      </w:r>
      <w:r w:rsidR="00A07443">
        <w:rPr>
          <w:lang w:val="en-US"/>
        </w:rPr>
        <w:t xml:space="preserve"> </w:t>
      </w:r>
      <w:r w:rsidR="00BE6B0E">
        <w:rPr>
          <w:lang w:val="en-US"/>
        </w:rPr>
        <w:t xml:space="preserve">merupakan bentuk </w:t>
      </w:r>
      <w:r w:rsidR="00BE6B0E" w:rsidRPr="00DE7830">
        <w:rPr>
          <w:i/>
          <w:lang w:val="en-US"/>
        </w:rPr>
        <w:t>form input</w:t>
      </w:r>
      <w:r w:rsidR="00BE6B0E">
        <w:rPr>
          <w:lang w:val="en-US"/>
        </w:rPr>
        <w:t xml:space="preserve"> </w:t>
      </w:r>
      <w:r w:rsidR="00DE7830">
        <w:rPr>
          <w:lang w:val="en-US"/>
        </w:rPr>
        <w:t xml:space="preserve">untuk memasukkan data </w:t>
      </w:r>
      <w:r w:rsidR="00506526">
        <w:rPr>
          <w:lang w:val="en-US"/>
        </w:rPr>
        <w:t xml:space="preserve">warga </w:t>
      </w:r>
      <w:r w:rsidR="00DE7830">
        <w:rPr>
          <w:lang w:val="en-US"/>
        </w:rPr>
        <w:t>kedalam sistem.</w:t>
      </w:r>
    </w:p>
    <w:p w14:paraId="1D2CAB7C" w14:textId="78F54FB8" w:rsidR="002F6D1A" w:rsidRDefault="002F6D1A" w:rsidP="0006116C">
      <w:pPr>
        <w:pStyle w:val="Caption"/>
        <w:rPr>
          <w:lang w:val="en-US"/>
        </w:rPr>
      </w:pPr>
      <w:bookmarkStart w:id="130" w:name="_Toc15889935"/>
      <w:r>
        <w:rPr>
          <w:lang w:val="en-US"/>
        </w:rPr>
        <w:t>G</w:t>
      </w:r>
      <w:r w:rsidRPr="000F5455">
        <w:rPr>
          <w:lang w:val="en-US"/>
        </w:rPr>
        <w:t>ambar 4.</w:t>
      </w:r>
      <w:r w:rsidR="0006116C">
        <w:rPr>
          <w:lang w:val="en-US"/>
        </w:rPr>
        <w:fldChar w:fldCharType="begin"/>
      </w:r>
      <w:r w:rsidR="0006116C">
        <w:rPr>
          <w:lang w:val="en-US"/>
        </w:rPr>
        <w:instrText xml:space="preserve"> SEQ Gambar_4 \* ARABIC </w:instrText>
      </w:r>
      <w:r w:rsidR="0006116C">
        <w:rPr>
          <w:lang w:val="en-US"/>
        </w:rPr>
        <w:fldChar w:fldCharType="separate"/>
      </w:r>
      <w:r w:rsidR="00A2182B">
        <w:rPr>
          <w:lang w:val="en-US"/>
        </w:rPr>
        <w:t>46</w:t>
      </w:r>
      <w:r w:rsidR="0006116C">
        <w:rPr>
          <w:lang w:val="en-US"/>
        </w:rPr>
        <w:fldChar w:fldCharType="end"/>
      </w:r>
      <w:r w:rsidR="00347CFA">
        <w:rPr>
          <w:lang w:val="en-US"/>
        </w:rPr>
        <w:t xml:space="preserve"> </w:t>
      </w:r>
      <w:r w:rsidRPr="00F948EE">
        <w:rPr>
          <w:i w:val="0"/>
          <w:lang w:val="en-US"/>
        </w:rPr>
        <w:t>Hasil Implementasi Desain</w:t>
      </w:r>
      <w:r>
        <w:rPr>
          <w:lang w:val="en-US"/>
        </w:rPr>
        <w:t xml:space="preserve"> </w:t>
      </w:r>
      <w:r w:rsidR="004A099A" w:rsidRPr="00F948EE">
        <w:rPr>
          <w:lang w:val="en-US"/>
        </w:rPr>
        <w:t xml:space="preserve">Input </w:t>
      </w:r>
      <w:r w:rsidR="00B40D95" w:rsidRPr="00F948EE">
        <w:rPr>
          <w:lang w:val="en-US"/>
        </w:rPr>
        <w:t>d</w:t>
      </w:r>
      <w:r w:rsidR="004A099A" w:rsidRPr="00F948EE">
        <w:rPr>
          <w:lang w:val="en-US"/>
        </w:rPr>
        <w:t>ata</w:t>
      </w:r>
      <w:r w:rsidR="004A099A">
        <w:rPr>
          <w:lang w:val="en-US"/>
        </w:rPr>
        <w:t xml:space="preserve"> </w:t>
      </w:r>
      <w:r w:rsidR="00B40D95" w:rsidRPr="007467A6">
        <w:rPr>
          <w:i w:val="0"/>
          <w:lang w:val="en-US"/>
        </w:rPr>
        <w:t>w</w:t>
      </w:r>
      <w:r w:rsidR="004A099A" w:rsidRPr="007467A6">
        <w:rPr>
          <w:i w:val="0"/>
          <w:lang w:val="en-US"/>
        </w:rPr>
        <w:t>arga</w:t>
      </w:r>
      <w:bookmarkEnd w:id="130"/>
    </w:p>
    <w:p w14:paraId="7443A5B8" w14:textId="3A6FECF4" w:rsidR="008819E6" w:rsidRDefault="00A55628" w:rsidP="007F6CB9">
      <w:pPr>
        <w:pStyle w:val="ListParagraph"/>
        <w:ind w:left="0" w:firstLine="426"/>
        <w:rPr>
          <w:lang w:val="en-US"/>
        </w:rPr>
      </w:pPr>
      <w:r>
        <w:rPr>
          <w:lang w:val="en-US"/>
        </w:rPr>
        <w:lastRenderedPageBreak/>
        <w:drawing>
          <wp:anchor distT="0" distB="0" distL="114300" distR="114300" simplePos="0" relativeHeight="251739648" behindDoc="0" locked="0" layoutInCell="1" allowOverlap="1" wp14:anchorId="54C1EE72" wp14:editId="1871A805">
            <wp:simplePos x="0" y="0"/>
            <wp:positionH relativeFrom="margin">
              <wp:align>right</wp:align>
            </wp:positionH>
            <wp:positionV relativeFrom="paragraph">
              <wp:posOffset>1116330</wp:posOffset>
            </wp:positionV>
            <wp:extent cx="5041900" cy="2649855"/>
            <wp:effectExtent l="19050" t="19050" r="25400" b="17145"/>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5041900" cy="264985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8819E6">
        <w:rPr>
          <w:lang w:val="en-US"/>
        </w:rPr>
        <w:t>Pada Gambar 4.</w:t>
      </w:r>
      <w:r w:rsidR="00B159A8">
        <w:rPr>
          <w:lang w:val="en-US"/>
        </w:rPr>
        <w:t>4</w:t>
      </w:r>
      <w:r w:rsidR="008E0E95">
        <w:rPr>
          <w:lang w:val="en-US"/>
        </w:rPr>
        <w:t>6</w:t>
      </w:r>
      <w:r w:rsidR="008819E6">
        <w:rPr>
          <w:lang w:val="en-US"/>
        </w:rPr>
        <w:t xml:space="preserve"> merupakan bentuk </w:t>
      </w:r>
      <w:r w:rsidR="008819E6" w:rsidRPr="00DE7830">
        <w:rPr>
          <w:i/>
          <w:lang w:val="en-US"/>
        </w:rPr>
        <w:t>form input</w:t>
      </w:r>
      <w:r w:rsidR="008819E6">
        <w:rPr>
          <w:lang w:val="en-US"/>
        </w:rPr>
        <w:t xml:space="preserve"> untuk memasukkan data </w:t>
      </w:r>
      <w:r w:rsidR="00774A8F">
        <w:rPr>
          <w:lang w:val="en-US"/>
        </w:rPr>
        <w:t>user</w:t>
      </w:r>
      <w:r w:rsidR="008819E6">
        <w:rPr>
          <w:lang w:val="en-US"/>
        </w:rPr>
        <w:t xml:space="preserve"> kedalam sistem</w:t>
      </w:r>
      <w:r w:rsidR="00844EE9">
        <w:rPr>
          <w:lang w:val="en-US"/>
        </w:rPr>
        <w:t xml:space="preserve">, berisi indikator nama </w:t>
      </w:r>
      <w:r w:rsidR="00844EE9">
        <w:rPr>
          <w:i/>
          <w:lang w:val="en-US"/>
        </w:rPr>
        <w:t xml:space="preserve">user, username </w:t>
      </w:r>
      <w:r w:rsidR="00844EE9">
        <w:rPr>
          <w:lang w:val="en-US"/>
        </w:rPr>
        <w:t xml:space="preserve">pengguna, </w:t>
      </w:r>
      <w:r w:rsidR="00D71830">
        <w:rPr>
          <w:i/>
          <w:lang w:val="en-US"/>
        </w:rPr>
        <w:t xml:space="preserve">password </w:t>
      </w:r>
      <w:r w:rsidR="00D71830">
        <w:rPr>
          <w:lang w:val="en-US"/>
        </w:rPr>
        <w:t>pengguna</w:t>
      </w:r>
      <w:r w:rsidR="00950E94">
        <w:rPr>
          <w:lang w:val="en-US"/>
        </w:rPr>
        <w:t xml:space="preserve">, beserta </w:t>
      </w:r>
      <w:r w:rsidR="00950E94">
        <w:rPr>
          <w:i/>
          <w:lang w:val="en-US"/>
        </w:rPr>
        <w:t xml:space="preserve">role </w:t>
      </w:r>
      <w:r w:rsidR="00950E94">
        <w:rPr>
          <w:lang w:val="en-US"/>
        </w:rPr>
        <w:t>atau hak akses untuk pengguna apakah sebagai admin/RT/RW</w:t>
      </w:r>
      <w:r w:rsidR="00AE0A0C">
        <w:rPr>
          <w:lang w:val="en-US"/>
        </w:rPr>
        <w:t xml:space="preserve"> atau sebagai warga</w:t>
      </w:r>
      <w:r w:rsidR="008819E6">
        <w:rPr>
          <w:lang w:val="en-US"/>
        </w:rPr>
        <w:t>.</w:t>
      </w:r>
    </w:p>
    <w:p w14:paraId="4CAC6272" w14:textId="4D0AC7E8" w:rsidR="001F32DA" w:rsidRDefault="001F32DA" w:rsidP="00D74227">
      <w:pPr>
        <w:pStyle w:val="Caption"/>
        <w:rPr>
          <w:lang w:val="en-US"/>
        </w:rPr>
      </w:pPr>
      <w:bookmarkStart w:id="131" w:name="_Toc15889936"/>
      <w:r>
        <w:rPr>
          <w:lang w:val="en-US"/>
        </w:rPr>
        <w:t>G</w:t>
      </w:r>
      <w:r w:rsidRPr="000F5455">
        <w:rPr>
          <w:lang w:val="en-US"/>
        </w:rPr>
        <w:t>ambar 4.</w:t>
      </w:r>
      <w:r w:rsidR="00D74227">
        <w:rPr>
          <w:lang w:val="en-US"/>
        </w:rPr>
        <w:fldChar w:fldCharType="begin"/>
      </w:r>
      <w:r w:rsidR="00D74227">
        <w:rPr>
          <w:lang w:val="en-US"/>
        </w:rPr>
        <w:instrText xml:space="preserve"> SEQ Gambar_4 \* ARABIC </w:instrText>
      </w:r>
      <w:r w:rsidR="00D74227">
        <w:rPr>
          <w:lang w:val="en-US"/>
        </w:rPr>
        <w:fldChar w:fldCharType="separate"/>
      </w:r>
      <w:r w:rsidR="00A2182B">
        <w:rPr>
          <w:lang w:val="en-US"/>
        </w:rPr>
        <w:t>47</w:t>
      </w:r>
      <w:r w:rsidR="00D74227">
        <w:rPr>
          <w:lang w:val="en-US"/>
        </w:rPr>
        <w:fldChar w:fldCharType="end"/>
      </w:r>
      <w:r>
        <w:rPr>
          <w:lang w:val="en-US"/>
        </w:rPr>
        <w:t xml:space="preserve"> </w:t>
      </w:r>
      <w:r w:rsidRPr="00E55735">
        <w:rPr>
          <w:i w:val="0"/>
          <w:lang w:val="en-US"/>
        </w:rPr>
        <w:t>Hasil Implementasi Desain</w:t>
      </w:r>
      <w:r>
        <w:rPr>
          <w:lang w:val="en-US"/>
        </w:rPr>
        <w:t xml:space="preserve"> </w:t>
      </w:r>
      <w:r w:rsidRPr="00E55735">
        <w:rPr>
          <w:lang w:val="en-US"/>
        </w:rPr>
        <w:t>Input</w:t>
      </w:r>
      <w:r>
        <w:rPr>
          <w:i w:val="0"/>
          <w:lang w:val="en-US"/>
        </w:rPr>
        <w:t xml:space="preserve"> </w:t>
      </w:r>
      <w:r>
        <w:rPr>
          <w:lang w:val="en-US"/>
        </w:rPr>
        <w:t>Data User</w:t>
      </w:r>
      <w:bookmarkEnd w:id="131"/>
    </w:p>
    <w:p w14:paraId="72644112" w14:textId="536DD235" w:rsidR="002F340E" w:rsidRDefault="00723534" w:rsidP="007F6CB9">
      <w:pPr>
        <w:pStyle w:val="ListParagraph"/>
        <w:ind w:left="0" w:firstLine="426"/>
        <w:rPr>
          <w:lang w:val="en-US"/>
        </w:rPr>
      </w:pPr>
      <w:r>
        <w:rPr>
          <w:lang w:val="en-US"/>
        </w:rPr>
        <w:t>Pada Gambar 4.</w:t>
      </w:r>
      <w:r w:rsidR="000D25C6">
        <w:rPr>
          <w:lang w:val="en-US"/>
        </w:rPr>
        <w:t>4</w:t>
      </w:r>
      <w:r w:rsidR="008E0E95">
        <w:rPr>
          <w:lang w:val="en-US"/>
        </w:rPr>
        <w:t>7</w:t>
      </w:r>
      <w:r>
        <w:rPr>
          <w:lang w:val="en-US"/>
        </w:rPr>
        <w:t xml:space="preserve"> merupakan bentuk </w:t>
      </w:r>
      <w:r w:rsidRPr="00DE7830">
        <w:rPr>
          <w:i/>
          <w:lang w:val="en-US"/>
        </w:rPr>
        <w:t>form input</w:t>
      </w:r>
      <w:r>
        <w:rPr>
          <w:lang w:val="en-US"/>
        </w:rPr>
        <w:t xml:space="preserve"> untuk memasukkan data </w:t>
      </w:r>
      <w:r w:rsidR="00B651DB">
        <w:rPr>
          <w:lang w:val="en-US"/>
        </w:rPr>
        <w:t>survey</w:t>
      </w:r>
      <w:r>
        <w:rPr>
          <w:lang w:val="en-US"/>
        </w:rPr>
        <w:t xml:space="preserve"> kedalam sistem</w:t>
      </w:r>
      <w:r w:rsidR="0008560A">
        <w:rPr>
          <w:lang w:val="en-US"/>
        </w:rPr>
        <w:t xml:space="preserve">, berisi deskripsi dari </w:t>
      </w:r>
      <w:r w:rsidR="0008560A">
        <w:rPr>
          <w:i/>
          <w:lang w:val="en-US"/>
        </w:rPr>
        <w:t>survey</w:t>
      </w:r>
      <w:r w:rsidR="000E0EE0">
        <w:rPr>
          <w:lang w:val="en-US"/>
        </w:rPr>
        <w:t>.</w:t>
      </w:r>
    </w:p>
    <w:p w14:paraId="00EF37FD" w14:textId="647AD49A" w:rsidR="008819E6" w:rsidRPr="004A099A" w:rsidRDefault="00C34B19" w:rsidP="002F6D1A">
      <w:pPr>
        <w:pStyle w:val="ListParagraph"/>
        <w:ind w:left="0"/>
        <w:jc w:val="center"/>
        <w:rPr>
          <w:lang w:val="en-US"/>
        </w:rPr>
      </w:pPr>
      <w:r>
        <w:rPr>
          <w:lang w:val="en-US"/>
        </w:rPr>
        <w:drawing>
          <wp:inline distT="0" distB="0" distL="0" distR="0" wp14:anchorId="0CD465B9" wp14:editId="5F8886F8">
            <wp:extent cx="5036185" cy="2333625"/>
            <wp:effectExtent l="19050" t="19050" r="12065" b="285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6185" cy="2333625"/>
                    </a:xfrm>
                    <a:prstGeom prst="rect">
                      <a:avLst/>
                    </a:prstGeom>
                    <a:noFill/>
                    <a:ln>
                      <a:solidFill>
                        <a:schemeClr val="tx1"/>
                      </a:solidFill>
                    </a:ln>
                  </pic:spPr>
                </pic:pic>
              </a:graphicData>
            </a:graphic>
          </wp:inline>
        </w:drawing>
      </w:r>
    </w:p>
    <w:p w14:paraId="73214DA1" w14:textId="53C349C3" w:rsidR="00C34B19" w:rsidRDefault="00C34B19" w:rsidP="00A62CC7">
      <w:pPr>
        <w:pStyle w:val="Caption"/>
        <w:rPr>
          <w:lang w:val="en-US"/>
        </w:rPr>
      </w:pPr>
      <w:bookmarkStart w:id="132" w:name="_Toc15889937"/>
      <w:r>
        <w:rPr>
          <w:lang w:val="en-US"/>
        </w:rPr>
        <w:t>G</w:t>
      </w:r>
      <w:r w:rsidRPr="000F5455">
        <w:rPr>
          <w:lang w:val="en-US"/>
        </w:rPr>
        <w:t>ambar 4.</w:t>
      </w:r>
      <w:r w:rsidR="00A62CC7">
        <w:rPr>
          <w:lang w:val="en-US"/>
        </w:rPr>
        <w:fldChar w:fldCharType="begin"/>
      </w:r>
      <w:r w:rsidR="00A62CC7">
        <w:rPr>
          <w:lang w:val="en-US"/>
        </w:rPr>
        <w:instrText xml:space="preserve"> SEQ Gambar_4 \* ARABIC </w:instrText>
      </w:r>
      <w:r w:rsidR="00A62CC7">
        <w:rPr>
          <w:lang w:val="en-US"/>
        </w:rPr>
        <w:fldChar w:fldCharType="separate"/>
      </w:r>
      <w:r w:rsidR="00A2182B">
        <w:rPr>
          <w:lang w:val="en-US"/>
        </w:rPr>
        <w:t>48</w:t>
      </w:r>
      <w:r w:rsidR="00A62CC7">
        <w:rPr>
          <w:lang w:val="en-US"/>
        </w:rPr>
        <w:fldChar w:fldCharType="end"/>
      </w:r>
      <w:r>
        <w:rPr>
          <w:lang w:val="en-US"/>
        </w:rPr>
        <w:t xml:space="preserve"> </w:t>
      </w:r>
      <w:r w:rsidRPr="00811F1C">
        <w:rPr>
          <w:i w:val="0"/>
          <w:lang w:val="en-US"/>
        </w:rPr>
        <w:t>Hasil Implementasi Desain</w:t>
      </w:r>
      <w:r>
        <w:rPr>
          <w:lang w:val="en-US"/>
        </w:rPr>
        <w:t xml:space="preserve"> </w:t>
      </w:r>
      <w:r w:rsidRPr="00811F1C">
        <w:rPr>
          <w:lang w:val="en-US"/>
        </w:rPr>
        <w:t xml:space="preserve">Input </w:t>
      </w:r>
      <w:r w:rsidR="00546ADA" w:rsidRPr="00811F1C">
        <w:rPr>
          <w:lang w:val="en-US"/>
        </w:rPr>
        <w:t>data</w:t>
      </w:r>
      <w:r>
        <w:rPr>
          <w:lang w:val="en-US"/>
        </w:rPr>
        <w:t xml:space="preserve"> </w:t>
      </w:r>
      <w:r w:rsidR="00546ADA">
        <w:rPr>
          <w:lang w:val="en-US"/>
        </w:rPr>
        <w:t>survey</w:t>
      </w:r>
      <w:bookmarkEnd w:id="132"/>
    </w:p>
    <w:p w14:paraId="653FF4EF" w14:textId="05CA5BFC" w:rsidR="00DE1FE6" w:rsidRDefault="00B63960" w:rsidP="005E483C">
      <w:pPr>
        <w:pStyle w:val="ListParagraph"/>
        <w:ind w:left="0" w:firstLine="426"/>
        <w:rPr>
          <w:lang w:val="en-US"/>
        </w:rPr>
      </w:pPr>
      <w:r>
        <w:rPr>
          <w:lang w:val="en-US"/>
        </w:rPr>
        <w:lastRenderedPageBreak/>
        <w:drawing>
          <wp:anchor distT="0" distB="0" distL="114300" distR="114300" simplePos="0" relativeHeight="251740672" behindDoc="0" locked="0" layoutInCell="1" allowOverlap="1" wp14:anchorId="20ADEAD7" wp14:editId="31805536">
            <wp:simplePos x="0" y="0"/>
            <wp:positionH relativeFrom="column">
              <wp:posOffset>6350</wp:posOffset>
            </wp:positionH>
            <wp:positionV relativeFrom="paragraph">
              <wp:posOffset>742315</wp:posOffset>
            </wp:positionV>
            <wp:extent cx="5036185" cy="2538730"/>
            <wp:effectExtent l="19050" t="19050" r="12065" b="139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36185" cy="2538730"/>
                    </a:xfrm>
                    <a:prstGeom prst="rect">
                      <a:avLst/>
                    </a:prstGeom>
                    <a:noFill/>
                    <a:ln>
                      <a:solidFill>
                        <a:schemeClr val="tx1"/>
                      </a:solidFill>
                    </a:ln>
                  </pic:spPr>
                </pic:pic>
              </a:graphicData>
            </a:graphic>
          </wp:anchor>
        </w:drawing>
      </w:r>
      <w:r w:rsidR="00DE1FE6">
        <w:rPr>
          <w:lang w:val="en-US"/>
        </w:rPr>
        <w:t>Pada Gambar 4.</w:t>
      </w:r>
      <w:r w:rsidR="00DD2417">
        <w:rPr>
          <w:lang w:val="en-US"/>
        </w:rPr>
        <w:t>4</w:t>
      </w:r>
      <w:r w:rsidR="00E14318">
        <w:rPr>
          <w:lang w:val="en-US"/>
        </w:rPr>
        <w:t>8</w:t>
      </w:r>
      <w:r w:rsidR="00DE1FE6">
        <w:rPr>
          <w:lang w:val="en-US"/>
        </w:rPr>
        <w:t xml:space="preserve"> merupakan bentuk </w:t>
      </w:r>
      <w:r w:rsidR="00DE1FE6" w:rsidRPr="00DE7830">
        <w:rPr>
          <w:i/>
          <w:lang w:val="en-US"/>
        </w:rPr>
        <w:t>form input</w:t>
      </w:r>
      <w:r w:rsidR="00DE1FE6">
        <w:rPr>
          <w:lang w:val="en-US"/>
        </w:rPr>
        <w:t xml:space="preserve"> untuk memasukkan data </w:t>
      </w:r>
      <w:r w:rsidR="001E1FE9">
        <w:rPr>
          <w:lang w:val="en-US"/>
        </w:rPr>
        <w:t>permasalahan</w:t>
      </w:r>
      <w:r w:rsidR="00291314">
        <w:rPr>
          <w:lang w:val="en-US"/>
        </w:rPr>
        <w:t xml:space="preserve"> k</w:t>
      </w:r>
      <w:r w:rsidR="00DE1FE6">
        <w:rPr>
          <w:lang w:val="en-US"/>
        </w:rPr>
        <w:t>edalam sistem</w:t>
      </w:r>
      <w:r w:rsidR="00D9397F">
        <w:rPr>
          <w:lang w:val="en-US"/>
        </w:rPr>
        <w:t xml:space="preserve">, berisi pilihan untuk memilih kategori </w:t>
      </w:r>
      <w:r w:rsidR="00D9397F">
        <w:rPr>
          <w:i/>
          <w:lang w:val="en-US"/>
        </w:rPr>
        <w:t xml:space="preserve">survey, </w:t>
      </w:r>
      <w:r w:rsidR="00D9397F">
        <w:rPr>
          <w:lang w:val="en-US"/>
        </w:rPr>
        <w:t>deskripsi dari permasalahan, dan perkiraan biaya permasalahan</w:t>
      </w:r>
      <w:r w:rsidR="00DE1FE6">
        <w:rPr>
          <w:lang w:val="en-US"/>
        </w:rPr>
        <w:t>.</w:t>
      </w:r>
    </w:p>
    <w:p w14:paraId="0DA80FF7" w14:textId="5626830A" w:rsidR="009D39D2" w:rsidRDefault="00494A60" w:rsidP="00497BAB">
      <w:pPr>
        <w:pStyle w:val="Caption"/>
        <w:rPr>
          <w:lang w:val="en-US"/>
        </w:rPr>
      </w:pPr>
      <w:bookmarkStart w:id="133" w:name="_Toc15889938"/>
      <w:r>
        <w:rPr>
          <w:lang w:val="en-US"/>
        </w:rPr>
        <w:t>G</w:t>
      </w:r>
      <w:r w:rsidRPr="000F5455">
        <w:rPr>
          <w:lang w:val="en-US"/>
        </w:rPr>
        <w:t>ambar 4.</w:t>
      </w:r>
      <w:r w:rsidR="00497BAB">
        <w:rPr>
          <w:lang w:val="en-US"/>
        </w:rPr>
        <w:fldChar w:fldCharType="begin"/>
      </w:r>
      <w:r w:rsidR="00497BAB">
        <w:rPr>
          <w:lang w:val="en-US"/>
        </w:rPr>
        <w:instrText xml:space="preserve"> SEQ Gambar_4 \* ARABIC </w:instrText>
      </w:r>
      <w:r w:rsidR="00497BAB">
        <w:rPr>
          <w:lang w:val="en-US"/>
        </w:rPr>
        <w:fldChar w:fldCharType="separate"/>
      </w:r>
      <w:r w:rsidR="00A2182B">
        <w:rPr>
          <w:lang w:val="en-US"/>
        </w:rPr>
        <w:t>49</w:t>
      </w:r>
      <w:r w:rsidR="00497BAB">
        <w:rPr>
          <w:lang w:val="en-US"/>
        </w:rPr>
        <w:fldChar w:fldCharType="end"/>
      </w:r>
      <w:r>
        <w:rPr>
          <w:lang w:val="en-US"/>
        </w:rPr>
        <w:t xml:space="preserve"> </w:t>
      </w:r>
      <w:r w:rsidRPr="00291BEA">
        <w:rPr>
          <w:i w:val="0"/>
          <w:lang w:val="en-US"/>
        </w:rPr>
        <w:t>Hasil Implementasi Desain</w:t>
      </w:r>
      <w:r w:rsidRPr="00291BEA">
        <w:rPr>
          <w:lang w:val="en-US"/>
        </w:rPr>
        <w:t xml:space="preserve"> Input</w:t>
      </w:r>
      <w:r>
        <w:rPr>
          <w:i w:val="0"/>
          <w:lang w:val="en-US"/>
        </w:rPr>
        <w:t xml:space="preserve"> </w:t>
      </w:r>
      <w:r>
        <w:rPr>
          <w:lang w:val="en-US"/>
        </w:rPr>
        <w:t>data</w:t>
      </w:r>
      <w:r w:rsidRPr="00291BEA">
        <w:rPr>
          <w:i w:val="0"/>
          <w:lang w:val="en-US"/>
        </w:rPr>
        <w:t xml:space="preserve"> </w:t>
      </w:r>
      <w:r w:rsidR="004A0DEC" w:rsidRPr="00291BEA">
        <w:rPr>
          <w:i w:val="0"/>
          <w:lang w:val="en-US"/>
        </w:rPr>
        <w:t>permasalahan</w:t>
      </w:r>
      <w:bookmarkEnd w:id="133"/>
    </w:p>
    <w:p w14:paraId="18BD0413" w14:textId="7378D8FF" w:rsidR="002F4BB8" w:rsidRDefault="002F4BB8" w:rsidP="0053508B">
      <w:pPr>
        <w:pStyle w:val="ListParagraph"/>
        <w:ind w:left="0" w:firstLine="426"/>
        <w:rPr>
          <w:lang w:val="en-US"/>
        </w:rPr>
      </w:pPr>
      <w:r>
        <w:rPr>
          <w:lang w:val="en-US"/>
        </w:rPr>
        <w:drawing>
          <wp:anchor distT="0" distB="0" distL="114300" distR="114300" simplePos="0" relativeHeight="251800064" behindDoc="0" locked="0" layoutInCell="1" allowOverlap="1" wp14:anchorId="7550B42E" wp14:editId="603F9EEC">
            <wp:simplePos x="0" y="0"/>
            <wp:positionH relativeFrom="margin">
              <wp:align>left</wp:align>
            </wp:positionH>
            <wp:positionV relativeFrom="paragraph">
              <wp:posOffset>758190</wp:posOffset>
            </wp:positionV>
            <wp:extent cx="4984750" cy="3575685"/>
            <wp:effectExtent l="19050" t="19050" r="25400" b="24765"/>
            <wp:wrapTopAndBottom/>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7">
                      <a:extLst>
                        <a:ext uri="{28A0092B-C50C-407E-A947-70E740481C1C}">
                          <a14:useLocalDpi xmlns:a14="http://schemas.microsoft.com/office/drawing/2010/main" val="0"/>
                        </a:ext>
                      </a:extLst>
                    </a:blip>
                    <a:stretch>
                      <a:fillRect/>
                    </a:stretch>
                  </pic:blipFill>
                  <pic:spPr bwMode="auto">
                    <a:xfrm>
                      <a:off x="0" y="0"/>
                      <a:ext cx="4984750" cy="357568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9D39D2">
        <w:rPr>
          <w:lang w:val="en-US"/>
        </w:rPr>
        <w:t>Pada Gambar 4.</w:t>
      </w:r>
      <w:r w:rsidR="000D2788">
        <w:rPr>
          <w:lang w:val="en-US"/>
        </w:rPr>
        <w:t>49</w:t>
      </w:r>
      <w:r w:rsidR="009D39D2">
        <w:rPr>
          <w:lang w:val="en-US"/>
        </w:rPr>
        <w:t xml:space="preserve"> </w:t>
      </w:r>
      <w:r w:rsidR="003E30B5">
        <w:rPr>
          <w:lang w:val="en-US"/>
        </w:rPr>
        <w:t xml:space="preserve">adalah </w:t>
      </w:r>
      <w:r w:rsidR="0053508B">
        <w:rPr>
          <w:lang w:val="en-US"/>
        </w:rPr>
        <w:t xml:space="preserve">bentuk </w:t>
      </w:r>
      <w:r w:rsidR="0053508B" w:rsidRPr="00DE7830">
        <w:rPr>
          <w:i/>
          <w:lang w:val="en-US"/>
        </w:rPr>
        <w:t>form input</w:t>
      </w:r>
      <w:r w:rsidR="0053508B">
        <w:rPr>
          <w:lang w:val="en-US"/>
        </w:rPr>
        <w:t xml:space="preserve"> untuk memasukkan data </w:t>
      </w:r>
      <w:r w:rsidR="00226D88">
        <w:rPr>
          <w:lang w:val="en-US"/>
        </w:rPr>
        <w:t>nilai kuesioner</w:t>
      </w:r>
      <w:r w:rsidR="0053508B">
        <w:rPr>
          <w:lang w:val="en-US"/>
        </w:rPr>
        <w:t xml:space="preserve"> kedalam sistem</w:t>
      </w:r>
      <w:r w:rsidR="007B0393">
        <w:rPr>
          <w:lang w:val="en-US"/>
        </w:rPr>
        <w:t>, berisikan pilihan untuk memilih permasalahan, dan kolom untuk mengisikan nilai-nilai dari variabel dalam</w:t>
      </w:r>
      <w:r w:rsidR="009F4333">
        <w:rPr>
          <w:lang w:val="en-US"/>
        </w:rPr>
        <w:t xml:space="preserve"> setiap</w:t>
      </w:r>
      <w:r w:rsidR="007B0393">
        <w:rPr>
          <w:lang w:val="en-US"/>
        </w:rPr>
        <w:t xml:space="preserve"> permasalahan</w:t>
      </w:r>
      <w:r w:rsidR="0053508B">
        <w:rPr>
          <w:lang w:val="en-US"/>
        </w:rPr>
        <w:t>.</w:t>
      </w:r>
    </w:p>
    <w:p w14:paraId="30F01737" w14:textId="62B0D081" w:rsidR="009D39D2" w:rsidRDefault="009D39D2" w:rsidP="00E27CA1">
      <w:pPr>
        <w:pStyle w:val="Caption"/>
        <w:rPr>
          <w:i w:val="0"/>
          <w:lang w:val="en-US"/>
        </w:rPr>
      </w:pPr>
      <w:bookmarkStart w:id="134" w:name="_Toc15889939"/>
      <w:r>
        <w:rPr>
          <w:lang w:val="en-US"/>
        </w:rPr>
        <w:t>G</w:t>
      </w:r>
      <w:r w:rsidRPr="000F5455">
        <w:rPr>
          <w:lang w:val="en-US"/>
        </w:rPr>
        <w:t>ambar 4.</w:t>
      </w:r>
      <w:r w:rsidR="00E27CA1">
        <w:rPr>
          <w:lang w:val="en-US"/>
        </w:rPr>
        <w:fldChar w:fldCharType="begin"/>
      </w:r>
      <w:r w:rsidR="00E27CA1">
        <w:rPr>
          <w:lang w:val="en-US"/>
        </w:rPr>
        <w:instrText xml:space="preserve"> SEQ Gambar_4 \* ARABIC </w:instrText>
      </w:r>
      <w:r w:rsidR="00E27CA1">
        <w:rPr>
          <w:lang w:val="en-US"/>
        </w:rPr>
        <w:fldChar w:fldCharType="separate"/>
      </w:r>
      <w:r w:rsidR="00A2182B">
        <w:rPr>
          <w:lang w:val="en-US"/>
        </w:rPr>
        <w:t>50</w:t>
      </w:r>
      <w:r w:rsidR="00E27CA1">
        <w:rPr>
          <w:lang w:val="en-US"/>
        </w:rPr>
        <w:fldChar w:fldCharType="end"/>
      </w:r>
      <w:r>
        <w:rPr>
          <w:lang w:val="en-US"/>
        </w:rPr>
        <w:t xml:space="preserve"> </w:t>
      </w:r>
      <w:r w:rsidRPr="00334D28">
        <w:rPr>
          <w:i w:val="0"/>
          <w:lang w:val="en-US"/>
        </w:rPr>
        <w:t>Hasil Implementasi Desain</w:t>
      </w:r>
      <w:r>
        <w:rPr>
          <w:lang w:val="en-US"/>
        </w:rPr>
        <w:t xml:space="preserve"> </w:t>
      </w:r>
      <w:r w:rsidRPr="00334D28">
        <w:rPr>
          <w:lang w:val="en-US"/>
        </w:rPr>
        <w:t>Input</w:t>
      </w:r>
      <w:r>
        <w:rPr>
          <w:i w:val="0"/>
          <w:lang w:val="en-US"/>
        </w:rPr>
        <w:t xml:space="preserve"> </w:t>
      </w:r>
      <w:r w:rsidR="009A373C" w:rsidRPr="00334D28">
        <w:rPr>
          <w:i w:val="0"/>
          <w:lang w:val="en-US"/>
        </w:rPr>
        <w:t>nilai kuesioner</w:t>
      </w:r>
      <w:bookmarkEnd w:id="134"/>
    </w:p>
    <w:p w14:paraId="367EA2F7" w14:textId="333EC030" w:rsidR="00C85516" w:rsidRDefault="00C85516" w:rsidP="009D39D2">
      <w:pPr>
        <w:pStyle w:val="ListParagraph"/>
        <w:ind w:left="0"/>
        <w:jc w:val="center"/>
        <w:rPr>
          <w:lang w:val="en-US"/>
        </w:rPr>
      </w:pPr>
    </w:p>
    <w:p w14:paraId="78588721" w14:textId="74762BF8" w:rsidR="00E5545B" w:rsidRDefault="00E5545B" w:rsidP="00E5545B">
      <w:pPr>
        <w:pStyle w:val="ListParagraph"/>
        <w:ind w:left="0" w:firstLine="426"/>
        <w:rPr>
          <w:lang w:val="en-US"/>
        </w:rPr>
      </w:pPr>
      <w:r>
        <w:rPr>
          <w:lang w:val="en-US"/>
        </w:rPr>
        <w:lastRenderedPageBreak/>
        <w:t>Pada Gambar 4.50 menunjukkan peringatan apabila data kosong namun pengguna melakukan klik pada tombol simpan.</w:t>
      </w:r>
    </w:p>
    <w:p w14:paraId="7744FB9D" w14:textId="77777777" w:rsidR="00E5545B" w:rsidRDefault="00E5545B" w:rsidP="00E5545B">
      <w:pPr>
        <w:pStyle w:val="ListParagraph"/>
        <w:ind w:left="0"/>
        <w:rPr>
          <w:lang w:val="en-US"/>
        </w:rPr>
      </w:pPr>
      <w:r>
        <w:rPr>
          <w:lang w:val="en-US"/>
        </w:rPr>
        <w:drawing>
          <wp:inline distT="0" distB="0" distL="0" distR="0" wp14:anchorId="3ABA9576" wp14:editId="1346C199">
            <wp:extent cx="5041265" cy="3625850"/>
            <wp:effectExtent l="19050" t="19050" r="26035" b="1270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41265" cy="3625850"/>
                    </a:xfrm>
                    <a:prstGeom prst="rect">
                      <a:avLst/>
                    </a:prstGeom>
                    <a:noFill/>
                    <a:ln>
                      <a:solidFill>
                        <a:schemeClr val="tx1"/>
                      </a:solidFill>
                    </a:ln>
                  </pic:spPr>
                </pic:pic>
              </a:graphicData>
            </a:graphic>
          </wp:inline>
        </w:drawing>
      </w:r>
    </w:p>
    <w:p w14:paraId="2C75B557" w14:textId="138C1DB6" w:rsidR="00E5545B" w:rsidRDefault="00E5545B" w:rsidP="00A25B69">
      <w:pPr>
        <w:pStyle w:val="Caption"/>
        <w:rPr>
          <w:i w:val="0"/>
          <w:lang w:val="en-US"/>
        </w:rPr>
      </w:pPr>
      <w:bookmarkStart w:id="135" w:name="_Toc15889940"/>
      <w:r>
        <w:rPr>
          <w:lang w:val="en-US"/>
        </w:rPr>
        <w:t>G</w:t>
      </w:r>
      <w:r w:rsidRPr="000F5455">
        <w:rPr>
          <w:lang w:val="en-US"/>
        </w:rPr>
        <w:t>ambar 4.</w:t>
      </w:r>
      <w:r w:rsidR="00A25B69">
        <w:rPr>
          <w:lang w:val="en-US"/>
        </w:rPr>
        <w:fldChar w:fldCharType="begin"/>
      </w:r>
      <w:r w:rsidR="00A25B69">
        <w:rPr>
          <w:lang w:val="en-US"/>
        </w:rPr>
        <w:instrText xml:space="preserve"> SEQ Gambar_4 \* ARABIC </w:instrText>
      </w:r>
      <w:r w:rsidR="00A25B69">
        <w:rPr>
          <w:lang w:val="en-US"/>
        </w:rPr>
        <w:fldChar w:fldCharType="separate"/>
      </w:r>
      <w:r w:rsidR="00A2182B">
        <w:rPr>
          <w:lang w:val="en-US"/>
        </w:rPr>
        <w:t>51</w:t>
      </w:r>
      <w:r w:rsidR="00A25B69">
        <w:rPr>
          <w:lang w:val="en-US"/>
        </w:rPr>
        <w:fldChar w:fldCharType="end"/>
      </w:r>
      <w:r>
        <w:rPr>
          <w:lang w:val="en-US"/>
        </w:rPr>
        <w:t xml:space="preserve"> </w:t>
      </w:r>
      <w:r w:rsidRPr="00F700DD">
        <w:rPr>
          <w:i w:val="0"/>
          <w:lang w:val="en-US"/>
        </w:rPr>
        <w:t>Hasil Implementasi Desain</w:t>
      </w:r>
      <w:r>
        <w:rPr>
          <w:lang w:val="en-US"/>
        </w:rPr>
        <w:t xml:space="preserve"> </w:t>
      </w:r>
      <w:r w:rsidRPr="00F700DD">
        <w:rPr>
          <w:lang w:val="en-US"/>
        </w:rPr>
        <w:t>Input required</w:t>
      </w:r>
      <w:bookmarkEnd w:id="135"/>
    </w:p>
    <w:p w14:paraId="107A002D" w14:textId="3D4E546C" w:rsidR="00C85516" w:rsidRDefault="00C85516" w:rsidP="009D39D2">
      <w:pPr>
        <w:pStyle w:val="ListParagraph"/>
        <w:ind w:left="0"/>
        <w:jc w:val="center"/>
        <w:rPr>
          <w:lang w:val="en-US"/>
        </w:rPr>
      </w:pPr>
    </w:p>
    <w:p w14:paraId="1C6C5271" w14:textId="78B93FA3" w:rsidR="00B00F18" w:rsidRDefault="00B00F18" w:rsidP="00C375E7">
      <w:pPr>
        <w:pStyle w:val="ListParagraph"/>
        <w:numPr>
          <w:ilvl w:val="3"/>
          <w:numId w:val="23"/>
        </w:numPr>
        <w:ind w:left="426"/>
        <w:rPr>
          <w:lang w:val="en-US"/>
        </w:rPr>
      </w:pPr>
      <w:r>
        <w:rPr>
          <w:lang w:val="en-US"/>
        </w:rPr>
        <w:t>Tampilan utam</w:t>
      </w:r>
      <w:r w:rsidR="002D0736">
        <w:rPr>
          <w:lang w:val="en-US"/>
        </w:rPr>
        <w:t>a</w:t>
      </w:r>
    </w:p>
    <w:p w14:paraId="38D21EE1" w14:textId="28F71EA1" w:rsidR="00B00F18" w:rsidRPr="00C337B8" w:rsidRDefault="00B2407E" w:rsidP="00641E20">
      <w:pPr>
        <w:pStyle w:val="ListParagraph"/>
        <w:ind w:left="0" w:firstLine="426"/>
        <w:rPr>
          <w:lang w:val="en-US"/>
        </w:rPr>
      </w:pPr>
      <w:r>
        <w:rPr>
          <w:lang w:val="en-US"/>
        </w:rPr>
        <w:drawing>
          <wp:anchor distT="0" distB="0" distL="114300" distR="114300" simplePos="0" relativeHeight="251729408" behindDoc="0" locked="0" layoutInCell="1" allowOverlap="1" wp14:anchorId="176ECDC8" wp14:editId="59D34EB9">
            <wp:simplePos x="0" y="0"/>
            <wp:positionH relativeFrom="margin">
              <wp:posOffset>-635</wp:posOffset>
            </wp:positionH>
            <wp:positionV relativeFrom="paragraph">
              <wp:posOffset>598170</wp:posOffset>
            </wp:positionV>
            <wp:extent cx="5055870" cy="2113915"/>
            <wp:effectExtent l="19050" t="19050" r="11430" b="19685"/>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5055870" cy="21139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B00F18">
        <w:rPr>
          <w:lang w:val="en-US"/>
        </w:rPr>
        <w:t xml:space="preserve">Halaman utama pada </w:t>
      </w:r>
      <w:r w:rsidR="00960FA6">
        <w:rPr>
          <w:lang w:val="en-US"/>
        </w:rPr>
        <w:t>Gambar 4.</w:t>
      </w:r>
      <w:r w:rsidR="008262C6">
        <w:rPr>
          <w:lang w:val="en-US"/>
        </w:rPr>
        <w:t>5</w:t>
      </w:r>
      <w:r w:rsidR="007900C3">
        <w:rPr>
          <w:lang w:val="en-US"/>
        </w:rPr>
        <w:t>1</w:t>
      </w:r>
      <w:r w:rsidR="00B00F18">
        <w:rPr>
          <w:lang w:val="en-US"/>
        </w:rPr>
        <w:t xml:space="preserve"> </w:t>
      </w:r>
      <w:r w:rsidR="00560FD7">
        <w:rPr>
          <w:lang w:val="en-US"/>
        </w:rPr>
        <w:t>menunjukkan info</w:t>
      </w:r>
      <w:r w:rsidR="007815E9">
        <w:rPr>
          <w:lang w:val="en-US"/>
        </w:rPr>
        <w:t>rmasi dari total dana investasi yang telah dilakukan beserta rekomendasi prioritas</w:t>
      </w:r>
      <w:r w:rsidR="006B2142">
        <w:rPr>
          <w:lang w:val="en-US"/>
        </w:rPr>
        <w:t>.</w:t>
      </w:r>
    </w:p>
    <w:p w14:paraId="3719C1D3" w14:textId="03F53610" w:rsidR="00960FA6" w:rsidRPr="004A099A" w:rsidRDefault="00960FA6" w:rsidP="0057257B">
      <w:pPr>
        <w:pStyle w:val="Caption"/>
        <w:rPr>
          <w:lang w:val="en-US"/>
        </w:rPr>
      </w:pPr>
      <w:bookmarkStart w:id="136" w:name="_Toc15889941"/>
      <w:r>
        <w:rPr>
          <w:lang w:val="en-US"/>
        </w:rPr>
        <w:t>G</w:t>
      </w:r>
      <w:r w:rsidRPr="000F5455">
        <w:rPr>
          <w:lang w:val="en-US"/>
        </w:rPr>
        <w:t>ambar 4.</w:t>
      </w:r>
      <w:r w:rsidR="0057257B">
        <w:rPr>
          <w:lang w:val="en-US"/>
        </w:rPr>
        <w:fldChar w:fldCharType="begin"/>
      </w:r>
      <w:r w:rsidR="0057257B">
        <w:rPr>
          <w:lang w:val="en-US"/>
        </w:rPr>
        <w:instrText xml:space="preserve"> SEQ Gambar_4 \* ARABIC </w:instrText>
      </w:r>
      <w:r w:rsidR="0057257B">
        <w:rPr>
          <w:lang w:val="en-US"/>
        </w:rPr>
        <w:fldChar w:fldCharType="separate"/>
      </w:r>
      <w:r w:rsidR="00A2182B">
        <w:rPr>
          <w:lang w:val="en-US"/>
        </w:rPr>
        <w:t>52</w:t>
      </w:r>
      <w:r w:rsidR="0057257B">
        <w:rPr>
          <w:lang w:val="en-US"/>
        </w:rPr>
        <w:fldChar w:fldCharType="end"/>
      </w:r>
      <w:r>
        <w:rPr>
          <w:lang w:val="en-US"/>
        </w:rPr>
        <w:t xml:space="preserve"> </w:t>
      </w:r>
      <w:r w:rsidRPr="002C3A0B">
        <w:rPr>
          <w:i w:val="0"/>
          <w:lang w:val="en-US"/>
        </w:rPr>
        <w:t>Hasil Implementasi Desain Halaman Utama</w:t>
      </w:r>
      <w:bookmarkEnd w:id="136"/>
    </w:p>
    <w:p w14:paraId="58A117C5" w14:textId="77DEA171" w:rsidR="00960FA6" w:rsidRDefault="00C92238" w:rsidP="007316CC">
      <w:pPr>
        <w:ind w:firstLine="426"/>
        <w:rPr>
          <w:lang w:val="en-US"/>
        </w:rPr>
      </w:pPr>
      <w:r>
        <w:rPr>
          <w:lang w:val="en-US"/>
        </w:rPr>
        <w:lastRenderedPageBreak/>
        <w:drawing>
          <wp:anchor distT="0" distB="0" distL="114300" distR="114300" simplePos="0" relativeHeight="251742720" behindDoc="0" locked="0" layoutInCell="1" allowOverlap="1" wp14:anchorId="18CA8543" wp14:editId="126AD3A3">
            <wp:simplePos x="0" y="0"/>
            <wp:positionH relativeFrom="margin">
              <wp:align>center</wp:align>
            </wp:positionH>
            <wp:positionV relativeFrom="paragraph">
              <wp:posOffset>541020</wp:posOffset>
            </wp:positionV>
            <wp:extent cx="3985260" cy="2974975"/>
            <wp:effectExtent l="0" t="0" r="0" b="0"/>
            <wp:wrapTopAndBottom/>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85260" cy="2974975"/>
                    </a:xfrm>
                    <a:prstGeom prst="rect">
                      <a:avLst/>
                    </a:prstGeom>
                    <a:noFill/>
                    <a:ln>
                      <a:noFill/>
                    </a:ln>
                  </pic:spPr>
                </pic:pic>
              </a:graphicData>
            </a:graphic>
          </wp:anchor>
        </w:drawing>
      </w:r>
      <w:r w:rsidR="000418FE">
        <w:rPr>
          <w:lang w:val="en-US"/>
        </w:rPr>
        <w:t xml:space="preserve">Halaman </w:t>
      </w:r>
      <w:r w:rsidR="00E130EB">
        <w:rPr>
          <w:lang w:val="en-US"/>
        </w:rPr>
        <w:t>login</w:t>
      </w:r>
      <w:r w:rsidR="000418FE">
        <w:rPr>
          <w:lang w:val="en-US"/>
        </w:rPr>
        <w:t xml:space="preserve"> pada Gambar 4.</w:t>
      </w:r>
      <w:r w:rsidR="00647DA4">
        <w:rPr>
          <w:lang w:val="en-US"/>
        </w:rPr>
        <w:t>5</w:t>
      </w:r>
      <w:r w:rsidR="007900C3">
        <w:rPr>
          <w:lang w:val="en-US"/>
        </w:rPr>
        <w:t>2</w:t>
      </w:r>
      <w:r w:rsidR="000418FE">
        <w:rPr>
          <w:lang w:val="en-US"/>
        </w:rPr>
        <w:t xml:space="preserve"> menunjukkan </w:t>
      </w:r>
      <w:r w:rsidR="0028454D">
        <w:rPr>
          <w:lang w:val="en-US"/>
        </w:rPr>
        <w:t>bentuk</w:t>
      </w:r>
      <w:r w:rsidR="00864C64">
        <w:rPr>
          <w:lang w:val="en-US"/>
        </w:rPr>
        <w:t xml:space="preserve"> dari</w:t>
      </w:r>
      <w:r w:rsidR="0028454D">
        <w:rPr>
          <w:lang w:val="en-US"/>
        </w:rPr>
        <w:t xml:space="preserve"> form login</w:t>
      </w:r>
      <w:r w:rsidR="003B0358">
        <w:rPr>
          <w:lang w:val="en-US"/>
        </w:rPr>
        <w:t xml:space="preserve"> untuk masuk kedalam sistem</w:t>
      </w:r>
      <w:r w:rsidR="000418FE">
        <w:rPr>
          <w:lang w:val="en-US"/>
        </w:rPr>
        <w:t>.</w:t>
      </w:r>
    </w:p>
    <w:p w14:paraId="3A2A23FF" w14:textId="1DABDB44" w:rsidR="00F51297" w:rsidRPr="004A099A" w:rsidRDefault="00F51297" w:rsidP="0062347C">
      <w:pPr>
        <w:pStyle w:val="Caption"/>
        <w:rPr>
          <w:lang w:val="en-US"/>
        </w:rPr>
      </w:pPr>
      <w:bookmarkStart w:id="137" w:name="_Toc15889942"/>
      <w:r>
        <w:rPr>
          <w:lang w:val="en-US"/>
        </w:rPr>
        <w:t>G</w:t>
      </w:r>
      <w:r w:rsidRPr="000F5455">
        <w:rPr>
          <w:lang w:val="en-US"/>
        </w:rPr>
        <w:t>ambar 4.</w:t>
      </w:r>
      <w:r w:rsidR="0062347C">
        <w:rPr>
          <w:lang w:val="en-US"/>
        </w:rPr>
        <w:fldChar w:fldCharType="begin"/>
      </w:r>
      <w:r w:rsidR="0062347C">
        <w:rPr>
          <w:lang w:val="en-US"/>
        </w:rPr>
        <w:instrText xml:space="preserve"> SEQ Gambar_4 \* ARABIC </w:instrText>
      </w:r>
      <w:r w:rsidR="0062347C">
        <w:rPr>
          <w:lang w:val="en-US"/>
        </w:rPr>
        <w:fldChar w:fldCharType="separate"/>
      </w:r>
      <w:r w:rsidR="00A2182B">
        <w:rPr>
          <w:lang w:val="en-US"/>
        </w:rPr>
        <w:t>53</w:t>
      </w:r>
      <w:r w:rsidR="0062347C">
        <w:rPr>
          <w:lang w:val="en-US"/>
        </w:rPr>
        <w:fldChar w:fldCharType="end"/>
      </w:r>
      <w:r>
        <w:rPr>
          <w:lang w:val="en-US"/>
        </w:rPr>
        <w:t xml:space="preserve"> </w:t>
      </w:r>
      <w:r w:rsidRPr="00E12644">
        <w:rPr>
          <w:i w:val="0"/>
          <w:lang w:val="en-US"/>
        </w:rPr>
        <w:t xml:space="preserve">Hasil Implementasi Desain </w:t>
      </w:r>
      <w:r w:rsidR="00A7185B" w:rsidRPr="00E12644">
        <w:rPr>
          <w:i w:val="0"/>
          <w:lang w:val="en-US"/>
        </w:rPr>
        <w:t>halaman</w:t>
      </w:r>
      <w:r w:rsidR="00A7185B">
        <w:rPr>
          <w:lang w:val="en-US"/>
        </w:rPr>
        <w:t xml:space="preserve"> </w:t>
      </w:r>
      <w:r w:rsidR="00A7185B" w:rsidRPr="00C96B02">
        <w:rPr>
          <w:lang w:val="en-US"/>
        </w:rPr>
        <w:t>login</w:t>
      </w:r>
      <w:bookmarkEnd w:id="137"/>
    </w:p>
    <w:p w14:paraId="6B376EC0" w14:textId="74DE5B56" w:rsidR="00E423FC" w:rsidRDefault="00E423FC" w:rsidP="00E423FC">
      <w:pPr>
        <w:rPr>
          <w:lang w:val="en-US"/>
        </w:rPr>
      </w:pPr>
    </w:p>
    <w:p w14:paraId="78CB85DB" w14:textId="5EEA1ED1" w:rsidR="00361B95" w:rsidRPr="00E423FC" w:rsidRDefault="00E423FC" w:rsidP="00E423FC">
      <w:pPr>
        <w:pStyle w:val="Heading2"/>
        <w:rPr>
          <w:lang w:val="en-US"/>
        </w:rPr>
      </w:pPr>
      <w:bookmarkStart w:id="138" w:name="_Toc15919214"/>
      <w:r>
        <w:rPr>
          <w:lang w:val="en-US"/>
        </w:rPr>
        <w:t xml:space="preserve">4.5. </w:t>
      </w:r>
      <w:r w:rsidR="00361B95" w:rsidRPr="00E423FC">
        <w:rPr>
          <w:lang w:val="en-US"/>
        </w:rPr>
        <w:t xml:space="preserve">Perhitungan penentuan prioritas metode </w:t>
      </w:r>
      <w:r w:rsidR="00361B95" w:rsidRPr="00E423FC">
        <w:rPr>
          <w:i/>
          <w:lang w:val="en-US"/>
        </w:rPr>
        <w:t>Hanlon</w:t>
      </w:r>
      <w:bookmarkEnd w:id="138"/>
    </w:p>
    <w:p w14:paraId="1B58AA05" w14:textId="070A0B61" w:rsidR="00361B95" w:rsidRPr="00796773" w:rsidRDefault="00361B95" w:rsidP="004369C9">
      <w:pPr>
        <w:ind w:firstLine="567"/>
        <w:rPr>
          <w:lang w:val="en-US"/>
        </w:rPr>
      </w:pPr>
      <w:r>
        <w:rPr>
          <w:lang w:val="en-US"/>
        </w:rPr>
        <w:t xml:space="preserve">Dalam menentukan prioritas menggunakan metode </w:t>
      </w:r>
      <w:r w:rsidRPr="006675A3">
        <w:rPr>
          <w:i/>
          <w:lang w:val="en-US"/>
        </w:rPr>
        <w:t>Hanlon</w:t>
      </w:r>
      <w:r>
        <w:rPr>
          <w:i/>
          <w:lang w:val="en-US"/>
        </w:rPr>
        <w:t xml:space="preserve"> </w:t>
      </w:r>
      <w:r>
        <w:rPr>
          <w:lang w:val="en-US"/>
        </w:rPr>
        <w:t>diperlukan 4 komponen yakni, komponen A, komponen B, komponen C dan komponen D</w:t>
      </w:r>
      <w:r w:rsidR="004369C9">
        <w:rPr>
          <w:lang w:val="en-US"/>
        </w:rPr>
        <w:t>:</w:t>
      </w:r>
    </w:p>
    <w:p w14:paraId="4B31E63F" w14:textId="2DF20D19" w:rsidR="005F256D" w:rsidRPr="0007566E" w:rsidRDefault="00795844" w:rsidP="00795844">
      <w:pPr>
        <w:pStyle w:val="Heading2"/>
      </w:pPr>
      <w:bookmarkStart w:id="139" w:name="_Toc15919215"/>
      <w:r>
        <w:rPr>
          <w:lang w:val="en-US"/>
        </w:rPr>
        <w:t xml:space="preserve">4.5.1. </w:t>
      </w:r>
      <w:r w:rsidR="00FF4E7A">
        <w:rPr>
          <w:lang w:val="en-US"/>
        </w:rPr>
        <w:t>Langkah Pertama</w:t>
      </w:r>
      <w:r w:rsidR="00931311">
        <w:rPr>
          <w:lang w:val="en-US"/>
        </w:rPr>
        <w:t xml:space="preserve"> </w:t>
      </w:r>
      <w:r w:rsidR="005F256D" w:rsidRPr="0007566E">
        <w:t>Komponen A (</w:t>
      </w:r>
      <w:r w:rsidR="005F256D" w:rsidRPr="00FA6A67">
        <w:rPr>
          <w:i/>
        </w:rPr>
        <w:t>magnitude</w:t>
      </w:r>
      <w:r w:rsidR="005F256D" w:rsidRPr="0007566E">
        <w:t>)</w:t>
      </w:r>
      <w:bookmarkEnd w:id="139"/>
    </w:p>
    <w:p w14:paraId="39C599B5" w14:textId="272EB107" w:rsidR="00361B95" w:rsidRDefault="00361B95" w:rsidP="00853E17">
      <w:pPr>
        <w:ind w:firstLine="567"/>
        <w:rPr>
          <w:lang w:val="en-US"/>
        </w:rPr>
      </w:pPr>
      <w:r>
        <w:rPr>
          <w:lang w:val="en-US"/>
        </w:rPr>
        <w:t>Komponen A merupakan besarnya masalah, dimana bernilai kriteria permasalahan berhingga</w:t>
      </w:r>
      <w:r>
        <w:rPr>
          <w:i/>
          <w:lang w:val="en-US"/>
        </w:rPr>
        <w:t>,</w:t>
      </w:r>
      <w:r>
        <w:rPr>
          <w:lang w:val="en-US"/>
        </w:rPr>
        <w:t xml:space="preserve"> dengan</w:t>
      </w:r>
      <w:r>
        <w:rPr>
          <w:i/>
          <w:lang w:val="en-US"/>
        </w:rPr>
        <w:t xml:space="preserve"> </w:t>
      </w:r>
      <w:r>
        <w:rPr>
          <w:lang w:val="en-US"/>
        </w:rPr>
        <w:t>jumlah banyaknya kriteria ditentukan oleh masyarakat. Nilai dari masing-masing kriteria merupakan rentang nilai antara 1-10.</w:t>
      </w:r>
    </w:p>
    <w:p w14:paraId="454A1D0E" w14:textId="3BABA024" w:rsidR="00E46B35" w:rsidRDefault="00D3170B" w:rsidP="00853E17">
      <w:pPr>
        <w:ind w:firstLine="567"/>
        <w:rPr>
          <w:lang w:val="en-US"/>
        </w:rPr>
      </w:pPr>
      <w:r>
        <w:rPr>
          <w:lang w:val="en-US"/>
        </w:rPr>
        <w:drawing>
          <wp:anchor distT="0" distB="0" distL="114300" distR="114300" simplePos="0" relativeHeight="251802112" behindDoc="0" locked="0" layoutInCell="1" allowOverlap="1" wp14:anchorId="16CE42EE" wp14:editId="3847B03B">
            <wp:simplePos x="0" y="0"/>
            <wp:positionH relativeFrom="margin">
              <wp:align>right</wp:align>
            </wp:positionH>
            <wp:positionV relativeFrom="paragraph">
              <wp:posOffset>512916</wp:posOffset>
            </wp:positionV>
            <wp:extent cx="5033645" cy="769620"/>
            <wp:effectExtent l="0" t="0" r="0" b="0"/>
            <wp:wrapTopAndBottom/>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033645" cy="769620"/>
                    </a:xfrm>
                    <a:prstGeom prst="rect">
                      <a:avLst/>
                    </a:prstGeom>
                    <a:noFill/>
                    <a:ln>
                      <a:noFill/>
                    </a:ln>
                  </pic:spPr>
                </pic:pic>
              </a:graphicData>
            </a:graphic>
          </wp:anchor>
        </w:drawing>
      </w:r>
      <w:r w:rsidR="00073244">
        <w:rPr>
          <w:lang w:val="en-US"/>
        </w:rPr>
        <w:t>Pada Gambar 4.53 menunjukkan</w:t>
      </w:r>
      <w:r w:rsidR="00632913">
        <w:rPr>
          <w:lang w:val="en-US"/>
        </w:rPr>
        <w:t xml:space="preserve"> </w:t>
      </w:r>
      <w:r w:rsidR="00CB6955">
        <w:rPr>
          <w:lang w:val="en-US"/>
        </w:rPr>
        <w:t xml:space="preserve">data </w:t>
      </w:r>
      <w:r w:rsidR="000A03C1">
        <w:rPr>
          <w:lang w:val="en-US"/>
        </w:rPr>
        <w:t xml:space="preserve">permasalahan </w:t>
      </w:r>
      <w:r w:rsidR="00CB6955">
        <w:rPr>
          <w:lang w:val="en-US"/>
        </w:rPr>
        <w:t>yang diinputkan kedalam sistem</w:t>
      </w:r>
      <w:r w:rsidR="00197080">
        <w:rPr>
          <w:lang w:val="en-US"/>
        </w:rPr>
        <w:t>.</w:t>
      </w:r>
      <w:r w:rsidR="009E7D37">
        <w:rPr>
          <w:lang w:val="en-US"/>
        </w:rPr>
        <w:t>.</w:t>
      </w:r>
    </w:p>
    <w:p w14:paraId="491FAAC4" w14:textId="6CB29B18" w:rsidR="00D3170B" w:rsidRDefault="00B52938" w:rsidP="009B5019">
      <w:pPr>
        <w:pStyle w:val="Caption"/>
        <w:rPr>
          <w:lang w:val="en-US"/>
        </w:rPr>
      </w:pPr>
      <w:bookmarkStart w:id="140" w:name="_Toc15889943"/>
      <w:r>
        <w:rPr>
          <w:lang w:val="en-US"/>
        </w:rPr>
        <w:t>Gambar 4.</w:t>
      </w:r>
      <w:r w:rsidR="009B5019">
        <w:rPr>
          <w:lang w:val="en-US"/>
        </w:rPr>
        <w:fldChar w:fldCharType="begin"/>
      </w:r>
      <w:r w:rsidR="009B5019">
        <w:rPr>
          <w:lang w:val="en-US"/>
        </w:rPr>
        <w:instrText xml:space="preserve"> SEQ Gambar_4 \* ARABIC </w:instrText>
      </w:r>
      <w:r w:rsidR="009B5019">
        <w:rPr>
          <w:lang w:val="en-US"/>
        </w:rPr>
        <w:fldChar w:fldCharType="separate"/>
      </w:r>
      <w:r w:rsidR="00A2182B">
        <w:rPr>
          <w:lang w:val="en-US"/>
        </w:rPr>
        <w:t>54</w:t>
      </w:r>
      <w:r w:rsidR="009B5019">
        <w:rPr>
          <w:lang w:val="en-US"/>
        </w:rPr>
        <w:fldChar w:fldCharType="end"/>
      </w:r>
      <w:r>
        <w:rPr>
          <w:lang w:val="en-US"/>
        </w:rPr>
        <w:t xml:space="preserve"> </w:t>
      </w:r>
      <w:r w:rsidRPr="004C4BE7">
        <w:rPr>
          <w:i w:val="0"/>
          <w:lang w:val="en-US"/>
        </w:rPr>
        <w:t>Daftar Permasalahan</w:t>
      </w:r>
      <w:bookmarkEnd w:id="140"/>
    </w:p>
    <w:p w14:paraId="1F497DC3" w14:textId="7451E2C5" w:rsidR="00E808C9" w:rsidRDefault="00EE5595" w:rsidP="00CD40F0">
      <w:pPr>
        <w:ind w:firstLine="567"/>
        <w:rPr>
          <w:lang w:val="en-US"/>
        </w:rPr>
      </w:pPr>
      <w:r>
        <w:rPr>
          <w:lang w:val="en-US"/>
        </w:rPr>
        <w:lastRenderedPageBreak/>
        <w:drawing>
          <wp:anchor distT="0" distB="0" distL="114300" distR="114300" simplePos="0" relativeHeight="251803136" behindDoc="0" locked="0" layoutInCell="1" allowOverlap="1" wp14:anchorId="35DE5512" wp14:editId="46522706">
            <wp:simplePos x="0" y="0"/>
            <wp:positionH relativeFrom="margin">
              <wp:align>center</wp:align>
            </wp:positionH>
            <wp:positionV relativeFrom="paragraph">
              <wp:posOffset>470994</wp:posOffset>
            </wp:positionV>
            <wp:extent cx="3557905" cy="1720215"/>
            <wp:effectExtent l="0" t="0" r="4445" b="0"/>
            <wp:wrapTopAndBottom/>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557905" cy="1720215"/>
                    </a:xfrm>
                    <a:prstGeom prst="rect">
                      <a:avLst/>
                    </a:prstGeom>
                    <a:noFill/>
                    <a:ln>
                      <a:noFill/>
                    </a:ln>
                  </pic:spPr>
                </pic:pic>
              </a:graphicData>
            </a:graphic>
          </wp:anchor>
        </w:drawing>
      </w:r>
      <w:r w:rsidR="002A66E7">
        <w:rPr>
          <w:lang w:val="en-US"/>
        </w:rPr>
        <w:t xml:space="preserve">Pada Gambar 4.54 menunjukkan </w:t>
      </w:r>
      <w:r w:rsidR="00CD40F0">
        <w:rPr>
          <w:lang w:val="en-US"/>
        </w:rPr>
        <w:t>data</w:t>
      </w:r>
      <w:r w:rsidR="00BE3129">
        <w:rPr>
          <w:lang w:val="en-US"/>
        </w:rPr>
        <w:t xml:space="preserve"> nilai</w:t>
      </w:r>
      <w:r w:rsidR="00CD40F0">
        <w:rPr>
          <w:lang w:val="en-US"/>
        </w:rPr>
        <w:t xml:space="preserve"> </w:t>
      </w:r>
      <w:r w:rsidR="00EF735B">
        <w:rPr>
          <w:lang w:val="en-US"/>
        </w:rPr>
        <w:t>bobot permasalahan</w:t>
      </w:r>
      <w:r w:rsidR="00BE3129">
        <w:rPr>
          <w:lang w:val="en-US"/>
        </w:rPr>
        <w:t>(nilai_a1)</w:t>
      </w:r>
      <w:r w:rsidR="00CD40F0">
        <w:rPr>
          <w:lang w:val="en-US"/>
        </w:rPr>
        <w:t xml:space="preserve"> yang diinputkan kedalam sistem.</w:t>
      </w:r>
    </w:p>
    <w:p w14:paraId="31339E17" w14:textId="4095D3F5" w:rsidR="00EE5595" w:rsidRDefault="00EE5595" w:rsidP="00670375">
      <w:pPr>
        <w:pStyle w:val="Caption"/>
        <w:rPr>
          <w:lang w:val="en-US"/>
        </w:rPr>
      </w:pPr>
      <w:bookmarkStart w:id="141" w:name="_Toc15889944"/>
      <w:r>
        <w:rPr>
          <w:lang w:val="en-US"/>
        </w:rPr>
        <w:t>Gambar 4.</w:t>
      </w:r>
      <w:r w:rsidR="00670375">
        <w:rPr>
          <w:lang w:val="en-US"/>
        </w:rPr>
        <w:fldChar w:fldCharType="begin"/>
      </w:r>
      <w:r w:rsidR="00670375">
        <w:rPr>
          <w:lang w:val="en-US"/>
        </w:rPr>
        <w:instrText xml:space="preserve"> SEQ Gambar_4 \* ARABIC </w:instrText>
      </w:r>
      <w:r w:rsidR="00670375">
        <w:rPr>
          <w:lang w:val="en-US"/>
        </w:rPr>
        <w:fldChar w:fldCharType="separate"/>
      </w:r>
      <w:r w:rsidR="00A2182B">
        <w:rPr>
          <w:lang w:val="en-US"/>
        </w:rPr>
        <w:t>55</w:t>
      </w:r>
      <w:r w:rsidR="00670375">
        <w:rPr>
          <w:lang w:val="en-US"/>
        </w:rPr>
        <w:fldChar w:fldCharType="end"/>
      </w:r>
      <w:r>
        <w:rPr>
          <w:lang w:val="en-US"/>
        </w:rPr>
        <w:t xml:space="preserve"> </w:t>
      </w:r>
      <w:r w:rsidR="00E07B32" w:rsidRPr="001C1872">
        <w:rPr>
          <w:i w:val="0"/>
          <w:lang w:val="en-US"/>
        </w:rPr>
        <w:t>Nilai</w:t>
      </w:r>
      <w:r w:rsidRPr="001C1872">
        <w:rPr>
          <w:i w:val="0"/>
          <w:lang w:val="en-US"/>
        </w:rPr>
        <w:t xml:space="preserve"> </w:t>
      </w:r>
      <w:r w:rsidR="00DE4691" w:rsidRPr="001C1872">
        <w:rPr>
          <w:i w:val="0"/>
          <w:lang w:val="en-US"/>
        </w:rPr>
        <w:t xml:space="preserve">Bobot </w:t>
      </w:r>
      <w:r w:rsidRPr="001C1872">
        <w:rPr>
          <w:i w:val="0"/>
          <w:lang w:val="en-US"/>
        </w:rPr>
        <w:t>Permasalahan</w:t>
      </w:r>
      <w:bookmarkEnd w:id="141"/>
    </w:p>
    <w:p w14:paraId="7DCFCBCB" w14:textId="77777777" w:rsidR="00794F2A" w:rsidRDefault="00794F2A" w:rsidP="000075D2">
      <w:pPr>
        <w:ind w:firstLine="567"/>
        <w:rPr>
          <w:lang w:val="en-US"/>
        </w:rPr>
      </w:pPr>
    </w:p>
    <w:p w14:paraId="77E8DE22" w14:textId="400CEE1C" w:rsidR="000075D2" w:rsidRDefault="00C5358E" w:rsidP="000075D2">
      <w:pPr>
        <w:ind w:firstLine="567"/>
        <w:rPr>
          <w:lang w:val="en-US"/>
        </w:rPr>
      </w:pPr>
      <w:r>
        <w:rPr>
          <w:lang w:val="en-US"/>
        </w:rPr>
        <w:t>Untuk mendapatkan nilai A</w:t>
      </w:r>
      <w:r w:rsidR="005A7369">
        <w:rPr>
          <w:lang w:val="en-US"/>
        </w:rPr>
        <w:t xml:space="preserve"> dilakukan penghitungan rata-rata</w:t>
      </w:r>
      <w:r w:rsidR="0022085E">
        <w:rPr>
          <w:lang w:val="en-US"/>
        </w:rPr>
        <w:t xml:space="preserve"> </w:t>
      </w:r>
      <w:r w:rsidR="005A7369" w:rsidRPr="004074DC">
        <w:rPr>
          <w:i/>
          <w:lang w:val="en-US"/>
        </w:rPr>
        <w:t>nilai_a1</w:t>
      </w:r>
      <w:r w:rsidR="005A7369">
        <w:rPr>
          <w:lang w:val="en-US"/>
        </w:rPr>
        <w:t xml:space="preserve"> per permasalahan</w:t>
      </w:r>
      <w:r w:rsidR="005240E5">
        <w:rPr>
          <w:lang w:val="en-US"/>
        </w:rPr>
        <w:t xml:space="preserve">. </w:t>
      </w:r>
      <w:r w:rsidR="000075D2">
        <w:rPr>
          <w:lang w:val="en-US"/>
        </w:rPr>
        <w:t xml:space="preserve">Sehingga diperoleh nilai </w:t>
      </w:r>
      <w:r w:rsidR="00B41F3F">
        <w:rPr>
          <w:lang w:val="en-US"/>
        </w:rPr>
        <w:t xml:space="preserve">komponen A </w:t>
      </w:r>
      <w:r w:rsidR="000075D2">
        <w:rPr>
          <w:lang w:val="en-US"/>
        </w:rPr>
        <w:t>sebagai berikut</w:t>
      </w:r>
      <w:r w:rsidR="009B63F1">
        <w:rPr>
          <w:lang w:val="en-US"/>
        </w:rPr>
        <w:t>:</w:t>
      </w:r>
    </w:p>
    <w:p w14:paraId="3551EDDF" w14:textId="0C74EC09" w:rsidR="009D14E8" w:rsidRPr="00766479" w:rsidRDefault="009D14E8" w:rsidP="001D38C8">
      <w:pPr>
        <w:pStyle w:val="Caption"/>
        <w:rPr>
          <w:i w:val="0"/>
          <w:lang w:val="en-US"/>
        </w:rPr>
      </w:pPr>
      <w:bookmarkStart w:id="142" w:name="_Toc15889951"/>
      <w:r>
        <w:rPr>
          <w:i w:val="0"/>
          <w:lang w:val="en-US"/>
        </w:rPr>
        <w:t>Tabel 4.</w:t>
      </w:r>
      <w:r w:rsidR="001D38C8">
        <w:rPr>
          <w:i w:val="0"/>
          <w:lang w:val="en-US"/>
        </w:rPr>
        <w:fldChar w:fldCharType="begin"/>
      </w:r>
      <w:r w:rsidR="001D38C8">
        <w:rPr>
          <w:i w:val="0"/>
          <w:lang w:val="en-US"/>
        </w:rPr>
        <w:instrText xml:space="preserve"> SEQ Tabel_bab_4 \* ARABIC </w:instrText>
      </w:r>
      <w:r w:rsidR="001D38C8">
        <w:rPr>
          <w:i w:val="0"/>
          <w:lang w:val="en-US"/>
        </w:rPr>
        <w:fldChar w:fldCharType="separate"/>
      </w:r>
      <w:r w:rsidR="00A2182B">
        <w:rPr>
          <w:i w:val="0"/>
          <w:lang w:val="en-US"/>
        </w:rPr>
        <w:t>4</w:t>
      </w:r>
      <w:r w:rsidR="001D38C8">
        <w:rPr>
          <w:i w:val="0"/>
          <w:lang w:val="en-US"/>
        </w:rPr>
        <w:fldChar w:fldCharType="end"/>
      </w:r>
      <w:r>
        <w:rPr>
          <w:i w:val="0"/>
          <w:lang w:val="en-US"/>
        </w:rPr>
        <w:t xml:space="preserve"> </w:t>
      </w:r>
      <w:r w:rsidR="00E31352">
        <w:rPr>
          <w:i w:val="0"/>
          <w:lang w:val="en-US"/>
        </w:rPr>
        <w:t>Nilai Komponen A</w:t>
      </w:r>
      <w:bookmarkEnd w:id="142"/>
    </w:p>
    <w:tbl>
      <w:tblPr>
        <w:tblStyle w:val="TableGrid"/>
        <w:tblW w:w="4390" w:type="dxa"/>
        <w:tblInd w:w="1980" w:type="dxa"/>
        <w:tblLook w:val="04A0" w:firstRow="1" w:lastRow="0" w:firstColumn="1" w:lastColumn="0" w:noHBand="0" w:noVBand="1"/>
      </w:tblPr>
      <w:tblGrid>
        <w:gridCol w:w="3198"/>
        <w:gridCol w:w="1192"/>
      </w:tblGrid>
      <w:tr w:rsidR="007444FD" w14:paraId="409B529F" w14:textId="77777777" w:rsidTr="00BC79C1">
        <w:tc>
          <w:tcPr>
            <w:tcW w:w="3198" w:type="dxa"/>
            <w:vAlign w:val="center"/>
          </w:tcPr>
          <w:p w14:paraId="7B3E4704" w14:textId="225C7367" w:rsidR="007444FD" w:rsidRPr="00F2305F" w:rsidRDefault="007444FD" w:rsidP="0022085E">
            <w:pPr>
              <w:pStyle w:val="ListParagraph"/>
              <w:ind w:left="0"/>
              <w:jc w:val="center"/>
              <w:rPr>
                <w:b/>
                <w:lang w:val="en-US"/>
              </w:rPr>
            </w:pPr>
            <w:r>
              <w:rPr>
                <w:b/>
                <w:lang w:val="en-US"/>
              </w:rPr>
              <w:t>Permasalahan</w:t>
            </w:r>
          </w:p>
        </w:tc>
        <w:tc>
          <w:tcPr>
            <w:tcW w:w="1192" w:type="dxa"/>
            <w:vAlign w:val="center"/>
          </w:tcPr>
          <w:p w14:paraId="199D3F8A" w14:textId="50521104" w:rsidR="007444FD" w:rsidRPr="005E480A" w:rsidRDefault="007444FD" w:rsidP="0022085E">
            <w:pPr>
              <w:pStyle w:val="ListParagraph"/>
              <w:ind w:left="0"/>
              <w:jc w:val="center"/>
              <w:rPr>
                <w:b/>
                <w:i/>
                <w:lang w:val="en-US"/>
              </w:rPr>
            </w:pPr>
            <w:r w:rsidRPr="005E480A">
              <w:rPr>
                <w:b/>
                <w:i/>
                <w:lang w:val="en-US"/>
              </w:rPr>
              <w:t>Nilai</w:t>
            </w:r>
            <w:r w:rsidR="00BC79C1" w:rsidRPr="005E480A">
              <w:rPr>
                <w:b/>
                <w:i/>
                <w:lang w:val="en-US"/>
              </w:rPr>
              <w:t xml:space="preserve"> A</w:t>
            </w:r>
          </w:p>
        </w:tc>
      </w:tr>
      <w:tr w:rsidR="007444FD" w14:paraId="6E364240" w14:textId="77777777" w:rsidTr="00BC79C1">
        <w:tc>
          <w:tcPr>
            <w:tcW w:w="3198" w:type="dxa"/>
          </w:tcPr>
          <w:p w14:paraId="21BD6E29" w14:textId="24D470BF" w:rsidR="007444FD" w:rsidRDefault="00950F4D" w:rsidP="0022085E">
            <w:pPr>
              <w:pStyle w:val="ListParagraph"/>
              <w:ind w:left="0"/>
              <w:rPr>
                <w:lang w:val="en-US"/>
              </w:rPr>
            </w:pPr>
            <w:r>
              <w:rPr>
                <w:lang w:val="en-US"/>
              </w:rPr>
              <w:t>Penerangan</w:t>
            </w:r>
          </w:p>
        </w:tc>
        <w:tc>
          <w:tcPr>
            <w:tcW w:w="1192" w:type="dxa"/>
            <w:vAlign w:val="center"/>
          </w:tcPr>
          <w:p w14:paraId="543AC8CD" w14:textId="0BAF2798" w:rsidR="007444FD" w:rsidRPr="001D7D43" w:rsidRDefault="00BC79C1" w:rsidP="0022085E">
            <w:pPr>
              <w:pStyle w:val="ListParagraph"/>
              <w:ind w:left="0"/>
              <w:jc w:val="center"/>
              <w:rPr>
                <w:lang w:val="en-US"/>
              </w:rPr>
            </w:pPr>
            <w:r>
              <w:rPr>
                <w:lang w:val="en-US"/>
              </w:rPr>
              <w:t>8</w:t>
            </w:r>
          </w:p>
        </w:tc>
      </w:tr>
      <w:tr w:rsidR="007444FD" w14:paraId="00A74A6F" w14:textId="77777777" w:rsidTr="00BC79C1">
        <w:tc>
          <w:tcPr>
            <w:tcW w:w="3198" w:type="dxa"/>
          </w:tcPr>
          <w:p w14:paraId="32989307" w14:textId="4E7674D4" w:rsidR="007444FD" w:rsidRDefault="00950F4D" w:rsidP="0022085E">
            <w:pPr>
              <w:pStyle w:val="ListParagraph"/>
              <w:ind w:left="0"/>
              <w:rPr>
                <w:lang w:val="en-US"/>
              </w:rPr>
            </w:pPr>
            <w:r>
              <w:rPr>
                <w:lang w:val="en-US"/>
              </w:rPr>
              <w:t>Jalan</w:t>
            </w:r>
          </w:p>
        </w:tc>
        <w:tc>
          <w:tcPr>
            <w:tcW w:w="1192" w:type="dxa"/>
            <w:vAlign w:val="center"/>
          </w:tcPr>
          <w:p w14:paraId="251A6527" w14:textId="561CA3B0" w:rsidR="007444FD" w:rsidRDefault="006920F2" w:rsidP="0022085E">
            <w:pPr>
              <w:pStyle w:val="ListParagraph"/>
              <w:ind w:left="0"/>
              <w:jc w:val="center"/>
              <w:rPr>
                <w:lang w:val="en-US"/>
              </w:rPr>
            </w:pPr>
            <w:r>
              <w:rPr>
                <w:lang w:val="en-US"/>
              </w:rPr>
              <w:t>7</w:t>
            </w:r>
          </w:p>
        </w:tc>
      </w:tr>
      <w:tr w:rsidR="007444FD" w14:paraId="4C5337E7" w14:textId="77777777" w:rsidTr="00BC79C1">
        <w:tc>
          <w:tcPr>
            <w:tcW w:w="3198" w:type="dxa"/>
          </w:tcPr>
          <w:p w14:paraId="2CDF3FD2" w14:textId="32B84A8B" w:rsidR="007444FD" w:rsidRDefault="00950F4D" w:rsidP="0022085E">
            <w:pPr>
              <w:pStyle w:val="ListParagraph"/>
              <w:ind w:left="0"/>
              <w:rPr>
                <w:lang w:val="en-US"/>
              </w:rPr>
            </w:pPr>
            <w:r>
              <w:rPr>
                <w:lang w:val="en-US"/>
              </w:rPr>
              <w:t>Taman</w:t>
            </w:r>
          </w:p>
        </w:tc>
        <w:tc>
          <w:tcPr>
            <w:tcW w:w="1192" w:type="dxa"/>
            <w:vAlign w:val="center"/>
          </w:tcPr>
          <w:p w14:paraId="0E96DAC4" w14:textId="5311D0E0" w:rsidR="007444FD" w:rsidRDefault="006920F2" w:rsidP="0022085E">
            <w:pPr>
              <w:pStyle w:val="ListParagraph"/>
              <w:ind w:left="0"/>
              <w:jc w:val="center"/>
              <w:rPr>
                <w:lang w:val="en-US"/>
              </w:rPr>
            </w:pPr>
            <w:r>
              <w:rPr>
                <w:lang w:val="en-US"/>
              </w:rPr>
              <w:t>10</w:t>
            </w:r>
          </w:p>
        </w:tc>
      </w:tr>
      <w:tr w:rsidR="007444FD" w14:paraId="0FCC211D" w14:textId="77777777" w:rsidTr="00BC79C1">
        <w:tc>
          <w:tcPr>
            <w:tcW w:w="3198" w:type="dxa"/>
          </w:tcPr>
          <w:p w14:paraId="2F947EEF" w14:textId="22DDD918" w:rsidR="007444FD" w:rsidRDefault="00950F4D" w:rsidP="0022085E">
            <w:pPr>
              <w:pStyle w:val="ListParagraph"/>
              <w:ind w:left="0"/>
              <w:rPr>
                <w:lang w:val="en-US"/>
              </w:rPr>
            </w:pPr>
            <w:r>
              <w:rPr>
                <w:lang w:val="en-US"/>
              </w:rPr>
              <w:t>Sanitasi</w:t>
            </w:r>
          </w:p>
        </w:tc>
        <w:tc>
          <w:tcPr>
            <w:tcW w:w="1192" w:type="dxa"/>
            <w:vAlign w:val="center"/>
          </w:tcPr>
          <w:p w14:paraId="0F677A51" w14:textId="771702F4" w:rsidR="007444FD" w:rsidRDefault="006920F2" w:rsidP="0022085E">
            <w:pPr>
              <w:pStyle w:val="ListParagraph"/>
              <w:ind w:left="0"/>
              <w:jc w:val="center"/>
              <w:rPr>
                <w:lang w:val="en-US"/>
              </w:rPr>
            </w:pPr>
            <w:r>
              <w:rPr>
                <w:lang w:val="en-US"/>
              </w:rPr>
              <w:t>10</w:t>
            </w:r>
          </w:p>
        </w:tc>
      </w:tr>
      <w:tr w:rsidR="007444FD" w14:paraId="6B93A6BD" w14:textId="77777777" w:rsidTr="00BC79C1">
        <w:tc>
          <w:tcPr>
            <w:tcW w:w="3198" w:type="dxa"/>
            <w:vAlign w:val="center"/>
          </w:tcPr>
          <w:p w14:paraId="251F050B" w14:textId="47A4D6C9" w:rsidR="007444FD" w:rsidRDefault="0065592C" w:rsidP="0022085E">
            <w:pPr>
              <w:pStyle w:val="ListParagraph"/>
              <w:ind w:left="0"/>
              <w:jc w:val="left"/>
              <w:rPr>
                <w:lang w:val="en-US"/>
              </w:rPr>
            </w:pPr>
            <w:r>
              <w:rPr>
                <w:lang w:val="en-US"/>
              </w:rPr>
              <w:t>Listrik</w:t>
            </w:r>
          </w:p>
        </w:tc>
        <w:tc>
          <w:tcPr>
            <w:tcW w:w="1192" w:type="dxa"/>
            <w:vAlign w:val="center"/>
          </w:tcPr>
          <w:p w14:paraId="75DE4896" w14:textId="53E24929" w:rsidR="007444FD" w:rsidRDefault="006920F2" w:rsidP="0022085E">
            <w:pPr>
              <w:pStyle w:val="ListParagraph"/>
              <w:ind w:left="0"/>
              <w:jc w:val="center"/>
              <w:rPr>
                <w:lang w:val="en-US"/>
              </w:rPr>
            </w:pPr>
            <w:r>
              <w:rPr>
                <w:lang w:val="en-US"/>
              </w:rPr>
              <w:t>9</w:t>
            </w:r>
          </w:p>
        </w:tc>
      </w:tr>
    </w:tbl>
    <w:p w14:paraId="03B589B7" w14:textId="77777777" w:rsidR="007444FD" w:rsidRDefault="007444FD" w:rsidP="000075D2">
      <w:pPr>
        <w:ind w:firstLine="567"/>
        <w:rPr>
          <w:lang w:val="en-US"/>
        </w:rPr>
      </w:pPr>
    </w:p>
    <w:p w14:paraId="78C097C6" w14:textId="3649260E" w:rsidR="00361B95" w:rsidRPr="00D301BC" w:rsidRDefault="009E2207" w:rsidP="009E2207">
      <w:pPr>
        <w:pStyle w:val="Heading2"/>
      </w:pPr>
      <w:bookmarkStart w:id="143" w:name="_Toc15919216"/>
      <w:r>
        <w:rPr>
          <w:lang w:val="en-US"/>
        </w:rPr>
        <w:t xml:space="preserve">4.5.2. </w:t>
      </w:r>
      <w:r w:rsidR="0069574C">
        <w:rPr>
          <w:lang w:val="en-US"/>
        </w:rPr>
        <w:t xml:space="preserve">Langkah Kedua </w:t>
      </w:r>
      <w:r w:rsidR="00361B95" w:rsidRPr="00D301BC">
        <w:t>Komponen B (</w:t>
      </w:r>
      <w:r w:rsidR="00361B95" w:rsidRPr="003B00B6">
        <w:rPr>
          <w:i/>
        </w:rPr>
        <w:t>emergency</w:t>
      </w:r>
      <w:r w:rsidR="00361B95" w:rsidRPr="00D301BC">
        <w:t>)</w:t>
      </w:r>
      <w:bookmarkEnd w:id="143"/>
    </w:p>
    <w:p w14:paraId="0F8B7800" w14:textId="569D2F4F" w:rsidR="00361B95" w:rsidRPr="0039724A" w:rsidRDefault="002726A4" w:rsidP="00361B95">
      <w:pPr>
        <w:ind w:left="2835"/>
        <w:rPr>
          <w:rFonts w:cs="Times New Roman"/>
          <w:i/>
          <w:lang w:val="en-US"/>
        </w:rPr>
      </w:pPr>
      <m:oMathPara>
        <m:oMathParaPr>
          <m:jc m:val="left"/>
        </m:oMathParaPr>
        <m:oMath>
          <m:nary>
            <m:naryPr>
              <m:chr m:val="∑"/>
              <m:limLoc m:val="undOvr"/>
              <m:ctrlPr>
                <w:rPr>
                  <w:rFonts w:ascii="Cambria Math" w:hAnsi="Cambria Math" w:cs="Times New Roman"/>
                  <w:i/>
                  <w:lang w:val="en-US"/>
                </w:rPr>
              </m:ctrlPr>
            </m:naryPr>
            <m:sub>
              <m:r>
                <w:rPr>
                  <w:rFonts w:ascii="Cambria Math" w:hAnsi="Cambria Math" w:cs="Times New Roman"/>
                  <w:lang w:val="en-US"/>
                </w:rPr>
                <m:t>i≤20</m:t>
              </m:r>
            </m:sub>
            <m:sup>
              <m:r>
                <w:rPr>
                  <w:rFonts w:ascii="Cambria Math" w:hAnsi="Cambria Math" w:cs="Times New Roman"/>
                  <w:lang w:val="en-US"/>
                </w:rPr>
                <m:t>n</m:t>
              </m:r>
            </m:sup>
            <m:e>
              <m:r>
                <w:rPr>
                  <w:rFonts w:ascii="Cambria Math" w:hAnsi="Cambria Math" w:cs="Times New Roman"/>
                  <w:lang w:val="en-US"/>
                </w:rPr>
                <m:t>Xi=X</m:t>
              </m:r>
              <m:r>
                <w:rPr>
                  <w:rFonts w:ascii="Cambria Math" w:hAnsi="Cambria Math" w:cs="Times New Roman"/>
                  <w:vertAlign w:val="subscript"/>
                  <w:lang w:val="en-US"/>
                </w:rPr>
                <m:t>1</m:t>
              </m:r>
              <m:r>
                <w:rPr>
                  <w:rFonts w:ascii="Cambria Math" w:hAnsi="Cambria Math" w:cs="Times New Roman"/>
                  <w:lang w:val="en-US"/>
                </w:rPr>
                <m:t>+X2+...+Xn</m:t>
              </m:r>
            </m:e>
          </m:nary>
        </m:oMath>
      </m:oMathPara>
    </w:p>
    <w:p w14:paraId="05F71288" w14:textId="54A14203" w:rsidR="00361B95" w:rsidRDefault="00361B95" w:rsidP="00853E17">
      <w:pPr>
        <w:ind w:firstLine="567"/>
        <w:rPr>
          <w:lang w:val="en-US"/>
        </w:rPr>
      </w:pPr>
      <w:r>
        <w:rPr>
          <w:lang w:val="en-US"/>
        </w:rPr>
        <w:t xml:space="preserve">Komponen B merupakan tingkat keseriusan masalah, dimana </w:t>
      </w:r>
      <w:r w:rsidRPr="000579DF">
        <w:rPr>
          <w:i/>
          <w:lang w:val="en-US"/>
        </w:rPr>
        <w:t>X</w:t>
      </w:r>
      <w:r>
        <w:rPr>
          <w:lang w:val="en-US"/>
        </w:rPr>
        <w:t xml:space="preserve"> merupakan permasalahan yang telah ditentukan dari komponen A, </w:t>
      </w:r>
      <w:r w:rsidRPr="007D16C4">
        <w:rPr>
          <w:i/>
          <w:lang w:val="en-US"/>
        </w:rPr>
        <w:t>X</w:t>
      </w:r>
      <w:r>
        <w:rPr>
          <w:i/>
          <w:lang w:val="en-US"/>
        </w:rPr>
        <w:t xml:space="preserve"> </w:t>
      </w:r>
      <w:r>
        <w:rPr>
          <w:lang w:val="en-US"/>
        </w:rPr>
        <w:t xml:space="preserve"> berhingga </w:t>
      </w:r>
      <w:r w:rsidRPr="000579DF">
        <w:rPr>
          <w:i/>
          <w:lang w:val="en-US"/>
        </w:rPr>
        <w:t>n</w:t>
      </w:r>
      <w:r>
        <w:rPr>
          <w:lang w:val="en-US"/>
        </w:rPr>
        <w:t xml:space="preserve">. Sedangkan </w:t>
      </w:r>
      <w:r w:rsidRPr="00CC4DCE">
        <w:rPr>
          <w:i/>
          <w:lang w:val="en-US"/>
        </w:rPr>
        <w:t>i</w:t>
      </w:r>
      <w:r>
        <w:rPr>
          <w:lang w:val="en-US"/>
        </w:rPr>
        <w:t xml:space="preserve"> merupakan bobot nilai dari masing-masing permasalahan dengan jumlah nilai </w:t>
      </w:r>
      <w:r>
        <w:rPr>
          <w:i/>
          <w:lang w:val="en-US"/>
        </w:rPr>
        <w:t xml:space="preserve">i </w:t>
      </w:r>
      <w:r>
        <w:rPr>
          <w:lang w:val="en-US"/>
        </w:rPr>
        <w:t xml:space="preserve"> kurang dari </w:t>
      </w:r>
      <w:r>
        <w:rPr>
          <w:rFonts w:cs="Times New Roman"/>
          <w:lang w:val="en-US"/>
        </w:rPr>
        <w:t>≤</w:t>
      </w:r>
      <w:r>
        <w:rPr>
          <w:lang w:val="en-US"/>
        </w:rPr>
        <w:t xml:space="preserve"> 20. Pembobotan dari masing-masing nilai </w:t>
      </w:r>
      <w:r>
        <w:rPr>
          <w:i/>
          <w:lang w:val="en-US"/>
        </w:rPr>
        <w:t xml:space="preserve">i </w:t>
      </w:r>
      <w:r>
        <w:rPr>
          <w:lang w:val="en-US"/>
        </w:rPr>
        <w:t>ditentukan masyarakat berdasarkan keseriusan dari permasalahan yang telah ditentukan pada Komponen A.</w:t>
      </w:r>
    </w:p>
    <w:p w14:paraId="3021AFAC" w14:textId="2F651B27" w:rsidR="00AE074A" w:rsidRPr="00BC59B6" w:rsidRDefault="00775F27" w:rsidP="00BC59B6">
      <w:pPr>
        <w:ind w:firstLine="567"/>
        <w:rPr>
          <w:lang w:val="en-US"/>
        </w:rPr>
      </w:pPr>
      <w:r>
        <w:rPr>
          <w:lang w:val="en-US"/>
        </w:rPr>
        <w:lastRenderedPageBreak/>
        <w:drawing>
          <wp:anchor distT="0" distB="0" distL="114300" distR="114300" simplePos="0" relativeHeight="251805184" behindDoc="0" locked="0" layoutInCell="1" allowOverlap="1" wp14:anchorId="694B1994" wp14:editId="14B30597">
            <wp:simplePos x="0" y="0"/>
            <wp:positionH relativeFrom="margin">
              <wp:align>center</wp:align>
            </wp:positionH>
            <wp:positionV relativeFrom="paragraph">
              <wp:posOffset>492464</wp:posOffset>
            </wp:positionV>
            <wp:extent cx="3177540" cy="1668780"/>
            <wp:effectExtent l="0" t="0" r="3810" b="7620"/>
            <wp:wrapTopAndBottom/>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3">
                      <a:extLst>
                        <a:ext uri="{28A0092B-C50C-407E-A947-70E740481C1C}">
                          <a14:useLocalDpi xmlns:a14="http://schemas.microsoft.com/office/drawing/2010/main" val="0"/>
                        </a:ext>
                      </a:extLst>
                    </a:blip>
                    <a:stretch>
                      <a:fillRect/>
                    </a:stretch>
                  </pic:blipFill>
                  <pic:spPr bwMode="auto">
                    <a:xfrm>
                      <a:off x="0" y="0"/>
                      <a:ext cx="3177540" cy="1668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3DE8">
        <w:rPr>
          <w:lang w:val="en-US"/>
        </w:rPr>
        <w:t xml:space="preserve">Pada Gambar 4.55 menunjukkan </w:t>
      </w:r>
      <w:r w:rsidR="00AE074A" w:rsidRPr="00BC59B6">
        <w:rPr>
          <w:lang w:val="en-US"/>
        </w:rPr>
        <w:t>data</w:t>
      </w:r>
      <w:r w:rsidR="00BE3129">
        <w:rPr>
          <w:lang w:val="en-US"/>
        </w:rPr>
        <w:t xml:space="preserve"> nilai</w:t>
      </w:r>
      <w:r w:rsidR="0007069C">
        <w:rPr>
          <w:lang w:val="en-US"/>
        </w:rPr>
        <w:t xml:space="preserve"> tingkat keganasan</w:t>
      </w:r>
      <w:r w:rsidR="0012299C">
        <w:rPr>
          <w:lang w:val="en-US"/>
        </w:rPr>
        <w:t xml:space="preserve"> </w:t>
      </w:r>
      <w:r w:rsidR="0007069C">
        <w:rPr>
          <w:lang w:val="en-US"/>
        </w:rPr>
        <w:t>(</w:t>
      </w:r>
      <w:r w:rsidR="0007069C" w:rsidRPr="001744B9">
        <w:rPr>
          <w:i/>
          <w:lang w:val="en-US"/>
        </w:rPr>
        <w:t>nilai_b1</w:t>
      </w:r>
      <w:r w:rsidR="0007069C">
        <w:rPr>
          <w:lang w:val="en-US"/>
        </w:rPr>
        <w:t>) dan nilai urgensi</w:t>
      </w:r>
      <w:r w:rsidR="0012299C">
        <w:rPr>
          <w:lang w:val="en-US"/>
        </w:rPr>
        <w:t xml:space="preserve"> </w:t>
      </w:r>
      <w:r w:rsidR="0007069C">
        <w:rPr>
          <w:lang w:val="en-US"/>
        </w:rPr>
        <w:t>(</w:t>
      </w:r>
      <w:r w:rsidR="0007069C" w:rsidRPr="001744B9">
        <w:rPr>
          <w:i/>
          <w:lang w:val="en-US"/>
        </w:rPr>
        <w:t>nilai_b2</w:t>
      </w:r>
      <w:r w:rsidR="0007069C">
        <w:rPr>
          <w:lang w:val="en-US"/>
        </w:rPr>
        <w:t>)</w:t>
      </w:r>
      <w:r w:rsidR="0071790B">
        <w:rPr>
          <w:lang w:val="en-US"/>
        </w:rPr>
        <w:t xml:space="preserve"> per</w:t>
      </w:r>
      <w:r w:rsidR="00AE074A" w:rsidRPr="00BC59B6">
        <w:rPr>
          <w:lang w:val="en-US"/>
        </w:rPr>
        <w:t xml:space="preserve"> permasalahan yang diinputkan kedalam sistem.</w:t>
      </w:r>
    </w:p>
    <w:p w14:paraId="175D1714" w14:textId="7FCC1EFE" w:rsidR="00AE074A" w:rsidRDefault="00AE074A" w:rsidP="0021176C">
      <w:pPr>
        <w:pStyle w:val="Caption"/>
        <w:rPr>
          <w:lang w:val="en-US"/>
        </w:rPr>
      </w:pPr>
      <w:bookmarkStart w:id="144" w:name="_Toc15889945"/>
      <w:r w:rsidRPr="00AE074A">
        <w:rPr>
          <w:lang w:val="en-US"/>
        </w:rPr>
        <w:t>Gambar 4.</w:t>
      </w:r>
      <w:r w:rsidR="0021176C">
        <w:rPr>
          <w:lang w:val="en-US"/>
        </w:rPr>
        <w:fldChar w:fldCharType="begin"/>
      </w:r>
      <w:r w:rsidR="0021176C">
        <w:rPr>
          <w:lang w:val="en-US"/>
        </w:rPr>
        <w:instrText xml:space="preserve"> SEQ Gambar_4 \* ARABIC </w:instrText>
      </w:r>
      <w:r w:rsidR="0021176C">
        <w:rPr>
          <w:lang w:val="en-US"/>
        </w:rPr>
        <w:fldChar w:fldCharType="separate"/>
      </w:r>
      <w:r w:rsidR="00A2182B">
        <w:rPr>
          <w:lang w:val="en-US"/>
        </w:rPr>
        <w:t>56</w:t>
      </w:r>
      <w:r w:rsidR="0021176C">
        <w:rPr>
          <w:lang w:val="en-US"/>
        </w:rPr>
        <w:fldChar w:fldCharType="end"/>
      </w:r>
      <w:r w:rsidRPr="00AE074A">
        <w:rPr>
          <w:lang w:val="en-US"/>
        </w:rPr>
        <w:t xml:space="preserve"> </w:t>
      </w:r>
      <w:r w:rsidR="002F3D3F" w:rsidRPr="00022DAC">
        <w:rPr>
          <w:i w:val="0"/>
          <w:lang w:val="en-US"/>
        </w:rPr>
        <w:t>Nilai tingkat keganasan dan nilai urgensi</w:t>
      </w:r>
      <w:bookmarkEnd w:id="144"/>
    </w:p>
    <w:p w14:paraId="4E8128C5" w14:textId="4C05E6E1" w:rsidR="00517684" w:rsidRDefault="00517684" w:rsidP="00522640">
      <w:pPr>
        <w:pStyle w:val="ListParagraph"/>
        <w:ind w:left="0"/>
        <w:jc w:val="center"/>
        <w:rPr>
          <w:lang w:val="en-US"/>
        </w:rPr>
      </w:pPr>
    </w:p>
    <w:p w14:paraId="0CFA204D" w14:textId="593432A8" w:rsidR="00517684" w:rsidRDefault="00517684" w:rsidP="00517684">
      <w:pPr>
        <w:ind w:firstLine="567"/>
        <w:rPr>
          <w:lang w:val="en-US"/>
        </w:rPr>
      </w:pPr>
      <w:r>
        <w:rPr>
          <w:lang w:val="en-US"/>
        </w:rPr>
        <w:t xml:space="preserve">Untuk mendapatkan </w:t>
      </w:r>
      <w:r w:rsidRPr="003057B8">
        <w:rPr>
          <w:i/>
          <w:lang w:val="en-US"/>
        </w:rPr>
        <w:t xml:space="preserve">nilai </w:t>
      </w:r>
      <w:r w:rsidR="00CA75B3" w:rsidRPr="003057B8">
        <w:rPr>
          <w:i/>
          <w:lang w:val="en-US"/>
        </w:rPr>
        <w:t>B</w:t>
      </w:r>
      <w:r w:rsidR="006417D8" w:rsidRPr="003057B8">
        <w:rPr>
          <w:i/>
          <w:lang w:val="en-US"/>
        </w:rPr>
        <w:t>1</w:t>
      </w:r>
      <w:r>
        <w:rPr>
          <w:lang w:val="en-US"/>
        </w:rPr>
        <w:t xml:space="preserve"> </w:t>
      </w:r>
      <w:r w:rsidR="00A56C21">
        <w:rPr>
          <w:lang w:val="en-US"/>
        </w:rPr>
        <w:t xml:space="preserve">dan </w:t>
      </w:r>
      <w:r w:rsidR="00A56C21" w:rsidRPr="003057B8">
        <w:rPr>
          <w:i/>
          <w:lang w:val="en-US"/>
        </w:rPr>
        <w:t>nilai B2</w:t>
      </w:r>
      <w:r w:rsidR="00A56C21">
        <w:rPr>
          <w:lang w:val="en-US"/>
        </w:rPr>
        <w:t xml:space="preserve"> </w:t>
      </w:r>
      <w:r>
        <w:rPr>
          <w:lang w:val="en-US"/>
        </w:rPr>
        <w:t xml:space="preserve">dilakukan penghitungan rata-rata </w:t>
      </w:r>
      <w:r w:rsidRPr="004364F4">
        <w:rPr>
          <w:i/>
          <w:lang w:val="en-US"/>
        </w:rPr>
        <w:t>nilai_</w:t>
      </w:r>
      <w:r w:rsidR="008D15D8" w:rsidRPr="004364F4">
        <w:rPr>
          <w:i/>
          <w:lang w:val="en-US"/>
        </w:rPr>
        <w:t>b</w:t>
      </w:r>
      <w:r w:rsidRPr="004364F4">
        <w:rPr>
          <w:i/>
          <w:lang w:val="en-US"/>
        </w:rPr>
        <w:t>1</w:t>
      </w:r>
      <w:r>
        <w:rPr>
          <w:lang w:val="en-US"/>
        </w:rPr>
        <w:t xml:space="preserve"> per permasalahan</w:t>
      </w:r>
      <w:r w:rsidR="00292F59">
        <w:rPr>
          <w:lang w:val="en-US"/>
        </w:rPr>
        <w:t xml:space="preserve"> dan rata-rata </w:t>
      </w:r>
      <w:r w:rsidR="00292F59" w:rsidRPr="00A377B0">
        <w:rPr>
          <w:i/>
          <w:lang w:val="en-US"/>
        </w:rPr>
        <w:t>nilai_b2</w:t>
      </w:r>
      <w:r w:rsidR="00292F59">
        <w:rPr>
          <w:lang w:val="en-US"/>
        </w:rPr>
        <w:t xml:space="preserve"> per permasalahan</w:t>
      </w:r>
      <w:r>
        <w:rPr>
          <w:lang w:val="en-US"/>
        </w:rPr>
        <w:t xml:space="preserve">. </w:t>
      </w:r>
      <w:r w:rsidR="00594FDE">
        <w:rPr>
          <w:lang w:val="en-US"/>
        </w:rPr>
        <w:t xml:space="preserve">Pada Tabel 4.5 dapat terlihat </w:t>
      </w:r>
      <w:r w:rsidRPr="003057B8">
        <w:rPr>
          <w:i/>
          <w:lang w:val="en-US"/>
        </w:rPr>
        <w:t xml:space="preserve">nilai </w:t>
      </w:r>
      <w:r w:rsidR="00A56C21" w:rsidRPr="003057B8">
        <w:rPr>
          <w:i/>
          <w:lang w:val="en-US"/>
        </w:rPr>
        <w:t>B1</w:t>
      </w:r>
      <w:r w:rsidR="00A56C21">
        <w:rPr>
          <w:lang w:val="en-US"/>
        </w:rPr>
        <w:t xml:space="preserve"> dan </w:t>
      </w:r>
      <w:r w:rsidR="00A56C21" w:rsidRPr="003057B8">
        <w:rPr>
          <w:i/>
          <w:lang w:val="en-US"/>
        </w:rPr>
        <w:t>nilai B2</w:t>
      </w:r>
      <w:r>
        <w:rPr>
          <w:lang w:val="en-US"/>
        </w:rPr>
        <w:t xml:space="preserve"> sebagai berikut:</w:t>
      </w:r>
    </w:p>
    <w:p w14:paraId="72B5CF36" w14:textId="4760997E" w:rsidR="00517684" w:rsidRPr="00766479" w:rsidRDefault="00517684" w:rsidP="003A2CD3">
      <w:pPr>
        <w:pStyle w:val="Caption"/>
        <w:rPr>
          <w:i w:val="0"/>
          <w:lang w:val="en-US"/>
        </w:rPr>
      </w:pPr>
      <w:bookmarkStart w:id="145" w:name="_Toc15889952"/>
      <w:r>
        <w:rPr>
          <w:i w:val="0"/>
          <w:lang w:val="en-US"/>
        </w:rPr>
        <w:t>Tabel 4.</w:t>
      </w:r>
      <w:r w:rsidR="003A2CD3">
        <w:rPr>
          <w:i w:val="0"/>
          <w:lang w:val="en-US"/>
        </w:rPr>
        <w:fldChar w:fldCharType="begin"/>
      </w:r>
      <w:r w:rsidR="003A2CD3">
        <w:rPr>
          <w:i w:val="0"/>
          <w:lang w:val="en-US"/>
        </w:rPr>
        <w:instrText xml:space="preserve"> SEQ Tabel_bab_4 \* ARABIC </w:instrText>
      </w:r>
      <w:r w:rsidR="003A2CD3">
        <w:rPr>
          <w:i w:val="0"/>
          <w:lang w:val="en-US"/>
        </w:rPr>
        <w:fldChar w:fldCharType="separate"/>
      </w:r>
      <w:r w:rsidR="00A2182B">
        <w:rPr>
          <w:i w:val="0"/>
          <w:lang w:val="en-US"/>
        </w:rPr>
        <w:t>5</w:t>
      </w:r>
      <w:r w:rsidR="003A2CD3">
        <w:rPr>
          <w:i w:val="0"/>
          <w:lang w:val="en-US"/>
        </w:rPr>
        <w:fldChar w:fldCharType="end"/>
      </w:r>
      <w:r>
        <w:rPr>
          <w:i w:val="0"/>
          <w:lang w:val="en-US"/>
        </w:rPr>
        <w:t xml:space="preserve"> Nilai </w:t>
      </w:r>
      <w:r w:rsidR="008E2C57">
        <w:rPr>
          <w:i w:val="0"/>
          <w:lang w:val="en-US"/>
        </w:rPr>
        <w:t>B1 dan Nilai B2</w:t>
      </w:r>
      <w:bookmarkEnd w:id="145"/>
    </w:p>
    <w:tbl>
      <w:tblPr>
        <w:tblStyle w:val="TableGrid"/>
        <w:tblW w:w="5582" w:type="dxa"/>
        <w:tblInd w:w="846" w:type="dxa"/>
        <w:tblLook w:val="04A0" w:firstRow="1" w:lastRow="0" w:firstColumn="1" w:lastColumn="0" w:noHBand="0" w:noVBand="1"/>
      </w:tblPr>
      <w:tblGrid>
        <w:gridCol w:w="3198"/>
        <w:gridCol w:w="1192"/>
        <w:gridCol w:w="1192"/>
      </w:tblGrid>
      <w:tr w:rsidR="00BF7AB0" w14:paraId="1FE1E053" w14:textId="413A5C9F" w:rsidTr="00606E98">
        <w:tc>
          <w:tcPr>
            <w:tcW w:w="3198" w:type="dxa"/>
            <w:vAlign w:val="center"/>
          </w:tcPr>
          <w:p w14:paraId="43DB2F05" w14:textId="77777777" w:rsidR="00BF7AB0" w:rsidRPr="007166CE" w:rsidRDefault="00BF7AB0" w:rsidP="00B7115C">
            <w:pPr>
              <w:pStyle w:val="ListParagraph"/>
              <w:spacing w:line="240" w:lineRule="auto"/>
              <w:ind w:left="0"/>
              <w:jc w:val="center"/>
              <w:rPr>
                <w:b/>
                <w:sz w:val="22"/>
                <w:lang w:val="en-US"/>
              </w:rPr>
            </w:pPr>
            <w:r w:rsidRPr="007166CE">
              <w:rPr>
                <w:b/>
                <w:sz w:val="22"/>
                <w:lang w:val="en-US"/>
              </w:rPr>
              <w:t>Permasalahan</w:t>
            </w:r>
          </w:p>
        </w:tc>
        <w:tc>
          <w:tcPr>
            <w:tcW w:w="1192" w:type="dxa"/>
            <w:vAlign w:val="center"/>
          </w:tcPr>
          <w:p w14:paraId="4AA7BBF1" w14:textId="6F126709" w:rsidR="00BF7AB0" w:rsidRPr="005E480A" w:rsidRDefault="00BF7AB0" w:rsidP="00B7115C">
            <w:pPr>
              <w:pStyle w:val="ListParagraph"/>
              <w:spacing w:line="240" w:lineRule="auto"/>
              <w:ind w:left="0"/>
              <w:jc w:val="center"/>
              <w:rPr>
                <w:b/>
                <w:i/>
                <w:sz w:val="22"/>
                <w:lang w:val="en-US"/>
              </w:rPr>
            </w:pPr>
            <w:r w:rsidRPr="005E480A">
              <w:rPr>
                <w:b/>
                <w:i/>
                <w:sz w:val="22"/>
                <w:lang w:val="en-US"/>
              </w:rPr>
              <w:t>Nilai B1</w:t>
            </w:r>
          </w:p>
        </w:tc>
        <w:tc>
          <w:tcPr>
            <w:tcW w:w="1192" w:type="dxa"/>
          </w:tcPr>
          <w:p w14:paraId="770012B4" w14:textId="0E259176" w:rsidR="00BF7AB0" w:rsidRPr="005E480A" w:rsidRDefault="00BF7AB0" w:rsidP="00B7115C">
            <w:pPr>
              <w:pStyle w:val="ListParagraph"/>
              <w:spacing w:line="240" w:lineRule="auto"/>
              <w:ind w:left="0"/>
              <w:jc w:val="center"/>
              <w:rPr>
                <w:b/>
                <w:i/>
                <w:sz w:val="22"/>
                <w:lang w:val="en-US"/>
              </w:rPr>
            </w:pPr>
            <w:r w:rsidRPr="005E480A">
              <w:rPr>
                <w:b/>
                <w:i/>
                <w:sz w:val="22"/>
                <w:lang w:val="en-US"/>
              </w:rPr>
              <w:t>Nilai B2</w:t>
            </w:r>
          </w:p>
        </w:tc>
      </w:tr>
      <w:tr w:rsidR="00BF7AB0" w14:paraId="7ADB7B20" w14:textId="58DA8684" w:rsidTr="00606E98">
        <w:tc>
          <w:tcPr>
            <w:tcW w:w="3198" w:type="dxa"/>
          </w:tcPr>
          <w:p w14:paraId="3767867A" w14:textId="77777777" w:rsidR="00BF7AB0" w:rsidRPr="007166CE" w:rsidRDefault="00BF7AB0" w:rsidP="00B7115C">
            <w:pPr>
              <w:pStyle w:val="ListParagraph"/>
              <w:spacing w:line="240" w:lineRule="auto"/>
              <w:ind w:left="0"/>
              <w:rPr>
                <w:sz w:val="22"/>
                <w:lang w:val="en-US"/>
              </w:rPr>
            </w:pPr>
            <w:r w:rsidRPr="007166CE">
              <w:rPr>
                <w:sz w:val="22"/>
                <w:lang w:val="en-US"/>
              </w:rPr>
              <w:t>Penerangan</w:t>
            </w:r>
          </w:p>
        </w:tc>
        <w:tc>
          <w:tcPr>
            <w:tcW w:w="1192" w:type="dxa"/>
            <w:vAlign w:val="center"/>
          </w:tcPr>
          <w:p w14:paraId="199EC440" w14:textId="329EC2A1" w:rsidR="00BF7AB0" w:rsidRPr="007166CE" w:rsidRDefault="003909EF" w:rsidP="00B7115C">
            <w:pPr>
              <w:pStyle w:val="ListParagraph"/>
              <w:spacing w:line="240" w:lineRule="auto"/>
              <w:ind w:left="0"/>
              <w:jc w:val="center"/>
              <w:rPr>
                <w:sz w:val="22"/>
                <w:lang w:val="en-US"/>
              </w:rPr>
            </w:pPr>
            <w:r w:rsidRPr="007166CE">
              <w:rPr>
                <w:sz w:val="22"/>
                <w:lang w:val="en-US"/>
              </w:rPr>
              <w:t>4</w:t>
            </w:r>
          </w:p>
        </w:tc>
        <w:tc>
          <w:tcPr>
            <w:tcW w:w="1192" w:type="dxa"/>
          </w:tcPr>
          <w:p w14:paraId="52674AFF" w14:textId="71B7BC78" w:rsidR="00BF7AB0" w:rsidRPr="007166CE" w:rsidRDefault="00A1190A" w:rsidP="00B7115C">
            <w:pPr>
              <w:pStyle w:val="ListParagraph"/>
              <w:spacing w:line="240" w:lineRule="auto"/>
              <w:ind w:left="0"/>
              <w:jc w:val="center"/>
              <w:rPr>
                <w:sz w:val="22"/>
                <w:lang w:val="en-US"/>
              </w:rPr>
            </w:pPr>
            <w:r w:rsidRPr="007166CE">
              <w:rPr>
                <w:sz w:val="22"/>
                <w:lang w:val="en-US"/>
              </w:rPr>
              <w:t>3.3</w:t>
            </w:r>
          </w:p>
        </w:tc>
      </w:tr>
      <w:tr w:rsidR="00BF7AB0" w14:paraId="447CBB3E" w14:textId="5FB4F8B1" w:rsidTr="00606E98">
        <w:tc>
          <w:tcPr>
            <w:tcW w:w="3198" w:type="dxa"/>
          </w:tcPr>
          <w:p w14:paraId="510F7D73" w14:textId="77777777" w:rsidR="00BF7AB0" w:rsidRPr="007166CE" w:rsidRDefault="00BF7AB0" w:rsidP="00B7115C">
            <w:pPr>
              <w:pStyle w:val="ListParagraph"/>
              <w:spacing w:line="240" w:lineRule="auto"/>
              <w:ind w:left="0"/>
              <w:rPr>
                <w:sz w:val="22"/>
                <w:lang w:val="en-US"/>
              </w:rPr>
            </w:pPr>
            <w:r w:rsidRPr="007166CE">
              <w:rPr>
                <w:sz w:val="22"/>
                <w:lang w:val="en-US"/>
              </w:rPr>
              <w:t>Jalan</w:t>
            </w:r>
          </w:p>
        </w:tc>
        <w:tc>
          <w:tcPr>
            <w:tcW w:w="1192" w:type="dxa"/>
            <w:vAlign w:val="center"/>
          </w:tcPr>
          <w:p w14:paraId="5A4C844F" w14:textId="7B357232" w:rsidR="00BF7AB0" w:rsidRPr="007166CE" w:rsidRDefault="003909EF" w:rsidP="00B7115C">
            <w:pPr>
              <w:pStyle w:val="ListParagraph"/>
              <w:spacing w:line="240" w:lineRule="auto"/>
              <w:ind w:left="0"/>
              <w:jc w:val="center"/>
              <w:rPr>
                <w:sz w:val="22"/>
                <w:lang w:val="en-US"/>
              </w:rPr>
            </w:pPr>
            <w:r w:rsidRPr="007166CE">
              <w:rPr>
                <w:sz w:val="22"/>
                <w:lang w:val="en-US"/>
              </w:rPr>
              <w:t>4.5</w:t>
            </w:r>
          </w:p>
        </w:tc>
        <w:tc>
          <w:tcPr>
            <w:tcW w:w="1192" w:type="dxa"/>
          </w:tcPr>
          <w:p w14:paraId="3CB59942" w14:textId="30C62F39" w:rsidR="00BF7AB0" w:rsidRPr="007166CE" w:rsidRDefault="00A1190A" w:rsidP="00B7115C">
            <w:pPr>
              <w:pStyle w:val="ListParagraph"/>
              <w:spacing w:line="240" w:lineRule="auto"/>
              <w:ind w:left="0"/>
              <w:jc w:val="center"/>
              <w:rPr>
                <w:sz w:val="22"/>
                <w:lang w:val="en-US"/>
              </w:rPr>
            </w:pPr>
            <w:r w:rsidRPr="007166CE">
              <w:rPr>
                <w:sz w:val="22"/>
                <w:lang w:val="en-US"/>
              </w:rPr>
              <w:t>5</w:t>
            </w:r>
          </w:p>
        </w:tc>
      </w:tr>
      <w:tr w:rsidR="00BF7AB0" w14:paraId="0A392FBD" w14:textId="1DC55597" w:rsidTr="00606E98">
        <w:tc>
          <w:tcPr>
            <w:tcW w:w="3198" w:type="dxa"/>
          </w:tcPr>
          <w:p w14:paraId="00280CA0" w14:textId="77777777" w:rsidR="00BF7AB0" w:rsidRPr="007166CE" w:rsidRDefault="00BF7AB0" w:rsidP="00B7115C">
            <w:pPr>
              <w:pStyle w:val="ListParagraph"/>
              <w:spacing w:line="240" w:lineRule="auto"/>
              <w:ind w:left="0"/>
              <w:rPr>
                <w:sz w:val="22"/>
                <w:lang w:val="en-US"/>
              </w:rPr>
            </w:pPr>
            <w:r w:rsidRPr="007166CE">
              <w:rPr>
                <w:sz w:val="22"/>
                <w:lang w:val="en-US"/>
              </w:rPr>
              <w:t>Taman</w:t>
            </w:r>
          </w:p>
        </w:tc>
        <w:tc>
          <w:tcPr>
            <w:tcW w:w="1192" w:type="dxa"/>
            <w:vAlign w:val="center"/>
          </w:tcPr>
          <w:p w14:paraId="1B78F419" w14:textId="3ED25807" w:rsidR="00BF7AB0" w:rsidRPr="007166CE" w:rsidRDefault="003909EF" w:rsidP="00B7115C">
            <w:pPr>
              <w:pStyle w:val="ListParagraph"/>
              <w:spacing w:line="240" w:lineRule="auto"/>
              <w:ind w:left="0"/>
              <w:jc w:val="center"/>
              <w:rPr>
                <w:sz w:val="22"/>
                <w:lang w:val="en-US"/>
              </w:rPr>
            </w:pPr>
            <w:r w:rsidRPr="007166CE">
              <w:rPr>
                <w:sz w:val="22"/>
                <w:lang w:val="en-US"/>
              </w:rPr>
              <w:t>4.5</w:t>
            </w:r>
          </w:p>
        </w:tc>
        <w:tc>
          <w:tcPr>
            <w:tcW w:w="1192" w:type="dxa"/>
          </w:tcPr>
          <w:p w14:paraId="367148D0" w14:textId="3E0E5947" w:rsidR="00BF7AB0" w:rsidRPr="007166CE" w:rsidRDefault="00A1190A" w:rsidP="00B7115C">
            <w:pPr>
              <w:pStyle w:val="ListParagraph"/>
              <w:spacing w:line="240" w:lineRule="auto"/>
              <w:ind w:left="0"/>
              <w:jc w:val="center"/>
              <w:rPr>
                <w:sz w:val="22"/>
                <w:lang w:val="en-US"/>
              </w:rPr>
            </w:pPr>
            <w:r w:rsidRPr="007166CE">
              <w:rPr>
                <w:sz w:val="22"/>
                <w:lang w:val="en-US"/>
              </w:rPr>
              <w:t>4</w:t>
            </w:r>
          </w:p>
        </w:tc>
      </w:tr>
      <w:tr w:rsidR="00BF7AB0" w14:paraId="77C01387" w14:textId="33032DED" w:rsidTr="00606E98">
        <w:tc>
          <w:tcPr>
            <w:tcW w:w="3198" w:type="dxa"/>
          </w:tcPr>
          <w:p w14:paraId="4EE9208E" w14:textId="77777777" w:rsidR="00BF7AB0" w:rsidRPr="007166CE" w:rsidRDefault="00BF7AB0" w:rsidP="00B7115C">
            <w:pPr>
              <w:pStyle w:val="ListParagraph"/>
              <w:spacing w:line="240" w:lineRule="auto"/>
              <w:ind w:left="0"/>
              <w:rPr>
                <w:sz w:val="22"/>
                <w:lang w:val="en-US"/>
              </w:rPr>
            </w:pPr>
            <w:r w:rsidRPr="007166CE">
              <w:rPr>
                <w:sz w:val="22"/>
                <w:lang w:val="en-US"/>
              </w:rPr>
              <w:t>Sanitasi</w:t>
            </w:r>
          </w:p>
        </w:tc>
        <w:tc>
          <w:tcPr>
            <w:tcW w:w="1192" w:type="dxa"/>
            <w:vAlign w:val="center"/>
          </w:tcPr>
          <w:p w14:paraId="6092B895" w14:textId="45206AA3" w:rsidR="00BF7AB0" w:rsidRPr="007166CE" w:rsidRDefault="003909EF" w:rsidP="00B7115C">
            <w:pPr>
              <w:pStyle w:val="ListParagraph"/>
              <w:spacing w:line="240" w:lineRule="auto"/>
              <w:ind w:left="0"/>
              <w:jc w:val="center"/>
              <w:rPr>
                <w:sz w:val="22"/>
                <w:lang w:val="en-US"/>
              </w:rPr>
            </w:pPr>
            <w:r w:rsidRPr="007166CE">
              <w:rPr>
                <w:sz w:val="22"/>
                <w:lang w:val="en-US"/>
              </w:rPr>
              <w:t>6</w:t>
            </w:r>
          </w:p>
        </w:tc>
        <w:tc>
          <w:tcPr>
            <w:tcW w:w="1192" w:type="dxa"/>
          </w:tcPr>
          <w:p w14:paraId="1C05B930" w14:textId="4783BBC7" w:rsidR="00BF7AB0" w:rsidRPr="007166CE" w:rsidRDefault="00A1190A" w:rsidP="00B7115C">
            <w:pPr>
              <w:pStyle w:val="ListParagraph"/>
              <w:spacing w:line="240" w:lineRule="auto"/>
              <w:ind w:left="0"/>
              <w:jc w:val="center"/>
              <w:rPr>
                <w:sz w:val="22"/>
                <w:lang w:val="en-US"/>
              </w:rPr>
            </w:pPr>
            <w:r w:rsidRPr="007166CE">
              <w:rPr>
                <w:sz w:val="22"/>
                <w:lang w:val="en-US"/>
              </w:rPr>
              <w:t>6</w:t>
            </w:r>
          </w:p>
        </w:tc>
      </w:tr>
      <w:tr w:rsidR="00BF7AB0" w14:paraId="11F6AE05" w14:textId="229E22FB" w:rsidTr="00606E98">
        <w:tc>
          <w:tcPr>
            <w:tcW w:w="3198" w:type="dxa"/>
            <w:vAlign w:val="center"/>
          </w:tcPr>
          <w:p w14:paraId="1EBA155C" w14:textId="77777777" w:rsidR="00BF7AB0" w:rsidRPr="007166CE" w:rsidRDefault="00BF7AB0" w:rsidP="00B7115C">
            <w:pPr>
              <w:pStyle w:val="ListParagraph"/>
              <w:spacing w:line="240" w:lineRule="auto"/>
              <w:ind w:left="0"/>
              <w:jc w:val="left"/>
              <w:rPr>
                <w:sz w:val="22"/>
                <w:lang w:val="en-US"/>
              </w:rPr>
            </w:pPr>
            <w:r w:rsidRPr="007166CE">
              <w:rPr>
                <w:sz w:val="22"/>
                <w:lang w:val="en-US"/>
              </w:rPr>
              <w:t>Listrik</w:t>
            </w:r>
          </w:p>
        </w:tc>
        <w:tc>
          <w:tcPr>
            <w:tcW w:w="1192" w:type="dxa"/>
            <w:vAlign w:val="center"/>
          </w:tcPr>
          <w:p w14:paraId="63D232E0" w14:textId="4996FE3E" w:rsidR="00BF7AB0" w:rsidRPr="007166CE" w:rsidRDefault="003909EF" w:rsidP="00B7115C">
            <w:pPr>
              <w:pStyle w:val="ListParagraph"/>
              <w:spacing w:line="240" w:lineRule="auto"/>
              <w:ind w:left="0"/>
              <w:jc w:val="center"/>
              <w:rPr>
                <w:sz w:val="22"/>
                <w:lang w:val="en-US"/>
              </w:rPr>
            </w:pPr>
            <w:r w:rsidRPr="007166CE">
              <w:rPr>
                <w:sz w:val="22"/>
                <w:lang w:val="en-US"/>
              </w:rPr>
              <w:t>7</w:t>
            </w:r>
          </w:p>
        </w:tc>
        <w:tc>
          <w:tcPr>
            <w:tcW w:w="1192" w:type="dxa"/>
          </w:tcPr>
          <w:p w14:paraId="27B0C808" w14:textId="23C7A9F8" w:rsidR="00BF7AB0" w:rsidRPr="007166CE" w:rsidRDefault="00A1190A" w:rsidP="00B7115C">
            <w:pPr>
              <w:pStyle w:val="ListParagraph"/>
              <w:spacing w:line="240" w:lineRule="auto"/>
              <w:ind w:left="0"/>
              <w:jc w:val="center"/>
              <w:rPr>
                <w:sz w:val="22"/>
                <w:lang w:val="en-US"/>
              </w:rPr>
            </w:pPr>
            <w:r w:rsidRPr="007166CE">
              <w:rPr>
                <w:sz w:val="22"/>
                <w:lang w:val="en-US"/>
              </w:rPr>
              <w:t>6</w:t>
            </w:r>
          </w:p>
        </w:tc>
      </w:tr>
    </w:tbl>
    <w:p w14:paraId="1977335C" w14:textId="4CF8CF88" w:rsidR="00517684" w:rsidRDefault="007E14E6" w:rsidP="007E14E6">
      <w:pPr>
        <w:pStyle w:val="ListParagraph"/>
        <w:ind w:left="0"/>
        <w:rPr>
          <w:lang w:val="en-US"/>
        </w:rPr>
      </w:pPr>
      <w:r>
        <w:rPr>
          <w:lang w:val="en-US"/>
        </w:rPr>
        <w:tab/>
        <w:t xml:space="preserve">Setelah didapatkan </w:t>
      </w:r>
      <w:r w:rsidR="0069284B">
        <w:rPr>
          <w:i/>
          <w:lang w:val="en-US"/>
        </w:rPr>
        <w:t>n</w:t>
      </w:r>
      <w:r w:rsidRPr="0069284B">
        <w:rPr>
          <w:i/>
          <w:lang w:val="en-US"/>
        </w:rPr>
        <w:t>ilai B1</w:t>
      </w:r>
      <w:r>
        <w:rPr>
          <w:lang w:val="en-US"/>
        </w:rPr>
        <w:t xml:space="preserve"> dan</w:t>
      </w:r>
      <w:r w:rsidR="0069284B">
        <w:rPr>
          <w:lang w:val="en-US"/>
        </w:rPr>
        <w:t xml:space="preserve"> </w:t>
      </w:r>
      <w:r w:rsidR="0069284B" w:rsidRPr="0069284B">
        <w:rPr>
          <w:i/>
          <w:lang w:val="en-US"/>
        </w:rPr>
        <w:t>nilai</w:t>
      </w:r>
      <w:r w:rsidRPr="0069284B">
        <w:rPr>
          <w:i/>
          <w:lang w:val="en-US"/>
        </w:rPr>
        <w:t xml:space="preserve"> B2</w:t>
      </w:r>
      <w:r>
        <w:rPr>
          <w:lang w:val="en-US"/>
        </w:rPr>
        <w:t xml:space="preserve"> maka di</w:t>
      </w:r>
      <w:r w:rsidR="00DD57FF">
        <w:rPr>
          <w:lang w:val="en-US"/>
        </w:rPr>
        <w:t xml:space="preserve">lanjutkan dengan menghitung </w:t>
      </w:r>
      <w:r w:rsidR="00DD57FF" w:rsidRPr="0021240C">
        <w:rPr>
          <w:i/>
          <w:lang w:val="en-US"/>
        </w:rPr>
        <w:t>nilai B</w:t>
      </w:r>
      <w:r w:rsidR="001C6EAE">
        <w:rPr>
          <w:lang w:val="en-US"/>
        </w:rPr>
        <w:t xml:space="preserve"> </w:t>
      </w:r>
      <w:r w:rsidR="00400888">
        <w:rPr>
          <w:lang w:val="en-US"/>
        </w:rPr>
        <w:t>sebagai</w:t>
      </w:r>
      <w:r w:rsidR="001C6EAE">
        <w:rPr>
          <w:lang w:val="en-US"/>
        </w:rPr>
        <w:t xml:space="preserve"> nilai dari Komponen B</w:t>
      </w:r>
      <w:r w:rsidR="00DD57FF">
        <w:rPr>
          <w:lang w:val="en-US"/>
        </w:rPr>
        <w:t>, dengan melakukan penjumlahan</w:t>
      </w:r>
      <w:r w:rsidR="00701E15">
        <w:rPr>
          <w:lang w:val="en-US"/>
        </w:rPr>
        <w:t xml:space="preserve"> </w:t>
      </w:r>
      <w:r w:rsidR="00701E15" w:rsidRPr="00A85761">
        <w:rPr>
          <w:i/>
          <w:lang w:val="en-US"/>
        </w:rPr>
        <w:t>nilai B1</w:t>
      </w:r>
      <w:r w:rsidR="00701E15">
        <w:rPr>
          <w:lang w:val="en-US"/>
        </w:rPr>
        <w:t xml:space="preserve"> dan </w:t>
      </w:r>
      <w:r w:rsidR="00701E15" w:rsidRPr="00A85761">
        <w:rPr>
          <w:i/>
          <w:lang w:val="en-US"/>
        </w:rPr>
        <w:t>nilai B2</w:t>
      </w:r>
      <w:r w:rsidR="00492748">
        <w:rPr>
          <w:lang w:val="en-US"/>
        </w:rPr>
        <w:t xml:space="preserve"> per permasalahan</w:t>
      </w:r>
      <w:r w:rsidR="00E3642C">
        <w:rPr>
          <w:lang w:val="en-US"/>
        </w:rPr>
        <w:t xml:space="preserve">, </w:t>
      </w:r>
      <w:r w:rsidR="007073EA">
        <w:rPr>
          <w:lang w:val="en-US"/>
        </w:rPr>
        <w:t xml:space="preserve">Pada </w:t>
      </w:r>
      <w:r w:rsidR="00E3642C">
        <w:rPr>
          <w:lang w:val="en-US"/>
        </w:rPr>
        <w:t>Tabel 4.6</w:t>
      </w:r>
      <w:r w:rsidR="007073EA">
        <w:rPr>
          <w:lang w:val="en-US"/>
        </w:rPr>
        <w:t xml:space="preserve"> dapat terlihat hasil penjumlahan </w:t>
      </w:r>
      <w:r w:rsidR="007073EA" w:rsidRPr="00091865">
        <w:rPr>
          <w:i/>
          <w:lang w:val="en-US"/>
        </w:rPr>
        <w:t>nilai B1</w:t>
      </w:r>
      <w:r w:rsidR="007073EA">
        <w:rPr>
          <w:lang w:val="en-US"/>
        </w:rPr>
        <w:t xml:space="preserve"> dan </w:t>
      </w:r>
      <w:r w:rsidR="007073EA" w:rsidRPr="00091865">
        <w:rPr>
          <w:i/>
          <w:lang w:val="en-US"/>
        </w:rPr>
        <w:t>nilai B2</w:t>
      </w:r>
      <w:r w:rsidR="00492748">
        <w:rPr>
          <w:lang w:val="en-US"/>
        </w:rPr>
        <w:t>.</w:t>
      </w:r>
    </w:p>
    <w:p w14:paraId="19E6D502" w14:textId="1F70EE34" w:rsidR="00E44FD4" w:rsidRPr="00766479" w:rsidRDefault="00E44FD4" w:rsidP="00AC1122">
      <w:pPr>
        <w:pStyle w:val="Caption"/>
        <w:rPr>
          <w:i w:val="0"/>
          <w:lang w:val="en-US"/>
        </w:rPr>
      </w:pPr>
      <w:bookmarkStart w:id="146" w:name="_Toc15889953"/>
      <w:r>
        <w:rPr>
          <w:i w:val="0"/>
          <w:lang w:val="en-US"/>
        </w:rPr>
        <w:t>Tabel 4.</w:t>
      </w:r>
      <w:r w:rsidR="00AC1122">
        <w:rPr>
          <w:i w:val="0"/>
          <w:lang w:val="en-US"/>
        </w:rPr>
        <w:fldChar w:fldCharType="begin"/>
      </w:r>
      <w:r w:rsidR="00AC1122">
        <w:rPr>
          <w:i w:val="0"/>
          <w:lang w:val="en-US"/>
        </w:rPr>
        <w:instrText xml:space="preserve"> SEQ Tabel_bab_4 \* ARABIC </w:instrText>
      </w:r>
      <w:r w:rsidR="00AC1122">
        <w:rPr>
          <w:i w:val="0"/>
          <w:lang w:val="en-US"/>
        </w:rPr>
        <w:fldChar w:fldCharType="separate"/>
      </w:r>
      <w:r w:rsidR="00A2182B">
        <w:rPr>
          <w:i w:val="0"/>
          <w:lang w:val="en-US"/>
        </w:rPr>
        <w:t>6</w:t>
      </w:r>
      <w:r w:rsidR="00AC1122">
        <w:rPr>
          <w:i w:val="0"/>
          <w:lang w:val="en-US"/>
        </w:rPr>
        <w:fldChar w:fldCharType="end"/>
      </w:r>
      <w:r>
        <w:rPr>
          <w:i w:val="0"/>
          <w:lang w:val="en-US"/>
        </w:rPr>
        <w:t xml:space="preserve"> Nilai </w:t>
      </w:r>
      <w:r w:rsidR="00702612">
        <w:rPr>
          <w:i w:val="0"/>
          <w:lang w:val="en-US"/>
        </w:rPr>
        <w:t xml:space="preserve">Komponen </w:t>
      </w:r>
      <w:r>
        <w:rPr>
          <w:i w:val="0"/>
          <w:lang w:val="en-US"/>
        </w:rPr>
        <w:t>B</w:t>
      </w:r>
      <w:bookmarkEnd w:id="146"/>
    </w:p>
    <w:tbl>
      <w:tblPr>
        <w:tblStyle w:val="TableGrid"/>
        <w:tblW w:w="4390" w:type="dxa"/>
        <w:tblInd w:w="1696" w:type="dxa"/>
        <w:tblLook w:val="04A0" w:firstRow="1" w:lastRow="0" w:firstColumn="1" w:lastColumn="0" w:noHBand="0" w:noVBand="1"/>
      </w:tblPr>
      <w:tblGrid>
        <w:gridCol w:w="3198"/>
        <w:gridCol w:w="1192"/>
      </w:tblGrid>
      <w:tr w:rsidR="000B319F" w14:paraId="6DA2834B" w14:textId="77777777" w:rsidTr="00F1163D">
        <w:tc>
          <w:tcPr>
            <w:tcW w:w="3198" w:type="dxa"/>
            <w:vAlign w:val="center"/>
          </w:tcPr>
          <w:p w14:paraId="4786738F" w14:textId="77777777" w:rsidR="000B319F" w:rsidRPr="00F82291" w:rsidRDefault="000B319F" w:rsidP="00B7115C">
            <w:pPr>
              <w:pStyle w:val="ListParagraph"/>
              <w:spacing w:line="240" w:lineRule="auto"/>
              <w:ind w:left="0"/>
              <w:jc w:val="center"/>
              <w:rPr>
                <w:b/>
                <w:sz w:val="22"/>
                <w:lang w:val="en-US"/>
              </w:rPr>
            </w:pPr>
            <w:r w:rsidRPr="00F82291">
              <w:rPr>
                <w:b/>
                <w:sz w:val="22"/>
                <w:lang w:val="en-US"/>
              </w:rPr>
              <w:t>Permasalahan</w:t>
            </w:r>
          </w:p>
        </w:tc>
        <w:tc>
          <w:tcPr>
            <w:tcW w:w="1192" w:type="dxa"/>
            <w:vAlign w:val="center"/>
          </w:tcPr>
          <w:p w14:paraId="0C0C19E2" w14:textId="7FDECBE4" w:rsidR="000B319F" w:rsidRPr="005E480A" w:rsidRDefault="000B319F" w:rsidP="00B7115C">
            <w:pPr>
              <w:pStyle w:val="ListParagraph"/>
              <w:spacing w:line="240" w:lineRule="auto"/>
              <w:ind w:left="0"/>
              <w:jc w:val="center"/>
              <w:rPr>
                <w:b/>
                <w:i/>
                <w:sz w:val="22"/>
                <w:lang w:val="en-US"/>
              </w:rPr>
            </w:pPr>
            <w:r w:rsidRPr="005E480A">
              <w:rPr>
                <w:b/>
                <w:i/>
                <w:sz w:val="22"/>
                <w:lang w:val="en-US"/>
              </w:rPr>
              <w:t>Nilai B</w:t>
            </w:r>
          </w:p>
        </w:tc>
      </w:tr>
      <w:tr w:rsidR="000B319F" w14:paraId="73F5B0D4" w14:textId="77777777" w:rsidTr="00F1163D">
        <w:tc>
          <w:tcPr>
            <w:tcW w:w="3198" w:type="dxa"/>
          </w:tcPr>
          <w:p w14:paraId="0E93B38F" w14:textId="77777777" w:rsidR="000B319F" w:rsidRPr="00F82291" w:rsidRDefault="000B319F" w:rsidP="00B7115C">
            <w:pPr>
              <w:pStyle w:val="ListParagraph"/>
              <w:spacing w:line="240" w:lineRule="auto"/>
              <w:ind w:left="0"/>
              <w:rPr>
                <w:sz w:val="22"/>
                <w:lang w:val="en-US"/>
              </w:rPr>
            </w:pPr>
            <w:r w:rsidRPr="00F82291">
              <w:rPr>
                <w:sz w:val="22"/>
                <w:lang w:val="en-US"/>
              </w:rPr>
              <w:t>Penerangan</w:t>
            </w:r>
          </w:p>
        </w:tc>
        <w:tc>
          <w:tcPr>
            <w:tcW w:w="1192" w:type="dxa"/>
            <w:vAlign w:val="center"/>
          </w:tcPr>
          <w:p w14:paraId="535C2A39" w14:textId="29BED0C3" w:rsidR="000B319F" w:rsidRPr="00F82291" w:rsidRDefault="003D0A0E" w:rsidP="00B7115C">
            <w:pPr>
              <w:pStyle w:val="ListParagraph"/>
              <w:spacing w:line="240" w:lineRule="auto"/>
              <w:ind w:left="0"/>
              <w:jc w:val="center"/>
              <w:rPr>
                <w:sz w:val="22"/>
                <w:lang w:val="en-US"/>
              </w:rPr>
            </w:pPr>
            <w:r w:rsidRPr="00F82291">
              <w:rPr>
                <w:sz w:val="22"/>
                <w:lang w:val="en-US"/>
              </w:rPr>
              <w:t>7.3</w:t>
            </w:r>
          </w:p>
        </w:tc>
      </w:tr>
      <w:tr w:rsidR="000B319F" w14:paraId="173E8E9A" w14:textId="77777777" w:rsidTr="00F1163D">
        <w:tc>
          <w:tcPr>
            <w:tcW w:w="3198" w:type="dxa"/>
          </w:tcPr>
          <w:p w14:paraId="338DB299" w14:textId="77777777" w:rsidR="000B319F" w:rsidRPr="00F82291" w:rsidRDefault="000B319F" w:rsidP="00B7115C">
            <w:pPr>
              <w:pStyle w:val="ListParagraph"/>
              <w:spacing w:line="240" w:lineRule="auto"/>
              <w:ind w:left="0"/>
              <w:rPr>
                <w:sz w:val="22"/>
                <w:lang w:val="en-US"/>
              </w:rPr>
            </w:pPr>
            <w:r w:rsidRPr="00F82291">
              <w:rPr>
                <w:sz w:val="22"/>
                <w:lang w:val="en-US"/>
              </w:rPr>
              <w:t>Jalan</w:t>
            </w:r>
          </w:p>
        </w:tc>
        <w:tc>
          <w:tcPr>
            <w:tcW w:w="1192" w:type="dxa"/>
            <w:vAlign w:val="center"/>
          </w:tcPr>
          <w:p w14:paraId="5E095B8A" w14:textId="4D55D88C" w:rsidR="000B319F" w:rsidRPr="00F82291" w:rsidRDefault="007616AA" w:rsidP="00B7115C">
            <w:pPr>
              <w:pStyle w:val="ListParagraph"/>
              <w:spacing w:line="240" w:lineRule="auto"/>
              <w:ind w:left="0"/>
              <w:jc w:val="center"/>
              <w:rPr>
                <w:sz w:val="22"/>
                <w:lang w:val="en-US"/>
              </w:rPr>
            </w:pPr>
            <w:r w:rsidRPr="00F82291">
              <w:rPr>
                <w:sz w:val="22"/>
                <w:lang w:val="en-US"/>
              </w:rPr>
              <w:t>9.5</w:t>
            </w:r>
          </w:p>
        </w:tc>
      </w:tr>
      <w:tr w:rsidR="000B319F" w14:paraId="2057AEB1" w14:textId="77777777" w:rsidTr="00F1163D">
        <w:tc>
          <w:tcPr>
            <w:tcW w:w="3198" w:type="dxa"/>
          </w:tcPr>
          <w:p w14:paraId="55F15780" w14:textId="77777777" w:rsidR="000B319F" w:rsidRPr="00F82291" w:rsidRDefault="000B319F" w:rsidP="00B7115C">
            <w:pPr>
              <w:pStyle w:val="ListParagraph"/>
              <w:spacing w:line="240" w:lineRule="auto"/>
              <w:ind w:left="0"/>
              <w:rPr>
                <w:sz w:val="22"/>
                <w:lang w:val="en-US"/>
              </w:rPr>
            </w:pPr>
            <w:r w:rsidRPr="00F82291">
              <w:rPr>
                <w:sz w:val="22"/>
                <w:lang w:val="en-US"/>
              </w:rPr>
              <w:t>Taman</w:t>
            </w:r>
          </w:p>
        </w:tc>
        <w:tc>
          <w:tcPr>
            <w:tcW w:w="1192" w:type="dxa"/>
            <w:vAlign w:val="center"/>
          </w:tcPr>
          <w:p w14:paraId="26B6B420" w14:textId="7822E53D" w:rsidR="000B319F" w:rsidRPr="00F82291" w:rsidRDefault="00AD0FF2" w:rsidP="00B7115C">
            <w:pPr>
              <w:pStyle w:val="ListParagraph"/>
              <w:spacing w:line="240" w:lineRule="auto"/>
              <w:ind w:left="0"/>
              <w:jc w:val="center"/>
              <w:rPr>
                <w:sz w:val="22"/>
                <w:lang w:val="en-US"/>
              </w:rPr>
            </w:pPr>
            <w:r w:rsidRPr="00F82291">
              <w:rPr>
                <w:sz w:val="22"/>
                <w:lang w:val="en-US"/>
              </w:rPr>
              <w:t>8.5</w:t>
            </w:r>
          </w:p>
        </w:tc>
      </w:tr>
      <w:tr w:rsidR="000B319F" w14:paraId="3ABACE57" w14:textId="77777777" w:rsidTr="00F1163D">
        <w:tc>
          <w:tcPr>
            <w:tcW w:w="3198" w:type="dxa"/>
          </w:tcPr>
          <w:p w14:paraId="5ED591B8" w14:textId="77777777" w:rsidR="000B319F" w:rsidRPr="00F82291" w:rsidRDefault="000B319F" w:rsidP="00B7115C">
            <w:pPr>
              <w:pStyle w:val="ListParagraph"/>
              <w:spacing w:line="240" w:lineRule="auto"/>
              <w:ind w:left="0"/>
              <w:rPr>
                <w:sz w:val="22"/>
                <w:lang w:val="en-US"/>
              </w:rPr>
            </w:pPr>
            <w:r w:rsidRPr="00F82291">
              <w:rPr>
                <w:sz w:val="22"/>
                <w:lang w:val="en-US"/>
              </w:rPr>
              <w:t>Sanitasi</w:t>
            </w:r>
          </w:p>
        </w:tc>
        <w:tc>
          <w:tcPr>
            <w:tcW w:w="1192" w:type="dxa"/>
            <w:vAlign w:val="center"/>
          </w:tcPr>
          <w:p w14:paraId="42441C61" w14:textId="3E4734C1" w:rsidR="000B319F" w:rsidRPr="00F82291" w:rsidRDefault="00AD0FF2" w:rsidP="00B7115C">
            <w:pPr>
              <w:pStyle w:val="ListParagraph"/>
              <w:spacing w:line="240" w:lineRule="auto"/>
              <w:ind w:left="0"/>
              <w:jc w:val="center"/>
              <w:rPr>
                <w:sz w:val="22"/>
                <w:lang w:val="en-US"/>
              </w:rPr>
            </w:pPr>
            <w:r w:rsidRPr="00F82291">
              <w:rPr>
                <w:sz w:val="22"/>
                <w:lang w:val="en-US"/>
              </w:rPr>
              <w:t>12</w:t>
            </w:r>
          </w:p>
        </w:tc>
      </w:tr>
      <w:tr w:rsidR="000B319F" w14:paraId="142DBFE6" w14:textId="77777777" w:rsidTr="00F1163D">
        <w:tc>
          <w:tcPr>
            <w:tcW w:w="3198" w:type="dxa"/>
            <w:vAlign w:val="center"/>
          </w:tcPr>
          <w:p w14:paraId="2B8ABB52" w14:textId="77777777" w:rsidR="000B319F" w:rsidRPr="00F82291" w:rsidRDefault="000B319F" w:rsidP="00B7115C">
            <w:pPr>
              <w:pStyle w:val="ListParagraph"/>
              <w:spacing w:line="240" w:lineRule="auto"/>
              <w:ind w:left="0"/>
              <w:jc w:val="left"/>
              <w:rPr>
                <w:sz w:val="22"/>
                <w:lang w:val="en-US"/>
              </w:rPr>
            </w:pPr>
            <w:r w:rsidRPr="00F82291">
              <w:rPr>
                <w:sz w:val="22"/>
                <w:lang w:val="en-US"/>
              </w:rPr>
              <w:t>Listrik</w:t>
            </w:r>
          </w:p>
        </w:tc>
        <w:tc>
          <w:tcPr>
            <w:tcW w:w="1192" w:type="dxa"/>
            <w:vAlign w:val="center"/>
          </w:tcPr>
          <w:p w14:paraId="0440F8DB" w14:textId="19AD60CE" w:rsidR="000B319F" w:rsidRPr="00F82291" w:rsidRDefault="00280351" w:rsidP="00B7115C">
            <w:pPr>
              <w:pStyle w:val="ListParagraph"/>
              <w:spacing w:line="240" w:lineRule="auto"/>
              <w:ind w:left="0"/>
              <w:jc w:val="center"/>
              <w:rPr>
                <w:sz w:val="22"/>
                <w:lang w:val="en-US"/>
              </w:rPr>
            </w:pPr>
            <w:r w:rsidRPr="00F82291">
              <w:rPr>
                <w:sz w:val="22"/>
                <w:lang w:val="en-US"/>
              </w:rPr>
              <w:t>1</w:t>
            </w:r>
            <w:r w:rsidR="006700EB" w:rsidRPr="00F82291">
              <w:rPr>
                <w:sz w:val="22"/>
                <w:lang w:val="en-US"/>
              </w:rPr>
              <w:t>3</w:t>
            </w:r>
          </w:p>
        </w:tc>
      </w:tr>
    </w:tbl>
    <w:p w14:paraId="30ECC23A" w14:textId="14CD386A" w:rsidR="00537B92" w:rsidRDefault="00537B92" w:rsidP="008966D9">
      <w:pPr>
        <w:rPr>
          <w:lang w:val="en-US"/>
        </w:rPr>
      </w:pPr>
    </w:p>
    <w:p w14:paraId="1FF9EC1D" w14:textId="51E3D173" w:rsidR="008966D9" w:rsidRDefault="008966D9" w:rsidP="008966D9">
      <w:pPr>
        <w:rPr>
          <w:lang w:val="en-US"/>
        </w:rPr>
      </w:pPr>
    </w:p>
    <w:p w14:paraId="2BE71C78" w14:textId="5C3BEC74" w:rsidR="008966D9" w:rsidRDefault="008966D9" w:rsidP="008966D9">
      <w:pPr>
        <w:rPr>
          <w:lang w:val="en-US"/>
        </w:rPr>
      </w:pPr>
    </w:p>
    <w:p w14:paraId="01EAF536" w14:textId="2DCDCEA4" w:rsidR="008966D9" w:rsidRDefault="008966D9" w:rsidP="008966D9">
      <w:pPr>
        <w:rPr>
          <w:lang w:val="en-US"/>
        </w:rPr>
      </w:pPr>
    </w:p>
    <w:p w14:paraId="4B7D41FF" w14:textId="77777777" w:rsidR="008966D9" w:rsidRDefault="008966D9" w:rsidP="008966D9">
      <w:pPr>
        <w:rPr>
          <w:lang w:val="en-US"/>
        </w:rPr>
      </w:pPr>
    </w:p>
    <w:p w14:paraId="728E9031" w14:textId="3659DFD5" w:rsidR="00361B95" w:rsidRDefault="00B92AD3" w:rsidP="00B92AD3">
      <w:pPr>
        <w:pStyle w:val="Heading2"/>
      </w:pPr>
      <w:bookmarkStart w:id="147" w:name="_Toc15919217"/>
      <w:r>
        <w:rPr>
          <w:lang w:val="en-US"/>
        </w:rPr>
        <w:lastRenderedPageBreak/>
        <w:t xml:space="preserve">4.5.3. Langkah Ketiga </w:t>
      </w:r>
      <w:r w:rsidR="00361B95">
        <w:t>Komponen C (</w:t>
      </w:r>
      <w:r w:rsidR="00361B95">
        <w:rPr>
          <w:i/>
        </w:rPr>
        <w:t>causability</w:t>
      </w:r>
      <w:r w:rsidR="00361B95">
        <w:t>)</w:t>
      </w:r>
      <w:bookmarkEnd w:id="147"/>
    </w:p>
    <w:p w14:paraId="19D113E7" w14:textId="003228E1" w:rsidR="00361B95" w:rsidRDefault="00361B95" w:rsidP="00853E17">
      <w:pPr>
        <w:ind w:firstLine="567"/>
        <w:rPr>
          <w:lang w:val="en-US"/>
        </w:rPr>
      </w:pPr>
      <w:r>
        <w:rPr>
          <w:lang w:val="en-US"/>
        </w:rPr>
        <w:t>Komponen C merupakan kemudahan dalam penanggulangan masalah tersebut dapat diselesaikan. Komponen C berupa nilai dari rentang nilai 0-10, dimana semakin besar nilai menentukan seberapa besar permasalahan dapat diselesaikan. Komponen C merupakan variabel subjektif dimana besarnya nilai ditentukan oleh individu masyarakat dari perspektif yang berbeda.</w:t>
      </w:r>
    </w:p>
    <w:p w14:paraId="6CCD9749" w14:textId="79C67DA6" w:rsidR="00314CD0" w:rsidRPr="00BC59B6" w:rsidRDefault="00314CD0" w:rsidP="00314CD0">
      <w:pPr>
        <w:ind w:firstLine="567"/>
        <w:rPr>
          <w:lang w:val="en-US"/>
        </w:rPr>
      </w:pPr>
      <w:r>
        <w:rPr>
          <w:lang w:val="en-US"/>
        </w:rPr>
        <w:drawing>
          <wp:anchor distT="0" distB="0" distL="114300" distR="114300" simplePos="0" relativeHeight="251807232" behindDoc="0" locked="0" layoutInCell="1" allowOverlap="1" wp14:anchorId="5DBABCE3" wp14:editId="7D3F5036">
            <wp:simplePos x="0" y="0"/>
            <wp:positionH relativeFrom="margin">
              <wp:align>center</wp:align>
            </wp:positionH>
            <wp:positionV relativeFrom="paragraph">
              <wp:posOffset>703580</wp:posOffset>
            </wp:positionV>
            <wp:extent cx="2397125" cy="1668780"/>
            <wp:effectExtent l="0" t="0" r="3175" b="7620"/>
            <wp:wrapTopAndBottom/>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4">
                      <a:extLst>
                        <a:ext uri="{28A0092B-C50C-407E-A947-70E740481C1C}">
                          <a14:useLocalDpi xmlns:a14="http://schemas.microsoft.com/office/drawing/2010/main" val="0"/>
                        </a:ext>
                      </a:extLst>
                    </a:blip>
                    <a:stretch>
                      <a:fillRect/>
                    </a:stretch>
                  </pic:blipFill>
                  <pic:spPr bwMode="auto">
                    <a:xfrm>
                      <a:off x="0" y="0"/>
                      <a:ext cx="2397125" cy="16687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3442">
        <w:rPr>
          <w:lang w:val="en-US"/>
        </w:rPr>
        <w:t xml:space="preserve">Pada Gambar 4.56 menunjukkan </w:t>
      </w:r>
      <w:r w:rsidRPr="00BC59B6">
        <w:rPr>
          <w:lang w:val="en-US"/>
        </w:rPr>
        <w:t>data</w:t>
      </w:r>
      <w:r>
        <w:rPr>
          <w:lang w:val="en-US"/>
        </w:rPr>
        <w:t xml:space="preserve"> nilai kemudahan penanggulangan masalah (</w:t>
      </w:r>
      <w:r w:rsidRPr="000D4957">
        <w:rPr>
          <w:i/>
          <w:lang w:val="en-US"/>
        </w:rPr>
        <w:t>nilai_</w:t>
      </w:r>
      <w:r w:rsidR="00F0676A" w:rsidRPr="000D4957">
        <w:rPr>
          <w:i/>
          <w:lang w:val="en-US"/>
        </w:rPr>
        <w:t>c</w:t>
      </w:r>
      <w:r>
        <w:rPr>
          <w:lang w:val="en-US"/>
        </w:rPr>
        <w:t>) per</w:t>
      </w:r>
      <w:r w:rsidRPr="00BC59B6">
        <w:rPr>
          <w:lang w:val="en-US"/>
        </w:rPr>
        <w:t xml:space="preserve"> permasalahan yang diinputkan kedalam sistem, lihat Gambar 4.5</w:t>
      </w:r>
      <w:r w:rsidR="00CC0CF5">
        <w:rPr>
          <w:lang w:val="en-US"/>
        </w:rPr>
        <w:t>6</w:t>
      </w:r>
      <w:r w:rsidRPr="00BC59B6">
        <w:rPr>
          <w:lang w:val="en-US"/>
        </w:rPr>
        <w:t>.</w:t>
      </w:r>
    </w:p>
    <w:p w14:paraId="2631C0B6" w14:textId="5C94CF83" w:rsidR="00314CD0" w:rsidRPr="00931C75" w:rsidRDefault="00314CD0" w:rsidP="00017520">
      <w:pPr>
        <w:pStyle w:val="Caption"/>
        <w:rPr>
          <w:i w:val="0"/>
          <w:lang w:val="en-US"/>
        </w:rPr>
      </w:pPr>
      <w:bookmarkStart w:id="148" w:name="_Toc15889946"/>
      <w:r w:rsidRPr="00931C75">
        <w:rPr>
          <w:i w:val="0"/>
          <w:lang w:val="en-US"/>
        </w:rPr>
        <w:t>Gambar 4.</w:t>
      </w:r>
      <w:r w:rsidR="00017520" w:rsidRPr="00931C75">
        <w:rPr>
          <w:i w:val="0"/>
          <w:lang w:val="en-US"/>
        </w:rPr>
        <w:fldChar w:fldCharType="begin"/>
      </w:r>
      <w:r w:rsidR="00017520" w:rsidRPr="00931C75">
        <w:rPr>
          <w:i w:val="0"/>
          <w:lang w:val="en-US"/>
        </w:rPr>
        <w:instrText xml:space="preserve"> SEQ Gambar_4 \* ARABIC </w:instrText>
      </w:r>
      <w:r w:rsidR="00017520" w:rsidRPr="00931C75">
        <w:rPr>
          <w:i w:val="0"/>
          <w:lang w:val="en-US"/>
        </w:rPr>
        <w:fldChar w:fldCharType="separate"/>
      </w:r>
      <w:r w:rsidR="00A2182B">
        <w:rPr>
          <w:i w:val="0"/>
          <w:lang w:val="en-US"/>
        </w:rPr>
        <w:t>57</w:t>
      </w:r>
      <w:r w:rsidR="00017520" w:rsidRPr="00931C75">
        <w:rPr>
          <w:i w:val="0"/>
          <w:lang w:val="en-US"/>
        </w:rPr>
        <w:fldChar w:fldCharType="end"/>
      </w:r>
      <w:r w:rsidRPr="00931C75">
        <w:rPr>
          <w:i w:val="0"/>
          <w:lang w:val="en-US"/>
        </w:rPr>
        <w:t xml:space="preserve"> Nilai </w:t>
      </w:r>
      <w:r w:rsidR="00D561C4" w:rsidRPr="00931C75">
        <w:rPr>
          <w:i w:val="0"/>
          <w:lang w:val="en-US"/>
        </w:rPr>
        <w:t>kemudahan penanggulangan masalah</w:t>
      </w:r>
      <w:bookmarkEnd w:id="148"/>
    </w:p>
    <w:p w14:paraId="37468123" w14:textId="5FF6D6C9" w:rsidR="0095171A" w:rsidRDefault="0095171A" w:rsidP="0095171A">
      <w:pPr>
        <w:ind w:firstLine="567"/>
        <w:rPr>
          <w:lang w:val="en-US"/>
        </w:rPr>
      </w:pPr>
      <w:r>
        <w:rPr>
          <w:lang w:val="en-US"/>
        </w:rPr>
        <w:t xml:space="preserve">Untuk mendapatkan </w:t>
      </w:r>
      <w:r w:rsidR="001978E3">
        <w:rPr>
          <w:lang w:val="en-US"/>
        </w:rPr>
        <w:t>N</w:t>
      </w:r>
      <w:r>
        <w:rPr>
          <w:lang w:val="en-US"/>
        </w:rPr>
        <w:t xml:space="preserve">ilai </w:t>
      </w:r>
      <w:r w:rsidR="001978E3">
        <w:rPr>
          <w:lang w:val="en-US"/>
        </w:rPr>
        <w:t>K</w:t>
      </w:r>
      <w:r w:rsidR="004C489E">
        <w:rPr>
          <w:lang w:val="en-US"/>
        </w:rPr>
        <w:t>omponen C</w:t>
      </w:r>
      <w:r w:rsidR="007831C2">
        <w:rPr>
          <w:lang w:val="en-US"/>
        </w:rPr>
        <w:t xml:space="preserve"> </w:t>
      </w:r>
      <w:r w:rsidR="004C489E">
        <w:rPr>
          <w:lang w:val="en-US"/>
        </w:rPr>
        <w:t>(</w:t>
      </w:r>
      <w:r w:rsidR="004C489E" w:rsidRPr="00FC07C6">
        <w:rPr>
          <w:i/>
          <w:lang w:val="en-US"/>
        </w:rPr>
        <w:t>Nilai C</w:t>
      </w:r>
      <w:r w:rsidR="004C489E">
        <w:rPr>
          <w:lang w:val="en-US"/>
        </w:rPr>
        <w:t>)</w:t>
      </w:r>
      <w:r>
        <w:rPr>
          <w:lang w:val="en-US"/>
        </w:rPr>
        <w:t xml:space="preserve"> dilakukan penghitungan rata-rata</w:t>
      </w:r>
      <w:r w:rsidR="00232F9B">
        <w:rPr>
          <w:lang w:val="en-US"/>
        </w:rPr>
        <w:t xml:space="preserve"> untuk</w:t>
      </w:r>
      <w:r>
        <w:rPr>
          <w:lang w:val="en-US"/>
        </w:rPr>
        <w:t xml:space="preserve"> nilai_</w:t>
      </w:r>
      <w:r w:rsidR="004C489E">
        <w:rPr>
          <w:lang w:val="en-US"/>
        </w:rPr>
        <w:t>c</w:t>
      </w:r>
      <w:r>
        <w:rPr>
          <w:lang w:val="en-US"/>
        </w:rPr>
        <w:t xml:space="preserve"> per permasalahan. </w:t>
      </w:r>
      <w:r w:rsidR="005B54D0">
        <w:rPr>
          <w:lang w:val="en-US"/>
        </w:rPr>
        <w:t xml:space="preserve">Pada Tabel 4.7 dapat terlihat </w:t>
      </w:r>
      <w:r w:rsidR="008456B2">
        <w:rPr>
          <w:lang w:val="en-US"/>
        </w:rPr>
        <w:t>N</w:t>
      </w:r>
      <w:r>
        <w:rPr>
          <w:lang w:val="en-US"/>
        </w:rPr>
        <w:t xml:space="preserve">ilai </w:t>
      </w:r>
      <w:r w:rsidR="008456B2">
        <w:rPr>
          <w:lang w:val="en-US"/>
        </w:rPr>
        <w:t xml:space="preserve">Komponen C </w:t>
      </w:r>
      <w:r>
        <w:rPr>
          <w:lang w:val="en-US"/>
        </w:rPr>
        <w:t>sebagai berikut:</w:t>
      </w:r>
    </w:p>
    <w:p w14:paraId="26D4E42C" w14:textId="7A826EB8" w:rsidR="0095171A" w:rsidRPr="00766479" w:rsidRDefault="0095171A" w:rsidP="00EB28AB">
      <w:pPr>
        <w:pStyle w:val="Caption"/>
        <w:rPr>
          <w:i w:val="0"/>
          <w:lang w:val="en-US"/>
        </w:rPr>
      </w:pPr>
      <w:bookmarkStart w:id="149" w:name="_Toc15889954"/>
      <w:r>
        <w:rPr>
          <w:i w:val="0"/>
          <w:lang w:val="en-US"/>
        </w:rPr>
        <w:t>Tabel 4.</w:t>
      </w:r>
      <w:r w:rsidR="00EB28AB">
        <w:rPr>
          <w:i w:val="0"/>
          <w:lang w:val="en-US"/>
        </w:rPr>
        <w:fldChar w:fldCharType="begin"/>
      </w:r>
      <w:r w:rsidR="00EB28AB">
        <w:rPr>
          <w:i w:val="0"/>
          <w:lang w:val="en-US"/>
        </w:rPr>
        <w:instrText xml:space="preserve"> SEQ Tabel_bab_4 \* ARABIC </w:instrText>
      </w:r>
      <w:r w:rsidR="00EB28AB">
        <w:rPr>
          <w:i w:val="0"/>
          <w:lang w:val="en-US"/>
        </w:rPr>
        <w:fldChar w:fldCharType="separate"/>
      </w:r>
      <w:r w:rsidR="00A2182B">
        <w:rPr>
          <w:i w:val="0"/>
          <w:lang w:val="en-US"/>
        </w:rPr>
        <w:t>7</w:t>
      </w:r>
      <w:r w:rsidR="00EB28AB">
        <w:rPr>
          <w:i w:val="0"/>
          <w:lang w:val="en-US"/>
        </w:rPr>
        <w:fldChar w:fldCharType="end"/>
      </w:r>
      <w:r>
        <w:rPr>
          <w:i w:val="0"/>
          <w:lang w:val="en-US"/>
        </w:rPr>
        <w:t xml:space="preserve"> Nilai </w:t>
      </w:r>
      <w:r w:rsidR="006A0D15">
        <w:rPr>
          <w:i w:val="0"/>
          <w:lang w:val="en-US"/>
        </w:rPr>
        <w:t>Komponen C</w:t>
      </w:r>
      <w:bookmarkEnd w:id="149"/>
    </w:p>
    <w:tbl>
      <w:tblPr>
        <w:tblStyle w:val="TableGrid"/>
        <w:tblW w:w="4390" w:type="dxa"/>
        <w:tblInd w:w="1838" w:type="dxa"/>
        <w:tblLook w:val="04A0" w:firstRow="1" w:lastRow="0" w:firstColumn="1" w:lastColumn="0" w:noHBand="0" w:noVBand="1"/>
      </w:tblPr>
      <w:tblGrid>
        <w:gridCol w:w="3198"/>
        <w:gridCol w:w="1192"/>
      </w:tblGrid>
      <w:tr w:rsidR="008A72AA" w14:paraId="49F9BC05" w14:textId="77777777" w:rsidTr="008A72AA">
        <w:tc>
          <w:tcPr>
            <w:tcW w:w="3198" w:type="dxa"/>
            <w:vAlign w:val="center"/>
          </w:tcPr>
          <w:p w14:paraId="50423843" w14:textId="77777777" w:rsidR="008A72AA" w:rsidRPr="00BD5EBF" w:rsidRDefault="008A72AA" w:rsidP="00BD5EBF">
            <w:pPr>
              <w:pStyle w:val="ListParagraph"/>
              <w:spacing w:line="240" w:lineRule="auto"/>
              <w:ind w:left="0"/>
              <w:jc w:val="center"/>
              <w:rPr>
                <w:b/>
                <w:sz w:val="22"/>
                <w:lang w:val="en-US"/>
              </w:rPr>
            </w:pPr>
            <w:r w:rsidRPr="00BD5EBF">
              <w:rPr>
                <w:b/>
                <w:sz w:val="22"/>
                <w:lang w:val="en-US"/>
              </w:rPr>
              <w:t>Permasalahan</w:t>
            </w:r>
          </w:p>
        </w:tc>
        <w:tc>
          <w:tcPr>
            <w:tcW w:w="1192" w:type="dxa"/>
            <w:vAlign w:val="center"/>
          </w:tcPr>
          <w:p w14:paraId="177538BC" w14:textId="78E05A61" w:rsidR="008A72AA" w:rsidRPr="008A3F67" w:rsidRDefault="008A72AA" w:rsidP="00BD5EBF">
            <w:pPr>
              <w:pStyle w:val="ListParagraph"/>
              <w:spacing w:line="240" w:lineRule="auto"/>
              <w:ind w:left="0"/>
              <w:jc w:val="center"/>
              <w:rPr>
                <w:b/>
                <w:i/>
                <w:sz w:val="22"/>
                <w:lang w:val="en-US"/>
              </w:rPr>
            </w:pPr>
            <w:r w:rsidRPr="008A3F67">
              <w:rPr>
                <w:b/>
                <w:i/>
                <w:sz w:val="22"/>
                <w:lang w:val="en-US"/>
              </w:rPr>
              <w:t>Nilai C</w:t>
            </w:r>
          </w:p>
        </w:tc>
      </w:tr>
      <w:tr w:rsidR="008A72AA" w14:paraId="0556C1A3" w14:textId="77777777" w:rsidTr="008A72AA">
        <w:tc>
          <w:tcPr>
            <w:tcW w:w="3198" w:type="dxa"/>
          </w:tcPr>
          <w:p w14:paraId="0CAEEF2D" w14:textId="77777777" w:rsidR="008A72AA" w:rsidRPr="00BD5EBF" w:rsidRDefault="008A72AA" w:rsidP="00BD5EBF">
            <w:pPr>
              <w:pStyle w:val="ListParagraph"/>
              <w:spacing w:line="240" w:lineRule="auto"/>
              <w:ind w:left="0"/>
              <w:rPr>
                <w:sz w:val="22"/>
                <w:lang w:val="en-US"/>
              </w:rPr>
            </w:pPr>
            <w:r w:rsidRPr="00BD5EBF">
              <w:rPr>
                <w:sz w:val="22"/>
                <w:lang w:val="en-US"/>
              </w:rPr>
              <w:t>Penerangan</w:t>
            </w:r>
          </w:p>
        </w:tc>
        <w:tc>
          <w:tcPr>
            <w:tcW w:w="1192" w:type="dxa"/>
            <w:vAlign w:val="center"/>
          </w:tcPr>
          <w:p w14:paraId="2E1A3F48" w14:textId="24272EBE" w:rsidR="008A72AA" w:rsidRPr="00BD5EBF" w:rsidRDefault="00ED62C5" w:rsidP="00BD5EBF">
            <w:pPr>
              <w:pStyle w:val="ListParagraph"/>
              <w:spacing w:line="240" w:lineRule="auto"/>
              <w:ind w:left="0"/>
              <w:jc w:val="center"/>
              <w:rPr>
                <w:sz w:val="22"/>
                <w:lang w:val="en-US"/>
              </w:rPr>
            </w:pPr>
            <w:r w:rsidRPr="00BD5EBF">
              <w:rPr>
                <w:sz w:val="22"/>
                <w:lang w:val="en-US"/>
              </w:rPr>
              <w:t>5</w:t>
            </w:r>
          </w:p>
        </w:tc>
      </w:tr>
      <w:tr w:rsidR="008A72AA" w14:paraId="55F1854A" w14:textId="77777777" w:rsidTr="008A72AA">
        <w:tc>
          <w:tcPr>
            <w:tcW w:w="3198" w:type="dxa"/>
          </w:tcPr>
          <w:p w14:paraId="6C4F3CB7" w14:textId="77777777" w:rsidR="008A72AA" w:rsidRPr="00BD5EBF" w:rsidRDefault="008A72AA" w:rsidP="00BD5EBF">
            <w:pPr>
              <w:pStyle w:val="ListParagraph"/>
              <w:spacing w:line="240" w:lineRule="auto"/>
              <w:ind w:left="0"/>
              <w:rPr>
                <w:sz w:val="22"/>
                <w:lang w:val="en-US"/>
              </w:rPr>
            </w:pPr>
            <w:r w:rsidRPr="00BD5EBF">
              <w:rPr>
                <w:sz w:val="22"/>
                <w:lang w:val="en-US"/>
              </w:rPr>
              <w:t>Jalan</w:t>
            </w:r>
          </w:p>
        </w:tc>
        <w:tc>
          <w:tcPr>
            <w:tcW w:w="1192" w:type="dxa"/>
            <w:vAlign w:val="center"/>
          </w:tcPr>
          <w:p w14:paraId="36D922A8" w14:textId="375BD9EA" w:rsidR="008A72AA" w:rsidRPr="00BD5EBF" w:rsidRDefault="00ED62C5" w:rsidP="00BD5EBF">
            <w:pPr>
              <w:pStyle w:val="ListParagraph"/>
              <w:spacing w:line="240" w:lineRule="auto"/>
              <w:ind w:left="0"/>
              <w:jc w:val="center"/>
              <w:rPr>
                <w:sz w:val="22"/>
                <w:lang w:val="en-US"/>
              </w:rPr>
            </w:pPr>
            <w:r w:rsidRPr="00BD5EBF">
              <w:rPr>
                <w:sz w:val="22"/>
                <w:lang w:val="en-US"/>
              </w:rPr>
              <w:t>5</w:t>
            </w:r>
            <w:r w:rsidR="008A72AA" w:rsidRPr="00BD5EBF">
              <w:rPr>
                <w:sz w:val="22"/>
                <w:lang w:val="en-US"/>
              </w:rPr>
              <w:t>.5</w:t>
            </w:r>
          </w:p>
        </w:tc>
      </w:tr>
      <w:tr w:rsidR="008A72AA" w14:paraId="5A9456D5" w14:textId="77777777" w:rsidTr="008A72AA">
        <w:tc>
          <w:tcPr>
            <w:tcW w:w="3198" w:type="dxa"/>
          </w:tcPr>
          <w:p w14:paraId="2D935D4C" w14:textId="77777777" w:rsidR="008A72AA" w:rsidRPr="00BD5EBF" w:rsidRDefault="008A72AA" w:rsidP="00BD5EBF">
            <w:pPr>
              <w:pStyle w:val="ListParagraph"/>
              <w:spacing w:line="240" w:lineRule="auto"/>
              <w:ind w:left="0"/>
              <w:rPr>
                <w:sz w:val="22"/>
                <w:lang w:val="en-US"/>
              </w:rPr>
            </w:pPr>
            <w:r w:rsidRPr="00BD5EBF">
              <w:rPr>
                <w:sz w:val="22"/>
                <w:lang w:val="en-US"/>
              </w:rPr>
              <w:t>Taman</w:t>
            </w:r>
          </w:p>
        </w:tc>
        <w:tc>
          <w:tcPr>
            <w:tcW w:w="1192" w:type="dxa"/>
            <w:vAlign w:val="center"/>
          </w:tcPr>
          <w:p w14:paraId="096EF84A" w14:textId="44564881" w:rsidR="008A72AA" w:rsidRPr="00BD5EBF" w:rsidRDefault="00ED62C5" w:rsidP="00BD5EBF">
            <w:pPr>
              <w:pStyle w:val="ListParagraph"/>
              <w:spacing w:line="240" w:lineRule="auto"/>
              <w:ind w:left="0"/>
              <w:jc w:val="center"/>
              <w:rPr>
                <w:sz w:val="22"/>
                <w:lang w:val="en-US"/>
              </w:rPr>
            </w:pPr>
            <w:r w:rsidRPr="00BD5EBF">
              <w:rPr>
                <w:sz w:val="22"/>
                <w:lang w:val="en-US"/>
              </w:rPr>
              <w:t>5</w:t>
            </w:r>
            <w:r w:rsidR="008A72AA" w:rsidRPr="00BD5EBF">
              <w:rPr>
                <w:sz w:val="22"/>
                <w:lang w:val="en-US"/>
              </w:rPr>
              <w:t>.5</w:t>
            </w:r>
          </w:p>
        </w:tc>
      </w:tr>
      <w:tr w:rsidR="008A72AA" w14:paraId="546A858E" w14:textId="77777777" w:rsidTr="008A72AA">
        <w:tc>
          <w:tcPr>
            <w:tcW w:w="3198" w:type="dxa"/>
          </w:tcPr>
          <w:p w14:paraId="07D3FD87" w14:textId="77777777" w:rsidR="008A72AA" w:rsidRPr="00BD5EBF" w:rsidRDefault="008A72AA" w:rsidP="00BD5EBF">
            <w:pPr>
              <w:pStyle w:val="ListParagraph"/>
              <w:spacing w:line="240" w:lineRule="auto"/>
              <w:ind w:left="0"/>
              <w:rPr>
                <w:sz w:val="22"/>
                <w:lang w:val="en-US"/>
              </w:rPr>
            </w:pPr>
            <w:r w:rsidRPr="00BD5EBF">
              <w:rPr>
                <w:sz w:val="22"/>
                <w:lang w:val="en-US"/>
              </w:rPr>
              <w:t>Sanitasi</w:t>
            </w:r>
          </w:p>
        </w:tc>
        <w:tc>
          <w:tcPr>
            <w:tcW w:w="1192" w:type="dxa"/>
            <w:vAlign w:val="center"/>
          </w:tcPr>
          <w:p w14:paraId="6AB1E24E" w14:textId="52282B51" w:rsidR="008A72AA" w:rsidRPr="00BD5EBF" w:rsidRDefault="00ED62C5" w:rsidP="00BD5EBF">
            <w:pPr>
              <w:pStyle w:val="ListParagraph"/>
              <w:spacing w:line="240" w:lineRule="auto"/>
              <w:ind w:left="0"/>
              <w:jc w:val="center"/>
              <w:rPr>
                <w:sz w:val="22"/>
                <w:lang w:val="en-US"/>
              </w:rPr>
            </w:pPr>
            <w:r w:rsidRPr="00BD5EBF">
              <w:rPr>
                <w:sz w:val="22"/>
                <w:lang w:val="en-US"/>
              </w:rPr>
              <w:t>8</w:t>
            </w:r>
          </w:p>
        </w:tc>
      </w:tr>
      <w:tr w:rsidR="008A72AA" w14:paraId="46123A7A" w14:textId="77777777" w:rsidTr="008A72AA">
        <w:tc>
          <w:tcPr>
            <w:tcW w:w="3198" w:type="dxa"/>
            <w:vAlign w:val="center"/>
          </w:tcPr>
          <w:p w14:paraId="15927666" w14:textId="77777777" w:rsidR="008A72AA" w:rsidRPr="00BD5EBF" w:rsidRDefault="008A72AA" w:rsidP="00BD5EBF">
            <w:pPr>
              <w:pStyle w:val="ListParagraph"/>
              <w:spacing w:line="240" w:lineRule="auto"/>
              <w:ind w:left="0"/>
              <w:jc w:val="left"/>
              <w:rPr>
                <w:sz w:val="22"/>
                <w:lang w:val="en-US"/>
              </w:rPr>
            </w:pPr>
            <w:r w:rsidRPr="00BD5EBF">
              <w:rPr>
                <w:sz w:val="22"/>
                <w:lang w:val="en-US"/>
              </w:rPr>
              <w:t>Listrik</w:t>
            </w:r>
          </w:p>
        </w:tc>
        <w:tc>
          <w:tcPr>
            <w:tcW w:w="1192" w:type="dxa"/>
            <w:vAlign w:val="center"/>
          </w:tcPr>
          <w:p w14:paraId="2ED4EA6B" w14:textId="689F9BC0" w:rsidR="008A72AA" w:rsidRPr="00BD5EBF" w:rsidRDefault="00ED62C5" w:rsidP="00BD5EBF">
            <w:pPr>
              <w:pStyle w:val="ListParagraph"/>
              <w:spacing w:line="240" w:lineRule="auto"/>
              <w:ind w:left="0"/>
              <w:jc w:val="center"/>
              <w:rPr>
                <w:sz w:val="22"/>
                <w:lang w:val="en-US"/>
              </w:rPr>
            </w:pPr>
            <w:r w:rsidRPr="00BD5EBF">
              <w:rPr>
                <w:sz w:val="22"/>
                <w:lang w:val="en-US"/>
              </w:rPr>
              <w:t>1</w:t>
            </w:r>
          </w:p>
        </w:tc>
      </w:tr>
    </w:tbl>
    <w:p w14:paraId="4C54EF5D" w14:textId="77777777" w:rsidR="008E70AE" w:rsidRDefault="008E70AE" w:rsidP="00853E17">
      <w:pPr>
        <w:ind w:firstLine="567"/>
        <w:rPr>
          <w:lang w:val="en-US"/>
        </w:rPr>
      </w:pPr>
    </w:p>
    <w:p w14:paraId="04F53E04" w14:textId="5D3A8B61" w:rsidR="00361B95" w:rsidRDefault="00C320CA" w:rsidP="00C320CA">
      <w:pPr>
        <w:pStyle w:val="Heading2"/>
      </w:pPr>
      <w:bookmarkStart w:id="150" w:name="_Toc15919218"/>
      <w:r>
        <w:rPr>
          <w:lang w:val="en-US"/>
        </w:rPr>
        <w:t xml:space="preserve">4.5.4. </w:t>
      </w:r>
      <w:r w:rsidR="008D362E">
        <w:rPr>
          <w:lang w:val="en-US"/>
        </w:rPr>
        <w:t xml:space="preserve">Langkah Keempat </w:t>
      </w:r>
      <w:r w:rsidR="00361B95">
        <w:t>Komponen D (</w:t>
      </w:r>
      <w:r w:rsidR="00361B95" w:rsidRPr="00634D3B">
        <w:rPr>
          <w:i/>
        </w:rPr>
        <w:t>PEARL Factor</w:t>
      </w:r>
      <w:r w:rsidR="00361B95">
        <w:t>)</w:t>
      </w:r>
      <w:bookmarkEnd w:id="150"/>
    </w:p>
    <w:p w14:paraId="4F58E2AA" w14:textId="77777777" w:rsidR="00361B95" w:rsidRDefault="00361B95" w:rsidP="00745579">
      <w:pPr>
        <w:ind w:firstLine="426"/>
        <w:rPr>
          <w:lang w:val="en-US"/>
        </w:rPr>
      </w:pPr>
      <w:r>
        <w:rPr>
          <w:lang w:val="en-US"/>
        </w:rPr>
        <w:t>Komponen D merupakan gabungan hasil pengkalian dari 5 variabel, dimana apabila terdapat 1 variabel pada Komponen D yang bernilai 0 maka Komponen D akan bernilai 0. Komponen D terdiri dari:</w:t>
      </w:r>
    </w:p>
    <w:p w14:paraId="1FFC6AFA" w14:textId="77777777" w:rsidR="00361B95" w:rsidRDefault="00361B95" w:rsidP="00361B95">
      <w:pPr>
        <w:ind w:firstLine="360"/>
        <w:rPr>
          <w:lang w:val="en-US"/>
        </w:rPr>
      </w:pPr>
      <w:r>
        <w:rPr>
          <w:lang w:val="en-US"/>
        </w:rPr>
        <w:t>P - tentang bagaimana pengaruh setiap permasalahan pada Komponen A terhadap lingkup keseluruhan masyarakat, dengan nilai 0 untuk tidak berpangaruh dan nilai 1 untuk berpengaruh.</w:t>
      </w:r>
    </w:p>
    <w:p w14:paraId="31A0BCC8" w14:textId="77777777" w:rsidR="00361B95" w:rsidRDefault="00361B95" w:rsidP="00361B95">
      <w:pPr>
        <w:ind w:firstLine="360"/>
        <w:rPr>
          <w:lang w:val="en-US"/>
        </w:rPr>
      </w:pPr>
      <w:r>
        <w:rPr>
          <w:lang w:val="en-US"/>
        </w:rPr>
        <w:lastRenderedPageBreak/>
        <w:t>E - tentang pengaruh bagaimana konsekuensi ekonomi apabila permasalahan pada Komponen A tidak diatasi, dengan nilai 0 untuk tidak berpangaruh dan nilai 1 untuk berpengaruh.</w:t>
      </w:r>
    </w:p>
    <w:p w14:paraId="7E7714D3" w14:textId="77777777" w:rsidR="00361B95" w:rsidRDefault="00361B95" w:rsidP="00361B95">
      <w:pPr>
        <w:ind w:firstLine="360"/>
        <w:rPr>
          <w:lang w:val="en-US"/>
        </w:rPr>
      </w:pPr>
      <w:r>
        <w:rPr>
          <w:lang w:val="en-US"/>
        </w:rPr>
        <w:t>A - tentang bagaimana permasalahan pada Komponen A tersebut dapat diterima sesuai dengan target populasi masyarakat, dengan nilai 0 untuk tidak sesuai dan nilai 1 untuk sesuai.</w:t>
      </w:r>
    </w:p>
    <w:p w14:paraId="3966F07E" w14:textId="77777777" w:rsidR="00361B95" w:rsidRDefault="00361B95" w:rsidP="00361B95">
      <w:pPr>
        <w:ind w:firstLine="360"/>
        <w:rPr>
          <w:lang w:val="en-US"/>
        </w:rPr>
      </w:pPr>
      <w:r>
        <w:rPr>
          <w:lang w:val="en-US"/>
        </w:rPr>
        <w:t>R - tentang ketersediaan sumber daya dalam menanggulangi permasalahan pada Komponen A, dengan nilai 0 untuk tidak tersedia dan nilai 1 untuk tersedia.</w:t>
      </w:r>
    </w:p>
    <w:p w14:paraId="3D24E5C5" w14:textId="015CF1FA" w:rsidR="00361B95" w:rsidRDefault="00361B95" w:rsidP="00361B95">
      <w:pPr>
        <w:ind w:firstLine="360"/>
        <w:rPr>
          <w:lang w:val="en-US"/>
        </w:rPr>
      </w:pPr>
      <w:r>
        <w:rPr>
          <w:lang w:val="en-US"/>
        </w:rPr>
        <w:t>L - tentang bagaimana permasalahan pada Komponen A dapat tidaknya diatasi dengan kondisi hukum yang berlaku, dengan nilai 0 untuk tidak dapat diatasi dan nilai 1 untuk dapat diatasi.</w:t>
      </w:r>
    </w:p>
    <w:p w14:paraId="4796A30A" w14:textId="03525EA9" w:rsidR="00E142EE" w:rsidRPr="00BC59B6" w:rsidRDefault="00AF2208" w:rsidP="00E142EE">
      <w:pPr>
        <w:ind w:firstLine="567"/>
        <w:rPr>
          <w:lang w:val="en-US"/>
        </w:rPr>
      </w:pPr>
      <w:r>
        <w:rPr>
          <w:lang w:val="en-US"/>
        </w:rPr>
        <w:drawing>
          <wp:anchor distT="0" distB="0" distL="114300" distR="114300" simplePos="0" relativeHeight="251809280" behindDoc="0" locked="0" layoutInCell="1" allowOverlap="1" wp14:anchorId="175F3832" wp14:editId="341FAC49">
            <wp:simplePos x="0" y="0"/>
            <wp:positionH relativeFrom="margin">
              <wp:align>right</wp:align>
            </wp:positionH>
            <wp:positionV relativeFrom="paragraph">
              <wp:posOffset>1709939</wp:posOffset>
            </wp:positionV>
            <wp:extent cx="5042535" cy="1633220"/>
            <wp:effectExtent l="0" t="0" r="5715" b="508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a:extLst>
                        <a:ext uri="{28A0092B-C50C-407E-A947-70E740481C1C}">
                          <a14:useLocalDpi xmlns:a14="http://schemas.microsoft.com/office/drawing/2010/main" val="0"/>
                        </a:ext>
                      </a:extLst>
                    </a:blip>
                    <a:stretch>
                      <a:fillRect/>
                    </a:stretch>
                  </pic:blipFill>
                  <pic:spPr bwMode="auto">
                    <a:xfrm>
                      <a:off x="0" y="0"/>
                      <a:ext cx="5042535" cy="1633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42EE" w:rsidRPr="00BC59B6">
        <w:rPr>
          <w:lang w:val="en-US"/>
        </w:rPr>
        <w:t>Berdasarkan data</w:t>
      </w:r>
      <w:r w:rsidR="00E142EE">
        <w:rPr>
          <w:lang w:val="en-US"/>
        </w:rPr>
        <w:t xml:space="preserve"> nilai </w:t>
      </w:r>
      <w:r w:rsidR="00DA533D" w:rsidRPr="00DA533D">
        <w:rPr>
          <w:lang w:val="en-US"/>
        </w:rPr>
        <w:t>Kemungkinan Kesesuaian permasalahan dengan yang terjadi pada masyarakat</w:t>
      </w:r>
      <w:r w:rsidR="00E142EE">
        <w:rPr>
          <w:lang w:val="en-US"/>
        </w:rPr>
        <w:t xml:space="preserve"> (</w:t>
      </w:r>
      <w:r w:rsidR="00E142EE" w:rsidRPr="00D602D4">
        <w:rPr>
          <w:i/>
          <w:lang w:val="en-US"/>
        </w:rPr>
        <w:t>nilai_</w:t>
      </w:r>
      <w:r w:rsidR="00DA533D" w:rsidRPr="00D602D4">
        <w:rPr>
          <w:i/>
          <w:lang w:val="en-US"/>
        </w:rPr>
        <w:t>p</w:t>
      </w:r>
      <w:r w:rsidR="00E142EE">
        <w:rPr>
          <w:lang w:val="en-US"/>
        </w:rPr>
        <w:t>)</w:t>
      </w:r>
      <w:r w:rsidR="009A7C40">
        <w:rPr>
          <w:lang w:val="en-US"/>
        </w:rPr>
        <w:t xml:space="preserve">, </w:t>
      </w:r>
      <w:r w:rsidR="00756668">
        <w:rPr>
          <w:lang w:val="en-US"/>
        </w:rPr>
        <w:t xml:space="preserve">nilai </w:t>
      </w:r>
      <w:r w:rsidR="00F65A2E" w:rsidRPr="00F65A2E">
        <w:rPr>
          <w:lang w:val="en-US"/>
        </w:rPr>
        <w:t xml:space="preserve">Kemungkinan Nilai Ekonomis </w:t>
      </w:r>
      <w:r w:rsidR="00F65A2E">
        <w:rPr>
          <w:lang w:val="en-US"/>
        </w:rPr>
        <w:t>(</w:t>
      </w:r>
      <w:r w:rsidR="00F65A2E" w:rsidRPr="00D602D4">
        <w:rPr>
          <w:i/>
          <w:lang w:val="en-US"/>
        </w:rPr>
        <w:t>nilai_e</w:t>
      </w:r>
      <w:r w:rsidR="00F65A2E">
        <w:rPr>
          <w:lang w:val="en-US"/>
        </w:rPr>
        <w:t>)</w:t>
      </w:r>
      <w:r w:rsidR="00A54962">
        <w:rPr>
          <w:lang w:val="en-US"/>
        </w:rPr>
        <w:t xml:space="preserve">, </w:t>
      </w:r>
      <w:r w:rsidR="00EF0790" w:rsidRPr="00EF0790">
        <w:rPr>
          <w:lang w:val="en-US"/>
        </w:rPr>
        <w:t>Kemungkinan dapat diterima oleh masyarakat</w:t>
      </w:r>
      <w:r w:rsidR="00EF0790">
        <w:rPr>
          <w:lang w:val="en-US"/>
        </w:rPr>
        <w:t>(</w:t>
      </w:r>
      <w:r w:rsidR="00EF0790" w:rsidRPr="00D602D4">
        <w:rPr>
          <w:i/>
          <w:lang w:val="en-US"/>
        </w:rPr>
        <w:t>nilai_a</w:t>
      </w:r>
      <w:r w:rsidR="00EF0790">
        <w:rPr>
          <w:lang w:val="en-US"/>
        </w:rPr>
        <w:t>),</w:t>
      </w:r>
      <w:r w:rsidR="006508EA">
        <w:rPr>
          <w:lang w:val="en-US"/>
        </w:rPr>
        <w:t xml:space="preserve"> nilai</w:t>
      </w:r>
      <w:r w:rsidR="00EF0790">
        <w:rPr>
          <w:lang w:val="en-US"/>
        </w:rPr>
        <w:t xml:space="preserve"> </w:t>
      </w:r>
      <w:r w:rsidR="00EF0790" w:rsidRPr="00EF0790">
        <w:rPr>
          <w:lang w:val="en-US"/>
        </w:rPr>
        <w:t xml:space="preserve">Ketersediaan Sumberdaya untuk menanggulangi masalah </w:t>
      </w:r>
      <w:r w:rsidR="00EF0790">
        <w:rPr>
          <w:lang w:val="en-US"/>
        </w:rPr>
        <w:t>(</w:t>
      </w:r>
      <w:r w:rsidR="00EF0790" w:rsidRPr="00D602D4">
        <w:rPr>
          <w:i/>
          <w:lang w:val="en-US"/>
        </w:rPr>
        <w:t>nilai_r</w:t>
      </w:r>
      <w:r w:rsidR="00EF0790">
        <w:rPr>
          <w:lang w:val="en-US"/>
        </w:rPr>
        <w:t>),</w:t>
      </w:r>
      <w:r w:rsidR="00271E58">
        <w:rPr>
          <w:lang w:val="en-US"/>
        </w:rPr>
        <w:t xml:space="preserve"> nilai</w:t>
      </w:r>
      <w:r w:rsidR="00EF0790">
        <w:rPr>
          <w:lang w:val="en-US"/>
        </w:rPr>
        <w:t xml:space="preserve"> </w:t>
      </w:r>
      <w:r w:rsidR="00EF0790" w:rsidRPr="00EF0790">
        <w:rPr>
          <w:lang w:val="en-US"/>
        </w:rPr>
        <w:t>Kesesuaian dengan Hukum yang berlaku</w:t>
      </w:r>
      <w:r w:rsidR="00EF0790">
        <w:rPr>
          <w:lang w:val="en-US"/>
        </w:rPr>
        <w:t xml:space="preserve"> (</w:t>
      </w:r>
      <w:r w:rsidR="00EF0790" w:rsidRPr="00D602D4">
        <w:rPr>
          <w:i/>
          <w:lang w:val="en-US"/>
        </w:rPr>
        <w:t>nilai_l</w:t>
      </w:r>
      <w:r w:rsidR="00EF0790">
        <w:rPr>
          <w:lang w:val="en-US"/>
        </w:rPr>
        <w:t>)</w:t>
      </w:r>
      <w:r w:rsidR="00E142EE">
        <w:rPr>
          <w:lang w:val="en-US"/>
        </w:rPr>
        <w:t xml:space="preserve"> per</w:t>
      </w:r>
      <w:r w:rsidR="00E142EE" w:rsidRPr="00BC59B6">
        <w:rPr>
          <w:lang w:val="en-US"/>
        </w:rPr>
        <w:t xml:space="preserve"> permasalahan yang diinputkan kedalam sistem</w:t>
      </w:r>
      <w:r w:rsidR="00931C75">
        <w:rPr>
          <w:lang w:val="en-US"/>
        </w:rPr>
        <w:t xml:space="preserve">. Pada </w:t>
      </w:r>
      <w:r w:rsidR="00E142EE" w:rsidRPr="00BC59B6">
        <w:rPr>
          <w:lang w:val="en-US"/>
        </w:rPr>
        <w:t>Gambar 4.5</w:t>
      </w:r>
      <w:r w:rsidR="00A02BDC">
        <w:rPr>
          <w:lang w:val="en-US"/>
        </w:rPr>
        <w:t>7</w:t>
      </w:r>
      <w:r w:rsidR="00931C75">
        <w:rPr>
          <w:lang w:val="en-US"/>
        </w:rPr>
        <w:t xml:space="preserve"> dapat terlihat </w:t>
      </w:r>
      <w:r w:rsidR="00D60AC6">
        <w:rPr>
          <w:lang w:val="en-US"/>
        </w:rPr>
        <w:t>nilai-nilai dari faktor PEARL</w:t>
      </w:r>
      <w:r w:rsidR="00E142EE" w:rsidRPr="00BC59B6">
        <w:rPr>
          <w:lang w:val="en-US"/>
        </w:rPr>
        <w:t>.</w:t>
      </w:r>
    </w:p>
    <w:p w14:paraId="78F9848E" w14:textId="063713A5" w:rsidR="00E142EE" w:rsidRDefault="00E142EE" w:rsidP="00910D59">
      <w:pPr>
        <w:pStyle w:val="Caption"/>
        <w:rPr>
          <w:lang w:val="en-US"/>
        </w:rPr>
      </w:pPr>
      <w:bookmarkStart w:id="151" w:name="_Toc15889947"/>
      <w:r w:rsidRPr="00AE074A">
        <w:rPr>
          <w:lang w:val="en-US"/>
        </w:rPr>
        <w:t>Gambar 4.</w:t>
      </w:r>
      <w:r w:rsidR="00910D59">
        <w:rPr>
          <w:lang w:val="en-US"/>
        </w:rPr>
        <w:fldChar w:fldCharType="begin"/>
      </w:r>
      <w:r w:rsidR="00910D59">
        <w:rPr>
          <w:lang w:val="en-US"/>
        </w:rPr>
        <w:instrText xml:space="preserve"> SEQ Gambar_4 \* ARABIC </w:instrText>
      </w:r>
      <w:r w:rsidR="00910D59">
        <w:rPr>
          <w:lang w:val="en-US"/>
        </w:rPr>
        <w:fldChar w:fldCharType="separate"/>
      </w:r>
      <w:r w:rsidR="00A2182B">
        <w:rPr>
          <w:lang w:val="en-US"/>
        </w:rPr>
        <w:t>58</w:t>
      </w:r>
      <w:r w:rsidR="00910D59">
        <w:rPr>
          <w:lang w:val="en-US"/>
        </w:rPr>
        <w:fldChar w:fldCharType="end"/>
      </w:r>
      <w:r w:rsidRPr="00AE074A">
        <w:rPr>
          <w:lang w:val="en-US"/>
        </w:rPr>
        <w:t xml:space="preserve"> </w:t>
      </w:r>
      <w:r w:rsidRPr="00DD7F4A">
        <w:rPr>
          <w:i w:val="0"/>
          <w:lang w:val="en-US"/>
        </w:rPr>
        <w:t xml:space="preserve">Nilai </w:t>
      </w:r>
      <w:r w:rsidR="00A02BDC" w:rsidRPr="00DD7F4A">
        <w:rPr>
          <w:i w:val="0"/>
          <w:lang w:val="en-US"/>
        </w:rPr>
        <w:t xml:space="preserve">faktor p, faktor e, faktor a, faktor r, faktor </w:t>
      </w:r>
      <w:r w:rsidR="00DC5678" w:rsidRPr="00DD7F4A">
        <w:rPr>
          <w:i w:val="0"/>
          <w:lang w:val="en-US"/>
        </w:rPr>
        <w:t>l</w:t>
      </w:r>
      <w:bookmarkEnd w:id="151"/>
    </w:p>
    <w:p w14:paraId="602F6CB0" w14:textId="77777777" w:rsidR="00C3316F" w:rsidRDefault="00C3316F" w:rsidP="00C3316F">
      <w:pPr>
        <w:ind w:firstLine="567"/>
        <w:rPr>
          <w:lang w:val="en-US"/>
        </w:rPr>
      </w:pPr>
    </w:p>
    <w:p w14:paraId="6750DF88" w14:textId="77777777" w:rsidR="00C3316F" w:rsidRDefault="00C3316F" w:rsidP="00C3316F">
      <w:pPr>
        <w:ind w:firstLine="567"/>
        <w:rPr>
          <w:lang w:val="en-US"/>
        </w:rPr>
      </w:pPr>
    </w:p>
    <w:p w14:paraId="1BCA2901" w14:textId="3E21495B" w:rsidR="00C3316F" w:rsidRDefault="00C3316F" w:rsidP="00C3316F">
      <w:pPr>
        <w:ind w:firstLine="567"/>
        <w:rPr>
          <w:lang w:val="en-US"/>
        </w:rPr>
      </w:pPr>
    </w:p>
    <w:p w14:paraId="1E0803EC" w14:textId="77777777" w:rsidR="00B9399D" w:rsidRDefault="00B9399D" w:rsidP="00C3316F">
      <w:pPr>
        <w:ind w:firstLine="567"/>
        <w:rPr>
          <w:lang w:val="en-US"/>
        </w:rPr>
      </w:pPr>
    </w:p>
    <w:p w14:paraId="04851C4F" w14:textId="77777777" w:rsidR="00C3316F" w:rsidRDefault="00C3316F" w:rsidP="00C3316F">
      <w:pPr>
        <w:ind w:firstLine="567"/>
        <w:rPr>
          <w:lang w:val="en-US"/>
        </w:rPr>
      </w:pPr>
    </w:p>
    <w:p w14:paraId="4F019E80" w14:textId="77777777" w:rsidR="00C3316F" w:rsidRDefault="00C3316F" w:rsidP="00C3316F">
      <w:pPr>
        <w:ind w:firstLine="567"/>
        <w:rPr>
          <w:lang w:val="en-US"/>
        </w:rPr>
      </w:pPr>
    </w:p>
    <w:p w14:paraId="2B5B0597" w14:textId="12287E3C" w:rsidR="00C3316F" w:rsidRDefault="00C3316F" w:rsidP="00C3316F">
      <w:pPr>
        <w:ind w:firstLine="567"/>
        <w:rPr>
          <w:lang w:val="en-US"/>
        </w:rPr>
      </w:pPr>
      <w:r>
        <w:rPr>
          <w:lang w:val="en-US"/>
        </w:rPr>
        <w:lastRenderedPageBreak/>
        <w:t xml:space="preserve">Untuk mendapatkan </w:t>
      </w:r>
      <w:r w:rsidRPr="003D74FB">
        <w:rPr>
          <w:i/>
          <w:lang w:val="en-US"/>
        </w:rPr>
        <w:t xml:space="preserve">nilai </w:t>
      </w:r>
      <w:r w:rsidR="00656352" w:rsidRPr="003D74FB">
        <w:rPr>
          <w:i/>
          <w:lang w:val="en-US"/>
        </w:rPr>
        <w:t>P</w:t>
      </w:r>
      <w:r w:rsidR="002A096D">
        <w:rPr>
          <w:lang w:val="en-US"/>
        </w:rPr>
        <w:t>,</w:t>
      </w:r>
      <w:r w:rsidR="002A096D" w:rsidRPr="003D74FB">
        <w:rPr>
          <w:i/>
          <w:lang w:val="en-US"/>
        </w:rPr>
        <w:t xml:space="preserve"> nilai E</w:t>
      </w:r>
      <w:r w:rsidR="002A096D">
        <w:rPr>
          <w:lang w:val="en-US"/>
        </w:rPr>
        <w:t xml:space="preserve">, </w:t>
      </w:r>
      <w:r w:rsidR="002A096D" w:rsidRPr="003D74FB">
        <w:rPr>
          <w:i/>
          <w:lang w:val="en-US"/>
        </w:rPr>
        <w:t>nilai A</w:t>
      </w:r>
      <w:r w:rsidR="002A096D">
        <w:rPr>
          <w:lang w:val="en-US"/>
        </w:rPr>
        <w:t>,</w:t>
      </w:r>
      <w:r w:rsidR="002A096D" w:rsidRPr="003D74FB">
        <w:rPr>
          <w:i/>
          <w:lang w:val="en-US"/>
        </w:rPr>
        <w:t xml:space="preserve"> nilai R</w:t>
      </w:r>
      <w:r w:rsidR="002A096D">
        <w:rPr>
          <w:lang w:val="en-US"/>
        </w:rPr>
        <w:t xml:space="preserve">, dan </w:t>
      </w:r>
      <w:r w:rsidR="002A096D" w:rsidRPr="003D74FB">
        <w:rPr>
          <w:i/>
          <w:lang w:val="en-US"/>
        </w:rPr>
        <w:t>nilai L</w:t>
      </w:r>
      <w:r>
        <w:rPr>
          <w:lang w:val="en-US"/>
        </w:rPr>
        <w:t xml:space="preserve"> dilakukan penghitungan rata-rata </w:t>
      </w:r>
      <w:r w:rsidRPr="00752582">
        <w:rPr>
          <w:i/>
          <w:lang w:val="en-US"/>
        </w:rPr>
        <w:t>nilai_</w:t>
      </w:r>
      <w:r w:rsidR="00CA1AAD" w:rsidRPr="00752582">
        <w:rPr>
          <w:i/>
          <w:lang w:val="en-US"/>
        </w:rPr>
        <w:t>p</w:t>
      </w:r>
      <w:r>
        <w:rPr>
          <w:lang w:val="en-US"/>
        </w:rPr>
        <w:t xml:space="preserve"> per permasalahan</w:t>
      </w:r>
      <w:r w:rsidR="00A100E4">
        <w:rPr>
          <w:lang w:val="en-US"/>
        </w:rPr>
        <w:t xml:space="preserve">, </w:t>
      </w:r>
      <w:r w:rsidR="005921E5">
        <w:rPr>
          <w:lang w:val="en-US"/>
        </w:rPr>
        <w:t xml:space="preserve">rata-rata </w:t>
      </w:r>
      <w:r w:rsidR="005921E5" w:rsidRPr="00752582">
        <w:rPr>
          <w:i/>
          <w:lang w:val="en-US"/>
        </w:rPr>
        <w:t>nilai_</w:t>
      </w:r>
      <w:r w:rsidR="00687C9A" w:rsidRPr="00752582">
        <w:rPr>
          <w:i/>
          <w:lang w:val="en-US"/>
        </w:rPr>
        <w:t>e</w:t>
      </w:r>
      <w:r w:rsidR="005921E5">
        <w:rPr>
          <w:lang w:val="en-US"/>
        </w:rPr>
        <w:t xml:space="preserve"> per permasalahan</w:t>
      </w:r>
      <w:r w:rsidR="00687C9A">
        <w:rPr>
          <w:lang w:val="en-US"/>
        </w:rPr>
        <w:t xml:space="preserve">, rata-rata </w:t>
      </w:r>
      <w:r w:rsidR="00687C9A" w:rsidRPr="00C96D87">
        <w:rPr>
          <w:i/>
          <w:lang w:val="en-US"/>
        </w:rPr>
        <w:t>nilai_a</w:t>
      </w:r>
      <w:r w:rsidR="00687C9A">
        <w:rPr>
          <w:lang w:val="en-US"/>
        </w:rPr>
        <w:t xml:space="preserve"> per permasalahan</w:t>
      </w:r>
      <w:r w:rsidR="00E70068">
        <w:rPr>
          <w:lang w:val="en-US"/>
        </w:rPr>
        <w:t xml:space="preserve">, rata-rata </w:t>
      </w:r>
      <w:r w:rsidR="00E70068" w:rsidRPr="00C96D87">
        <w:rPr>
          <w:i/>
          <w:lang w:val="en-US"/>
        </w:rPr>
        <w:t>nilai_r</w:t>
      </w:r>
      <w:r w:rsidR="00E70068">
        <w:rPr>
          <w:lang w:val="en-US"/>
        </w:rPr>
        <w:t xml:space="preserve"> per permasalahan</w:t>
      </w:r>
      <w:r w:rsidR="00687C9A">
        <w:rPr>
          <w:lang w:val="en-US"/>
        </w:rPr>
        <w:t xml:space="preserve"> </w:t>
      </w:r>
      <w:r>
        <w:rPr>
          <w:lang w:val="en-US"/>
        </w:rPr>
        <w:t xml:space="preserve">dan rata-rata </w:t>
      </w:r>
      <w:r w:rsidRPr="00C96D87">
        <w:rPr>
          <w:i/>
          <w:lang w:val="en-US"/>
        </w:rPr>
        <w:t>nilai_</w:t>
      </w:r>
      <w:r w:rsidR="00E70068" w:rsidRPr="00C96D87">
        <w:rPr>
          <w:i/>
          <w:lang w:val="en-US"/>
        </w:rPr>
        <w:t>l</w:t>
      </w:r>
      <w:r>
        <w:rPr>
          <w:lang w:val="en-US"/>
        </w:rPr>
        <w:t xml:space="preserve"> per permasalahan. Sehingga diperoleh </w:t>
      </w:r>
      <w:r w:rsidRPr="00712D00">
        <w:rPr>
          <w:i/>
          <w:lang w:val="en-US"/>
        </w:rPr>
        <w:t xml:space="preserve">nilai </w:t>
      </w:r>
      <w:r w:rsidR="00FF1D38" w:rsidRPr="00712D00">
        <w:rPr>
          <w:i/>
          <w:lang w:val="en-US"/>
        </w:rPr>
        <w:t>P</w:t>
      </w:r>
      <w:r w:rsidR="00FF1D38">
        <w:rPr>
          <w:lang w:val="en-US"/>
        </w:rPr>
        <w:t xml:space="preserve">, </w:t>
      </w:r>
      <w:r w:rsidR="00FF1D38" w:rsidRPr="00712D00">
        <w:rPr>
          <w:i/>
          <w:lang w:val="en-US"/>
        </w:rPr>
        <w:t>nilai E</w:t>
      </w:r>
      <w:r w:rsidR="00FF1D38">
        <w:rPr>
          <w:lang w:val="en-US"/>
        </w:rPr>
        <w:t xml:space="preserve">, </w:t>
      </w:r>
      <w:r w:rsidR="00FF1D38" w:rsidRPr="00712D00">
        <w:rPr>
          <w:i/>
          <w:lang w:val="en-US"/>
        </w:rPr>
        <w:t>nilai A</w:t>
      </w:r>
      <w:r w:rsidR="00FF1D38">
        <w:rPr>
          <w:lang w:val="en-US"/>
        </w:rPr>
        <w:t>,</w:t>
      </w:r>
      <w:r w:rsidR="00FF1D38" w:rsidRPr="00712D00">
        <w:rPr>
          <w:i/>
          <w:lang w:val="en-US"/>
        </w:rPr>
        <w:t xml:space="preserve"> nilai R</w:t>
      </w:r>
      <w:r w:rsidR="00FF1D38">
        <w:rPr>
          <w:lang w:val="en-US"/>
        </w:rPr>
        <w:t xml:space="preserve"> dan </w:t>
      </w:r>
      <w:r w:rsidR="00FF1D38" w:rsidRPr="00712D00">
        <w:rPr>
          <w:i/>
          <w:lang w:val="en-US"/>
        </w:rPr>
        <w:t>nilai L</w:t>
      </w:r>
      <w:r w:rsidR="00FF1D38">
        <w:rPr>
          <w:lang w:val="en-US"/>
        </w:rPr>
        <w:t xml:space="preserve"> untuk </w:t>
      </w:r>
      <w:r w:rsidR="00470E24">
        <w:rPr>
          <w:lang w:val="en-US"/>
        </w:rPr>
        <w:t xml:space="preserve">nilai </w:t>
      </w:r>
      <w:r w:rsidR="008E32DC">
        <w:rPr>
          <w:lang w:val="en-US"/>
        </w:rPr>
        <w:t>K</w:t>
      </w:r>
      <w:r w:rsidR="00FF1D38">
        <w:rPr>
          <w:lang w:val="en-US"/>
        </w:rPr>
        <w:t>omponen D</w:t>
      </w:r>
      <w:r>
        <w:rPr>
          <w:lang w:val="en-US"/>
        </w:rPr>
        <w:t>:</w:t>
      </w:r>
    </w:p>
    <w:p w14:paraId="5DF23B95" w14:textId="47A3EF06" w:rsidR="00C3316F" w:rsidRPr="00766479" w:rsidRDefault="00C3316F" w:rsidP="00C32091">
      <w:pPr>
        <w:pStyle w:val="Caption"/>
        <w:rPr>
          <w:i w:val="0"/>
          <w:lang w:val="en-US"/>
        </w:rPr>
      </w:pPr>
      <w:bookmarkStart w:id="152" w:name="_Toc15889955"/>
      <w:r>
        <w:rPr>
          <w:i w:val="0"/>
          <w:lang w:val="en-US"/>
        </w:rPr>
        <w:t>Tabel 4.</w:t>
      </w:r>
      <w:r w:rsidR="00C32091">
        <w:rPr>
          <w:i w:val="0"/>
          <w:lang w:val="en-US"/>
        </w:rPr>
        <w:fldChar w:fldCharType="begin"/>
      </w:r>
      <w:r w:rsidR="00C32091">
        <w:rPr>
          <w:i w:val="0"/>
          <w:lang w:val="en-US"/>
        </w:rPr>
        <w:instrText xml:space="preserve"> SEQ Tabel_bab_4 \* ARABIC </w:instrText>
      </w:r>
      <w:r w:rsidR="00C32091">
        <w:rPr>
          <w:i w:val="0"/>
          <w:lang w:val="en-US"/>
        </w:rPr>
        <w:fldChar w:fldCharType="separate"/>
      </w:r>
      <w:r w:rsidR="00A2182B">
        <w:rPr>
          <w:i w:val="0"/>
          <w:lang w:val="en-US"/>
        </w:rPr>
        <w:t>8</w:t>
      </w:r>
      <w:r w:rsidR="00C32091">
        <w:rPr>
          <w:i w:val="0"/>
          <w:lang w:val="en-US"/>
        </w:rPr>
        <w:fldChar w:fldCharType="end"/>
      </w:r>
      <w:r>
        <w:rPr>
          <w:i w:val="0"/>
          <w:lang w:val="en-US"/>
        </w:rPr>
        <w:t xml:space="preserve"> Nilai </w:t>
      </w:r>
      <w:r w:rsidR="009F2411">
        <w:rPr>
          <w:i w:val="0"/>
          <w:lang w:val="en-US"/>
        </w:rPr>
        <w:t>Komponen D</w:t>
      </w:r>
      <w:bookmarkEnd w:id="152"/>
    </w:p>
    <w:tbl>
      <w:tblPr>
        <w:tblStyle w:val="TableGrid"/>
        <w:tblW w:w="7655" w:type="dxa"/>
        <w:tblInd w:w="137" w:type="dxa"/>
        <w:tblLook w:val="04A0" w:firstRow="1" w:lastRow="0" w:firstColumn="1" w:lastColumn="0" w:noHBand="0" w:noVBand="1"/>
      </w:tblPr>
      <w:tblGrid>
        <w:gridCol w:w="2615"/>
        <w:gridCol w:w="1006"/>
        <w:gridCol w:w="1006"/>
        <w:gridCol w:w="1043"/>
        <w:gridCol w:w="992"/>
        <w:gridCol w:w="993"/>
      </w:tblGrid>
      <w:tr w:rsidR="00922724" w14:paraId="3DC3D8AF" w14:textId="733D78B9" w:rsidTr="00922724">
        <w:tc>
          <w:tcPr>
            <w:tcW w:w="2615" w:type="dxa"/>
            <w:vAlign w:val="center"/>
          </w:tcPr>
          <w:p w14:paraId="30E4B924" w14:textId="77777777" w:rsidR="00922724" w:rsidRPr="00174658" w:rsidRDefault="00922724" w:rsidP="00174658">
            <w:pPr>
              <w:pStyle w:val="ListParagraph"/>
              <w:spacing w:line="240" w:lineRule="auto"/>
              <w:ind w:left="0"/>
              <w:jc w:val="center"/>
              <w:rPr>
                <w:b/>
                <w:sz w:val="22"/>
                <w:lang w:val="en-US"/>
              </w:rPr>
            </w:pPr>
            <w:r w:rsidRPr="00174658">
              <w:rPr>
                <w:b/>
                <w:sz w:val="22"/>
                <w:lang w:val="en-US"/>
              </w:rPr>
              <w:t>Permasalahan</w:t>
            </w:r>
          </w:p>
        </w:tc>
        <w:tc>
          <w:tcPr>
            <w:tcW w:w="1006" w:type="dxa"/>
            <w:vAlign w:val="center"/>
          </w:tcPr>
          <w:p w14:paraId="519F7723" w14:textId="12045F30" w:rsidR="00922724" w:rsidRPr="00FA2CBC" w:rsidRDefault="00922724" w:rsidP="00174658">
            <w:pPr>
              <w:pStyle w:val="ListParagraph"/>
              <w:spacing w:line="240" w:lineRule="auto"/>
              <w:ind w:left="0"/>
              <w:jc w:val="center"/>
              <w:rPr>
                <w:b/>
                <w:i/>
                <w:sz w:val="22"/>
                <w:lang w:val="en-US"/>
              </w:rPr>
            </w:pPr>
            <w:r w:rsidRPr="00FA2CBC">
              <w:rPr>
                <w:b/>
                <w:i/>
                <w:sz w:val="22"/>
                <w:lang w:val="en-US"/>
              </w:rPr>
              <w:t>Nilai P</w:t>
            </w:r>
          </w:p>
        </w:tc>
        <w:tc>
          <w:tcPr>
            <w:tcW w:w="1006" w:type="dxa"/>
          </w:tcPr>
          <w:p w14:paraId="6DAA6A7B" w14:textId="250A16BC" w:rsidR="00922724" w:rsidRPr="00FA2CBC" w:rsidRDefault="00922724" w:rsidP="00174658">
            <w:pPr>
              <w:pStyle w:val="ListParagraph"/>
              <w:spacing w:line="240" w:lineRule="auto"/>
              <w:ind w:left="0"/>
              <w:jc w:val="center"/>
              <w:rPr>
                <w:b/>
                <w:i/>
                <w:sz w:val="22"/>
                <w:lang w:val="en-US"/>
              </w:rPr>
            </w:pPr>
            <w:r w:rsidRPr="00FA2CBC">
              <w:rPr>
                <w:b/>
                <w:i/>
                <w:sz w:val="22"/>
                <w:lang w:val="en-US"/>
              </w:rPr>
              <w:t>Nilai E</w:t>
            </w:r>
          </w:p>
        </w:tc>
        <w:tc>
          <w:tcPr>
            <w:tcW w:w="1043" w:type="dxa"/>
          </w:tcPr>
          <w:p w14:paraId="67824EF6" w14:textId="3D7D08F2" w:rsidR="00922724" w:rsidRPr="00FA2CBC" w:rsidRDefault="00922724" w:rsidP="00174658">
            <w:pPr>
              <w:pStyle w:val="ListParagraph"/>
              <w:spacing w:line="240" w:lineRule="auto"/>
              <w:ind w:left="0"/>
              <w:jc w:val="center"/>
              <w:rPr>
                <w:b/>
                <w:i/>
                <w:sz w:val="22"/>
                <w:lang w:val="en-US"/>
              </w:rPr>
            </w:pPr>
            <w:r w:rsidRPr="00FA2CBC">
              <w:rPr>
                <w:b/>
                <w:i/>
                <w:sz w:val="22"/>
                <w:lang w:val="en-US"/>
              </w:rPr>
              <w:t>Nilai A</w:t>
            </w:r>
          </w:p>
        </w:tc>
        <w:tc>
          <w:tcPr>
            <w:tcW w:w="992" w:type="dxa"/>
          </w:tcPr>
          <w:p w14:paraId="1A9CF6AE" w14:textId="5A017123" w:rsidR="00922724" w:rsidRPr="00FA2CBC" w:rsidRDefault="00922724" w:rsidP="00174658">
            <w:pPr>
              <w:pStyle w:val="ListParagraph"/>
              <w:spacing w:line="240" w:lineRule="auto"/>
              <w:ind w:left="0"/>
              <w:jc w:val="center"/>
              <w:rPr>
                <w:b/>
                <w:i/>
                <w:sz w:val="22"/>
                <w:lang w:val="en-US"/>
              </w:rPr>
            </w:pPr>
            <w:r w:rsidRPr="00FA2CBC">
              <w:rPr>
                <w:b/>
                <w:i/>
                <w:sz w:val="22"/>
                <w:lang w:val="en-US"/>
              </w:rPr>
              <w:t>Nilai R</w:t>
            </w:r>
          </w:p>
        </w:tc>
        <w:tc>
          <w:tcPr>
            <w:tcW w:w="993" w:type="dxa"/>
          </w:tcPr>
          <w:p w14:paraId="184D4B7E" w14:textId="43B6A731" w:rsidR="00922724" w:rsidRPr="00FA2CBC" w:rsidRDefault="00922724" w:rsidP="00174658">
            <w:pPr>
              <w:pStyle w:val="ListParagraph"/>
              <w:spacing w:line="240" w:lineRule="auto"/>
              <w:ind w:left="0"/>
              <w:jc w:val="center"/>
              <w:rPr>
                <w:b/>
                <w:i/>
                <w:sz w:val="22"/>
                <w:lang w:val="en-US"/>
              </w:rPr>
            </w:pPr>
            <w:r w:rsidRPr="00FA2CBC">
              <w:rPr>
                <w:b/>
                <w:i/>
                <w:sz w:val="22"/>
                <w:lang w:val="en-US"/>
              </w:rPr>
              <w:t>Nilai L</w:t>
            </w:r>
          </w:p>
        </w:tc>
      </w:tr>
      <w:tr w:rsidR="00922724" w14:paraId="5C2790D6" w14:textId="6855E508" w:rsidTr="00922724">
        <w:tc>
          <w:tcPr>
            <w:tcW w:w="2615" w:type="dxa"/>
          </w:tcPr>
          <w:p w14:paraId="1D5C8FE9" w14:textId="77777777" w:rsidR="00922724" w:rsidRPr="00174658" w:rsidRDefault="00922724" w:rsidP="00174658">
            <w:pPr>
              <w:pStyle w:val="ListParagraph"/>
              <w:spacing w:line="240" w:lineRule="auto"/>
              <w:ind w:left="0"/>
              <w:rPr>
                <w:sz w:val="22"/>
                <w:lang w:val="en-US"/>
              </w:rPr>
            </w:pPr>
            <w:r w:rsidRPr="00174658">
              <w:rPr>
                <w:sz w:val="22"/>
                <w:lang w:val="en-US"/>
              </w:rPr>
              <w:t>Penerangan</w:t>
            </w:r>
          </w:p>
        </w:tc>
        <w:tc>
          <w:tcPr>
            <w:tcW w:w="1006" w:type="dxa"/>
            <w:vAlign w:val="center"/>
          </w:tcPr>
          <w:p w14:paraId="0309AB6D" w14:textId="7A6449E4" w:rsidR="00922724" w:rsidRPr="00174658" w:rsidRDefault="00171B3B" w:rsidP="00174658">
            <w:pPr>
              <w:pStyle w:val="ListParagraph"/>
              <w:spacing w:line="240" w:lineRule="auto"/>
              <w:ind w:left="0"/>
              <w:jc w:val="center"/>
              <w:rPr>
                <w:sz w:val="22"/>
                <w:lang w:val="en-US"/>
              </w:rPr>
            </w:pPr>
            <w:r w:rsidRPr="00174658">
              <w:rPr>
                <w:sz w:val="22"/>
                <w:lang w:val="en-US"/>
              </w:rPr>
              <w:t>0.6</w:t>
            </w:r>
          </w:p>
        </w:tc>
        <w:tc>
          <w:tcPr>
            <w:tcW w:w="1006" w:type="dxa"/>
          </w:tcPr>
          <w:p w14:paraId="2502168B" w14:textId="6C7755FA" w:rsidR="00922724" w:rsidRPr="00174658" w:rsidRDefault="00324A5B" w:rsidP="00174658">
            <w:pPr>
              <w:pStyle w:val="ListParagraph"/>
              <w:spacing w:line="240" w:lineRule="auto"/>
              <w:ind w:left="0"/>
              <w:jc w:val="center"/>
              <w:rPr>
                <w:sz w:val="22"/>
                <w:lang w:val="en-US"/>
              </w:rPr>
            </w:pPr>
            <w:r w:rsidRPr="00174658">
              <w:rPr>
                <w:sz w:val="22"/>
                <w:lang w:val="en-US"/>
              </w:rPr>
              <w:t>1</w:t>
            </w:r>
          </w:p>
        </w:tc>
        <w:tc>
          <w:tcPr>
            <w:tcW w:w="1043" w:type="dxa"/>
          </w:tcPr>
          <w:p w14:paraId="0B60F754" w14:textId="273BE5B2" w:rsidR="00922724" w:rsidRPr="00174658" w:rsidRDefault="00D54AC8" w:rsidP="00174658">
            <w:pPr>
              <w:pStyle w:val="ListParagraph"/>
              <w:spacing w:line="240" w:lineRule="auto"/>
              <w:ind w:left="0"/>
              <w:jc w:val="center"/>
              <w:rPr>
                <w:sz w:val="22"/>
                <w:lang w:val="en-US"/>
              </w:rPr>
            </w:pPr>
            <w:r w:rsidRPr="00174658">
              <w:rPr>
                <w:sz w:val="22"/>
                <w:lang w:val="en-US"/>
              </w:rPr>
              <w:t>1</w:t>
            </w:r>
          </w:p>
        </w:tc>
        <w:tc>
          <w:tcPr>
            <w:tcW w:w="992" w:type="dxa"/>
          </w:tcPr>
          <w:p w14:paraId="0E089CBF" w14:textId="3FE7A54C" w:rsidR="00922724" w:rsidRPr="00174658" w:rsidRDefault="00D54AC8" w:rsidP="00174658">
            <w:pPr>
              <w:pStyle w:val="ListParagraph"/>
              <w:spacing w:line="240" w:lineRule="auto"/>
              <w:ind w:left="0"/>
              <w:jc w:val="center"/>
              <w:rPr>
                <w:sz w:val="22"/>
                <w:lang w:val="en-US"/>
              </w:rPr>
            </w:pPr>
            <w:r w:rsidRPr="00174658">
              <w:rPr>
                <w:sz w:val="22"/>
                <w:lang w:val="en-US"/>
              </w:rPr>
              <w:t>1</w:t>
            </w:r>
          </w:p>
        </w:tc>
        <w:tc>
          <w:tcPr>
            <w:tcW w:w="993" w:type="dxa"/>
          </w:tcPr>
          <w:p w14:paraId="42404FF4" w14:textId="34BD20F6" w:rsidR="00922724" w:rsidRPr="00174658" w:rsidRDefault="00D54AC8" w:rsidP="00174658">
            <w:pPr>
              <w:pStyle w:val="ListParagraph"/>
              <w:spacing w:line="240" w:lineRule="auto"/>
              <w:ind w:left="0"/>
              <w:jc w:val="center"/>
              <w:rPr>
                <w:sz w:val="22"/>
                <w:lang w:val="en-US"/>
              </w:rPr>
            </w:pPr>
            <w:r w:rsidRPr="00174658">
              <w:rPr>
                <w:sz w:val="22"/>
                <w:lang w:val="en-US"/>
              </w:rPr>
              <w:t>1</w:t>
            </w:r>
          </w:p>
        </w:tc>
      </w:tr>
      <w:tr w:rsidR="00922724" w14:paraId="0CC0E89C" w14:textId="38481AA2" w:rsidTr="00922724">
        <w:tc>
          <w:tcPr>
            <w:tcW w:w="2615" w:type="dxa"/>
          </w:tcPr>
          <w:p w14:paraId="74EC5760" w14:textId="77777777" w:rsidR="00922724" w:rsidRPr="00174658" w:rsidRDefault="00922724" w:rsidP="00174658">
            <w:pPr>
              <w:pStyle w:val="ListParagraph"/>
              <w:spacing w:line="240" w:lineRule="auto"/>
              <w:ind w:left="0"/>
              <w:rPr>
                <w:sz w:val="22"/>
                <w:lang w:val="en-US"/>
              </w:rPr>
            </w:pPr>
            <w:r w:rsidRPr="00174658">
              <w:rPr>
                <w:sz w:val="22"/>
                <w:lang w:val="en-US"/>
              </w:rPr>
              <w:t>Jalan</w:t>
            </w:r>
          </w:p>
        </w:tc>
        <w:tc>
          <w:tcPr>
            <w:tcW w:w="1006" w:type="dxa"/>
            <w:vAlign w:val="center"/>
          </w:tcPr>
          <w:p w14:paraId="29E104D3" w14:textId="4C65A6BA" w:rsidR="00922724" w:rsidRPr="00174658" w:rsidRDefault="00171B3B" w:rsidP="00174658">
            <w:pPr>
              <w:pStyle w:val="ListParagraph"/>
              <w:spacing w:line="240" w:lineRule="auto"/>
              <w:ind w:left="0"/>
              <w:jc w:val="center"/>
              <w:rPr>
                <w:sz w:val="22"/>
                <w:lang w:val="en-US"/>
              </w:rPr>
            </w:pPr>
            <w:r w:rsidRPr="00174658">
              <w:rPr>
                <w:sz w:val="22"/>
                <w:lang w:val="en-US"/>
              </w:rPr>
              <w:t>0.5</w:t>
            </w:r>
          </w:p>
        </w:tc>
        <w:tc>
          <w:tcPr>
            <w:tcW w:w="1006" w:type="dxa"/>
          </w:tcPr>
          <w:p w14:paraId="3882CB60" w14:textId="65343145" w:rsidR="00922724" w:rsidRPr="00174658" w:rsidRDefault="00324A5B" w:rsidP="00174658">
            <w:pPr>
              <w:pStyle w:val="ListParagraph"/>
              <w:spacing w:line="240" w:lineRule="auto"/>
              <w:ind w:left="0"/>
              <w:jc w:val="center"/>
              <w:rPr>
                <w:sz w:val="22"/>
                <w:lang w:val="en-US"/>
              </w:rPr>
            </w:pPr>
            <w:r w:rsidRPr="00174658">
              <w:rPr>
                <w:sz w:val="22"/>
                <w:lang w:val="en-US"/>
              </w:rPr>
              <w:t>0.5</w:t>
            </w:r>
          </w:p>
        </w:tc>
        <w:tc>
          <w:tcPr>
            <w:tcW w:w="1043" w:type="dxa"/>
          </w:tcPr>
          <w:p w14:paraId="06168F06" w14:textId="36DB22A5" w:rsidR="00922724" w:rsidRPr="00174658" w:rsidRDefault="00FA1768" w:rsidP="00174658">
            <w:pPr>
              <w:pStyle w:val="ListParagraph"/>
              <w:spacing w:line="240" w:lineRule="auto"/>
              <w:ind w:left="0"/>
              <w:jc w:val="center"/>
              <w:rPr>
                <w:sz w:val="22"/>
                <w:lang w:val="en-US"/>
              </w:rPr>
            </w:pPr>
            <w:r w:rsidRPr="00174658">
              <w:rPr>
                <w:sz w:val="22"/>
                <w:lang w:val="en-US"/>
              </w:rPr>
              <w:t>0</w:t>
            </w:r>
            <w:r w:rsidR="008329EF" w:rsidRPr="00174658">
              <w:rPr>
                <w:sz w:val="22"/>
                <w:lang w:val="en-US"/>
              </w:rPr>
              <w:t>.5</w:t>
            </w:r>
          </w:p>
        </w:tc>
        <w:tc>
          <w:tcPr>
            <w:tcW w:w="992" w:type="dxa"/>
          </w:tcPr>
          <w:p w14:paraId="5F8A731C" w14:textId="7E6E49B0" w:rsidR="00922724" w:rsidRPr="00174658" w:rsidRDefault="008329EF" w:rsidP="00174658">
            <w:pPr>
              <w:pStyle w:val="ListParagraph"/>
              <w:spacing w:line="240" w:lineRule="auto"/>
              <w:ind w:left="0"/>
              <w:jc w:val="center"/>
              <w:rPr>
                <w:sz w:val="22"/>
                <w:lang w:val="en-US"/>
              </w:rPr>
            </w:pPr>
            <w:r w:rsidRPr="00174658">
              <w:rPr>
                <w:sz w:val="22"/>
                <w:lang w:val="en-US"/>
              </w:rPr>
              <w:t>1</w:t>
            </w:r>
          </w:p>
        </w:tc>
        <w:tc>
          <w:tcPr>
            <w:tcW w:w="993" w:type="dxa"/>
          </w:tcPr>
          <w:p w14:paraId="41328E45" w14:textId="680DCF09" w:rsidR="00922724" w:rsidRPr="00174658" w:rsidRDefault="008329EF" w:rsidP="00174658">
            <w:pPr>
              <w:pStyle w:val="ListParagraph"/>
              <w:spacing w:line="240" w:lineRule="auto"/>
              <w:ind w:left="0"/>
              <w:jc w:val="center"/>
              <w:rPr>
                <w:sz w:val="22"/>
                <w:lang w:val="en-US"/>
              </w:rPr>
            </w:pPr>
            <w:r w:rsidRPr="00174658">
              <w:rPr>
                <w:sz w:val="22"/>
                <w:lang w:val="en-US"/>
              </w:rPr>
              <w:t>1</w:t>
            </w:r>
          </w:p>
        </w:tc>
      </w:tr>
      <w:tr w:rsidR="00171B3B" w14:paraId="0F51E902" w14:textId="4B88C99A" w:rsidTr="00922724">
        <w:tc>
          <w:tcPr>
            <w:tcW w:w="2615" w:type="dxa"/>
          </w:tcPr>
          <w:p w14:paraId="5FA86E21" w14:textId="77777777" w:rsidR="00171B3B" w:rsidRPr="00174658" w:rsidRDefault="00171B3B" w:rsidP="00174658">
            <w:pPr>
              <w:pStyle w:val="ListParagraph"/>
              <w:spacing w:line="240" w:lineRule="auto"/>
              <w:ind w:left="0"/>
              <w:rPr>
                <w:sz w:val="22"/>
                <w:lang w:val="en-US"/>
              </w:rPr>
            </w:pPr>
            <w:r w:rsidRPr="00174658">
              <w:rPr>
                <w:sz w:val="22"/>
                <w:lang w:val="en-US"/>
              </w:rPr>
              <w:t>Taman</w:t>
            </w:r>
          </w:p>
        </w:tc>
        <w:tc>
          <w:tcPr>
            <w:tcW w:w="1006" w:type="dxa"/>
            <w:vAlign w:val="center"/>
          </w:tcPr>
          <w:p w14:paraId="5B95D070" w14:textId="65A9D997"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1006" w:type="dxa"/>
          </w:tcPr>
          <w:p w14:paraId="1D6A3A79" w14:textId="008B2285"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1043" w:type="dxa"/>
          </w:tcPr>
          <w:p w14:paraId="12191199" w14:textId="0D914BF0"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992" w:type="dxa"/>
          </w:tcPr>
          <w:p w14:paraId="0339C262" w14:textId="153553ED"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993" w:type="dxa"/>
          </w:tcPr>
          <w:p w14:paraId="59AAFF4C" w14:textId="15522673" w:rsidR="00171B3B" w:rsidRPr="00174658" w:rsidRDefault="00171B3B" w:rsidP="00174658">
            <w:pPr>
              <w:pStyle w:val="ListParagraph"/>
              <w:spacing w:line="240" w:lineRule="auto"/>
              <w:ind w:left="0"/>
              <w:jc w:val="center"/>
              <w:rPr>
                <w:sz w:val="22"/>
                <w:lang w:val="en-US"/>
              </w:rPr>
            </w:pPr>
            <w:r w:rsidRPr="00174658">
              <w:rPr>
                <w:sz w:val="22"/>
                <w:lang w:val="en-US"/>
              </w:rPr>
              <w:t>1</w:t>
            </w:r>
          </w:p>
        </w:tc>
      </w:tr>
      <w:tr w:rsidR="00171B3B" w14:paraId="2EE19412" w14:textId="1010E519" w:rsidTr="00922724">
        <w:tc>
          <w:tcPr>
            <w:tcW w:w="2615" w:type="dxa"/>
          </w:tcPr>
          <w:p w14:paraId="5464BC47" w14:textId="77777777" w:rsidR="00171B3B" w:rsidRPr="00174658" w:rsidRDefault="00171B3B" w:rsidP="00174658">
            <w:pPr>
              <w:pStyle w:val="ListParagraph"/>
              <w:spacing w:line="240" w:lineRule="auto"/>
              <w:ind w:left="0"/>
              <w:rPr>
                <w:sz w:val="22"/>
                <w:lang w:val="en-US"/>
              </w:rPr>
            </w:pPr>
            <w:r w:rsidRPr="00174658">
              <w:rPr>
                <w:sz w:val="22"/>
                <w:lang w:val="en-US"/>
              </w:rPr>
              <w:t>Sanitasi</w:t>
            </w:r>
          </w:p>
        </w:tc>
        <w:tc>
          <w:tcPr>
            <w:tcW w:w="1006" w:type="dxa"/>
            <w:vAlign w:val="center"/>
          </w:tcPr>
          <w:p w14:paraId="3797E5BB" w14:textId="5D5A876F"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1006" w:type="dxa"/>
          </w:tcPr>
          <w:p w14:paraId="59550D06" w14:textId="1176802C"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1043" w:type="dxa"/>
          </w:tcPr>
          <w:p w14:paraId="2724C6FE" w14:textId="1A1AE7A5"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992" w:type="dxa"/>
          </w:tcPr>
          <w:p w14:paraId="6D0EF38B" w14:textId="39E15A4E"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993" w:type="dxa"/>
          </w:tcPr>
          <w:p w14:paraId="7331A56E" w14:textId="0B99C187" w:rsidR="00171B3B" w:rsidRPr="00174658" w:rsidRDefault="00171B3B" w:rsidP="00174658">
            <w:pPr>
              <w:pStyle w:val="ListParagraph"/>
              <w:spacing w:line="240" w:lineRule="auto"/>
              <w:ind w:left="0"/>
              <w:jc w:val="center"/>
              <w:rPr>
                <w:sz w:val="22"/>
                <w:lang w:val="en-US"/>
              </w:rPr>
            </w:pPr>
            <w:r w:rsidRPr="00174658">
              <w:rPr>
                <w:sz w:val="22"/>
                <w:lang w:val="en-US"/>
              </w:rPr>
              <w:t>1</w:t>
            </w:r>
          </w:p>
        </w:tc>
      </w:tr>
      <w:tr w:rsidR="00171B3B" w14:paraId="1208D2FE" w14:textId="52A45363" w:rsidTr="00922724">
        <w:tc>
          <w:tcPr>
            <w:tcW w:w="2615" w:type="dxa"/>
            <w:vAlign w:val="center"/>
          </w:tcPr>
          <w:p w14:paraId="1EFA37CE" w14:textId="77777777" w:rsidR="00171B3B" w:rsidRPr="00174658" w:rsidRDefault="00171B3B" w:rsidP="00174658">
            <w:pPr>
              <w:pStyle w:val="ListParagraph"/>
              <w:spacing w:line="240" w:lineRule="auto"/>
              <w:ind w:left="0"/>
              <w:jc w:val="left"/>
              <w:rPr>
                <w:sz w:val="22"/>
                <w:lang w:val="en-US"/>
              </w:rPr>
            </w:pPr>
            <w:r w:rsidRPr="00174658">
              <w:rPr>
                <w:sz w:val="22"/>
                <w:lang w:val="en-US"/>
              </w:rPr>
              <w:t>Listrik</w:t>
            </w:r>
          </w:p>
        </w:tc>
        <w:tc>
          <w:tcPr>
            <w:tcW w:w="1006" w:type="dxa"/>
            <w:vAlign w:val="center"/>
          </w:tcPr>
          <w:p w14:paraId="003B9555" w14:textId="30FE5BC6"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1006" w:type="dxa"/>
          </w:tcPr>
          <w:p w14:paraId="08DC99E6" w14:textId="6E9E227A"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1043" w:type="dxa"/>
          </w:tcPr>
          <w:p w14:paraId="26AA4A19" w14:textId="697EBDD8" w:rsidR="00171B3B" w:rsidRPr="00174658" w:rsidRDefault="00171B3B" w:rsidP="00174658">
            <w:pPr>
              <w:pStyle w:val="ListParagraph"/>
              <w:spacing w:line="240" w:lineRule="auto"/>
              <w:ind w:left="0"/>
              <w:jc w:val="center"/>
              <w:rPr>
                <w:sz w:val="22"/>
                <w:lang w:val="en-US"/>
              </w:rPr>
            </w:pPr>
            <w:r w:rsidRPr="00174658">
              <w:rPr>
                <w:sz w:val="22"/>
                <w:lang w:val="en-US"/>
              </w:rPr>
              <w:t>0</w:t>
            </w:r>
          </w:p>
        </w:tc>
        <w:tc>
          <w:tcPr>
            <w:tcW w:w="992" w:type="dxa"/>
          </w:tcPr>
          <w:p w14:paraId="723B9D49" w14:textId="2B44C805" w:rsidR="00171B3B" w:rsidRPr="00174658" w:rsidRDefault="00171B3B" w:rsidP="00174658">
            <w:pPr>
              <w:pStyle w:val="ListParagraph"/>
              <w:spacing w:line="240" w:lineRule="auto"/>
              <w:ind w:left="0"/>
              <w:jc w:val="center"/>
              <w:rPr>
                <w:sz w:val="22"/>
                <w:lang w:val="en-US"/>
              </w:rPr>
            </w:pPr>
            <w:r w:rsidRPr="00174658">
              <w:rPr>
                <w:sz w:val="22"/>
                <w:lang w:val="en-US"/>
              </w:rPr>
              <w:t>1</w:t>
            </w:r>
          </w:p>
        </w:tc>
        <w:tc>
          <w:tcPr>
            <w:tcW w:w="993" w:type="dxa"/>
          </w:tcPr>
          <w:p w14:paraId="051FE27F" w14:textId="08BA2DE1" w:rsidR="00171B3B" w:rsidRPr="00174658" w:rsidRDefault="00171B3B" w:rsidP="00174658">
            <w:pPr>
              <w:pStyle w:val="ListParagraph"/>
              <w:spacing w:line="240" w:lineRule="auto"/>
              <w:ind w:left="0"/>
              <w:jc w:val="center"/>
              <w:rPr>
                <w:sz w:val="22"/>
                <w:lang w:val="en-US"/>
              </w:rPr>
            </w:pPr>
            <w:r w:rsidRPr="00174658">
              <w:rPr>
                <w:sz w:val="22"/>
                <w:lang w:val="en-US"/>
              </w:rPr>
              <w:t>1</w:t>
            </w:r>
          </w:p>
        </w:tc>
      </w:tr>
    </w:tbl>
    <w:p w14:paraId="3AF6DBCC" w14:textId="77777777" w:rsidR="00C3316F" w:rsidRDefault="00C3316F" w:rsidP="00E142EE">
      <w:pPr>
        <w:pStyle w:val="ListParagraph"/>
        <w:ind w:left="0"/>
        <w:jc w:val="center"/>
        <w:rPr>
          <w:lang w:val="en-US"/>
        </w:rPr>
      </w:pPr>
    </w:p>
    <w:p w14:paraId="65BBC3CF" w14:textId="06AB3BEE" w:rsidR="00AB61C5" w:rsidRDefault="004A78BE" w:rsidP="004A78BE">
      <w:pPr>
        <w:pStyle w:val="Heading2"/>
        <w:rPr>
          <w:lang w:val="en-US"/>
        </w:rPr>
      </w:pPr>
      <w:bookmarkStart w:id="153" w:name="_Toc15919219"/>
      <w:r>
        <w:rPr>
          <w:lang w:val="en-US"/>
        </w:rPr>
        <w:t xml:space="preserve">4.5.5. Langkah Kelima menghitung </w:t>
      </w:r>
      <w:r w:rsidR="00AE6EBE">
        <w:rPr>
          <w:lang w:val="en-US"/>
        </w:rPr>
        <w:t>N</w:t>
      </w:r>
      <w:r>
        <w:rPr>
          <w:lang w:val="en-US"/>
        </w:rPr>
        <w:t xml:space="preserve">ilai </w:t>
      </w:r>
      <w:r w:rsidR="00AE6EBE">
        <w:rPr>
          <w:lang w:val="en-US"/>
        </w:rPr>
        <w:t>Prioritas Dasar (N</w:t>
      </w:r>
      <w:r>
        <w:rPr>
          <w:lang w:val="en-US"/>
        </w:rPr>
        <w:t>PD</w:t>
      </w:r>
      <w:r w:rsidR="00AE6EBE">
        <w:rPr>
          <w:lang w:val="en-US"/>
        </w:rPr>
        <w:t>)</w:t>
      </w:r>
      <w:bookmarkEnd w:id="153"/>
    </w:p>
    <w:p w14:paraId="2F0CD917" w14:textId="0AB3A04A" w:rsidR="00AE6EBE" w:rsidRDefault="00AE6EBE" w:rsidP="00AE6EBE">
      <w:pPr>
        <w:ind w:firstLine="567"/>
        <w:rPr>
          <w:lang w:val="en-US"/>
        </w:rPr>
      </w:pPr>
      <w:r>
        <w:rPr>
          <w:lang w:val="en-US"/>
        </w:rPr>
        <w:t>Nilai Prioritas Dasar</w:t>
      </w:r>
      <w:r w:rsidR="001A5195">
        <w:rPr>
          <w:lang w:val="en-US"/>
        </w:rPr>
        <w:t xml:space="preserve"> </w:t>
      </w:r>
      <w:r>
        <w:rPr>
          <w:lang w:val="en-US"/>
        </w:rPr>
        <w:t>(NPD)</w:t>
      </w:r>
      <w:r w:rsidR="00823182">
        <w:rPr>
          <w:lang w:val="en-US"/>
        </w:rPr>
        <w:t xml:space="preserve"> merupakan nilai dari penghitungan metode </w:t>
      </w:r>
      <w:r w:rsidR="00823182" w:rsidRPr="00823182">
        <w:rPr>
          <w:i/>
          <w:lang w:val="en-US"/>
        </w:rPr>
        <w:t>Hanlon</w:t>
      </w:r>
      <w:r w:rsidR="0045470B">
        <w:rPr>
          <w:lang w:val="en-US"/>
        </w:rPr>
        <w:t xml:space="preserve"> tanpa mengkalikan dengan keterkaitan faktor PEARL</w:t>
      </w:r>
      <w:r w:rsidR="00D72316">
        <w:rPr>
          <w:lang w:val="en-US"/>
        </w:rPr>
        <w:t>. Masing-masing permasalahan memiliki NPD</w:t>
      </w:r>
      <w:r w:rsidR="0045470B">
        <w:rPr>
          <w:lang w:val="en-US"/>
        </w:rPr>
        <w:t>.</w:t>
      </w:r>
      <w:r w:rsidR="002D1C0E">
        <w:rPr>
          <w:lang w:val="en-US"/>
        </w:rPr>
        <w:t xml:space="preserve"> </w:t>
      </w:r>
      <w:r w:rsidR="00A506C5">
        <w:rPr>
          <w:lang w:val="en-US"/>
        </w:rPr>
        <w:t>Dimana formula</w:t>
      </w:r>
      <w:r w:rsidR="00D325C4">
        <w:rPr>
          <w:lang w:val="en-US"/>
        </w:rPr>
        <w:t xml:space="preserve"> NPD</w:t>
      </w:r>
      <w:r w:rsidR="00A506C5">
        <w:rPr>
          <w:lang w:val="en-US"/>
        </w:rPr>
        <w:t xml:space="preserve"> sebagai berikut:</w:t>
      </w:r>
    </w:p>
    <w:p w14:paraId="0FE20CA0" w14:textId="5733BE88" w:rsidR="00087D0A" w:rsidRDefault="00087D0A" w:rsidP="00087D0A">
      <w:pPr>
        <w:pStyle w:val="ListParagraph"/>
        <w:ind w:left="0" w:firstLine="709"/>
        <w:rPr>
          <w:b/>
          <w:i/>
          <w:lang w:val="en-US"/>
        </w:rPr>
      </w:pPr>
      <w:r w:rsidRPr="00664350">
        <w:rPr>
          <w:b/>
          <w:lang w:val="en-US"/>
        </w:rPr>
        <w:t xml:space="preserve">NPD = </w:t>
      </w:r>
      <w:r w:rsidRPr="00CE60ED">
        <w:rPr>
          <w:b/>
          <w:i/>
          <w:lang w:val="en-US"/>
        </w:rPr>
        <w:t>(A+B) x C</w:t>
      </w:r>
    </w:p>
    <w:p w14:paraId="60CDA1F6" w14:textId="530825FA" w:rsidR="00AD5106" w:rsidRDefault="00032969" w:rsidP="00AD5106">
      <w:pPr>
        <w:ind w:firstLine="567"/>
        <w:rPr>
          <w:lang w:val="en-US"/>
        </w:rPr>
      </w:pPr>
      <w:r>
        <w:rPr>
          <w:lang w:val="en-US"/>
        </w:rPr>
        <w:t xml:space="preserve">Berdasarkan hasil perhitungan yang telah dilakukan pada langkah pertama, langkah kedua, langkah ketiga dan langkah keempat dapat diperoleh </w:t>
      </w:r>
      <w:r w:rsidR="00C00C1A">
        <w:rPr>
          <w:lang w:val="en-US"/>
        </w:rPr>
        <w:t>Nilai NPD</w:t>
      </w:r>
      <w:r w:rsidR="00072E77">
        <w:rPr>
          <w:lang w:val="en-US"/>
        </w:rPr>
        <w:t xml:space="preserve"> untuk masing-masing permasalahan</w:t>
      </w:r>
      <w:r w:rsidR="00C00C1A">
        <w:rPr>
          <w:lang w:val="en-US"/>
        </w:rPr>
        <w:t xml:space="preserve"> sebagai berikut</w:t>
      </w:r>
      <w:r w:rsidR="00AD5106">
        <w:rPr>
          <w:lang w:val="en-US"/>
        </w:rPr>
        <w:t>:</w:t>
      </w:r>
    </w:p>
    <w:p w14:paraId="4BCB448A" w14:textId="23E8CA1C" w:rsidR="00AD5106" w:rsidRPr="00766479" w:rsidRDefault="00AD5106" w:rsidP="008E53FD">
      <w:pPr>
        <w:pStyle w:val="Caption"/>
        <w:rPr>
          <w:i w:val="0"/>
          <w:lang w:val="en-US"/>
        </w:rPr>
      </w:pPr>
      <w:bookmarkStart w:id="154" w:name="_Toc15889956"/>
      <w:r>
        <w:rPr>
          <w:i w:val="0"/>
          <w:lang w:val="en-US"/>
        </w:rPr>
        <w:t>Tabel 4.</w:t>
      </w:r>
      <w:r w:rsidR="008E53FD">
        <w:rPr>
          <w:i w:val="0"/>
          <w:lang w:val="en-US"/>
        </w:rPr>
        <w:fldChar w:fldCharType="begin"/>
      </w:r>
      <w:r w:rsidR="008E53FD">
        <w:rPr>
          <w:i w:val="0"/>
          <w:lang w:val="en-US"/>
        </w:rPr>
        <w:instrText xml:space="preserve"> SEQ Tabel_bab_4 \* ARABIC </w:instrText>
      </w:r>
      <w:r w:rsidR="008E53FD">
        <w:rPr>
          <w:i w:val="0"/>
          <w:lang w:val="en-US"/>
        </w:rPr>
        <w:fldChar w:fldCharType="separate"/>
      </w:r>
      <w:r w:rsidR="00A2182B">
        <w:rPr>
          <w:i w:val="0"/>
          <w:lang w:val="en-US"/>
        </w:rPr>
        <w:t>9</w:t>
      </w:r>
      <w:r w:rsidR="008E53FD">
        <w:rPr>
          <w:i w:val="0"/>
          <w:lang w:val="en-US"/>
        </w:rPr>
        <w:fldChar w:fldCharType="end"/>
      </w:r>
      <w:r>
        <w:rPr>
          <w:i w:val="0"/>
          <w:lang w:val="en-US"/>
        </w:rPr>
        <w:t xml:space="preserve"> Nilai </w:t>
      </w:r>
      <w:r w:rsidR="005401D7">
        <w:rPr>
          <w:i w:val="0"/>
          <w:lang w:val="en-US"/>
        </w:rPr>
        <w:t>Prioritas</w:t>
      </w:r>
      <w:r>
        <w:rPr>
          <w:i w:val="0"/>
          <w:lang w:val="en-US"/>
        </w:rPr>
        <w:t xml:space="preserve"> D</w:t>
      </w:r>
      <w:r w:rsidR="005401D7">
        <w:rPr>
          <w:i w:val="0"/>
          <w:lang w:val="en-US"/>
        </w:rPr>
        <w:t>asar</w:t>
      </w:r>
      <w:bookmarkEnd w:id="154"/>
    </w:p>
    <w:tbl>
      <w:tblPr>
        <w:tblStyle w:val="TableGrid"/>
        <w:tblW w:w="6662" w:type="dxa"/>
        <w:tblInd w:w="704" w:type="dxa"/>
        <w:tblLook w:val="04A0" w:firstRow="1" w:lastRow="0" w:firstColumn="1" w:lastColumn="0" w:noHBand="0" w:noVBand="1"/>
      </w:tblPr>
      <w:tblGrid>
        <w:gridCol w:w="2615"/>
        <w:gridCol w:w="1006"/>
        <w:gridCol w:w="1006"/>
        <w:gridCol w:w="1043"/>
        <w:gridCol w:w="992"/>
      </w:tblGrid>
      <w:tr w:rsidR="00DE3554" w14:paraId="49911D74" w14:textId="77777777" w:rsidTr="006B2AB1">
        <w:tc>
          <w:tcPr>
            <w:tcW w:w="2615" w:type="dxa"/>
            <w:vAlign w:val="center"/>
          </w:tcPr>
          <w:p w14:paraId="50114ABB" w14:textId="77777777" w:rsidR="00DE3554" w:rsidRPr="0045782B" w:rsidRDefault="00DE3554" w:rsidP="0045782B">
            <w:pPr>
              <w:pStyle w:val="ListParagraph"/>
              <w:spacing w:line="240" w:lineRule="auto"/>
              <w:ind w:left="0"/>
              <w:jc w:val="center"/>
              <w:rPr>
                <w:b/>
                <w:sz w:val="22"/>
                <w:lang w:val="en-US"/>
              </w:rPr>
            </w:pPr>
            <w:r w:rsidRPr="0045782B">
              <w:rPr>
                <w:b/>
                <w:sz w:val="22"/>
                <w:lang w:val="en-US"/>
              </w:rPr>
              <w:t>Permasalahan</w:t>
            </w:r>
          </w:p>
        </w:tc>
        <w:tc>
          <w:tcPr>
            <w:tcW w:w="1006" w:type="dxa"/>
            <w:vAlign w:val="center"/>
          </w:tcPr>
          <w:p w14:paraId="426CD7A7" w14:textId="4F95C660" w:rsidR="00DE3554" w:rsidRPr="0045782B" w:rsidRDefault="00DE3554" w:rsidP="0045782B">
            <w:pPr>
              <w:pStyle w:val="ListParagraph"/>
              <w:spacing w:line="240" w:lineRule="auto"/>
              <w:ind w:left="0"/>
              <w:jc w:val="center"/>
              <w:rPr>
                <w:b/>
                <w:sz w:val="22"/>
                <w:lang w:val="en-US"/>
              </w:rPr>
            </w:pPr>
            <w:r w:rsidRPr="0045782B">
              <w:rPr>
                <w:b/>
                <w:sz w:val="22"/>
                <w:lang w:val="en-US"/>
              </w:rPr>
              <w:t>Nilai A</w:t>
            </w:r>
          </w:p>
        </w:tc>
        <w:tc>
          <w:tcPr>
            <w:tcW w:w="1006" w:type="dxa"/>
          </w:tcPr>
          <w:p w14:paraId="6499F4D6" w14:textId="49201BA0" w:rsidR="00DE3554" w:rsidRPr="0045782B" w:rsidRDefault="00DE3554" w:rsidP="0045782B">
            <w:pPr>
              <w:pStyle w:val="ListParagraph"/>
              <w:spacing w:line="240" w:lineRule="auto"/>
              <w:ind w:left="0"/>
              <w:jc w:val="center"/>
              <w:rPr>
                <w:b/>
                <w:sz w:val="22"/>
                <w:lang w:val="en-US"/>
              </w:rPr>
            </w:pPr>
            <w:r w:rsidRPr="0045782B">
              <w:rPr>
                <w:b/>
                <w:sz w:val="22"/>
                <w:lang w:val="en-US"/>
              </w:rPr>
              <w:t>Nilai B</w:t>
            </w:r>
          </w:p>
        </w:tc>
        <w:tc>
          <w:tcPr>
            <w:tcW w:w="1043" w:type="dxa"/>
          </w:tcPr>
          <w:p w14:paraId="0152A76A" w14:textId="33590046" w:rsidR="00DE3554" w:rsidRPr="0045782B" w:rsidRDefault="00DE3554" w:rsidP="0045782B">
            <w:pPr>
              <w:pStyle w:val="ListParagraph"/>
              <w:spacing w:line="240" w:lineRule="auto"/>
              <w:ind w:left="0"/>
              <w:jc w:val="center"/>
              <w:rPr>
                <w:b/>
                <w:sz w:val="22"/>
                <w:lang w:val="en-US"/>
              </w:rPr>
            </w:pPr>
            <w:r w:rsidRPr="0045782B">
              <w:rPr>
                <w:b/>
                <w:sz w:val="22"/>
                <w:lang w:val="en-US"/>
              </w:rPr>
              <w:t>Nilai C</w:t>
            </w:r>
          </w:p>
        </w:tc>
        <w:tc>
          <w:tcPr>
            <w:tcW w:w="992" w:type="dxa"/>
          </w:tcPr>
          <w:p w14:paraId="5AED2FAC" w14:textId="2E20DBBF" w:rsidR="00DE3554" w:rsidRPr="0045782B" w:rsidRDefault="00DE3554" w:rsidP="0045782B">
            <w:pPr>
              <w:pStyle w:val="ListParagraph"/>
              <w:spacing w:line="240" w:lineRule="auto"/>
              <w:ind w:left="0"/>
              <w:jc w:val="center"/>
              <w:rPr>
                <w:b/>
                <w:sz w:val="22"/>
                <w:lang w:val="en-US"/>
              </w:rPr>
            </w:pPr>
            <w:r w:rsidRPr="0045782B">
              <w:rPr>
                <w:b/>
                <w:sz w:val="22"/>
                <w:lang w:val="en-US"/>
              </w:rPr>
              <w:t>NPD</w:t>
            </w:r>
          </w:p>
        </w:tc>
      </w:tr>
      <w:tr w:rsidR="00414BD5" w14:paraId="17698724" w14:textId="77777777" w:rsidTr="006025D3">
        <w:tc>
          <w:tcPr>
            <w:tcW w:w="2615" w:type="dxa"/>
          </w:tcPr>
          <w:p w14:paraId="5F23CDE5" w14:textId="77777777" w:rsidR="00414BD5" w:rsidRPr="0045782B" w:rsidRDefault="00414BD5" w:rsidP="0045782B">
            <w:pPr>
              <w:pStyle w:val="ListParagraph"/>
              <w:spacing w:line="240" w:lineRule="auto"/>
              <w:ind w:left="0"/>
              <w:rPr>
                <w:sz w:val="22"/>
                <w:lang w:val="en-US"/>
              </w:rPr>
            </w:pPr>
            <w:r w:rsidRPr="0045782B">
              <w:rPr>
                <w:sz w:val="22"/>
                <w:lang w:val="en-US"/>
              </w:rPr>
              <w:t>Penerangan</w:t>
            </w:r>
          </w:p>
        </w:tc>
        <w:tc>
          <w:tcPr>
            <w:tcW w:w="1006" w:type="dxa"/>
            <w:vAlign w:val="center"/>
          </w:tcPr>
          <w:p w14:paraId="7B9EB376" w14:textId="4F6981D5" w:rsidR="00414BD5" w:rsidRPr="0045782B" w:rsidRDefault="00414BD5" w:rsidP="0045782B">
            <w:pPr>
              <w:pStyle w:val="ListParagraph"/>
              <w:spacing w:line="240" w:lineRule="auto"/>
              <w:ind w:left="0"/>
              <w:jc w:val="center"/>
              <w:rPr>
                <w:sz w:val="22"/>
                <w:lang w:val="en-US"/>
              </w:rPr>
            </w:pPr>
            <w:r w:rsidRPr="0045782B">
              <w:rPr>
                <w:sz w:val="22"/>
                <w:lang w:val="en-US"/>
              </w:rPr>
              <w:t>8</w:t>
            </w:r>
          </w:p>
        </w:tc>
        <w:tc>
          <w:tcPr>
            <w:tcW w:w="1006" w:type="dxa"/>
            <w:vAlign w:val="center"/>
          </w:tcPr>
          <w:p w14:paraId="1257BDF1" w14:textId="62EC2DB7" w:rsidR="00414BD5" w:rsidRPr="0045782B" w:rsidRDefault="00414BD5" w:rsidP="0045782B">
            <w:pPr>
              <w:pStyle w:val="ListParagraph"/>
              <w:spacing w:line="240" w:lineRule="auto"/>
              <w:ind w:left="0"/>
              <w:jc w:val="center"/>
              <w:rPr>
                <w:sz w:val="22"/>
                <w:lang w:val="en-US"/>
              </w:rPr>
            </w:pPr>
            <w:r w:rsidRPr="0045782B">
              <w:rPr>
                <w:sz w:val="22"/>
                <w:lang w:val="en-US"/>
              </w:rPr>
              <w:t>7.3</w:t>
            </w:r>
          </w:p>
        </w:tc>
        <w:tc>
          <w:tcPr>
            <w:tcW w:w="1043" w:type="dxa"/>
            <w:vAlign w:val="center"/>
          </w:tcPr>
          <w:p w14:paraId="4B1E74A2" w14:textId="70BE8D8D" w:rsidR="00414BD5" w:rsidRPr="0045782B" w:rsidRDefault="00414BD5" w:rsidP="0045782B">
            <w:pPr>
              <w:pStyle w:val="ListParagraph"/>
              <w:spacing w:line="240" w:lineRule="auto"/>
              <w:ind w:left="0"/>
              <w:jc w:val="center"/>
              <w:rPr>
                <w:sz w:val="22"/>
                <w:lang w:val="en-US"/>
              </w:rPr>
            </w:pPr>
            <w:r w:rsidRPr="0045782B">
              <w:rPr>
                <w:sz w:val="22"/>
                <w:lang w:val="en-US"/>
              </w:rPr>
              <w:t>5</w:t>
            </w:r>
          </w:p>
        </w:tc>
        <w:tc>
          <w:tcPr>
            <w:tcW w:w="992" w:type="dxa"/>
          </w:tcPr>
          <w:p w14:paraId="6A6D3986" w14:textId="02E108F5" w:rsidR="00414BD5" w:rsidRPr="0045782B" w:rsidRDefault="00BA7949" w:rsidP="0045782B">
            <w:pPr>
              <w:pStyle w:val="ListParagraph"/>
              <w:spacing w:line="240" w:lineRule="auto"/>
              <w:ind w:left="0"/>
              <w:jc w:val="center"/>
              <w:rPr>
                <w:sz w:val="22"/>
                <w:lang w:val="en-US"/>
              </w:rPr>
            </w:pPr>
            <w:r w:rsidRPr="0045782B">
              <w:rPr>
                <w:sz w:val="22"/>
                <w:lang w:val="en-US"/>
              </w:rPr>
              <w:t>76.65</w:t>
            </w:r>
          </w:p>
        </w:tc>
      </w:tr>
      <w:tr w:rsidR="00414BD5" w14:paraId="08B1D424" w14:textId="77777777" w:rsidTr="006025D3">
        <w:tc>
          <w:tcPr>
            <w:tcW w:w="2615" w:type="dxa"/>
          </w:tcPr>
          <w:p w14:paraId="46722CD8" w14:textId="77777777" w:rsidR="00414BD5" w:rsidRPr="0045782B" w:rsidRDefault="00414BD5" w:rsidP="0045782B">
            <w:pPr>
              <w:pStyle w:val="ListParagraph"/>
              <w:spacing w:line="240" w:lineRule="auto"/>
              <w:ind w:left="0"/>
              <w:rPr>
                <w:sz w:val="22"/>
                <w:lang w:val="en-US"/>
              </w:rPr>
            </w:pPr>
            <w:r w:rsidRPr="0045782B">
              <w:rPr>
                <w:sz w:val="22"/>
                <w:lang w:val="en-US"/>
              </w:rPr>
              <w:t>Jalan</w:t>
            </w:r>
          </w:p>
        </w:tc>
        <w:tc>
          <w:tcPr>
            <w:tcW w:w="1006" w:type="dxa"/>
            <w:vAlign w:val="center"/>
          </w:tcPr>
          <w:p w14:paraId="252F4039" w14:textId="1EAF78BD" w:rsidR="00414BD5" w:rsidRPr="0045782B" w:rsidRDefault="00414BD5" w:rsidP="0045782B">
            <w:pPr>
              <w:pStyle w:val="ListParagraph"/>
              <w:spacing w:line="240" w:lineRule="auto"/>
              <w:ind w:left="0"/>
              <w:jc w:val="center"/>
              <w:rPr>
                <w:sz w:val="22"/>
                <w:lang w:val="en-US"/>
              </w:rPr>
            </w:pPr>
            <w:r w:rsidRPr="0045782B">
              <w:rPr>
                <w:sz w:val="22"/>
                <w:lang w:val="en-US"/>
              </w:rPr>
              <w:t>7</w:t>
            </w:r>
          </w:p>
        </w:tc>
        <w:tc>
          <w:tcPr>
            <w:tcW w:w="1006" w:type="dxa"/>
            <w:vAlign w:val="center"/>
          </w:tcPr>
          <w:p w14:paraId="20BF97CF" w14:textId="1178BF6D" w:rsidR="00414BD5" w:rsidRPr="0045782B" w:rsidRDefault="00414BD5" w:rsidP="0045782B">
            <w:pPr>
              <w:pStyle w:val="ListParagraph"/>
              <w:spacing w:line="240" w:lineRule="auto"/>
              <w:ind w:left="0"/>
              <w:jc w:val="center"/>
              <w:rPr>
                <w:sz w:val="22"/>
                <w:lang w:val="en-US"/>
              </w:rPr>
            </w:pPr>
            <w:r w:rsidRPr="0045782B">
              <w:rPr>
                <w:sz w:val="22"/>
                <w:lang w:val="en-US"/>
              </w:rPr>
              <w:t>9.5</w:t>
            </w:r>
          </w:p>
        </w:tc>
        <w:tc>
          <w:tcPr>
            <w:tcW w:w="1043" w:type="dxa"/>
            <w:vAlign w:val="center"/>
          </w:tcPr>
          <w:p w14:paraId="712FB684" w14:textId="6C898BA7" w:rsidR="00414BD5" w:rsidRPr="0045782B" w:rsidRDefault="00414BD5" w:rsidP="0045782B">
            <w:pPr>
              <w:pStyle w:val="ListParagraph"/>
              <w:spacing w:line="240" w:lineRule="auto"/>
              <w:ind w:left="0"/>
              <w:jc w:val="center"/>
              <w:rPr>
                <w:sz w:val="22"/>
                <w:lang w:val="en-US"/>
              </w:rPr>
            </w:pPr>
            <w:r w:rsidRPr="0045782B">
              <w:rPr>
                <w:sz w:val="22"/>
                <w:lang w:val="en-US"/>
              </w:rPr>
              <w:t>5.5</w:t>
            </w:r>
          </w:p>
        </w:tc>
        <w:tc>
          <w:tcPr>
            <w:tcW w:w="992" w:type="dxa"/>
          </w:tcPr>
          <w:p w14:paraId="4E79C962" w14:textId="5E93BA05" w:rsidR="00414BD5" w:rsidRPr="0045782B" w:rsidRDefault="00D5386E" w:rsidP="0045782B">
            <w:pPr>
              <w:pStyle w:val="ListParagraph"/>
              <w:spacing w:line="240" w:lineRule="auto"/>
              <w:ind w:left="0"/>
              <w:jc w:val="center"/>
              <w:rPr>
                <w:sz w:val="22"/>
                <w:lang w:val="en-US"/>
              </w:rPr>
            </w:pPr>
            <w:r w:rsidRPr="0045782B">
              <w:rPr>
                <w:sz w:val="22"/>
                <w:lang w:val="en-US"/>
              </w:rPr>
              <w:t>90.75</w:t>
            </w:r>
          </w:p>
        </w:tc>
      </w:tr>
      <w:tr w:rsidR="00414BD5" w14:paraId="18B08552" w14:textId="77777777" w:rsidTr="006025D3">
        <w:tc>
          <w:tcPr>
            <w:tcW w:w="2615" w:type="dxa"/>
          </w:tcPr>
          <w:p w14:paraId="29241669" w14:textId="77777777" w:rsidR="00414BD5" w:rsidRPr="0045782B" w:rsidRDefault="00414BD5" w:rsidP="0045782B">
            <w:pPr>
              <w:pStyle w:val="ListParagraph"/>
              <w:spacing w:line="240" w:lineRule="auto"/>
              <w:ind w:left="0"/>
              <w:rPr>
                <w:sz w:val="22"/>
                <w:lang w:val="en-US"/>
              </w:rPr>
            </w:pPr>
            <w:r w:rsidRPr="0045782B">
              <w:rPr>
                <w:sz w:val="22"/>
                <w:lang w:val="en-US"/>
              </w:rPr>
              <w:t>Taman</w:t>
            </w:r>
          </w:p>
        </w:tc>
        <w:tc>
          <w:tcPr>
            <w:tcW w:w="1006" w:type="dxa"/>
            <w:vAlign w:val="center"/>
          </w:tcPr>
          <w:p w14:paraId="687C8FDC" w14:textId="3EFA8B31" w:rsidR="00414BD5" w:rsidRPr="0045782B" w:rsidRDefault="00414BD5" w:rsidP="0045782B">
            <w:pPr>
              <w:pStyle w:val="ListParagraph"/>
              <w:spacing w:line="240" w:lineRule="auto"/>
              <w:ind w:left="0"/>
              <w:jc w:val="center"/>
              <w:rPr>
                <w:sz w:val="22"/>
                <w:lang w:val="en-US"/>
              </w:rPr>
            </w:pPr>
            <w:r w:rsidRPr="0045782B">
              <w:rPr>
                <w:sz w:val="22"/>
                <w:lang w:val="en-US"/>
              </w:rPr>
              <w:t>10</w:t>
            </w:r>
          </w:p>
        </w:tc>
        <w:tc>
          <w:tcPr>
            <w:tcW w:w="1006" w:type="dxa"/>
            <w:vAlign w:val="center"/>
          </w:tcPr>
          <w:p w14:paraId="0DA7E356" w14:textId="22F398DE" w:rsidR="00414BD5" w:rsidRPr="0045782B" w:rsidRDefault="00414BD5" w:rsidP="0045782B">
            <w:pPr>
              <w:pStyle w:val="ListParagraph"/>
              <w:spacing w:line="240" w:lineRule="auto"/>
              <w:ind w:left="0"/>
              <w:jc w:val="center"/>
              <w:rPr>
                <w:sz w:val="22"/>
                <w:lang w:val="en-US"/>
              </w:rPr>
            </w:pPr>
            <w:r w:rsidRPr="0045782B">
              <w:rPr>
                <w:sz w:val="22"/>
                <w:lang w:val="en-US"/>
              </w:rPr>
              <w:t>8.5</w:t>
            </w:r>
          </w:p>
        </w:tc>
        <w:tc>
          <w:tcPr>
            <w:tcW w:w="1043" w:type="dxa"/>
            <w:vAlign w:val="center"/>
          </w:tcPr>
          <w:p w14:paraId="7CC909BE" w14:textId="129CCF13" w:rsidR="00414BD5" w:rsidRPr="0045782B" w:rsidRDefault="00414BD5" w:rsidP="0045782B">
            <w:pPr>
              <w:pStyle w:val="ListParagraph"/>
              <w:spacing w:line="240" w:lineRule="auto"/>
              <w:ind w:left="0"/>
              <w:jc w:val="center"/>
              <w:rPr>
                <w:sz w:val="22"/>
                <w:lang w:val="en-US"/>
              </w:rPr>
            </w:pPr>
            <w:r w:rsidRPr="0045782B">
              <w:rPr>
                <w:sz w:val="22"/>
                <w:lang w:val="en-US"/>
              </w:rPr>
              <w:t>5.5</w:t>
            </w:r>
          </w:p>
        </w:tc>
        <w:tc>
          <w:tcPr>
            <w:tcW w:w="992" w:type="dxa"/>
          </w:tcPr>
          <w:p w14:paraId="4787C45F" w14:textId="574D7871" w:rsidR="00414BD5" w:rsidRPr="0045782B" w:rsidRDefault="00D5386E" w:rsidP="0045782B">
            <w:pPr>
              <w:pStyle w:val="ListParagraph"/>
              <w:spacing w:line="240" w:lineRule="auto"/>
              <w:ind w:left="0"/>
              <w:jc w:val="center"/>
              <w:rPr>
                <w:sz w:val="22"/>
                <w:lang w:val="en-US"/>
              </w:rPr>
            </w:pPr>
            <w:r w:rsidRPr="0045782B">
              <w:rPr>
                <w:sz w:val="22"/>
                <w:lang w:val="en-US"/>
              </w:rPr>
              <w:t>101.75</w:t>
            </w:r>
          </w:p>
        </w:tc>
      </w:tr>
      <w:tr w:rsidR="00414BD5" w14:paraId="0E8D8414" w14:textId="77777777" w:rsidTr="006025D3">
        <w:tc>
          <w:tcPr>
            <w:tcW w:w="2615" w:type="dxa"/>
          </w:tcPr>
          <w:p w14:paraId="46F75D40" w14:textId="77777777" w:rsidR="00414BD5" w:rsidRPr="0045782B" w:rsidRDefault="00414BD5" w:rsidP="0045782B">
            <w:pPr>
              <w:pStyle w:val="ListParagraph"/>
              <w:spacing w:line="240" w:lineRule="auto"/>
              <w:ind w:left="0"/>
              <w:rPr>
                <w:sz w:val="22"/>
                <w:lang w:val="en-US"/>
              </w:rPr>
            </w:pPr>
            <w:r w:rsidRPr="0045782B">
              <w:rPr>
                <w:sz w:val="22"/>
                <w:lang w:val="en-US"/>
              </w:rPr>
              <w:t>Sanitasi</w:t>
            </w:r>
          </w:p>
        </w:tc>
        <w:tc>
          <w:tcPr>
            <w:tcW w:w="1006" w:type="dxa"/>
            <w:vAlign w:val="center"/>
          </w:tcPr>
          <w:p w14:paraId="1AC13E83" w14:textId="11B84E03" w:rsidR="00414BD5" w:rsidRPr="0045782B" w:rsidRDefault="00414BD5" w:rsidP="0045782B">
            <w:pPr>
              <w:pStyle w:val="ListParagraph"/>
              <w:spacing w:line="240" w:lineRule="auto"/>
              <w:ind w:left="0"/>
              <w:jc w:val="center"/>
              <w:rPr>
                <w:sz w:val="22"/>
                <w:lang w:val="en-US"/>
              </w:rPr>
            </w:pPr>
            <w:r w:rsidRPr="0045782B">
              <w:rPr>
                <w:sz w:val="22"/>
                <w:lang w:val="en-US"/>
              </w:rPr>
              <w:t>10</w:t>
            </w:r>
          </w:p>
        </w:tc>
        <w:tc>
          <w:tcPr>
            <w:tcW w:w="1006" w:type="dxa"/>
            <w:vAlign w:val="center"/>
          </w:tcPr>
          <w:p w14:paraId="0287EE67" w14:textId="01846578" w:rsidR="00414BD5" w:rsidRPr="0045782B" w:rsidRDefault="00414BD5" w:rsidP="0045782B">
            <w:pPr>
              <w:pStyle w:val="ListParagraph"/>
              <w:spacing w:line="240" w:lineRule="auto"/>
              <w:ind w:left="0"/>
              <w:jc w:val="center"/>
              <w:rPr>
                <w:sz w:val="22"/>
                <w:lang w:val="en-US"/>
              </w:rPr>
            </w:pPr>
            <w:r w:rsidRPr="0045782B">
              <w:rPr>
                <w:sz w:val="22"/>
                <w:lang w:val="en-US"/>
              </w:rPr>
              <w:t>12</w:t>
            </w:r>
          </w:p>
        </w:tc>
        <w:tc>
          <w:tcPr>
            <w:tcW w:w="1043" w:type="dxa"/>
            <w:vAlign w:val="center"/>
          </w:tcPr>
          <w:p w14:paraId="33D18B7C" w14:textId="11414080" w:rsidR="00414BD5" w:rsidRPr="0045782B" w:rsidRDefault="00414BD5" w:rsidP="0045782B">
            <w:pPr>
              <w:pStyle w:val="ListParagraph"/>
              <w:spacing w:line="240" w:lineRule="auto"/>
              <w:ind w:left="0"/>
              <w:jc w:val="center"/>
              <w:rPr>
                <w:sz w:val="22"/>
                <w:lang w:val="en-US"/>
              </w:rPr>
            </w:pPr>
            <w:r w:rsidRPr="0045782B">
              <w:rPr>
                <w:sz w:val="22"/>
                <w:lang w:val="en-US"/>
              </w:rPr>
              <w:t>8</w:t>
            </w:r>
          </w:p>
        </w:tc>
        <w:tc>
          <w:tcPr>
            <w:tcW w:w="992" w:type="dxa"/>
          </w:tcPr>
          <w:p w14:paraId="08E0D205" w14:textId="523EB95B" w:rsidR="00414BD5" w:rsidRPr="0045782B" w:rsidRDefault="00D624D1" w:rsidP="0045782B">
            <w:pPr>
              <w:pStyle w:val="ListParagraph"/>
              <w:spacing w:line="240" w:lineRule="auto"/>
              <w:ind w:left="0"/>
              <w:jc w:val="center"/>
              <w:rPr>
                <w:sz w:val="22"/>
                <w:lang w:val="en-US"/>
              </w:rPr>
            </w:pPr>
            <w:r w:rsidRPr="0045782B">
              <w:rPr>
                <w:sz w:val="22"/>
                <w:lang w:val="en-US"/>
              </w:rPr>
              <w:t>176</w:t>
            </w:r>
          </w:p>
        </w:tc>
      </w:tr>
      <w:tr w:rsidR="00414BD5" w14:paraId="5B34B798" w14:textId="77777777" w:rsidTr="006025D3">
        <w:tc>
          <w:tcPr>
            <w:tcW w:w="2615" w:type="dxa"/>
            <w:vAlign w:val="center"/>
          </w:tcPr>
          <w:p w14:paraId="6610AA09" w14:textId="77777777" w:rsidR="00414BD5" w:rsidRPr="0045782B" w:rsidRDefault="00414BD5" w:rsidP="0045782B">
            <w:pPr>
              <w:pStyle w:val="ListParagraph"/>
              <w:spacing w:line="240" w:lineRule="auto"/>
              <w:ind w:left="0"/>
              <w:jc w:val="left"/>
              <w:rPr>
                <w:sz w:val="22"/>
                <w:lang w:val="en-US"/>
              </w:rPr>
            </w:pPr>
            <w:r w:rsidRPr="0045782B">
              <w:rPr>
                <w:sz w:val="22"/>
                <w:lang w:val="en-US"/>
              </w:rPr>
              <w:t>Listrik</w:t>
            </w:r>
          </w:p>
        </w:tc>
        <w:tc>
          <w:tcPr>
            <w:tcW w:w="1006" w:type="dxa"/>
            <w:vAlign w:val="center"/>
          </w:tcPr>
          <w:p w14:paraId="28581302" w14:textId="0FB05A29" w:rsidR="00414BD5" w:rsidRPr="0045782B" w:rsidRDefault="00414BD5" w:rsidP="0045782B">
            <w:pPr>
              <w:pStyle w:val="ListParagraph"/>
              <w:spacing w:line="240" w:lineRule="auto"/>
              <w:ind w:left="0"/>
              <w:jc w:val="center"/>
              <w:rPr>
                <w:sz w:val="22"/>
                <w:lang w:val="en-US"/>
              </w:rPr>
            </w:pPr>
            <w:r w:rsidRPr="0045782B">
              <w:rPr>
                <w:sz w:val="22"/>
                <w:lang w:val="en-US"/>
              </w:rPr>
              <w:t>9</w:t>
            </w:r>
          </w:p>
        </w:tc>
        <w:tc>
          <w:tcPr>
            <w:tcW w:w="1006" w:type="dxa"/>
            <w:vAlign w:val="center"/>
          </w:tcPr>
          <w:p w14:paraId="55DDF13E" w14:textId="4D296A6B" w:rsidR="00414BD5" w:rsidRPr="0045782B" w:rsidRDefault="00414BD5" w:rsidP="0045782B">
            <w:pPr>
              <w:pStyle w:val="ListParagraph"/>
              <w:spacing w:line="240" w:lineRule="auto"/>
              <w:ind w:left="0"/>
              <w:jc w:val="center"/>
              <w:rPr>
                <w:sz w:val="22"/>
                <w:lang w:val="en-US"/>
              </w:rPr>
            </w:pPr>
            <w:r w:rsidRPr="0045782B">
              <w:rPr>
                <w:sz w:val="22"/>
                <w:lang w:val="en-US"/>
              </w:rPr>
              <w:t>13</w:t>
            </w:r>
          </w:p>
        </w:tc>
        <w:tc>
          <w:tcPr>
            <w:tcW w:w="1043" w:type="dxa"/>
            <w:vAlign w:val="center"/>
          </w:tcPr>
          <w:p w14:paraId="3E7CB63C" w14:textId="2A717C71" w:rsidR="00414BD5" w:rsidRPr="0045782B" w:rsidRDefault="00414BD5" w:rsidP="0045782B">
            <w:pPr>
              <w:pStyle w:val="ListParagraph"/>
              <w:spacing w:line="240" w:lineRule="auto"/>
              <w:ind w:left="0"/>
              <w:jc w:val="center"/>
              <w:rPr>
                <w:sz w:val="22"/>
                <w:lang w:val="en-US"/>
              </w:rPr>
            </w:pPr>
            <w:r w:rsidRPr="0045782B">
              <w:rPr>
                <w:sz w:val="22"/>
                <w:lang w:val="en-US"/>
              </w:rPr>
              <w:t>1</w:t>
            </w:r>
          </w:p>
        </w:tc>
        <w:tc>
          <w:tcPr>
            <w:tcW w:w="992" w:type="dxa"/>
          </w:tcPr>
          <w:p w14:paraId="5167E60D" w14:textId="695AF074" w:rsidR="00414BD5" w:rsidRPr="0045782B" w:rsidRDefault="0015097E" w:rsidP="0045782B">
            <w:pPr>
              <w:pStyle w:val="ListParagraph"/>
              <w:spacing w:line="240" w:lineRule="auto"/>
              <w:ind w:left="0"/>
              <w:jc w:val="center"/>
              <w:rPr>
                <w:sz w:val="22"/>
                <w:lang w:val="en-US"/>
              </w:rPr>
            </w:pPr>
            <w:r w:rsidRPr="0045782B">
              <w:rPr>
                <w:sz w:val="22"/>
                <w:lang w:val="en-US"/>
              </w:rPr>
              <w:t>2</w:t>
            </w:r>
            <w:r w:rsidR="00026199" w:rsidRPr="0045782B">
              <w:rPr>
                <w:sz w:val="22"/>
                <w:lang w:val="en-US"/>
              </w:rPr>
              <w:t>2</w:t>
            </w:r>
          </w:p>
        </w:tc>
      </w:tr>
    </w:tbl>
    <w:p w14:paraId="652785E5" w14:textId="77777777" w:rsidR="00954ED6" w:rsidRDefault="00954ED6" w:rsidP="00AE6EBE">
      <w:pPr>
        <w:ind w:firstLine="567"/>
        <w:rPr>
          <w:lang w:val="en-US"/>
        </w:rPr>
      </w:pPr>
    </w:p>
    <w:p w14:paraId="424ED7CF" w14:textId="77777777" w:rsidR="00FF33FB" w:rsidRPr="00FF33FB" w:rsidRDefault="00FF33FB" w:rsidP="00FF33FB">
      <w:pPr>
        <w:rPr>
          <w:lang w:val="en-US"/>
        </w:rPr>
      </w:pPr>
    </w:p>
    <w:p w14:paraId="6B894A0A" w14:textId="0BE008E0" w:rsidR="001C0ABD" w:rsidRDefault="001C0ABD" w:rsidP="00361B95">
      <w:pPr>
        <w:ind w:firstLine="360"/>
        <w:rPr>
          <w:lang w:val="en-US"/>
        </w:rPr>
      </w:pPr>
    </w:p>
    <w:p w14:paraId="2CC12835" w14:textId="093040E4" w:rsidR="00CC2C70" w:rsidRDefault="00CC2C70" w:rsidP="00361B95">
      <w:pPr>
        <w:ind w:firstLine="360"/>
        <w:rPr>
          <w:lang w:val="en-US"/>
        </w:rPr>
      </w:pPr>
    </w:p>
    <w:p w14:paraId="1B3610D2" w14:textId="77777777" w:rsidR="00CC2C70" w:rsidRDefault="00CC2C70" w:rsidP="00361B95">
      <w:pPr>
        <w:ind w:firstLine="360"/>
        <w:rPr>
          <w:lang w:val="en-US"/>
        </w:rPr>
      </w:pPr>
    </w:p>
    <w:p w14:paraId="238DBC9D" w14:textId="40D964B1" w:rsidR="003B46EB" w:rsidRDefault="003B46EB" w:rsidP="003B46EB">
      <w:pPr>
        <w:pStyle w:val="Heading2"/>
        <w:rPr>
          <w:lang w:val="en-US"/>
        </w:rPr>
      </w:pPr>
      <w:bookmarkStart w:id="155" w:name="_Toc15919220"/>
      <w:r>
        <w:rPr>
          <w:lang w:val="en-US"/>
        </w:rPr>
        <w:lastRenderedPageBreak/>
        <w:t>4.5.</w:t>
      </w:r>
      <w:r w:rsidR="008E5210">
        <w:rPr>
          <w:lang w:val="en-US"/>
        </w:rPr>
        <w:t>6</w:t>
      </w:r>
      <w:r>
        <w:rPr>
          <w:lang w:val="en-US"/>
        </w:rPr>
        <w:t>. Langkah Ke</w:t>
      </w:r>
      <w:r w:rsidR="001F3643">
        <w:rPr>
          <w:lang w:val="en-US"/>
        </w:rPr>
        <w:t>enam</w:t>
      </w:r>
      <w:r>
        <w:rPr>
          <w:lang w:val="en-US"/>
        </w:rPr>
        <w:t xml:space="preserve"> menghitung Nilai Prioritas </w:t>
      </w:r>
      <w:r w:rsidR="00FE249F">
        <w:rPr>
          <w:lang w:val="en-US"/>
        </w:rPr>
        <w:t xml:space="preserve">Total </w:t>
      </w:r>
      <w:r>
        <w:rPr>
          <w:lang w:val="en-US"/>
        </w:rPr>
        <w:t>(NP</w:t>
      </w:r>
      <w:r w:rsidR="003D4C77">
        <w:rPr>
          <w:lang w:val="en-US"/>
        </w:rPr>
        <w:t>T</w:t>
      </w:r>
      <w:r>
        <w:rPr>
          <w:lang w:val="en-US"/>
        </w:rPr>
        <w:t>)</w:t>
      </w:r>
      <w:bookmarkEnd w:id="155"/>
    </w:p>
    <w:p w14:paraId="0F89A2FD" w14:textId="3A2F4B2B" w:rsidR="003B46EB" w:rsidRDefault="003B46EB" w:rsidP="003B46EB">
      <w:pPr>
        <w:ind w:firstLine="567"/>
        <w:rPr>
          <w:lang w:val="en-US"/>
        </w:rPr>
      </w:pPr>
      <w:r>
        <w:rPr>
          <w:lang w:val="en-US"/>
        </w:rPr>
        <w:t xml:space="preserve">Nilai Prioritas </w:t>
      </w:r>
      <w:r w:rsidR="008218F5">
        <w:rPr>
          <w:lang w:val="en-US"/>
        </w:rPr>
        <w:t>Total</w:t>
      </w:r>
      <w:r w:rsidR="002754DC">
        <w:rPr>
          <w:lang w:val="en-US"/>
        </w:rPr>
        <w:t xml:space="preserve"> </w:t>
      </w:r>
      <w:r>
        <w:rPr>
          <w:lang w:val="en-US"/>
        </w:rPr>
        <w:t>(NP</w:t>
      </w:r>
      <w:r w:rsidR="009A3F8E">
        <w:rPr>
          <w:lang w:val="en-US"/>
        </w:rPr>
        <w:t>T</w:t>
      </w:r>
      <w:r>
        <w:rPr>
          <w:lang w:val="en-US"/>
        </w:rPr>
        <w:t xml:space="preserve">) merupakan nilai dari penghitungan metode </w:t>
      </w:r>
      <w:r w:rsidRPr="00823182">
        <w:rPr>
          <w:i/>
          <w:lang w:val="en-US"/>
        </w:rPr>
        <w:t>Hanlon</w:t>
      </w:r>
      <w:r>
        <w:rPr>
          <w:lang w:val="en-US"/>
        </w:rPr>
        <w:t xml:space="preserve"> dengan</w:t>
      </w:r>
      <w:r w:rsidR="0052213E">
        <w:rPr>
          <w:lang w:val="en-US"/>
        </w:rPr>
        <w:t xml:space="preserve"> mengkalikan</w:t>
      </w:r>
      <w:r>
        <w:rPr>
          <w:lang w:val="en-US"/>
        </w:rPr>
        <w:t xml:space="preserve"> </w:t>
      </w:r>
      <w:r w:rsidR="00DA706D">
        <w:rPr>
          <w:lang w:val="en-US"/>
        </w:rPr>
        <w:t xml:space="preserve">NPD dan </w:t>
      </w:r>
      <w:r>
        <w:rPr>
          <w:lang w:val="en-US"/>
        </w:rPr>
        <w:t>faktor PEARL. Masing-masing permasalahan memiliki NP</w:t>
      </w:r>
      <w:r w:rsidR="007220EA">
        <w:rPr>
          <w:lang w:val="en-US"/>
        </w:rPr>
        <w:t>T</w:t>
      </w:r>
      <w:r>
        <w:rPr>
          <w:lang w:val="en-US"/>
        </w:rPr>
        <w:t>. Dimana formula NP</w:t>
      </w:r>
      <w:r w:rsidR="003C5C0B">
        <w:rPr>
          <w:lang w:val="en-US"/>
        </w:rPr>
        <w:t>T</w:t>
      </w:r>
      <w:r>
        <w:rPr>
          <w:lang w:val="en-US"/>
        </w:rPr>
        <w:t xml:space="preserve"> sebagai berikut:</w:t>
      </w:r>
    </w:p>
    <w:p w14:paraId="2E3E701F" w14:textId="14532CE6" w:rsidR="003B46EB" w:rsidRDefault="003B46EB" w:rsidP="003B46EB">
      <w:pPr>
        <w:pStyle w:val="ListParagraph"/>
        <w:ind w:left="0" w:firstLine="709"/>
        <w:rPr>
          <w:b/>
          <w:i/>
          <w:lang w:val="en-US"/>
        </w:rPr>
      </w:pPr>
      <w:r w:rsidRPr="00664350">
        <w:rPr>
          <w:b/>
          <w:lang w:val="en-US"/>
        </w:rPr>
        <w:t>NP</w:t>
      </w:r>
      <w:r w:rsidR="007A0084">
        <w:rPr>
          <w:b/>
          <w:lang w:val="en-US"/>
        </w:rPr>
        <w:t>T</w:t>
      </w:r>
      <w:r w:rsidRPr="00664350">
        <w:rPr>
          <w:b/>
          <w:lang w:val="en-US"/>
        </w:rPr>
        <w:t xml:space="preserve"> = </w:t>
      </w:r>
      <w:r w:rsidRPr="00CE60ED">
        <w:rPr>
          <w:b/>
          <w:i/>
          <w:lang w:val="en-US"/>
        </w:rPr>
        <w:t>(A+B) x C</w:t>
      </w:r>
      <w:r w:rsidR="00A536BF">
        <w:rPr>
          <w:b/>
          <w:i/>
          <w:lang w:val="en-US"/>
        </w:rPr>
        <w:t xml:space="preserve"> x D</w:t>
      </w:r>
    </w:p>
    <w:p w14:paraId="51182B8D" w14:textId="056B73D5" w:rsidR="00051CA4" w:rsidRDefault="00051CA4" w:rsidP="00051CA4">
      <w:pPr>
        <w:ind w:firstLine="567"/>
        <w:rPr>
          <w:lang w:val="en-US"/>
        </w:rPr>
      </w:pPr>
      <w:r>
        <w:rPr>
          <w:lang w:val="en-US"/>
        </w:rPr>
        <w:t>Berdasarkan hasil perhitungan yang telah dilakukan pada langkah ke</w:t>
      </w:r>
      <w:r w:rsidR="007F009B">
        <w:rPr>
          <w:lang w:val="en-US"/>
        </w:rPr>
        <w:t>empat</w:t>
      </w:r>
      <w:r>
        <w:rPr>
          <w:lang w:val="en-US"/>
        </w:rPr>
        <w:t xml:space="preserve">, diketahui </w:t>
      </w:r>
      <w:r w:rsidRPr="00251E9F">
        <w:rPr>
          <w:i/>
          <w:lang w:val="en-US"/>
        </w:rPr>
        <w:t xml:space="preserve">Nilai </w:t>
      </w:r>
      <w:r w:rsidR="000534A3" w:rsidRPr="00251E9F">
        <w:rPr>
          <w:i/>
          <w:lang w:val="en-US"/>
        </w:rPr>
        <w:t>P</w:t>
      </w:r>
      <w:r w:rsidR="000534A3">
        <w:rPr>
          <w:lang w:val="en-US"/>
        </w:rPr>
        <w:t>,</w:t>
      </w:r>
      <w:r w:rsidR="000534A3" w:rsidRPr="00251E9F">
        <w:rPr>
          <w:i/>
          <w:lang w:val="en-US"/>
        </w:rPr>
        <w:t xml:space="preserve"> Nilai E</w:t>
      </w:r>
      <w:r w:rsidR="000534A3">
        <w:rPr>
          <w:lang w:val="en-US"/>
        </w:rPr>
        <w:t xml:space="preserve">, </w:t>
      </w:r>
      <w:r w:rsidR="000534A3" w:rsidRPr="00251E9F">
        <w:rPr>
          <w:i/>
          <w:lang w:val="en-US"/>
        </w:rPr>
        <w:t>Nilai A</w:t>
      </w:r>
      <w:r w:rsidR="000534A3">
        <w:rPr>
          <w:lang w:val="en-US"/>
        </w:rPr>
        <w:t xml:space="preserve">, </w:t>
      </w:r>
      <w:r w:rsidR="000534A3" w:rsidRPr="00251E9F">
        <w:rPr>
          <w:i/>
          <w:lang w:val="en-US"/>
        </w:rPr>
        <w:t>Nilai R</w:t>
      </w:r>
      <w:r w:rsidR="000534A3">
        <w:rPr>
          <w:lang w:val="en-US"/>
        </w:rPr>
        <w:t xml:space="preserve"> dan </w:t>
      </w:r>
      <w:r w:rsidR="000534A3" w:rsidRPr="00251E9F">
        <w:rPr>
          <w:i/>
          <w:lang w:val="en-US"/>
        </w:rPr>
        <w:t>Nilai L</w:t>
      </w:r>
      <w:r w:rsidR="007F4FFD">
        <w:rPr>
          <w:lang w:val="en-US"/>
        </w:rPr>
        <w:t>. Mengikuti dengan kaidah metode</w:t>
      </w:r>
      <w:r w:rsidR="00251724">
        <w:rPr>
          <w:lang w:val="en-US"/>
        </w:rPr>
        <w:t xml:space="preserve"> </w:t>
      </w:r>
      <w:r w:rsidR="00251724" w:rsidRPr="00251724">
        <w:rPr>
          <w:i/>
          <w:lang w:val="en-US"/>
        </w:rPr>
        <w:t>Hanlon</w:t>
      </w:r>
      <w:r w:rsidR="007F4FFD">
        <w:rPr>
          <w:lang w:val="en-US"/>
        </w:rPr>
        <w:t xml:space="preserve"> dimana apabila salah satu dari Komponen D terdapat 0 maka </w:t>
      </w:r>
      <w:r w:rsidR="002873FB">
        <w:rPr>
          <w:lang w:val="en-US"/>
        </w:rPr>
        <w:t xml:space="preserve">Nilai Komponen D </w:t>
      </w:r>
      <w:r w:rsidR="007F4FFD">
        <w:rPr>
          <w:lang w:val="en-US"/>
        </w:rPr>
        <w:t xml:space="preserve">akan </w:t>
      </w:r>
      <w:r w:rsidR="002873FB">
        <w:rPr>
          <w:lang w:val="en-US"/>
        </w:rPr>
        <w:t xml:space="preserve">sama </w:t>
      </w:r>
      <w:r w:rsidR="007F4FFD">
        <w:rPr>
          <w:lang w:val="en-US"/>
        </w:rPr>
        <w:t>dengan 0</w:t>
      </w:r>
      <w:r w:rsidR="003B1FB0">
        <w:rPr>
          <w:lang w:val="en-US"/>
        </w:rPr>
        <w:t>,</w:t>
      </w:r>
      <w:r>
        <w:rPr>
          <w:lang w:val="en-US"/>
        </w:rPr>
        <w:t xml:space="preserve"> sehingga untuk masing-masing </w:t>
      </w:r>
      <w:r w:rsidR="00D80C70">
        <w:rPr>
          <w:lang w:val="en-US"/>
        </w:rPr>
        <w:t>Komponen D</w:t>
      </w:r>
      <w:r>
        <w:rPr>
          <w:lang w:val="en-US"/>
        </w:rPr>
        <w:t xml:space="preserve"> sebagai berikut:</w:t>
      </w:r>
    </w:p>
    <w:p w14:paraId="274B933F" w14:textId="5E1A255A" w:rsidR="00051CA4" w:rsidRPr="00766479" w:rsidRDefault="00051CA4" w:rsidP="004249E9">
      <w:pPr>
        <w:pStyle w:val="Caption"/>
        <w:rPr>
          <w:i w:val="0"/>
          <w:lang w:val="en-US"/>
        </w:rPr>
      </w:pPr>
      <w:bookmarkStart w:id="156" w:name="_Toc15889957"/>
      <w:r>
        <w:rPr>
          <w:i w:val="0"/>
          <w:lang w:val="en-US"/>
        </w:rPr>
        <w:t>Tabel 4.</w:t>
      </w:r>
      <w:r w:rsidR="004249E9">
        <w:rPr>
          <w:i w:val="0"/>
          <w:lang w:val="en-US"/>
        </w:rPr>
        <w:fldChar w:fldCharType="begin"/>
      </w:r>
      <w:r w:rsidR="004249E9">
        <w:rPr>
          <w:i w:val="0"/>
          <w:lang w:val="en-US"/>
        </w:rPr>
        <w:instrText xml:space="preserve"> SEQ Tabel_bab_4 \* ARABIC </w:instrText>
      </w:r>
      <w:r w:rsidR="004249E9">
        <w:rPr>
          <w:i w:val="0"/>
          <w:lang w:val="en-US"/>
        </w:rPr>
        <w:fldChar w:fldCharType="separate"/>
      </w:r>
      <w:r w:rsidR="00A2182B">
        <w:rPr>
          <w:i w:val="0"/>
          <w:lang w:val="en-US"/>
        </w:rPr>
        <w:t>10</w:t>
      </w:r>
      <w:r w:rsidR="004249E9">
        <w:rPr>
          <w:i w:val="0"/>
          <w:lang w:val="en-US"/>
        </w:rPr>
        <w:fldChar w:fldCharType="end"/>
      </w:r>
      <w:r>
        <w:rPr>
          <w:i w:val="0"/>
          <w:lang w:val="en-US"/>
        </w:rPr>
        <w:t xml:space="preserve"> </w:t>
      </w:r>
      <w:r w:rsidR="00D25AE3">
        <w:rPr>
          <w:i w:val="0"/>
          <w:lang w:val="en-US"/>
        </w:rPr>
        <w:t>Komponen D</w:t>
      </w:r>
      <w:bookmarkEnd w:id="156"/>
    </w:p>
    <w:tbl>
      <w:tblPr>
        <w:tblStyle w:val="TableGrid"/>
        <w:tblW w:w="6162" w:type="dxa"/>
        <w:tblInd w:w="704" w:type="dxa"/>
        <w:tblLook w:val="04A0" w:firstRow="1" w:lastRow="0" w:firstColumn="1" w:lastColumn="0" w:noHBand="0" w:noVBand="1"/>
      </w:tblPr>
      <w:tblGrid>
        <w:gridCol w:w="1561"/>
        <w:gridCol w:w="669"/>
        <w:gridCol w:w="669"/>
        <w:gridCol w:w="669"/>
        <w:gridCol w:w="669"/>
        <w:gridCol w:w="669"/>
        <w:gridCol w:w="1256"/>
      </w:tblGrid>
      <w:tr w:rsidR="001833E7" w14:paraId="3D133F19" w14:textId="77777777" w:rsidTr="00032DAF">
        <w:tc>
          <w:tcPr>
            <w:tcW w:w="1561" w:type="dxa"/>
            <w:vAlign w:val="center"/>
          </w:tcPr>
          <w:p w14:paraId="195C9541" w14:textId="77777777" w:rsidR="001833E7" w:rsidRPr="00E702EC" w:rsidRDefault="001833E7" w:rsidP="00E702EC">
            <w:pPr>
              <w:pStyle w:val="ListParagraph"/>
              <w:spacing w:line="240" w:lineRule="auto"/>
              <w:ind w:left="0"/>
              <w:jc w:val="center"/>
              <w:rPr>
                <w:b/>
                <w:sz w:val="22"/>
                <w:lang w:val="en-US"/>
              </w:rPr>
            </w:pPr>
            <w:r w:rsidRPr="00E702EC">
              <w:rPr>
                <w:b/>
                <w:sz w:val="22"/>
                <w:lang w:val="en-US"/>
              </w:rPr>
              <w:t>Permasalahan</w:t>
            </w:r>
          </w:p>
        </w:tc>
        <w:tc>
          <w:tcPr>
            <w:tcW w:w="669" w:type="dxa"/>
          </w:tcPr>
          <w:p w14:paraId="3A133B76" w14:textId="77777777" w:rsidR="001833E7" w:rsidRPr="00965F8D" w:rsidRDefault="001833E7" w:rsidP="00E702EC">
            <w:pPr>
              <w:pStyle w:val="ListParagraph"/>
              <w:spacing w:line="240" w:lineRule="auto"/>
              <w:ind w:left="0"/>
              <w:jc w:val="center"/>
              <w:rPr>
                <w:b/>
                <w:i/>
                <w:sz w:val="22"/>
                <w:lang w:val="en-US"/>
              </w:rPr>
            </w:pPr>
            <w:r w:rsidRPr="00965F8D">
              <w:rPr>
                <w:b/>
                <w:i/>
                <w:sz w:val="22"/>
                <w:lang w:val="en-US"/>
              </w:rPr>
              <w:t>Nilai P</w:t>
            </w:r>
          </w:p>
        </w:tc>
        <w:tc>
          <w:tcPr>
            <w:tcW w:w="669" w:type="dxa"/>
          </w:tcPr>
          <w:p w14:paraId="0EDCF72F" w14:textId="77777777" w:rsidR="001833E7" w:rsidRPr="00965F8D" w:rsidRDefault="001833E7" w:rsidP="00E702EC">
            <w:pPr>
              <w:pStyle w:val="ListParagraph"/>
              <w:spacing w:line="240" w:lineRule="auto"/>
              <w:ind w:left="0"/>
              <w:jc w:val="center"/>
              <w:rPr>
                <w:b/>
                <w:i/>
                <w:sz w:val="22"/>
                <w:lang w:val="en-US"/>
              </w:rPr>
            </w:pPr>
            <w:r w:rsidRPr="00965F8D">
              <w:rPr>
                <w:b/>
                <w:i/>
                <w:sz w:val="22"/>
                <w:lang w:val="en-US"/>
              </w:rPr>
              <w:t>Nilai E</w:t>
            </w:r>
          </w:p>
        </w:tc>
        <w:tc>
          <w:tcPr>
            <w:tcW w:w="669" w:type="dxa"/>
          </w:tcPr>
          <w:p w14:paraId="4E038D55" w14:textId="77777777" w:rsidR="001833E7" w:rsidRPr="00965F8D" w:rsidRDefault="001833E7" w:rsidP="00E702EC">
            <w:pPr>
              <w:pStyle w:val="ListParagraph"/>
              <w:spacing w:line="240" w:lineRule="auto"/>
              <w:ind w:left="0"/>
              <w:jc w:val="center"/>
              <w:rPr>
                <w:b/>
                <w:i/>
                <w:sz w:val="22"/>
                <w:lang w:val="en-US"/>
              </w:rPr>
            </w:pPr>
            <w:r w:rsidRPr="00965F8D">
              <w:rPr>
                <w:b/>
                <w:i/>
                <w:sz w:val="22"/>
                <w:lang w:val="en-US"/>
              </w:rPr>
              <w:t>Nilai A</w:t>
            </w:r>
          </w:p>
        </w:tc>
        <w:tc>
          <w:tcPr>
            <w:tcW w:w="669" w:type="dxa"/>
          </w:tcPr>
          <w:p w14:paraId="7951C5C0" w14:textId="77777777" w:rsidR="001833E7" w:rsidRPr="00965F8D" w:rsidRDefault="001833E7" w:rsidP="00E702EC">
            <w:pPr>
              <w:pStyle w:val="ListParagraph"/>
              <w:spacing w:line="240" w:lineRule="auto"/>
              <w:ind w:left="0"/>
              <w:jc w:val="center"/>
              <w:rPr>
                <w:b/>
                <w:i/>
                <w:sz w:val="22"/>
                <w:lang w:val="en-US"/>
              </w:rPr>
            </w:pPr>
            <w:r w:rsidRPr="00965F8D">
              <w:rPr>
                <w:b/>
                <w:i/>
                <w:sz w:val="22"/>
                <w:lang w:val="en-US"/>
              </w:rPr>
              <w:t>Nilai R</w:t>
            </w:r>
          </w:p>
        </w:tc>
        <w:tc>
          <w:tcPr>
            <w:tcW w:w="669" w:type="dxa"/>
          </w:tcPr>
          <w:p w14:paraId="511C48B7" w14:textId="77777777" w:rsidR="001833E7" w:rsidRPr="00965F8D" w:rsidRDefault="001833E7" w:rsidP="00E702EC">
            <w:pPr>
              <w:pStyle w:val="ListParagraph"/>
              <w:spacing w:line="240" w:lineRule="auto"/>
              <w:ind w:left="0"/>
              <w:jc w:val="center"/>
              <w:rPr>
                <w:b/>
                <w:i/>
                <w:sz w:val="22"/>
                <w:lang w:val="en-US"/>
              </w:rPr>
            </w:pPr>
            <w:r w:rsidRPr="00965F8D">
              <w:rPr>
                <w:b/>
                <w:i/>
                <w:sz w:val="22"/>
                <w:lang w:val="en-US"/>
              </w:rPr>
              <w:t>Nilai L</w:t>
            </w:r>
          </w:p>
        </w:tc>
        <w:tc>
          <w:tcPr>
            <w:tcW w:w="1256" w:type="dxa"/>
          </w:tcPr>
          <w:p w14:paraId="451E78F6" w14:textId="55B93E5B" w:rsidR="001833E7" w:rsidRPr="00E702EC" w:rsidRDefault="001833E7" w:rsidP="00E702EC">
            <w:pPr>
              <w:pStyle w:val="ListParagraph"/>
              <w:spacing w:line="240" w:lineRule="auto"/>
              <w:ind w:left="0"/>
              <w:jc w:val="center"/>
              <w:rPr>
                <w:b/>
                <w:sz w:val="22"/>
                <w:lang w:val="en-US"/>
              </w:rPr>
            </w:pPr>
            <w:r w:rsidRPr="00E702EC">
              <w:rPr>
                <w:b/>
                <w:sz w:val="22"/>
                <w:lang w:val="en-US"/>
              </w:rPr>
              <w:t>Komponen D</w:t>
            </w:r>
          </w:p>
        </w:tc>
      </w:tr>
      <w:tr w:rsidR="001833E7" w14:paraId="7601BF57" w14:textId="77777777" w:rsidTr="00032DAF">
        <w:tc>
          <w:tcPr>
            <w:tcW w:w="1561" w:type="dxa"/>
          </w:tcPr>
          <w:p w14:paraId="266871BC" w14:textId="77777777" w:rsidR="001833E7" w:rsidRPr="00E702EC" w:rsidRDefault="001833E7" w:rsidP="00E702EC">
            <w:pPr>
              <w:pStyle w:val="ListParagraph"/>
              <w:spacing w:line="240" w:lineRule="auto"/>
              <w:ind w:left="0"/>
              <w:rPr>
                <w:sz w:val="22"/>
                <w:lang w:val="en-US"/>
              </w:rPr>
            </w:pPr>
            <w:r w:rsidRPr="00E702EC">
              <w:rPr>
                <w:sz w:val="22"/>
                <w:lang w:val="en-US"/>
              </w:rPr>
              <w:t>Penerangan</w:t>
            </w:r>
          </w:p>
        </w:tc>
        <w:tc>
          <w:tcPr>
            <w:tcW w:w="669" w:type="dxa"/>
            <w:vAlign w:val="center"/>
          </w:tcPr>
          <w:p w14:paraId="1D06D40B" w14:textId="77777777" w:rsidR="001833E7" w:rsidRPr="00E702EC" w:rsidRDefault="001833E7" w:rsidP="00E702EC">
            <w:pPr>
              <w:pStyle w:val="ListParagraph"/>
              <w:spacing w:line="240" w:lineRule="auto"/>
              <w:ind w:left="0"/>
              <w:jc w:val="center"/>
              <w:rPr>
                <w:sz w:val="22"/>
                <w:lang w:val="en-US"/>
              </w:rPr>
            </w:pPr>
            <w:r w:rsidRPr="00E702EC">
              <w:rPr>
                <w:sz w:val="22"/>
                <w:lang w:val="en-US"/>
              </w:rPr>
              <w:t>0.6</w:t>
            </w:r>
          </w:p>
        </w:tc>
        <w:tc>
          <w:tcPr>
            <w:tcW w:w="669" w:type="dxa"/>
          </w:tcPr>
          <w:p w14:paraId="2A016BA3"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138B0430"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572C7336"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5F4CCD49"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1256" w:type="dxa"/>
          </w:tcPr>
          <w:p w14:paraId="206C4E3A" w14:textId="141E3173" w:rsidR="001833E7" w:rsidRPr="00E702EC" w:rsidRDefault="002F0749" w:rsidP="00E702EC">
            <w:pPr>
              <w:pStyle w:val="ListParagraph"/>
              <w:spacing w:line="240" w:lineRule="auto"/>
              <w:ind w:left="0"/>
              <w:jc w:val="center"/>
              <w:rPr>
                <w:sz w:val="22"/>
                <w:lang w:val="en-US"/>
              </w:rPr>
            </w:pPr>
            <w:r w:rsidRPr="00E702EC">
              <w:rPr>
                <w:sz w:val="22"/>
                <w:lang w:val="en-US"/>
              </w:rPr>
              <w:t>0</w:t>
            </w:r>
          </w:p>
        </w:tc>
      </w:tr>
      <w:tr w:rsidR="001833E7" w14:paraId="79D0034E" w14:textId="77777777" w:rsidTr="00032DAF">
        <w:tc>
          <w:tcPr>
            <w:tcW w:w="1561" w:type="dxa"/>
          </w:tcPr>
          <w:p w14:paraId="3C165641" w14:textId="77777777" w:rsidR="001833E7" w:rsidRPr="00E702EC" w:rsidRDefault="001833E7" w:rsidP="00E702EC">
            <w:pPr>
              <w:pStyle w:val="ListParagraph"/>
              <w:spacing w:line="240" w:lineRule="auto"/>
              <w:ind w:left="0"/>
              <w:rPr>
                <w:sz w:val="22"/>
                <w:lang w:val="en-US"/>
              </w:rPr>
            </w:pPr>
            <w:r w:rsidRPr="00E702EC">
              <w:rPr>
                <w:sz w:val="22"/>
                <w:lang w:val="en-US"/>
              </w:rPr>
              <w:t>Jalan</w:t>
            </w:r>
          </w:p>
        </w:tc>
        <w:tc>
          <w:tcPr>
            <w:tcW w:w="669" w:type="dxa"/>
            <w:vAlign w:val="center"/>
          </w:tcPr>
          <w:p w14:paraId="22710D0E" w14:textId="77777777" w:rsidR="001833E7" w:rsidRPr="00E702EC" w:rsidRDefault="001833E7" w:rsidP="00E702EC">
            <w:pPr>
              <w:pStyle w:val="ListParagraph"/>
              <w:spacing w:line="240" w:lineRule="auto"/>
              <w:ind w:left="0"/>
              <w:jc w:val="center"/>
              <w:rPr>
                <w:sz w:val="22"/>
                <w:lang w:val="en-US"/>
              </w:rPr>
            </w:pPr>
            <w:r w:rsidRPr="00E702EC">
              <w:rPr>
                <w:sz w:val="22"/>
                <w:lang w:val="en-US"/>
              </w:rPr>
              <w:t>0.5</w:t>
            </w:r>
          </w:p>
        </w:tc>
        <w:tc>
          <w:tcPr>
            <w:tcW w:w="669" w:type="dxa"/>
          </w:tcPr>
          <w:p w14:paraId="660E9A64" w14:textId="77777777" w:rsidR="001833E7" w:rsidRPr="00E702EC" w:rsidRDefault="001833E7" w:rsidP="00E702EC">
            <w:pPr>
              <w:pStyle w:val="ListParagraph"/>
              <w:spacing w:line="240" w:lineRule="auto"/>
              <w:ind w:left="0"/>
              <w:jc w:val="center"/>
              <w:rPr>
                <w:sz w:val="22"/>
                <w:lang w:val="en-US"/>
              </w:rPr>
            </w:pPr>
            <w:r w:rsidRPr="00E702EC">
              <w:rPr>
                <w:sz w:val="22"/>
                <w:lang w:val="en-US"/>
              </w:rPr>
              <w:t>0.5</w:t>
            </w:r>
          </w:p>
        </w:tc>
        <w:tc>
          <w:tcPr>
            <w:tcW w:w="669" w:type="dxa"/>
          </w:tcPr>
          <w:p w14:paraId="5945D308" w14:textId="77777777" w:rsidR="001833E7" w:rsidRPr="00E702EC" w:rsidRDefault="001833E7" w:rsidP="00E702EC">
            <w:pPr>
              <w:pStyle w:val="ListParagraph"/>
              <w:spacing w:line="240" w:lineRule="auto"/>
              <w:ind w:left="0"/>
              <w:jc w:val="center"/>
              <w:rPr>
                <w:sz w:val="22"/>
                <w:lang w:val="en-US"/>
              </w:rPr>
            </w:pPr>
            <w:r w:rsidRPr="00E702EC">
              <w:rPr>
                <w:sz w:val="22"/>
                <w:lang w:val="en-US"/>
              </w:rPr>
              <w:t>0.5</w:t>
            </w:r>
          </w:p>
        </w:tc>
        <w:tc>
          <w:tcPr>
            <w:tcW w:w="669" w:type="dxa"/>
          </w:tcPr>
          <w:p w14:paraId="66BDB88A"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175D6FC9"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1256" w:type="dxa"/>
          </w:tcPr>
          <w:p w14:paraId="769629D7" w14:textId="0F4B6D82" w:rsidR="001833E7" w:rsidRPr="00E702EC" w:rsidRDefault="002F0749" w:rsidP="00E702EC">
            <w:pPr>
              <w:pStyle w:val="ListParagraph"/>
              <w:spacing w:line="240" w:lineRule="auto"/>
              <w:ind w:left="0"/>
              <w:jc w:val="center"/>
              <w:rPr>
                <w:sz w:val="22"/>
                <w:lang w:val="en-US"/>
              </w:rPr>
            </w:pPr>
            <w:r w:rsidRPr="00E702EC">
              <w:rPr>
                <w:sz w:val="22"/>
                <w:lang w:val="en-US"/>
              </w:rPr>
              <w:t>0</w:t>
            </w:r>
          </w:p>
        </w:tc>
      </w:tr>
      <w:tr w:rsidR="001833E7" w14:paraId="3EEA1035" w14:textId="77777777" w:rsidTr="00032DAF">
        <w:tc>
          <w:tcPr>
            <w:tcW w:w="1561" w:type="dxa"/>
          </w:tcPr>
          <w:p w14:paraId="3C1BBE3F" w14:textId="77777777" w:rsidR="001833E7" w:rsidRPr="00E702EC" w:rsidRDefault="001833E7" w:rsidP="00E702EC">
            <w:pPr>
              <w:pStyle w:val="ListParagraph"/>
              <w:spacing w:line="240" w:lineRule="auto"/>
              <w:ind w:left="0"/>
              <w:rPr>
                <w:sz w:val="22"/>
                <w:lang w:val="en-US"/>
              </w:rPr>
            </w:pPr>
            <w:r w:rsidRPr="00E702EC">
              <w:rPr>
                <w:sz w:val="22"/>
                <w:lang w:val="en-US"/>
              </w:rPr>
              <w:t>Taman</w:t>
            </w:r>
          </w:p>
        </w:tc>
        <w:tc>
          <w:tcPr>
            <w:tcW w:w="669" w:type="dxa"/>
            <w:vAlign w:val="center"/>
          </w:tcPr>
          <w:p w14:paraId="31D2AFA8"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7AA9820A"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53EEBACF"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088176BD"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69B4D479"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1256" w:type="dxa"/>
          </w:tcPr>
          <w:p w14:paraId="59481F6A" w14:textId="412498A6" w:rsidR="001833E7" w:rsidRPr="00E702EC" w:rsidRDefault="002F0749" w:rsidP="00E702EC">
            <w:pPr>
              <w:pStyle w:val="ListParagraph"/>
              <w:spacing w:line="240" w:lineRule="auto"/>
              <w:ind w:left="0"/>
              <w:jc w:val="center"/>
              <w:rPr>
                <w:sz w:val="22"/>
                <w:lang w:val="en-US"/>
              </w:rPr>
            </w:pPr>
            <w:r w:rsidRPr="00E702EC">
              <w:rPr>
                <w:sz w:val="22"/>
                <w:lang w:val="en-US"/>
              </w:rPr>
              <w:t>1</w:t>
            </w:r>
          </w:p>
        </w:tc>
      </w:tr>
      <w:tr w:rsidR="001833E7" w14:paraId="26BE921A" w14:textId="77777777" w:rsidTr="00032DAF">
        <w:tc>
          <w:tcPr>
            <w:tcW w:w="1561" w:type="dxa"/>
          </w:tcPr>
          <w:p w14:paraId="347C8DE8" w14:textId="77777777" w:rsidR="001833E7" w:rsidRPr="00E702EC" w:rsidRDefault="001833E7" w:rsidP="00E702EC">
            <w:pPr>
              <w:pStyle w:val="ListParagraph"/>
              <w:spacing w:line="240" w:lineRule="auto"/>
              <w:ind w:left="0"/>
              <w:rPr>
                <w:sz w:val="22"/>
                <w:lang w:val="en-US"/>
              </w:rPr>
            </w:pPr>
            <w:r w:rsidRPr="00E702EC">
              <w:rPr>
                <w:sz w:val="22"/>
                <w:lang w:val="en-US"/>
              </w:rPr>
              <w:t>Sanitasi</w:t>
            </w:r>
          </w:p>
        </w:tc>
        <w:tc>
          <w:tcPr>
            <w:tcW w:w="669" w:type="dxa"/>
            <w:vAlign w:val="center"/>
          </w:tcPr>
          <w:p w14:paraId="68AA3DF5"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6617DF61"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3CE18459"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329F2AB1"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1F359268"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1256" w:type="dxa"/>
          </w:tcPr>
          <w:p w14:paraId="653E6BE8" w14:textId="241F7E10" w:rsidR="001833E7" w:rsidRPr="00E702EC" w:rsidRDefault="002F0749" w:rsidP="00E702EC">
            <w:pPr>
              <w:pStyle w:val="ListParagraph"/>
              <w:spacing w:line="240" w:lineRule="auto"/>
              <w:ind w:left="0"/>
              <w:jc w:val="center"/>
              <w:rPr>
                <w:sz w:val="22"/>
                <w:lang w:val="en-US"/>
              </w:rPr>
            </w:pPr>
            <w:r w:rsidRPr="00E702EC">
              <w:rPr>
                <w:sz w:val="22"/>
                <w:lang w:val="en-US"/>
              </w:rPr>
              <w:t>1</w:t>
            </w:r>
          </w:p>
        </w:tc>
      </w:tr>
      <w:tr w:rsidR="001833E7" w14:paraId="4DE93CCE" w14:textId="77777777" w:rsidTr="00032DAF">
        <w:tc>
          <w:tcPr>
            <w:tcW w:w="1561" w:type="dxa"/>
            <w:vAlign w:val="center"/>
          </w:tcPr>
          <w:p w14:paraId="77F7BBB8" w14:textId="77777777" w:rsidR="001833E7" w:rsidRPr="00E702EC" w:rsidRDefault="001833E7" w:rsidP="00E702EC">
            <w:pPr>
              <w:pStyle w:val="ListParagraph"/>
              <w:spacing w:line="240" w:lineRule="auto"/>
              <w:ind w:left="0"/>
              <w:jc w:val="left"/>
              <w:rPr>
                <w:sz w:val="22"/>
                <w:lang w:val="en-US"/>
              </w:rPr>
            </w:pPr>
            <w:r w:rsidRPr="00E702EC">
              <w:rPr>
                <w:sz w:val="22"/>
                <w:lang w:val="en-US"/>
              </w:rPr>
              <w:t>Listrik</w:t>
            </w:r>
          </w:p>
        </w:tc>
        <w:tc>
          <w:tcPr>
            <w:tcW w:w="669" w:type="dxa"/>
            <w:vAlign w:val="center"/>
          </w:tcPr>
          <w:p w14:paraId="19AA9E0F"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417E5D45"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27CD0645" w14:textId="77777777" w:rsidR="001833E7" w:rsidRPr="00E702EC" w:rsidRDefault="001833E7" w:rsidP="00E702EC">
            <w:pPr>
              <w:pStyle w:val="ListParagraph"/>
              <w:spacing w:line="240" w:lineRule="auto"/>
              <w:ind w:left="0"/>
              <w:jc w:val="center"/>
              <w:rPr>
                <w:sz w:val="22"/>
                <w:lang w:val="en-US"/>
              </w:rPr>
            </w:pPr>
            <w:r w:rsidRPr="00E702EC">
              <w:rPr>
                <w:sz w:val="22"/>
                <w:lang w:val="en-US"/>
              </w:rPr>
              <w:t>0</w:t>
            </w:r>
          </w:p>
        </w:tc>
        <w:tc>
          <w:tcPr>
            <w:tcW w:w="669" w:type="dxa"/>
          </w:tcPr>
          <w:p w14:paraId="7F76559C"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669" w:type="dxa"/>
          </w:tcPr>
          <w:p w14:paraId="79BF4BFC" w14:textId="77777777" w:rsidR="001833E7" w:rsidRPr="00E702EC" w:rsidRDefault="001833E7" w:rsidP="00E702EC">
            <w:pPr>
              <w:pStyle w:val="ListParagraph"/>
              <w:spacing w:line="240" w:lineRule="auto"/>
              <w:ind w:left="0"/>
              <w:jc w:val="center"/>
              <w:rPr>
                <w:sz w:val="22"/>
                <w:lang w:val="en-US"/>
              </w:rPr>
            </w:pPr>
            <w:r w:rsidRPr="00E702EC">
              <w:rPr>
                <w:sz w:val="22"/>
                <w:lang w:val="en-US"/>
              </w:rPr>
              <w:t>1</w:t>
            </w:r>
          </w:p>
        </w:tc>
        <w:tc>
          <w:tcPr>
            <w:tcW w:w="1256" w:type="dxa"/>
          </w:tcPr>
          <w:p w14:paraId="3AD30EBD" w14:textId="4EBBCC84" w:rsidR="001833E7" w:rsidRPr="00E702EC" w:rsidRDefault="002F0749" w:rsidP="00E702EC">
            <w:pPr>
              <w:pStyle w:val="ListParagraph"/>
              <w:spacing w:line="240" w:lineRule="auto"/>
              <w:ind w:left="0"/>
              <w:jc w:val="center"/>
              <w:rPr>
                <w:sz w:val="22"/>
                <w:lang w:val="en-US"/>
              </w:rPr>
            </w:pPr>
            <w:r w:rsidRPr="00E702EC">
              <w:rPr>
                <w:sz w:val="22"/>
                <w:lang w:val="en-US"/>
              </w:rPr>
              <w:t>0</w:t>
            </w:r>
          </w:p>
        </w:tc>
      </w:tr>
    </w:tbl>
    <w:p w14:paraId="4A4841FC" w14:textId="77777777" w:rsidR="00051CA4" w:rsidRDefault="00051CA4" w:rsidP="003B46EB">
      <w:pPr>
        <w:ind w:firstLine="567"/>
        <w:rPr>
          <w:lang w:val="en-US"/>
        </w:rPr>
      </w:pPr>
    </w:p>
    <w:p w14:paraId="2C600F2F" w14:textId="00F49E64" w:rsidR="003B46EB" w:rsidRDefault="003B46EB" w:rsidP="003B46EB">
      <w:pPr>
        <w:ind w:firstLine="567"/>
        <w:rPr>
          <w:lang w:val="en-US"/>
        </w:rPr>
      </w:pPr>
      <w:r>
        <w:rPr>
          <w:lang w:val="en-US"/>
        </w:rPr>
        <w:t xml:space="preserve">Berdasarkan hasil perhitungan yang telah dilakukan pada langkah </w:t>
      </w:r>
      <w:r w:rsidR="009D7489">
        <w:rPr>
          <w:lang w:val="en-US"/>
        </w:rPr>
        <w:t>kelima</w:t>
      </w:r>
      <w:r>
        <w:rPr>
          <w:lang w:val="en-US"/>
        </w:rPr>
        <w:t>,</w:t>
      </w:r>
      <w:r w:rsidR="00860200">
        <w:rPr>
          <w:lang w:val="en-US"/>
        </w:rPr>
        <w:t xml:space="preserve"> diketahui </w:t>
      </w:r>
      <w:r w:rsidR="007C3FE1">
        <w:rPr>
          <w:lang w:val="en-US"/>
        </w:rPr>
        <w:t>n</w:t>
      </w:r>
      <w:r w:rsidR="00860200">
        <w:rPr>
          <w:lang w:val="en-US"/>
        </w:rPr>
        <w:t>ilai NPD</w:t>
      </w:r>
      <w:r w:rsidR="007A0084">
        <w:rPr>
          <w:lang w:val="en-US"/>
        </w:rPr>
        <w:t xml:space="preserve">. </w:t>
      </w:r>
      <w:r w:rsidR="00C56CCB">
        <w:rPr>
          <w:lang w:val="en-US"/>
        </w:rPr>
        <w:t>M</w:t>
      </w:r>
      <w:r w:rsidR="007A0084">
        <w:rPr>
          <w:lang w:val="en-US"/>
        </w:rPr>
        <w:t>elalui</w:t>
      </w:r>
      <w:r w:rsidR="00CC0CAF">
        <w:rPr>
          <w:lang w:val="en-US"/>
        </w:rPr>
        <w:t xml:space="preserve"> formula NPT, </w:t>
      </w:r>
      <w:r w:rsidR="00860200">
        <w:rPr>
          <w:lang w:val="en-US"/>
        </w:rPr>
        <w:t>sehingga</w:t>
      </w:r>
      <w:r w:rsidR="009D7489">
        <w:rPr>
          <w:lang w:val="en-US"/>
        </w:rPr>
        <w:t xml:space="preserve"> </w:t>
      </w:r>
      <w:r>
        <w:rPr>
          <w:lang w:val="en-US"/>
        </w:rPr>
        <w:t>dapat diperoleh Nilai NP</w:t>
      </w:r>
      <w:r w:rsidR="000C0BA1">
        <w:rPr>
          <w:lang w:val="en-US"/>
        </w:rPr>
        <w:t>T</w:t>
      </w:r>
      <w:r>
        <w:rPr>
          <w:lang w:val="en-US"/>
        </w:rPr>
        <w:t xml:space="preserve"> untuk masing-masing permasalahan sebagai berikut:</w:t>
      </w:r>
    </w:p>
    <w:p w14:paraId="7C334135" w14:textId="39802CE3" w:rsidR="003B46EB" w:rsidRPr="00766479" w:rsidRDefault="003B46EB" w:rsidP="004249E9">
      <w:pPr>
        <w:pStyle w:val="Caption"/>
        <w:rPr>
          <w:i w:val="0"/>
          <w:lang w:val="en-US"/>
        </w:rPr>
      </w:pPr>
      <w:bookmarkStart w:id="157" w:name="_Toc15889958"/>
      <w:r>
        <w:rPr>
          <w:i w:val="0"/>
          <w:lang w:val="en-US"/>
        </w:rPr>
        <w:t>Tabel 4.</w:t>
      </w:r>
      <w:r w:rsidR="004249E9">
        <w:rPr>
          <w:i w:val="0"/>
          <w:lang w:val="en-US"/>
        </w:rPr>
        <w:fldChar w:fldCharType="begin"/>
      </w:r>
      <w:r w:rsidR="004249E9">
        <w:rPr>
          <w:i w:val="0"/>
          <w:lang w:val="en-US"/>
        </w:rPr>
        <w:instrText xml:space="preserve"> SEQ Tabel_bab_4 \* ARABIC </w:instrText>
      </w:r>
      <w:r w:rsidR="004249E9">
        <w:rPr>
          <w:i w:val="0"/>
          <w:lang w:val="en-US"/>
        </w:rPr>
        <w:fldChar w:fldCharType="separate"/>
      </w:r>
      <w:r w:rsidR="00A2182B">
        <w:rPr>
          <w:i w:val="0"/>
          <w:lang w:val="en-US"/>
        </w:rPr>
        <w:t>11</w:t>
      </w:r>
      <w:r w:rsidR="004249E9">
        <w:rPr>
          <w:i w:val="0"/>
          <w:lang w:val="en-US"/>
        </w:rPr>
        <w:fldChar w:fldCharType="end"/>
      </w:r>
      <w:r>
        <w:rPr>
          <w:i w:val="0"/>
          <w:lang w:val="en-US"/>
        </w:rPr>
        <w:t xml:space="preserve"> Nilai Prioritas </w:t>
      </w:r>
      <w:r w:rsidR="0017407D">
        <w:rPr>
          <w:i w:val="0"/>
          <w:lang w:val="en-US"/>
        </w:rPr>
        <w:t>Total</w:t>
      </w:r>
      <w:bookmarkEnd w:id="157"/>
    </w:p>
    <w:tbl>
      <w:tblPr>
        <w:tblStyle w:val="TableGrid"/>
        <w:tblW w:w="5128" w:type="dxa"/>
        <w:tblInd w:w="1413" w:type="dxa"/>
        <w:tblLook w:val="04A0" w:firstRow="1" w:lastRow="0" w:firstColumn="1" w:lastColumn="0" w:noHBand="0" w:noVBand="1"/>
      </w:tblPr>
      <w:tblGrid>
        <w:gridCol w:w="1683"/>
        <w:gridCol w:w="876"/>
        <w:gridCol w:w="1693"/>
        <w:gridCol w:w="876"/>
      </w:tblGrid>
      <w:tr w:rsidR="00426B01" w14:paraId="01E826AB" w14:textId="77777777" w:rsidTr="00CD0665">
        <w:tc>
          <w:tcPr>
            <w:tcW w:w="1683" w:type="dxa"/>
            <w:vAlign w:val="center"/>
          </w:tcPr>
          <w:p w14:paraId="555984DD" w14:textId="77777777" w:rsidR="00426B01" w:rsidRPr="003E5541" w:rsidRDefault="00426B01" w:rsidP="003E5541">
            <w:pPr>
              <w:pStyle w:val="ListParagraph"/>
              <w:spacing w:line="240" w:lineRule="auto"/>
              <w:ind w:left="0"/>
              <w:jc w:val="center"/>
              <w:rPr>
                <w:b/>
                <w:sz w:val="22"/>
                <w:lang w:val="en-US"/>
              </w:rPr>
            </w:pPr>
            <w:r w:rsidRPr="003E5541">
              <w:rPr>
                <w:b/>
                <w:sz w:val="22"/>
                <w:lang w:val="en-US"/>
              </w:rPr>
              <w:t>Permasalahan</w:t>
            </w:r>
          </w:p>
        </w:tc>
        <w:tc>
          <w:tcPr>
            <w:tcW w:w="876" w:type="dxa"/>
            <w:vAlign w:val="center"/>
          </w:tcPr>
          <w:p w14:paraId="664B00CD" w14:textId="33218B65" w:rsidR="00426B01" w:rsidRPr="003E5541" w:rsidRDefault="00426B01" w:rsidP="003E5541">
            <w:pPr>
              <w:pStyle w:val="ListParagraph"/>
              <w:spacing w:line="240" w:lineRule="auto"/>
              <w:ind w:left="0"/>
              <w:jc w:val="center"/>
              <w:rPr>
                <w:b/>
                <w:sz w:val="22"/>
                <w:lang w:val="en-US"/>
              </w:rPr>
            </w:pPr>
            <w:r w:rsidRPr="003E5541">
              <w:rPr>
                <w:b/>
                <w:sz w:val="22"/>
                <w:lang w:val="en-US"/>
              </w:rPr>
              <w:t>NPD</w:t>
            </w:r>
          </w:p>
        </w:tc>
        <w:tc>
          <w:tcPr>
            <w:tcW w:w="1693" w:type="dxa"/>
          </w:tcPr>
          <w:p w14:paraId="666AB59A" w14:textId="2866A697" w:rsidR="00426B01" w:rsidRPr="003E5541" w:rsidRDefault="00426B01" w:rsidP="003E5541">
            <w:pPr>
              <w:pStyle w:val="ListParagraph"/>
              <w:spacing w:line="240" w:lineRule="auto"/>
              <w:ind w:left="0"/>
              <w:jc w:val="center"/>
              <w:rPr>
                <w:b/>
                <w:sz w:val="22"/>
                <w:lang w:val="en-US"/>
              </w:rPr>
            </w:pPr>
            <w:r w:rsidRPr="003E5541">
              <w:rPr>
                <w:b/>
                <w:sz w:val="22"/>
                <w:lang w:val="en-US"/>
              </w:rPr>
              <w:t>Komponen D</w:t>
            </w:r>
          </w:p>
        </w:tc>
        <w:tc>
          <w:tcPr>
            <w:tcW w:w="876" w:type="dxa"/>
          </w:tcPr>
          <w:p w14:paraId="0AC35031" w14:textId="68C48F4D" w:rsidR="00426B01" w:rsidRPr="003E5541" w:rsidRDefault="00426B01" w:rsidP="003E5541">
            <w:pPr>
              <w:pStyle w:val="ListParagraph"/>
              <w:spacing w:line="240" w:lineRule="auto"/>
              <w:ind w:left="0"/>
              <w:jc w:val="center"/>
              <w:rPr>
                <w:b/>
                <w:sz w:val="22"/>
                <w:lang w:val="en-US"/>
              </w:rPr>
            </w:pPr>
            <w:r w:rsidRPr="003E5541">
              <w:rPr>
                <w:b/>
                <w:sz w:val="22"/>
                <w:lang w:val="en-US"/>
              </w:rPr>
              <w:t>NP</w:t>
            </w:r>
            <w:r w:rsidR="006E5105" w:rsidRPr="003E5541">
              <w:rPr>
                <w:b/>
                <w:sz w:val="22"/>
                <w:lang w:val="en-US"/>
              </w:rPr>
              <w:t>T</w:t>
            </w:r>
          </w:p>
        </w:tc>
      </w:tr>
      <w:tr w:rsidR="007B03F1" w14:paraId="3A6667A6" w14:textId="77777777" w:rsidTr="006025D3">
        <w:tc>
          <w:tcPr>
            <w:tcW w:w="1683" w:type="dxa"/>
          </w:tcPr>
          <w:p w14:paraId="422030CF" w14:textId="77777777" w:rsidR="007B03F1" w:rsidRPr="003E5541" w:rsidRDefault="007B03F1" w:rsidP="003E5541">
            <w:pPr>
              <w:pStyle w:val="ListParagraph"/>
              <w:spacing w:line="240" w:lineRule="auto"/>
              <w:ind w:left="0"/>
              <w:rPr>
                <w:sz w:val="22"/>
                <w:lang w:val="en-US"/>
              </w:rPr>
            </w:pPr>
            <w:r w:rsidRPr="003E5541">
              <w:rPr>
                <w:sz w:val="22"/>
                <w:lang w:val="en-US"/>
              </w:rPr>
              <w:t>Penerangan</w:t>
            </w:r>
          </w:p>
        </w:tc>
        <w:tc>
          <w:tcPr>
            <w:tcW w:w="876" w:type="dxa"/>
          </w:tcPr>
          <w:p w14:paraId="67FD4200" w14:textId="3C9B1E9A" w:rsidR="007B03F1" w:rsidRPr="003E5541" w:rsidRDefault="007B03F1" w:rsidP="003E5541">
            <w:pPr>
              <w:pStyle w:val="ListParagraph"/>
              <w:spacing w:line="240" w:lineRule="auto"/>
              <w:ind w:left="0"/>
              <w:jc w:val="center"/>
              <w:rPr>
                <w:sz w:val="22"/>
                <w:lang w:val="en-US"/>
              </w:rPr>
            </w:pPr>
            <w:r w:rsidRPr="003E5541">
              <w:rPr>
                <w:sz w:val="22"/>
                <w:lang w:val="en-US"/>
              </w:rPr>
              <w:t>76.65</w:t>
            </w:r>
          </w:p>
        </w:tc>
        <w:tc>
          <w:tcPr>
            <w:tcW w:w="1693" w:type="dxa"/>
          </w:tcPr>
          <w:p w14:paraId="79D9F1CF" w14:textId="02823CCE" w:rsidR="007B03F1" w:rsidRPr="003E5541" w:rsidRDefault="007B03F1" w:rsidP="003E5541">
            <w:pPr>
              <w:pStyle w:val="ListParagraph"/>
              <w:spacing w:line="240" w:lineRule="auto"/>
              <w:ind w:left="0"/>
              <w:jc w:val="center"/>
              <w:rPr>
                <w:sz w:val="22"/>
                <w:lang w:val="en-US"/>
              </w:rPr>
            </w:pPr>
            <w:r w:rsidRPr="003E5541">
              <w:rPr>
                <w:sz w:val="22"/>
                <w:lang w:val="en-US"/>
              </w:rPr>
              <w:t>0</w:t>
            </w:r>
          </w:p>
        </w:tc>
        <w:tc>
          <w:tcPr>
            <w:tcW w:w="876" w:type="dxa"/>
          </w:tcPr>
          <w:p w14:paraId="61B01019" w14:textId="4DCAD004" w:rsidR="007B03F1" w:rsidRPr="003E5541" w:rsidRDefault="009B3280" w:rsidP="003E5541">
            <w:pPr>
              <w:pStyle w:val="ListParagraph"/>
              <w:spacing w:line="240" w:lineRule="auto"/>
              <w:ind w:left="0"/>
              <w:jc w:val="center"/>
              <w:rPr>
                <w:sz w:val="22"/>
                <w:lang w:val="en-US"/>
              </w:rPr>
            </w:pPr>
            <w:r w:rsidRPr="003E5541">
              <w:rPr>
                <w:sz w:val="22"/>
                <w:lang w:val="en-US"/>
              </w:rPr>
              <w:t>0</w:t>
            </w:r>
          </w:p>
        </w:tc>
      </w:tr>
      <w:tr w:rsidR="007B03F1" w14:paraId="7B4E44AA" w14:textId="77777777" w:rsidTr="006025D3">
        <w:tc>
          <w:tcPr>
            <w:tcW w:w="1683" w:type="dxa"/>
          </w:tcPr>
          <w:p w14:paraId="05A3199C" w14:textId="77777777" w:rsidR="007B03F1" w:rsidRPr="003E5541" w:rsidRDefault="007B03F1" w:rsidP="003E5541">
            <w:pPr>
              <w:pStyle w:val="ListParagraph"/>
              <w:spacing w:line="240" w:lineRule="auto"/>
              <w:ind w:left="0"/>
              <w:rPr>
                <w:sz w:val="22"/>
                <w:lang w:val="en-US"/>
              </w:rPr>
            </w:pPr>
            <w:r w:rsidRPr="003E5541">
              <w:rPr>
                <w:sz w:val="22"/>
                <w:lang w:val="en-US"/>
              </w:rPr>
              <w:t>Jalan</w:t>
            </w:r>
          </w:p>
        </w:tc>
        <w:tc>
          <w:tcPr>
            <w:tcW w:w="876" w:type="dxa"/>
          </w:tcPr>
          <w:p w14:paraId="5D1A2207" w14:textId="46CCF4EB" w:rsidR="007B03F1" w:rsidRPr="003E5541" w:rsidRDefault="007B03F1" w:rsidP="003E5541">
            <w:pPr>
              <w:pStyle w:val="ListParagraph"/>
              <w:spacing w:line="240" w:lineRule="auto"/>
              <w:ind w:left="0"/>
              <w:jc w:val="center"/>
              <w:rPr>
                <w:sz w:val="22"/>
                <w:lang w:val="en-US"/>
              </w:rPr>
            </w:pPr>
            <w:r w:rsidRPr="003E5541">
              <w:rPr>
                <w:sz w:val="22"/>
                <w:lang w:val="en-US"/>
              </w:rPr>
              <w:t>90.75</w:t>
            </w:r>
          </w:p>
        </w:tc>
        <w:tc>
          <w:tcPr>
            <w:tcW w:w="1693" w:type="dxa"/>
          </w:tcPr>
          <w:p w14:paraId="4E9854C3" w14:textId="5120B786" w:rsidR="007B03F1" w:rsidRPr="003E5541" w:rsidRDefault="007B03F1" w:rsidP="003E5541">
            <w:pPr>
              <w:pStyle w:val="ListParagraph"/>
              <w:spacing w:line="240" w:lineRule="auto"/>
              <w:ind w:left="0"/>
              <w:jc w:val="center"/>
              <w:rPr>
                <w:sz w:val="22"/>
                <w:lang w:val="en-US"/>
              </w:rPr>
            </w:pPr>
            <w:r w:rsidRPr="003E5541">
              <w:rPr>
                <w:sz w:val="22"/>
                <w:lang w:val="en-US"/>
              </w:rPr>
              <w:t>0</w:t>
            </w:r>
          </w:p>
        </w:tc>
        <w:tc>
          <w:tcPr>
            <w:tcW w:w="876" w:type="dxa"/>
          </w:tcPr>
          <w:p w14:paraId="10D5F615" w14:textId="6D5E8B7A" w:rsidR="007B03F1" w:rsidRPr="003E5541" w:rsidRDefault="009B3280" w:rsidP="003E5541">
            <w:pPr>
              <w:pStyle w:val="ListParagraph"/>
              <w:spacing w:line="240" w:lineRule="auto"/>
              <w:ind w:left="0"/>
              <w:jc w:val="center"/>
              <w:rPr>
                <w:sz w:val="22"/>
                <w:lang w:val="en-US"/>
              </w:rPr>
            </w:pPr>
            <w:r w:rsidRPr="003E5541">
              <w:rPr>
                <w:sz w:val="22"/>
                <w:lang w:val="en-US"/>
              </w:rPr>
              <w:t>0</w:t>
            </w:r>
          </w:p>
        </w:tc>
      </w:tr>
      <w:tr w:rsidR="007B03F1" w14:paraId="7647D96B" w14:textId="77777777" w:rsidTr="006025D3">
        <w:tc>
          <w:tcPr>
            <w:tcW w:w="1683" w:type="dxa"/>
          </w:tcPr>
          <w:p w14:paraId="04AD2114" w14:textId="77777777" w:rsidR="007B03F1" w:rsidRPr="003E5541" w:rsidRDefault="007B03F1" w:rsidP="003E5541">
            <w:pPr>
              <w:pStyle w:val="ListParagraph"/>
              <w:spacing w:line="240" w:lineRule="auto"/>
              <w:ind w:left="0"/>
              <w:rPr>
                <w:sz w:val="22"/>
                <w:lang w:val="en-US"/>
              </w:rPr>
            </w:pPr>
            <w:r w:rsidRPr="003E5541">
              <w:rPr>
                <w:sz w:val="22"/>
                <w:lang w:val="en-US"/>
              </w:rPr>
              <w:t>Taman</w:t>
            </w:r>
          </w:p>
        </w:tc>
        <w:tc>
          <w:tcPr>
            <w:tcW w:w="876" w:type="dxa"/>
          </w:tcPr>
          <w:p w14:paraId="00DA9E5D" w14:textId="12A798B4" w:rsidR="007B03F1" w:rsidRPr="003E5541" w:rsidRDefault="007B03F1" w:rsidP="003E5541">
            <w:pPr>
              <w:pStyle w:val="ListParagraph"/>
              <w:spacing w:line="240" w:lineRule="auto"/>
              <w:ind w:left="0"/>
              <w:jc w:val="center"/>
              <w:rPr>
                <w:sz w:val="22"/>
                <w:lang w:val="en-US"/>
              </w:rPr>
            </w:pPr>
            <w:r w:rsidRPr="003E5541">
              <w:rPr>
                <w:sz w:val="22"/>
                <w:lang w:val="en-US"/>
              </w:rPr>
              <w:t>101.75</w:t>
            </w:r>
          </w:p>
        </w:tc>
        <w:tc>
          <w:tcPr>
            <w:tcW w:w="1693" w:type="dxa"/>
          </w:tcPr>
          <w:p w14:paraId="5DF9FBB3" w14:textId="3EFEC4EA" w:rsidR="007B03F1" w:rsidRPr="003E5541" w:rsidRDefault="007B03F1" w:rsidP="003E5541">
            <w:pPr>
              <w:pStyle w:val="ListParagraph"/>
              <w:spacing w:line="240" w:lineRule="auto"/>
              <w:ind w:left="0"/>
              <w:jc w:val="center"/>
              <w:rPr>
                <w:sz w:val="22"/>
                <w:lang w:val="en-US"/>
              </w:rPr>
            </w:pPr>
            <w:r w:rsidRPr="003E5541">
              <w:rPr>
                <w:sz w:val="22"/>
                <w:lang w:val="en-US"/>
              </w:rPr>
              <w:t>1</w:t>
            </w:r>
          </w:p>
        </w:tc>
        <w:tc>
          <w:tcPr>
            <w:tcW w:w="876" w:type="dxa"/>
          </w:tcPr>
          <w:p w14:paraId="783076BB" w14:textId="428EF460" w:rsidR="007B03F1" w:rsidRPr="003E5541" w:rsidRDefault="007B03F1" w:rsidP="003E5541">
            <w:pPr>
              <w:pStyle w:val="ListParagraph"/>
              <w:spacing w:line="240" w:lineRule="auto"/>
              <w:ind w:left="0"/>
              <w:jc w:val="center"/>
              <w:rPr>
                <w:sz w:val="22"/>
                <w:lang w:val="en-US"/>
              </w:rPr>
            </w:pPr>
            <w:r w:rsidRPr="003E5541">
              <w:rPr>
                <w:sz w:val="22"/>
                <w:lang w:val="en-US"/>
              </w:rPr>
              <w:t>101.75</w:t>
            </w:r>
          </w:p>
        </w:tc>
      </w:tr>
      <w:tr w:rsidR="007B03F1" w14:paraId="526D40F2" w14:textId="77777777" w:rsidTr="006025D3">
        <w:tc>
          <w:tcPr>
            <w:tcW w:w="1683" w:type="dxa"/>
          </w:tcPr>
          <w:p w14:paraId="3D6CD6E1" w14:textId="77777777" w:rsidR="007B03F1" w:rsidRPr="003E5541" w:rsidRDefault="007B03F1" w:rsidP="003E5541">
            <w:pPr>
              <w:pStyle w:val="ListParagraph"/>
              <w:spacing w:line="240" w:lineRule="auto"/>
              <w:ind w:left="0"/>
              <w:rPr>
                <w:sz w:val="22"/>
                <w:lang w:val="en-US"/>
              </w:rPr>
            </w:pPr>
            <w:r w:rsidRPr="003E5541">
              <w:rPr>
                <w:sz w:val="22"/>
                <w:lang w:val="en-US"/>
              </w:rPr>
              <w:t>Sanitasi</w:t>
            </w:r>
          </w:p>
        </w:tc>
        <w:tc>
          <w:tcPr>
            <w:tcW w:w="876" w:type="dxa"/>
          </w:tcPr>
          <w:p w14:paraId="137C5D11" w14:textId="271B913C" w:rsidR="007B03F1" w:rsidRPr="003E5541" w:rsidRDefault="007B03F1" w:rsidP="003E5541">
            <w:pPr>
              <w:pStyle w:val="ListParagraph"/>
              <w:spacing w:line="240" w:lineRule="auto"/>
              <w:ind w:left="0"/>
              <w:jc w:val="center"/>
              <w:rPr>
                <w:sz w:val="22"/>
                <w:lang w:val="en-US"/>
              </w:rPr>
            </w:pPr>
            <w:r w:rsidRPr="003E5541">
              <w:rPr>
                <w:sz w:val="22"/>
                <w:lang w:val="en-US"/>
              </w:rPr>
              <w:t>176</w:t>
            </w:r>
          </w:p>
        </w:tc>
        <w:tc>
          <w:tcPr>
            <w:tcW w:w="1693" w:type="dxa"/>
          </w:tcPr>
          <w:p w14:paraId="250B1B29" w14:textId="6312A539" w:rsidR="007B03F1" w:rsidRPr="003E5541" w:rsidRDefault="007B03F1" w:rsidP="003E5541">
            <w:pPr>
              <w:pStyle w:val="ListParagraph"/>
              <w:spacing w:line="240" w:lineRule="auto"/>
              <w:ind w:left="0"/>
              <w:jc w:val="center"/>
              <w:rPr>
                <w:sz w:val="22"/>
                <w:lang w:val="en-US"/>
              </w:rPr>
            </w:pPr>
            <w:r w:rsidRPr="003E5541">
              <w:rPr>
                <w:sz w:val="22"/>
                <w:lang w:val="en-US"/>
              </w:rPr>
              <w:t>1</w:t>
            </w:r>
          </w:p>
        </w:tc>
        <w:tc>
          <w:tcPr>
            <w:tcW w:w="876" w:type="dxa"/>
          </w:tcPr>
          <w:p w14:paraId="2E6ACDFD" w14:textId="54F53992" w:rsidR="007B03F1" w:rsidRPr="003E5541" w:rsidRDefault="007B03F1" w:rsidP="003E5541">
            <w:pPr>
              <w:pStyle w:val="ListParagraph"/>
              <w:spacing w:line="240" w:lineRule="auto"/>
              <w:ind w:left="0"/>
              <w:jc w:val="center"/>
              <w:rPr>
                <w:sz w:val="22"/>
                <w:lang w:val="en-US"/>
              </w:rPr>
            </w:pPr>
            <w:r w:rsidRPr="003E5541">
              <w:rPr>
                <w:sz w:val="22"/>
                <w:lang w:val="en-US"/>
              </w:rPr>
              <w:t>176</w:t>
            </w:r>
          </w:p>
        </w:tc>
      </w:tr>
      <w:tr w:rsidR="007B03F1" w14:paraId="7623FFA4" w14:textId="77777777" w:rsidTr="006025D3">
        <w:tc>
          <w:tcPr>
            <w:tcW w:w="1683" w:type="dxa"/>
            <w:vAlign w:val="center"/>
          </w:tcPr>
          <w:p w14:paraId="44615C2E" w14:textId="77777777" w:rsidR="007B03F1" w:rsidRPr="003E5541" w:rsidRDefault="007B03F1" w:rsidP="003E5541">
            <w:pPr>
              <w:pStyle w:val="ListParagraph"/>
              <w:spacing w:line="240" w:lineRule="auto"/>
              <w:ind w:left="0"/>
              <w:jc w:val="left"/>
              <w:rPr>
                <w:sz w:val="22"/>
                <w:lang w:val="en-US"/>
              </w:rPr>
            </w:pPr>
            <w:r w:rsidRPr="003E5541">
              <w:rPr>
                <w:sz w:val="22"/>
                <w:lang w:val="en-US"/>
              </w:rPr>
              <w:t>Listrik</w:t>
            </w:r>
          </w:p>
        </w:tc>
        <w:tc>
          <w:tcPr>
            <w:tcW w:w="876" w:type="dxa"/>
          </w:tcPr>
          <w:p w14:paraId="661A2980" w14:textId="68CAEB45" w:rsidR="007B03F1" w:rsidRPr="003E5541" w:rsidRDefault="007B03F1" w:rsidP="003E5541">
            <w:pPr>
              <w:pStyle w:val="ListParagraph"/>
              <w:spacing w:line="240" w:lineRule="auto"/>
              <w:ind w:left="0"/>
              <w:jc w:val="center"/>
              <w:rPr>
                <w:sz w:val="22"/>
                <w:lang w:val="en-US"/>
              </w:rPr>
            </w:pPr>
            <w:r w:rsidRPr="003E5541">
              <w:rPr>
                <w:sz w:val="22"/>
                <w:lang w:val="en-US"/>
              </w:rPr>
              <w:t>22</w:t>
            </w:r>
          </w:p>
        </w:tc>
        <w:tc>
          <w:tcPr>
            <w:tcW w:w="1693" w:type="dxa"/>
          </w:tcPr>
          <w:p w14:paraId="14B6F6B5" w14:textId="4AF3C256" w:rsidR="007B03F1" w:rsidRPr="003E5541" w:rsidRDefault="007B03F1" w:rsidP="003E5541">
            <w:pPr>
              <w:pStyle w:val="ListParagraph"/>
              <w:spacing w:line="240" w:lineRule="auto"/>
              <w:ind w:left="0"/>
              <w:jc w:val="center"/>
              <w:rPr>
                <w:sz w:val="22"/>
                <w:lang w:val="en-US"/>
              </w:rPr>
            </w:pPr>
            <w:r w:rsidRPr="003E5541">
              <w:rPr>
                <w:sz w:val="22"/>
                <w:lang w:val="en-US"/>
              </w:rPr>
              <w:t>0</w:t>
            </w:r>
          </w:p>
        </w:tc>
        <w:tc>
          <w:tcPr>
            <w:tcW w:w="876" w:type="dxa"/>
          </w:tcPr>
          <w:p w14:paraId="45F8D584" w14:textId="78C94B4A" w:rsidR="007B03F1" w:rsidRPr="003E5541" w:rsidRDefault="009B3280" w:rsidP="003E5541">
            <w:pPr>
              <w:pStyle w:val="ListParagraph"/>
              <w:spacing w:line="240" w:lineRule="auto"/>
              <w:ind w:left="0"/>
              <w:jc w:val="center"/>
              <w:rPr>
                <w:sz w:val="22"/>
                <w:lang w:val="en-US"/>
              </w:rPr>
            </w:pPr>
            <w:r w:rsidRPr="003E5541">
              <w:rPr>
                <w:sz w:val="22"/>
                <w:lang w:val="en-US"/>
              </w:rPr>
              <w:t>0</w:t>
            </w:r>
          </w:p>
        </w:tc>
      </w:tr>
    </w:tbl>
    <w:p w14:paraId="15A14D1D" w14:textId="238A9726" w:rsidR="001C0ABD" w:rsidRDefault="001C0ABD" w:rsidP="00361B95">
      <w:pPr>
        <w:ind w:firstLine="360"/>
        <w:rPr>
          <w:lang w:val="en-US"/>
        </w:rPr>
      </w:pPr>
    </w:p>
    <w:p w14:paraId="16D53FAF" w14:textId="23853B63" w:rsidR="00AE37DC" w:rsidRDefault="00AE37DC" w:rsidP="00361B95">
      <w:pPr>
        <w:ind w:firstLine="360"/>
        <w:rPr>
          <w:lang w:val="en-US"/>
        </w:rPr>
      </w:pPr>
    </w:p>
    <w:p w14:paraId="49440687" w14:textId="5BC743ED" w:rsidR="00AE37DC" w:rsidRDefault="00AE37DC" w:rsidP="00361B95">
      <w:pPr>
        <w:ind w:firstLine="360"/>
        <w:rPr>
          <w:lang w:val="en-US"/>
        </w:rPr>
      </w:pPr>
    </w:p>
    <w:p w14:paraId="0685C354" w14:textId="47316B38" w:rsidR="00AE37DC" w:rsidRDefault="00AE37DC" w:rsidP="00361B95">
      <w:pPr>
        <w:ind w:firstLine="360"/>
        <w:rPr>
          <w:lang w:val="en-US"/>
        </w:rPr>
      </w:pPr>
    </w:p>
    <w:p w14:paraId="4DEB1D7B" w14:textId="597FC654" w:rsidR="00AE37DC" w:rsidRDefault="00AE37DC" w:rsidP="00361B95">
      <w:pPr>
        <w:ind w:firstLine="360"/>
        <w:rPr>
          <w:lang w:val="en-US"/>
        </w:rPr>
      </w:pPr>
    </w:p>
    <w:p w14:paraId="15E8688D" w14:textId="77777777" w:rsidR="00AE37DC" w:rsidRDefault="00AE37DC" w:rsidP="00361B95">
      <w:pPr>
        <w:ind w:firstLine="360"/>
        <w:rPr>
          <w:lang w:val="en-US"/>
        </w:rPr>
      </w:pPr>
    </w:p>
    <w:p w14:paraId="579463A8" w14:textId="6927EEF1" w:rsidR="00DD5EED" w:rsidRDefault="00DD5EED" w:rsidP="00DD5EED">
      <w:pPr>
        <w:pStyle w:val="Heading2"/>
        <w:rPr>
          <w:lang w:val="en-US"/>
        </w:rPr>
      </w:pPr>
      <w:bookmarkStart w:id="158" w:name="_Toc15919221"/>
      <w:r>
        <w:rPr>
          <w:lang w:val="en-US"/>
        </w:rPr>
        <w:lastRenderedPageBreak/>
        <w:t>4.5.</w:t>
      </w:r>
      <w:r w:rsidR="00844533">
        <w:rPr>
          <w:lang w:val="en-US"/>
        </w:rPr>
        <w:t>7</w:t>
      </w:r>
      <w:r>
        <w:rPr>
          <w:lang w:val="en-US"/>
        </w:rPr>
        <w:t>. Langkah Ke</w:t>
      </w:r>
      <w:r w:rsidR="00E13E02">
        <w:rPr>
          <w:lang w:val="en-US"/>
        </w:rPr>
        <w:t>tujuh</w:t>
      </w:r>
      <w:r>
        <w:rPr>
          <w:lang w:val="en-US"/>
        </w:rPr>
        <w:t xml:space="preserve"> men</w:t>
      </w:r>
      <w:r w:rsidR="00690575">
        <w:rPr>
          <w:lang w:val="en-US"/>
        </w:rPr>
        <w:t>entukan rekomendasi prioritas</w:t>
      </w:r>
      <w:r w:rsidR="003A31AE">
        <w:rPr>
          <w:lang w:val="en-US"/>
        </w:rPr>
        <w:t xml:space="preserve"> permasalahan</w:t>
      </w:r>
      <w:bookmarkEnd w:id="158"/>
    </w:p>
    <w:p w14:paraId="695FD35E" w14:textId="407491E3" w:rsidR="00B069D3" w:rsidRDefault="00DF0956" w:rsidP="00A519D7">
      <w:pPr>
        <w:ind w:firstLine="426"/>
        <w:rPr>
          <w:lang w:val="en-US"/>
        </w:rPr>
      </w:pPr>
      <w:r>
        <w:rPr>
          <w:lang w:val="en-US"/>
        </w:rPr>
        <w:t>Rekomendasi prioritas</w:t>
      </w:r>
      <w:r w:rsidR="000E28CF">
        <w:rPr>
          <w:lang w:val="en-US"/>
        </w:rPr>
        <w:t xml:space="preserve"> permasalahan</w:t>
      </w:r>
      <w:r>
        <w:rPr>
          <w:lang w:val="en-US"/>
        </w:rPr>
        <w:t xml:space="preserve"> didapatkan melalui NPT dengan diurutkan dimulai dari yang terbesar menjadi terkecil</w:t>
      </w:r>
      <w:r w:rsidR="00446A0B">
        <w:rPr>
          <w:lang w:val="en-US"/>
        </w:rPr>
        <w:t>, semakin besar NPT maka menjadi prioritas paling tinggi, sehingga diperoleh rekomendasi prioritas permasalahan sebagai berikut:</w:t>
      </w:r>
    </w:p>
    <w:p w14:paraId="6CF78C4B" w14:textId="54FF90A2" w:rsidR="00F77F94" w:rsidRPr="00766479" w:rsidRDefault="00F77F94" w:rsidP="00676C41">
      <w:pPr>
        <w:pStyle w:val="Caption"/>
        <w:rPr>
          <w:i w:val="0"/>
          <w:lang w:val="en-US"/>
        </w:rPr>
      </w:pPr>
      <w:bookmarkStart w:id="159" w:name="_Toc15889959"/>
      <w:r>
        <w:rPr>
          <w:i w:val="0"/>
          <w:lang w:val="en-US"/>
        </w:rPr>
        <w:t>Tabel 4.</w:t>
      </w:r>
      <w:r w:rsidR="00676C41">
        <w:rPr>
          <w:i w:val="0"/>
          <w:lang w:val="en-US"/>
        </w:rPr>
        <w:fldChar w:fldCharType="begin"/>
      </w:r>
      <w:r w:rsidR="00676C41">
        <w:rPr>
          <w:i w:val="0"/>
          <w:lang w:val="en-US"/>
        </w:rPr>
        <w:instrText xml:space="preserve"> SEQ Tabel_bab_4 \* ARABIC </w:instrText>
      </w:r>
      <w:r w:rsidR="00676C41">
        <w:rPr>
          <w:i w:val="0"/>
          <w:lang w:val="en-US"/>
        </w:rPr>
        <w:fldChar w:fldCharType="separate"/>
      </w:r>
      <w:r w:rsidR="00A2182B">
        <w:rPr>
          <w:i w:val="0"/>
          <w:lang w:val="en-US"/>
        </w:rPr>
        <w:t>12</w:t>
      </w:r>
      <w:r w:rsidR="00676C41">
        <w:rPr>
          <w:i w:val="0"/>
          <w:lang w:val="en-US"/>
        </w:rPr>
        <w:fldChar w:fldCharType="end"/>
      </w:r>
      <w:r>
        <w:rPr>
          <w:i w:val="0"/>
          <w:lang w:val="en-US"/>
        </w:rPr>
        <w:t xml:space="preserve"> </w:t>
      </w:r>
      <w:r w:rsidR="00AE09F6">
        <w:rPr>
          <w:i w:val="0"/>
          <w:lang w:val="en-US"/>
        </w:rPr>
        <w:t>Rekomendasi Prioritas Permasalahan</w:t>
      </w:r>
      <w:bookmarkEnd w:id="159"/>
    </w:p>
    <w:tbl>
      <w:tblPr>
        <w:tblStyle w:val="TableGrid"/>
        <w:tblW w:w="4962" w:type="dxa"/>
        <w:tblInd w:w="1555" w:type="dxa"/>
        <w:tblLook w:val="04A0" w:firstRow="1" w:lastRow="0" w:firstColumn="1" w:lastColumn="0" w:noHBand="0" w:noVBand="1"/>
      </w:tblPr>
      <w:tblGrid>
        <w:gridCol w:w="4962"/>
      </w:tblGrid>
      <w:tr w:rsidR="00CA4FCD" w14:paraId="107A34EA" w14:textId="77777777" w:rsidTr="001774D9">
        <w:tc>
          <w:tcPr>
            <w:tcW w:w="4962" w:type="dxa"/>
            <w:vAlign w:val="center"/>
          </w:tcPr>
          <w:p w14:paraId="6FCDFFBF" w14:textId="4F7EAA89" w:rsidR="00CA4FCD" w:rsidRPr="00DF4FD1" w:rsidRDefault="004C410E" w:rsidP="00DF4FD1">
            <w:pPr>
              <w:pStyle w:val="ListParagraph"/>
              <w:spacing w:line="240" w:lineRule="auto"/>
              <w:ind w:left="0"/>
              <w:jc w:val="center"/>
              <w:rPr>
                <w:b/>
                <w:sz w:val="22"/>
                <w:lang w:val="en-US"/>
              </w:rPr>
            </w:pPr>
            <w:r w:rsidRPr="00DF4FD1">
              <w:rPr>
                <w:b/>
                <w:sz w:val="22"/>
                <w:lang w:val="en-US"/>
              </w:rPr>
              <w:t>Rekomendasi Prioritas Permasalahan</w:t>
            </w:r>
          </w:p>
        </w:tc>
      </w:tr>
      <w:tr w:rsidR="00CA4FCD" w14:paraId="343F970E" w14:textId="77777777" w:rsidTr="001774D9">
        <w:tc>
          <w:tcPr>
            <w:tcW w:w="4962" w:type="dxa"/>
          </w:tcPr>
          <w:p w14:paraId="3B4CA3D7" w14:textId="0C5687AF" w:rsidR="00CA4FCD" w:rsidRPr="00DF4FD1" w:rsidRDefault="00812FB6" w:rsidP="00DF4FD1">
            <w:pPr>
              <w:pStyle w:val="ListParagraph"/>
              <w:spacing w:line="240" w:lineRule="auto"/>
              <w:ind w:left="0"/>
              <w:rPr>
                <w:sz w:val="22"/>
                <w:lang w:val="en-US"/>
              </w:rPr>
            </w:pPr>
            <w:r w:rsidRPr="00DF4FD1">
              <w:rPr>
                <w:sz w:val="22"/>
                <w:lang w:val="en-US"/>
              </w:rPr>
              <w:t>Sanitasi</w:t>
            </w:r>
          </w:p>
        </w:tc>
      </w:tr>
      <w:tr w:rsidR="00CA4FCD" w14:paraId="2DAEB3C0" w14:textId="77777777" w:rsidTr="001774D9">
        <w:tc>
          <w:tcPr>
            <w:tcW w:w="4962" w:type="dxa"/>
          </w:tcPr>
          <w:p w14:paraId="0692CB9B" w14:textId="57E50776" w:rsidR="00CA4FCD" w:rsidRPr="00DF4FD1" w:rsidRDefault="00200763" w:rsidP="00DF4FD1">
            <w:pPr>
              <w:pStyle w:val="ListParagraph"/>
              <w:spacing w:line="240" w:lineRule="auto"/>
              <w:ind w:left="0"/>
              <w:rPr>
                <w:sz w:val="22"/>
                <w:lang w:val="en-US"/>
              </w:rPr>
            </w:pPr>
            <w:r w:rsidRPr="00DF4FD1">
              <w:rPr>
                <w:sz w:val="22"/>
                <w:lang w:val="en-US"/>
              </w:rPr>
              <w:t>Taman</w:t>
            </w:r>
          </w:p>
        </w:tc>
      </w:tr>
      <w:tr w:rsidR="00CA4FCD" w14:paraId="4662D6A9" w14:textId="77777777" w:rsidTr="001774D9">
        <w:tc>
          <w:tcPr>
            <w:tcW w:w="4962" w:type="dxa"/>
          </w:tcPr>
          <w:p w14:paraId="22328B51" w14:textId="4E25C9AA" w:rsidR="00CA4FCD" w:rsidRPr="00DF4FD1" w:rsidRDefault="00756B5B" w:rsidP="00DF4FD1">
            <w:pPr>
              <w:pStyle w:val="ListParagraph"/>
              <w:spacing w:line="240" w:lineRule="auto"/>
              <w:ind w:left="0"/>
              <w:rPr>
                <w:sz w:val="22"/>
                <w:lang w:val="en-US"/>
              </w:rPr>
            </w:pPr>
            <w:r w:rsidRPr="00DF4FD1">
              <w:rPr>
                <w:sz w:val="22"/>
                <w:lang w:val="en-US"/>
              </w:rPr>
              <w:t>Penerangan</w:t>
            </w:r>
          </w:p>
        </w:tc>
      </w:tr>
      <w:tr w:rsidR="00CA4FCD" w14:paraId="2FF9975C" w14:textId="77777777" w:rsidTr="001774D9">
        <w:tc>
          <w:tcPr>
            <w:tcW w:w="4962" w:type="dxa"/>
          </w:tcPr>
          <w:p w14:paraId="58D1F0DA" w14:textId="15CA5F32" w:rsidR="00CA4FCD" w:rsidRPr="00DF4FD1" w:rsidRDefault="00756B5B" w:rsidP="00DF4FD1">
            <w:pPr>
              <w:pStyle w:val="ListParagraph"/>
              <w:spacing w:line="240" w:lineRule="auto"/>
              <w:ind w:left="0"/>
              <w:rPr>
                <w:sz w:val="22"/>
                <w:lang w:val="en-US"/>
              </w:rPr>
            </w:pPr>
            <w:r w:rsidRPr="00DF4FD1">
              <w:rPr>
                <w:sz w:val="22"/>
                <w:lang w:val="en-US"/>
              </w:rPr>
              <w:t>Jalan</w:t>
            </w:r>
          </w:p>
        </w:tc>
      </w:tr>
      <w:tr w:rsidR="00CA4FCD" w14:paraId="16459881" w14:textId="77777777" w:rsidTr="001774D9">
        <w:tc>
          <w:tcPr>
            <w:tcW w:w="4962" w:type="dxa"/>
            <w:vAlign w:val="center"/>
          </w:tcPr>
          <w:p w14:paraId="1530658A" w14:textId="77777777" w:rsidR="00CA4FCD" w:rsidRPr="00DF4FD1" w:rsidRDefault="00CA4FCD" w:rsidP="00DF4FD1">
            <w:pPr>
              <w:pStyle w:val="ListParagraph"/>
              <w:spacing w:line="240" w:lineRule="auto"/>
              <w:ind w:left="0"/>
              <w:jc w:val="left"/>
              <w:rPr>
                <w:sz w:val="22"/>
                <w:lang w:val="en-US"/>
              </w:rPr>
            </w:pPr>
            <w:r w:rsidRPr="00DF4FD1">
              <w:rPr>
                <w:sz w:val="22"/>
                <w:lang w:val="en-US"/>
              </w:rPr>
              <w:t>Listrik</w:t>
            </w:r>
          </w:p>
        </w:tc>
      </w:tr>
    </w:tbl>
    <w:p w14:paraId="5434C466" w14:textId="77777777" w:rsidR="00312152" w:rsidRPr="00B069D3" w:rsidRDefault="00312152" w:rsidP="00A519D7">
      <w:pPr>
        <w:ind w:firstLine="426"/>
        <w:rPr>
          <w:lang w:val="en-US"/>
        </w:rPr>
      </w:pPr>
    </w:p>
    <w:p w14:paraId="662804EF" w14:textId="28522CFA" w:rsidR="001C0ABD" w:rsidRDefault="001C0ABD" w:rsidP="00361B95">
      <w:pPr>
        <w:ind w:firstLine="360"/>
        <w:rPr>
          <w:lang w:val="en-US"/>
        </w:rPr>
      </w:pPr>
    </w:p>
    <w:p w14:paraId="739438BA" w14:textId="77777777" w:rsidR="001C0ABD" w:rsidRDefault="001C0ABD" w:rsidP="00361B95">
      <w:pPr>
        <w:ind w:firstLine="360"/>
        <w:rPr>
          <w:lang w:val="en-US"/>
        </w:rPr>
      </w:pPr>
    </w:p>
    <w:p w14:paraId="4D7235FC" w14:textId="3DEB0611" w:rsidR="00252AB3" w:rsidRDefault="00252AB3" w:rsidP="008C36E0"/>
    <w:p w14:paraId="7C54895F" w14:textId="326EC2E3" w:rsidR="00FE0D60" w:rsidRDefault="00FE0D60" w:rsidP="008C36E0"/>
    <w:p w14:paraId="5E374B91" w14:textId="0A5ACFFF" w:rsidR="00FE0D60" w:rsidRDefault="00FE0D60" w:rsidP="008C36E0"/>
    <w:p w14:paraId="58EA26B4" w14:textId="29DBA2A8" w:rsidR="00FE0D60" w:rsidRDefault="00FE0D60" w:rsidP="008C36E0"/>
    <w:p w14:paraId="69FBC3A5" w14:textId="7A8D8F1E" w:rsidR="00FE0D60" w:rsidRDefault="00FE0D60" w:rsidP="008C36E0"/>
    <w:p w14:paraId="23B86D9B" w14:textId="7551A8F3" w:rsidR="00FE0D60" w:rsidRDefault="00FE0D60" w:rsidP="008C36E0"/>
    <w:p w14:paraId="58CB63B8" w14:textId="0DBD63FC" w:rsidR="00FE0D60" w:rsidRDefault="00FE0D60" w:rsidP="008C36E0"/>
    <w:p w14:paraId="35B181BB" w14:textId="75CAABD6" w:rsidR="00FE0D60" w:rsidRDefault="00FE0D60" w:rsidP="008C36E0"/>
    <w:p w14:paraId="7B2F26D3" w14:textId="032A87ED" w:rsidR="00FE0D60" w:rsidRDefault="00FE0D60" w:rsidP="008C36E0"/>
    <w:p w14:paraId="11AD4BDE" w14:textId="4044430A" w:rsidR="00C91450" w:rsidRDefault="00C91450" w:rsidP="008C36E0"/>
    <w:p w14:paraId="7C70CDB7" w14:textId="087F02B2" w:rsidR="00FE0D60" w:rsidRDefault="00FE0D60" w:rsidP="008C36E0"/>
    <w:p w14:paraId="0B971559" w14:textId="0F67BAF5" w:rsidR="00CB0F7E" w:rsidRDefault="00CB0F7E" w:rsidP="008C36E0"/>
    <w:p w14:paraId="197BFE21" w14:textId="44D10983" w:rsidR="00836C17" w:rsidRDefault="00836C17" w:rsidP="008C36E0"/>
    <w:p w14:paraId="2266B20B" w14:textId="77777777" w:rsidR="00836C17" w:rsidRDefault="00836C17" w:rsidP="008C36E0"/>
    <w:p w14:paraId="6541797E" w14:textId="1BDEC49F" w:rsidR="00FE0D60" w:rsidRDefault="00FE0D60" w:rsidP="008C36E0"/>
    <w:p w14:paraId="4C29C62D" w14:textId="77777777" w:rsidR="00FE0D60" w:rsidRPr="008C36E0" w:rsidRDefault="00FE0D60" w:rsidP="008C36E0"/>
    <w:p w14:paraId="2B4691FA" w14:textId="0DB87098" w:rsidR="00361B95" w:rsidRDefault="00853E17" w:rsidP="00C375E7">
      <w:pPr>
        <w:pStyle w:val="Heading2"/>
        <w:numPr>
          <w:ilvl w:val="1"/>
          <w:numId w:val="18"/>
        </w:numPr>
        <w:ind w:left="426" w:hanging="426"/>
        <w:rPr>
          <w:lang w:val="en-US"/>
        </w:rPr>
      </w:pPr>
      <w:r>
        <w:rPr>
          <w:lang w:val="en-US"/>
        </w:rPr>
        <w:lastRenderedPageBreak/>
        <w:t xml:space="preserve"> </w:t>
      </w:r>
      <w:bookmarkStart w:id="160" w:name="_Toc15919222"/>
      <w:r w:rsidR="00190EFA">
        <w:rPr>
          <w:lang w:val="en-US"/>
        </w:rPr>
        <w:t>Pengujian Sistem Informasi</w:t>
      </w:r>
      <w:bookmarkEnd w:id="160"/>
    </w:p>
    <w:p w14:paraId="3872E253" w14:textId="0190A974" w:rsidR="00FA499F" w:rsidRDefault="009549E5" w:rsidP="008E2579">
      <w:pPr>
        <w:ind w:firstLine="567"/>
      </w:pPr>
      <w:r>
        <w:rPr>
          <w:lang w:val="en-US"/>
        </w:rPr>
        <w:t xml:space="preserve">Pengujian sistem informasi dilakukan melalui tahap pengujian, yakni dilakukan </w:t>
      </w:r>
      <w:r>
        <w:rPr>
          <w:i/>
          <w:lang w:val="en-US"/>
        </w:rPr>
        <w:t>Blackbox Testing</w:t>
      </w:r>
      <w:r w:rsidR="00ED3240">
        <w:rPr>
          <w:lang w:val="en-US"/>
        </w:rPr>
        <w:t xml:space="preserve"> untuk melakukan pengujian terhadap</w:t>
      </w:r>
      <w:r w:rsidR="003433E0">
        <w:rPr>
          <w:lang w:val="en-US"/>
        </w:rPr>
        <w:t xml:space="preserve"> kesesuaian</w:t>
      </w:r>
      <w:r w:rsidR="00ED3240">
        <w:rPr>
          <w:lang w:val="en-US"/>
        </w:rPr>
        <w:t xml:space="preserve"> alur kerja sistem.</w:t>
      </w:r>
      <w:r w:rsidR="007A6246">
        <w:rPr>
          <w:lang w:val="en-US"/>
        </w:rPr>
        <w:t xml:space="preserve"> </w:t>
      </w:r>
    </w:p>
    <w:p w14:paraId="2A3DDB80" w14:textId="3FA87101" w:rsidR="00A24B39" w:rsidRDefault="009244FC" w:rsidP="001855E2">
      <w:pPr>
        <w:ind w:firstLine="556"/>
        <w:rPr>
          <w:i/>
          <w:lang w:val="en-US"/>
        </w:rPr>
      </w:pPr>
      <w:r>
        <w:rPr>
          <w:lang w:val="en-US"/>
        </w:rPr>
        <w:t xml:space="preserve">Dalam pengujian </w:t>
      </w:r>
      <w:r>
        <w:rPr>
          <w:i/>
          <w:lang w:val="en-US"/>
        </w:rPr>
        <w:t>black box</w:t>
      </w:r>
      <w:r>
        <w:rPr>
          <w:lang w:val="en-US"/>
        </w:rPr>
        <w:t xml:space="preserve"> dilakukan oleh</w:t>
      </w:r>
      <w:r w:rsidR="001B5E91">
        <w:rPr>
          <w:lang w:val="en-US"/>
        </w:rPr>
        <w:t xml:space="preserve"> </w:t>
      </w:r>
      <w:r w:rsidR="001B5E91">
        <w:rPr>
          <w:i/>
          <w:lang w:val="en-US"/>
        </w:rPr>
        <w:t>user</w:t>
      </w:r>
      <w:r w:rsidR="00C25E9D">
        <w:rPr>
          <w:lang w:val="en-US"/>
        </w:rPr>
        <w:t>. P</w:t>
      </w:r>
      <w:r w:rsidR="00AE72AE">
        <w:rPr>
          <w:lang w:val="en-US"/>
        </w:rPr>
        <w:t>e</w:t>
      </w:r>
      <w:r w:rsidR="00C25E9D">
        <w:rPr>
          <w:lang w:val="en-US"/>
        </w:rPr>
        <w:t xml:space="preserve">rtimbangan pemilihan penguji karena memiliki kompetensi dalam melakukan pengujian sistem informasi menggunakan metode </w:t>
      </w:r>
      <w:r w:rsidR="00C25E9D">
        <w:rPr>
          <w:i/>
          <w:lang w:val="en-US"/>
        </w:rPr>
        <w:t>black box testing</w:t>
      </w:r>
      <w:r w:rsidR="00C25E9D">
        <w:rPr>
          <w:lang w:val="en-US"/>
        </w:rPr>
        <w:t>.</w:t>
      </w:r>
    </w:p>
    <w:tbl>
      <w:tblPr>
        <w:tblStyle w:val="TableGrid"/>
        <w:tblW w:w="8214" w:type="dxa"/>
        <w:tblLook w:val="04A0" w:firstRow="1" w:lastRow="0" w:firstColumn="1" w:lastColumn="0" w:noHBand="0" w:noVBand="1"/>
      </w:tblPr>
      <w:tblGrid>
        <w:gridCol w:w="551"/>
        <w:gridCol w:w="1778"/>
        <w:gridCol w:w="1789"/>
        <w:gridCol w:w="2131"/>
        <w:gridCol w:w="1965"/>
      </w:tblGrid>
      <w:tr w:rsidR="001855E2" w14:paraId="1B708EE0" w14:textId="77777777" w:rsidTr="00C51826">
        <w:trPr>
          <w:tblHeader/>
        </w:trPr>
        <w:tc>
          <w:tcPr>
            <w:tcW w:w="8214" w:type="dxa"/>
            <w:gridSpan w:val="5"/>
            <w:tcBorders>
              <w:top w:val="nil"/>
              <w:left w:val="nil"/>
              <w:right w:val="nil"/>
            </w:tcBorders>
            <w:vAlign w:val="center"/>
          </w:tcPr>
          <w:p w14:paraId="43D69DCD" w14:textId="429F6324" w:rsidR="001855E2" w:rsidRPr="009457B3" w:rsidRDefault="001855E2" w:rsidP="00EE1197">
            <w:pPr>
              <w:pStyle w:val="ListParagraph"/>
              <w:ind w:left="0"/>
              <w:jc w:val="center"/>
              <w:rPr>
                <w:b/>
                <w:lang w:val="en-US"/>
              </w:rPr>
            </w:pPr>
            <w:bookmarkStart w:id="161" w:name="_Toc15889960"/>
            <w:r w:rsidRPr="009457B3">
              <w:rPr>
                <w:lang w:val="en-US"/>
              </w:rPr>
              <w:t>Tabel 4.</w:t>
            </w:r>
            <w:r w:rsidRPr="009457B3">
              <w:rPr>
                <w:lang w:val="en-US"/>
              </w:rPr>
              <w:fldChar w:fldCharType="begin"/>
            </w:r>
            <w:r w:rsidRPr="009457B3">
              <w:rPr>
                <w:lang w:val="en-US"/>
              </w:rPr>
              <w:instrText xml:space="preserve"> SEQ Tabel_bab_4 \* ARABIC </w:instrText>
            </w:r>
            <w:r w:rsidRPr="009457B3">
              <w:rPr>
                <w:lang w:val="en-US"/>
              </w:rPr>
              <w:fldChar w:fldCharType="separate"/>
            </w:r>
            <w:r w:rsidR="00A2182B">
              <w:rPr>
                <w:lang w:val="en-US"/>
              </w:rPr>
              <w:t>13</w:t>
            </w:r>
            <w:r w:rsidRPr="009457B3">
              <w:rPr>
                <w:lang w:val="en-US"/>
              </w:rPr>
              <w:fldChar w:fldCharType="end"/>
            </w:r>
            <w:r w:rsidRPr="009457B3">
              <w:rPr>
                <w:lang w:val="en-US"/>
              </w:rPr>
              <w:t xml:space="preserve">  Instrumen pengujian </w:t>
            </w:r>
            <w:r w:rsidRPr="00DC7610">
              <w:rPr>
                <w:i/>
                <w:lang w:val="en-US"/>
              </w:rPr>
              <w:t>black box testing</w:t>
            </w:r>
            <w:bookmarkEnd w:id="161"/>
          </w:p>
        </w:tc>
      </w:tr>
      <w:tr w:rsidR="00CA09B6" w14:paraId="0624A3F8" w14:textId="77777777" w:rsidTr="00C51826">
        <w:trPr>
          <w:tblHeader/>
        </w:trPr>
        <w:tc>
          <w:tcPr>
            <w:tcW w:w="551" w:type="dxa"/>
            <w:vAlign w:val="center"/>
          </w:tcPr>
          <w:p w14:paraId="02FF7348" w14:textId="7BA98EC8" w:rsidR="00CA09B6" w:rsidRPr="00226622" w:rsidRDefault="00CA09B6" w:rsidP="00836C17">
            <w:pPr>
              <w:pStyle w:val="ListParagraph"/>
              <w:spacing w:line="240" w:lineRule="auto"/>
              <w:ind w:left="0"/>
              <w:jc w:val="center"/>
              <w:rPr>
                <w:b/>
                <w:sz w:val="22"/>
                <w:lang w:val="en-US"/>
              </w:rPr>
            </w:pPr>
            <w:r w:rsidRPr="00226622">
              <w:rPr>
                <w:b/>
                <w:sz w:val="22"/>
                <w:lang w:val="en-US"/>
              </w:rPr>
              <w:t>No</w:t>
            </w:r>
          </w:p>
        </w:tc>
        <w:tc>
          <w:tcPr>
            <w:tcW w:w="1778" w:type="dxa"/>
            <w:vAlign w:val="center"/>
          </w:tcPr>
          <w:p w14:paraId="1CF64203" w14:textId="29FAF770" w:rsidR="00CA09B6" w:rsidRPr="00226622" w:rsidRDefault="00CA09B6" w:rsidP="00836C17">
            <w:pPr>
              <w:pStyle w:val="ListParagraph"/>
              <w:spacing w:line="240" w:lineRule="auto"/>
              <w:ind w:left="0"/>
              <w:jc w:val="center"/>
              <w:rPr>
                <w:b/>
                <w:sz w:val="22"/>
                <w:lang w:val="en-US"/>
              </w:rPr>
            </w:pPr>
            <w:r w:rsidRPr="00226622">
              <w:rPr>
                <w:b/>
                <w:sz w:val="22"/>
                <w:lang w:val="en-US"/>
              </w:rPr>
              <w:t>Aktivitas</w:t>
            </w:r>
          </w:p>
        </w:tc>
        <w:tc>
          <w:tcPr>
            <w:tcW w:w="1789" w:type="dxa"/>
          </w:tcPr>
          <w:p w14:paraId="62A4D3AF" w14:textId="198849A3" w:rsidR="00CA09B6" w:rsidRPr="00226622" w:rsidRDefault="00CA09B6" w:rsidP="00836C17">
            <w:pPr>
              <w:pStyle w:val="ListParagraph"/>
              <w:spacing w:line="240" w:lineRule="auto"/>
              <w:ind w:left="0"/>
              <w:jc w:val="center"/>
              <w:rPr>
                <w:b/>
                <w:sz w:val="22"/>
                <w:lang w:val="en-US"/>
              </w:rPr>
            </w:pPr>
            <w:r w:rsidRPr="00226622">
              <w:rPr>
                <w:b/>
                <w:sz w:val="22"/>
                <w:lang w:val="en-US"/>
              </w:rPr>
              <w:t>Data yang digunakan</w:t>
            </w:r>
          </w:p>
        </w:tc>
        <w:tc>
          <w:tcPr>
            <w:tcW w:w="2131" w:type="dxa"/>
            <w:vAlign w:val="center"/>
          </w:tcPr>
          <w:p w14:paraId="2E4F310E" w14:textId="556D716A" w:rsidR="00CA09B6" w:rsidRPr="00226622" w:rsidRDefault="00CA09B6" w:rsidP="00836C17">
            <w:pPr>
              <w:pStyle w:val="ListParagraph"/>
              <w:spacing w:line="240" w:lineRule="auto"/>
              <w:ind w:left="0"/>
              <w:jc w:val="center"/>
              <w:rPr>
                <w:b/>
                <w:sz w:val="22"/>
                <w:lang w:val="en-US"/>
              </w:rPr>
            </w:pPr>
            <w:r w:rsidRPr="00226622">
              <w:rPr>
                <w:b/>
                <w:sz w:val="22"/>
                <w:lang w:val="en-US"/>
              </w:rPr>
              <w:t>Hasil yang diharapkan</w:t>
            </w:r>
          </w:p>
        </w:tc>
        <w:tc>
          <w:tcPr>
            <w:tcW w:w="1965" w:type="dxa"/>
            <w:vAlign w:val="center"/>
          </w:tcPr>
          <w:p w14:paraId="2F19A6E6" w14:textId="3B96081E" w:rsidR="00CA09B6" w:rsidRPr="00226622" w:rsidRDefault="00CA09B6" w:rsidP="00836C17">
            <w:pPr>
              <w:pStyle w:val="ListParagraph"/>
              <w:spacing w:line="240" w:lineRule="auto"/>
              <w:ind w:left="0"/>
              <w:jc w:val="center"/>
              <w:rPr>
                <w:b/>
                <w:sz w:val="22"/>
                <w:lang w:val="en-US"/>
              </w:rPr>
            </w:pPr>
            <w:r w:rsidRPr="00226622">
              <w:rPr>
                <w:b/>
                <w:sz w:val="22"/>
                <w:lang w:val="en-US"/>
              </w:rPr>
              <w:t>Ber</w:t>
            </w:r>
            <w:r w:rsidR="003479D8" w:rsidRPr="00226622">
              <w:rPr>
                <w:b/>
                <w:sz w:val="22"/>
                <w:lang w:val="en-US"/>
              </w:rPr>
              <w:t>fungsi</w:t>
            </w:r>
            <w:r w:rsidRPr="00226622">
              <w:rPr>
                <w:b/>
                <w:sz w:val="22"/>
                <w:lang w:val="en-US"/>
              </w:rPr>
              <w:t>/Tidak</w:t>
            </w:r>
          </w:p>
        </w:tc>
      </w:tr>
      <w:tr w:rsidR="00CA09B6" w14:paraId="2E55A2CE" w14:textId="77777777" w:rsidTr="001855E2">
        <w:tc>
          <w:tcPr>
            <w:tcW w:w="551" w:type="dxa"/>
            <w:vAlign w:val="center"/>
          </w:tcPr>
          <w:p w14:paraId="46B30F79" w14:textId="3299612F" w:rsidR="00CA09B6" w:rsidRPr="00226622" w:rsidRDefault="00CA09B6" w:rsidP="00836C17">
            <w:pPr>
              <w:pStyle w:val="ListParagraph"/>
              <w:spacing w:line="240" w:lineRule="auto"/>
              <w:ind w:left="0"/>
              <w:jc w:val="center"/>
              <w:rPr>
                <w:sz w:val="22"/>
                <w:lang w:val="en-US"/>
              </w:rPr>
            </w:pPr>
            <w:r w:rsidRPr="00226622">
              <w:rPr>
                <w:sz w:val="22"/>
                <w:lang w:val="en-US"/>
              </w:rPr>
              <w:t>1</w:t>
            </w:r>
          </w:p>
        </w:tc>
        <w:tc>
          <w:tcPr>
            <w:tcW w:w="1778" w:type="dxa"/>
            <w:vAlign w:val="center"/>
          </w:tcPr>
          <w:p w14:paraId="5E657F81" w14:textId="275923C7" w:rsidR="00CA09B6" w:rsidRPr="00226622" w:rsidRDefault="00CA09B6" w:rsidP="00836C17">
            <w:pPr>
              <w:pStyle w:val="ListParagraph"/>
              <w:spacing w:line="240" w:lineRule="auto"/>
              <w:ind w:left="0"/>
              <w:jc w:val="center"/>
              <w:rPr>
                <w:sz w:val="22"/>
                <w:lang w:val="en-US"/>
              </w:rPr>
            </w:pPr>
            <w:r w:rsidRPr="00226622">
              <w:rPr>
                <w:i/>
                <w:sz w:val="22"/>
                <w:lang w:val="en-US"/>
              </w:rPr>
              <w:t>Login</w:t>
            </w:r>
          </w:p>
        </w:tc>
        <w:tc>
          <w:tcPr>
            <w:tcW w:w="1789" w:type="dxa"/>
          </w:tcPr>
          <w:p w14:paraId="6F2E3154" w14:textId="77777777" w:rsidR="00CA09B6" w:rsidRPr="00226622" w:rsidRDefault="007659F3" w:rsidP="00836C17">
            <w:pPr>
              <w:pStyle w:val="ListParagraph"/>
              <w:spacing w:line="240" w:lineRule="auto"/>
              <w:ind w:left="0"/>
              <w:jc w:val="center"/>
              <w:rPr>
                <w:sz w:val="22"/>
                <w:lang w:val="en-US"/>
              </w:rPr>
            </w:pPr>
            <w:r w:rsidRPr="00226622">
              <w:rPr>
                <w:sz w:val="22"/>
                <w:lang w:val="en-US"/>
              </w:rPr>
              <w:t>Username</w:t>
            </w:r>
            <w:r w:rsidR="0018094A" w:rsidRPr="00226622">
              <w:rPr>
                <w:sz w:val="22"/>
                <w:lang w:val="en-US"/>
              </w:rPr>
              <w:t>: admin</w:t>
            </w:r>
          </w:p>
          <w:p w14:paraId="5A396DAA" w14:textId="745AD2E9" w:rsidR="0018094A" w:rsidRPr="00226622" w:rsidRDefault="0018094A" w:rsidP="00836C17">
            <w:pPr>
              <w:pStyle w:val="ListParagraph"/>
              <w:spacing w:line="240" w:lineRule="auto"/>
              <w:ind w:left="0"/>
              <w:jc w:val="center"/>
              <w:rPr>
                <w:sz w:val="22"/>
                <w:lang w:val="en-US"/>
              </w:rPr>
            </w:pPr>
            <w:r w:rsidRPr="00226622">
              <w:rPr>
                <w:sz w:val="22"/>
                <w:lang w:val="en-US"/>
              </w:rPr>
              <w:t>Password: admin</w:t>
            </w:r>
          </w:p>
        </w:tc>
        <w:tc>
          <w:tcPr>
            <w:tcW w:w="2131" w:type="dxa"/>
            <w:vAlign w:val="center"/>
          </w:tcPr>
          <w:p w14:paraId="76D95CF0" w14:textId="6859DB28" w:rsidR="00CA09B6" w:rsidRPr="00226622" w:rsidRDefault="00CA09B6" w:rsidP="00836C17">
            <w:pPr>
              <w:pStyle w:val="ListParagraph"/>
              <w:spacing w:line="240" w:lineRule="auto"/>
              <w:ind w:left="0"/>
              <w:jc w:val="center"/>
              <w:rPr>
                <w:sz w:val="22"/>
                <w:lang w:val="en-US"/>
              </w:rPr>
            </w:pPr>
            <w:r w:rsidRPr="00226622">
              <w:rPr>
                <w:sz w:val="22"/>
                <w:lang w:val="en-US"/>
              </w:rPr>
              <w:t xml:space="preserve">Masuk kedalam sistem dengan validasi </w:t>
            </w:r>
            <w:r w:rsidRPr="00226622">
              <w:rPr>
                <w:i/>
                <w:sz w:val="22"/>
                <w:lang w:val="en-US"/>
              </w:rPr>
              <w:t xml:space="preserve">Username </w:t>
            </w:r>
            <w:r w:rsidRPr="00226622">
              <w:rPr>
                <w:sz w:val="22"/>
                <w:lang w:val="en-US"/>
              </w:rPr>
              <w:t xml:space="preserve">dan </w:t>
            </w:r>
            <w:r w:rsidRPr="00226622">
              <w:rPr>
                <w:i/>
                <w:sz w:val="22"/>
                <w:lang w:val="en-US"/>
              </w:rPr>
              <w:t>Password</w:t>
            </w:r>
          </w:p>
        </w:tc>
        <w:tc>
          <w:tcPr>
            <w:tcW w:w="1965" w:type="dxa"/>
            <w:vAlign w:val="center"/>
          </w:tcPr>
          <w:p w14:paraId="0BCF64AB" w14:textId="2415A8E1" w:rsidR="00CA09B6" w:rsidRPr="00226622" w:rsidRDefault="00CA09B6" w:rsidP="00836C17">
            <w:pPr>
              <w:pStyle w:val="ListParagraph"/>
              <w:spacing w:line="240" w:lineRule="auto"/>
              <w:ind w:left="0"/>
              <w:jc w:val="center"/>
              <w:rPr>
                <w:sz w:val="22"/>
                <w:lang w:val="en-US"/>
              </w:rPr>
            </w:pPr>
            <w:r w:rsidRPr="00226622">
              <w:rPr>
                <w:sz w:val="22"/>
                <w:lang w:val="en-US"/>
              </w:rPr>
              <w:t>Ber</w:t>
            </w:r>
            <w:r w:rsidR="003A5CD9" w:rsidRPr="00226622">
              <w:rPr>
                <w:sz w:val="22"/>
                <w:lang w:val="en-US"/>
              </w:rPr>
              <w:t>fungsi</w:t>
            </w:r>
          </w:p>
        </w:tc>
      </w:tr>
      <w:tr w:rsidR="00CA09B6" w14:paraId="5329BFA3" w14:textId="77777777" w:rsidTr="001855E2">
        <w:tc>
          <w:tcPr>
            <w:tcW w:w="551" w:type="dxa"/>
            <w:vAlign w:val="center"/>
          </w:tcPr>
          <w:p w14:paraId="26537288" w14:textId="6AE1D829" w:rsidR="00CA09B6" w:rsidRPr="00226622" w:rsidRDefault="00CA09B6" w:rsidP="00836C17">
            <w:pPr>
              <w:pStyle w:val="ListParagraph"/>
              <w:spacing w:line="240" w:lineRule="auto"/>
              <w:ind w:left="0"/>
              <w:jc w:val="center"/>
              <w:rPr>
                <w:sz w:val="22"/>
                <w:lang w:val="en-US"/>
              </w:rPr>
            </w:pPr>
            <w:r w:rsidRPr="00226622">
              <w:rPr>
                <w:sz w:val="22"/>
                <w:lang w:val="en-US"/>
              </w:rPr>
              <w:t>2</w:t>
            </w:r>
          </w:p>
        </w:tc>
        <w:tc>
          <w:tcPr>
            <w:tcW w:w="1778" w:type="dxa"/>
            <w:vAlign w:val="center"/>
          </w:tcPr>
          <w:p w14:paraId="6A5D9FFF" w14:textId="566BA0FD" w:rsidR="00CA09B6" w:rsidRPr="00226622" w:rsidRDefault="00CA09B6" w:rsidP="00836C17">
            <w:pPr>
              <w:pStyle w:val="ListParagraph"/>
              <w:spacing w:line="240" w:lineRule="auto"/>
              <w:ind w:left="0"/>
              <w:jc w:val="center"/>
              <w:rPr>
                <w:sz w:val="22"/>
                <w:lang w:val="en-US"/>
              </w:rPr>
            </w:pPr>
            <w:r w:rsidRPr="00226622">
              <w:rPr>
                <w:sz w:val="22"/>
                <w:lang w:val="en-US"/>
              </w:rPr>
              <w:t>Setoran</w:t>
            </w:r>
          </w:p>
        </w:tc>
        <w:tc>
          <w:tcPr>
            <w:tcW w:w="1789" w:type="dxa"/>
            <w:vAlign w:val="center"/>
          </w:tcPr>
          <w:p w14:paraId="33704E0F" w14:textId="77777777" w:rsidR="00CA09B6" w:rsidRPr="00226622" w:rsidRDefault="00F110E4" w:rsidP="00836C17">
            <w:pPr>
              <w:pStyle w:val="ListParagraph"/>
              <w:spacing w:line="240" w:lineRule="auto"/>
              <w:ind w:left="0"/>
              <w:jc w:val="center"/>
              <w:rPr>
                <w:sz w:val="22"/>
                <w:lang w:val="en-US"/>
              </w:rPr>
            </w:pPr>
            <w:r w:rsidRPr="00226622">
              <w:rPr>
                <w:sz w:val="22"/>
                <w:lang w:val="en-US"/>
              </w:rPr>
              <w:t>Data penyetor: Taka Fidihama</w:t>
            </w:r>
          </w:p>
          <w:p w14:paraId="38339848" w14:textId="3E1ED9FC" w:rsidR="00F110E4" w:rsidRPr="00226622" w:rsidRDefault="00F110E4" w:rsidP="00836C17">
            <w:pPr>
              <w:pStyle w:val="ListParagraph"/>
              <w:spacing w:line="240" w:lineRule="auto"/>
              <w:ind w:left="0"/>
              <w:jc w:val="center"/>
              <w:rPr>
                <w:sz w:val="22"/>
                <w:lang w:val="en-US"/>
              </w:rPr>
            </w:pPr>
            <w:r w:rsidRPr="00226622">
              <w:rPr>
                <w:sz w:val="22"/>
                <w:lang w:val="en-US"/>
              </w:rPr>
              <w:t>Nominal Rp. 50.000.,-</w:t>
            </w:r>
          </w:p>
        </w:tc>
        <w:tc>
          <w:tcPr>
            <w:tcW w:w="2131" w:type="dxa"/>
            <w:vAlign w:val="center"/>
          </w:tcPr>
          <w:p w14:paraId="24CFFC9D" w14:textId="6830EE51" w:rsidR="00CA09B6" w:rsidRPr="00226622" w:rsidRDefault="00CA09B6" w:rsidP="00836C17">
            <w:pPr>
              <w:pStyle w:val="ListParagraph"/>
              <w:spacing w:line="240" w:lineRule="auto"/>
              <w:ind w:left="0"/>
              <w:jc w:val="center"/>
              <w:rPr>
                <w:sz w:val="22"/>
                <w:lang w:val="en-US"/>
              </w:rPr>
            </w:pPr>
            <w:r w:rsidRPr="00226622">
              <w:rPr>
                <w:sz w:val="22"/>
                <w:lang w:val="en-US"/>
              </w:rPr>
              <w:t>Melihat dan membuat data setoran</w:t>
            </w:r>
          </w:p>
        </w:tc>
        <w:tc>
          <w:tcPr>
            <w:tcW w:w="1965" w:type="dxa"/>
            <w:vAlign w:val="center"/>
          </w:tcPr>
          <w:p w14:paraId="5A1AD9FE" w14:textId="01333CAD" w:rsidR="00CA09B6" w:rsidRPr="00226622" w:rsidRDefault="00CA09B6" w:rsidP="00836C17">
            <w:pPr>
              <w:pStyle w:val="ListParagraph"/>
              <w:spacing w:line="240" w:lineRule="auto"/>
              <w:ind w:left="0"/>
              <w:jc w:val="center"/>
              <w:rPr>
                <w:sz w:val="22"/>
                <w:lang w:val="en-US"/>
              </w:rPr>
            </w:pPr>
            <w:r w:rsidRPr="00226622">
              <w:rPr>
                <w:sz w:val="22"/>
                <w:lang w:val="en-US"/>
              </w:rPr>
              <w:t>Ber</w:t>
            </w:r>
            <w:r w:rsidR="009A3EB3" w:rsidRPr="00226622">
              <w:rPr>
                <w:sz w:val="22"/>
                <w:lang w:val="en-US"/>
              </w:rPr>
              <w:t>fungsi</w:t>
            </w:r>
          </w:p>
        </w:tc>
      </w:tr>
      <w:tr w:rsidR="00CA09B6" w14:paraId="40DD0333" w14:textId="77777777" w:rsidTr="001855E2">
        <w:tc>
          <w:tcPr>
            <w:tcW w:w="551" w:type="dxa"/>
            <w:vAlign w:val="center"/>
          </w:tcPr>
          <w:p w14:paraId="03A9AC4E" w14:textId="4BA744A1" w:rsidR="00CA09B6" w:rsidRPr="00226622" w:rsidRDefault="00CA09B6" w:rsidP="00836C17">
            <w:pPr>
              <w:pStyle w:val="ListParagraph"/>
              <w:spacing w:line="240" w:lineRule="auto"/>
              <w:ind w:left="0"/>
              <w:jc w:val="center"/>
              <w:rPr>
                <w:sz w:val="22"/>
                <w:lang w:val="en-US"/>
              </w:rPr>
            </w:pPr>
            <w:r w:rsidRPr="00226622">
              <w:rPr>
                <w:sz w:val="22"/>
                <w:lang w:val="en-US"/>
              </w:rPr>
              <w:t>3</w:t>
            </w:r>
          </w:p>
        </w:tc>
        <w:tc>
          <w:tcPr>
            <w:tcW w:w="1778" w:type="dxa"/>
            <w:vAlign w:val="center"/>
          </w:tcPr>
          <w:p w14:paraId="33A59A16" w14:textId="77777777" w:rsidR="00CA09B6" w:rsidRPr="00226622" w:rsidRDefault="00CA09B6" w:rsidP="00836C17">
            <w:pPr>
              <w:pStyle w:val="ListParagraph"/>
              <w:spacing w:line="240" w:lineRule="auto"/>
              <w:ind w:left="0"/>
              <w:jc w:val="center"/>
              <w:rPr>
                <w:sz w:val="22"/>
                <w:lang w:val="en-US"/>
              </w:rPr>
            </w:pPr>
          </w:p>
          <w:p w14:paraId="0BC4521B" w14:textId="77777777" w:rsidR="00CA09B6" w:rsidRPr="00226622" w:rsidRDefault="00CA09B6" w:rsidP="00836C17">
            <w:pPr>
              <w:pStyle w:val="ListParagraph"/>
              <w:spacing w:line="240" w:lineRule="auto"/>
              <w:ind w:left="0"/>
              <w:jc w:val="center"/>
              <w:rPr>
                <w:sz w:val="22"/>
                <w:lang w:val="en-US"/>
              </w:rPr>
            </w:pPr>
            <w:r w:rsidRPr="00226622">
              <w:rPr>
                <w:sz w:val="22"/>
                <w:lang w:val="en-US"/>
              </w:rPr>
              <w:t>Kuesioner</w:t>
            </w:r>
          </w:p>
          <w:p w14:paraId="1F43E8E1" w14:textId="73151B46" w:rsidR="00CA09B6" w:rsidRPr="00226622" w:rsidRDefault="00CA09B6" w:rsidP="00836C17">
            <w:pPr>
              <w:pStyle w:val="ListParagraph"/>
              <w:spacing w:line="240" w:lineRule="auto"/>
              <w:ind w:left="0"/>
              <w:jc w:val="center"/>
              <w:rPr>
                <w:sz w:val="22"/>
                <w:lang w:val="en-US"/>
              </w:rPr>
            </w:pPr>
          </w:p>
        </w:tc>
        <w:tc>
          <w:tcPr>
            <w:tcW w:w="1789" w:type="dxa"/>
            <w:vAlign w:val="center"/>
          </w:tcPr>
          <w:p w14:paraId="11EF9741" w14:textId="2E0BDE56" w:rsidR="00EC3ED2" w:rsidRPr="00226622" w:rsidRDefault="009B64CA" w:rsidP="00836C17">
            <w:pPr>
              <w:pStyle w:val="ListParagraph"/>
              <w:spacing w:line="240" w:lineRule="auto"/>
              <w:ind w:left="0"/>
              <w:jc w:val="center"/>
              <w:rPr>
                <w:sz w:val="22"/>
                <w:lang w:val="en-US"/>
              </w:rPr>
            </w:pPr>
            <w:r w:rsidRPr="00226622">
              <w:rPr>
                <w:sz w:val="22"/>
                <w:lang w:val="en-US"/>
              </w:rPr>
              <w:t xml:space="preserve">Permasalahan: </w:t>
            </w:r>
            <w:r w:rsidR="00377359" w:rsidRPr="00226622">
              <w:rPr>
                <w:sz w:val="22"/>
                <w:lang w:val="en-US"/>
              </w:rPr>
              <w:t xml:space="preserve">Jalan, </w:t>
            </w:r>
            <w:r w:rsidR="00EC3ED2" w:rsidRPr="00226622">
              <w:rPr>
                <w:sz w:val="22"/>
                <w:lang w:val="en-US"/>
              </w:rPr>
              <w:t xml:space="preserve">Bobot permasalahan: 5, Tingkat keganasan: 6, Urgensi: </w:t>
            </w:r>
            <w:r w:rsidR="00A1284D" w:rsidRPr="00226622">
              <w:rPr>
                <w:sz w:val="22"/>
                <w:lang w:val="en-US"/>
              </w:rPr>
              <w:t>8, Kemudahan penanggulangan masalah: 3</w:t>
            </w:r>
            <w:r w:rsidR="006F7AED" w:rsidRPr="00226622">
              <w:rPr>
                <w:sz w:val="22"/>
                <w:lang w:val="en-US"/>
              </w:rPr>
              <w:t xml:space="preserve">, </w:t>
            </w:r>
            <w:r w:rsidR="00897627" w:rsidRPr="00226622">
              <w:rPr>
                <w:sz w:val="22"/>
                <w:lang w:val="en-US"/>
              </w:rPr>
              <w:t xml:space="preserve">Kemungkinan kesesuaian permasalahan: </w:t>
            </w:r>
            <w:r w:rsidR="00730137" w:rsidRPr="00226622">
              <w:rPr>
                <w:sz w:val="22"/>
                <w:lang w:val="en-US"/>
              </w:rPr>
              <w:t xml:space="preserve">1, Kemungkinan nilai ekonomis: 0, </w:t>
            </w:r>
            <w:r w:rsidR="00CC67A1" w:rsidRPr="00226622">
              <w:rPr>
                <w:sz w:val="22"/>
                <w:lang w:val="en-US"/>
              </w:rPr>
              <w:t>Kemungkinan dapat diterima oleh masyarakat: 1, Ketersediaan sumberdaya: 1, Kesesuaian dengan hukum yang berlaku: 1</w:t>
            </w:r>
          </w:p>
        </w:tc>
        <w:tc>
          <w:tcPr>
            <w:tcW w:w="2131" w:type="dxa"/>
            <w:vAlign w:val="center"/>
          </w:tcPr>
          <w:p w14:paraId="0B49D097" w14:textId="058E8B16" w:rsidR="00CA09B6" w:rsidRPr="00226622" w:rsidRDefault="00CA09B6" w:rsidP="00836C17">
            <w:pPr>
              <w:pStyle w:val="ListParagraph"/>
              <w:spacing w:line="240" w:lineRule="auto"/>
              <w:ind w:left="0"/>
              <w:jc w:val="center"/>
              <w:rPr>
                <w:sz w:val="22"/>
                <w:lang w:val="en-US"/>
              </w:rPr>
            </w:pPr>
            <w:r w:rsidRPr="00226622">
              <w:rPr>
                <w:sz w:val="22"/>
                <w:lang w:val="en-US"/>
              </w:rPr>
              <w:t xml:space="preserve">Mengisi data pembobotan metode </w:t>
            </w:r>
            <w:r w:rsidRPr="00226622">
              <w:rPr>
                <w:i/>
                <w:sz w:val="22"/>
                <w:lang w:val="en-US"/>
              </w:rPr>
              <w:t>Hanlon</w:t>
            </w:r>
          </w:p>
        </w:tc>
        <w:tc>
          <w:tcPr>
            <w:tcW w:w="1965" w:type="dxa"/>
            <w:vAlign w:val="center"/>
          </w:tcPr>
          <w:p w14:paraId="29D3E3F5" w14:textId="69290E99" w:rsidR="00CA09B6" w:rsidRPr="00226622" w:rsidRDefault="00CA09B6" w:rsidP="00836C17">
            <w:pPr>
              <w:pStyle w:val="ListParagraph"/>
              <w:spacing w:line="240" w:lineRule="auto"/>
              <w:ind w:left="0"/>
              <w:jc w:val="center"/>
              <w:rPr>
                <w:sz w:val="22"/>
                <w:lang w:val="en-US"/>
              </w:rPr>
            </w:pPr>
            <w:r w:rsidRPr="00226622">
              <w:rPr>
                <w:sz w:val="22"/>
                <w:lang w:val="en-US"/>
              </w:rPr>
              <w:t>Ber</w:t>
            </w:r>
            <w:r w:rsidR="00C26C58" w:rsidRPr="00226622">
              <w:rPr>
                <w:sz w:val="22"/>
                <w:lang w:val="en-US"/>
              </w:rPr>
              <w:t>fungsi</w:t>
            </w:r>
          </w:p>
        </w:tc>
      </w:tr>
      <w:tr w:rsidR="00CA09B6" w14:paraId="3720F43D" w14:textId="77777777" w:rsidTr="001855E2">
        <w:tc>
          <w:tcPr>
            <w:tcW w:w="551" w:type="dxa"/>
            <w:vAlign w:val="center"/>
          </w:tcPr>
          <w:p w14:paraId="0280CC6D" w14:textId="064689A7" w:rsidR="00CA09B6" w:rsidRPr="00226622" w:rsidRDefault="00CA09B6" w:rsidP="00836C17">
            <w:pPr>
              <w:pStyle w:val="ListParagraph"/>
              <w:spacing w:line="240" w:lineRule="auto"/>
              <w:ind w:left="0"/>
              <w:jc w:val="center"/>
              <w:rPr>
                <w:sz w:val="22"/>
                <w:lang w:val="en-US"/>
              </w:rPr>
            </w:pPr>
            <w:r w:rsidRPr="00226622">
              <w:rPr>
                <w:sz w:val="22"/>
                <w:lang w:val="en-US"/>
              </w:rPr>
              <w:t>4</w:t>
            </w:r>
          </w:p>
        </w:tc>
        <w:tc>
          <w:tcPr>
            <w:tcW w:w="1778" w:type="dxa"/>
            <w:vAlign w:val="center"/>
          </w:tcPr>
          <w:p w14:paraId="222F1EC8" w14:textId="3ED6F999" w:rsidR="00CA09B6" w:rsidRPr="00226622" w:rsidRDefault="00CA09B6" w:rsidP="00836C17">
            <w:pPr>
              <w:pStyle w:val="ListParagraph"/>
              <w:spacing w:line="240" w:lineRule="auto"/>
              <w:ind w:left="0"/>
              <w:jc w:val="center"/>
              <w:rPr>
                <w:sz w:val="22"/>
                <w:lang w:val="en-US"/>
              </w:rPr>
            </w:pPr>
            <w:r w:rsidRPr="00226622">
              <w:rPr>
                <w:sz w:val="22"/>
                <w:lang w:val="en-US"/>
              </w:rPr>
              <w:t>Data Setoran</w:t>
            </w:r>
          </w:p>
        </w:tc>
        <w:tc>
          <w:tcPr>
            <w:tcW w:w="1789" w:type="dxa"/>
            <w:vAlign w:val="center"/>
          </w:tcPr>
          <w:p w14:paraId="6A955D7F" w14:textId="34F93FE1" w:rsidR="00CA09B6" w:rsidRPr="00226622" w:rsidRDefault="00066540" w:rsidP="00836C17">
            <w:pPr>
              <w:pStyle w:val="ListParagraph"/>
              <w:spacing w:line="240" w:lineRule="auto"/>
              <w:ind w:left="0"/>
              <w:jc w:val="center"/>
              <w:rPr>
                <w:sz w:val="22"/>
                <w:lang w:val="en-US"/>
              </w:rPr>
            </w:pPr>
            <w:r w:rsidRPr="00226622">
              <w:rPr>
                <w:sz w:val="22"/>
                <w:lang w:val="en-US"/>
              </w:rPr>
              <w:t>Riwayat</w:t>
            </w:r>
            <w:r w:rsidR="00D53F8E" w:rsidRPr="00226622">
              <w:rPr>
                <w:sz w:val="22"/>
                <w:lang w:val="en-US"/>
              </w:rPr>
              <w:t xml:space="preserve"> Setoran</w:t>
            </w:r>
          </w:p>
        </w:tc>
        <w:tc>
          <w:tcPr>
            <w:tcW w:w="2131" w:type="dxa"/>
          </w:tcPr>
          <w:p w14:paraId="04BCA672" w14:textId="2F8A6019" w:rsidR="00CA09B6" w:rsidRPr="00226622" w:rsidRDefault="00CA09B6" w:rsidP="00836C17">
            <w:pPr>
              <w:pStyle w:val="ListParagraph"/>
              <w:spacing w:line="240" w:lineRule="auto"/>
              <w:ind w:left="0"/>
              <w:jc w:val="center"/>
              <w:rPr>
                <w:sz w:val="22"/>
                <w:lang w:val="en-US"/>
              </w:rPr>
            </w:pPr>
            <w:r w:rsidRPr="00226622">
              <w:rPr>
                <w:sz w:val="22"/>
                <w:lang w:val="en-US"/>
              </w:rPr>
              <w:t>Melihat data setoran secara global</w:t>
            </w:r>
          </w:p>
        </w:tc>
        <w:tc>
          <w:tcPr>
            <w:tcW w:w="1965" w:type="dxa"/>
            <w:vAlign w:val="center"/>
          </w:tcPr>
          <w:p w14:paraId="544A07FA" w14:textId="0742ABE7" w:rsidR="00CA09B6" w:rsidRPr="00226622" w:rsidRDefault="00CA09B6" w:rsidP="00836C17">
            <w:pPr>
              <w:pStyle w:val="ListParagraph"/>
              <w:spacing w:line="240" w:lineRule="auto"/>
              <w:ind w:left="0"/>
              <w:jc w:val="center"/>
              <w:rPr>
                <w:sz w:val="22"/>
                <w:lang w:val="en-US"/>
              </w:rPr>
            </w:pPr>
            <w:r w:rsidRPr="00226622">
              <w:rPr>
                <w:sz w:val="22"/>
                <w:lang w:val="en-US"/>
              </w:rPr>
              <w:t>Ber</w:t>
            </w:r>
            <w:r w:rsidR="00F77312" w:rsidRPr="00226622">
              <w:rPr>
                <w:sz w:val="22"/>
                <w:lang w:val="en-US"/>
              </w:rPr>
              <w:t>fungsi</w:t>
            </w:r>
          </w:p>
        </w:tc>
      </w:tr>
      <w:tr w:rsidR="00CA09B6" w14:paraId="098BB218" w14:textId="77777777" w:rsidTr="001855E2">
        <w:tc>
          <w:tcPr>
            <w:tcW w:w="551" w:type="dxa"/>
            <w:vAlign w:val="center"/>
          </w:tcPr>
          <w:p w14:paraId="4CEEFF3A" w14:textId="4F3C034E" w:rsidR="00CA09B6" w:rsidRPr="00226622" w:rsidRDefault="00CA09B6" w:rsidP="00836C17">
            <w:pPr>
              <w:pStyle w:val="ListParagraph"/>
              <w:spacing w:line="240" w:lineRule="auto"/>
              <w:ind w:left="0"/>
              <w:jc w:val="center"/>
              <w:rPr>
                <w:sz w:val="22"/>
                <w:lang w:val="en-US"/>
              </w:rPr>
            </w:pPr>
            <w:r w:rsidRPr="00226622">
              <w:rPr>
                <w:sz w:val="22"/>
                <w:lang w:val="en-US"/>
              </w:rPr>
              <w:t>5</w:t>
            </w:r>
          </w:p>
        </w:tc>
        <w:tc>
          <w:tcPr>
            <w:tcW w:w="1778" w:type="dxa"/>
            <w:vAlign w:val="center"/>
          </w:tcPr>
          <w:p w14:paraId="07C23721" w14:textId="7D3466DE" w:rsidR="00CA09B6" w:rsidRPr="00226622" w:rsidRDefault="00CA09B6" w:rsidP="00836C17">
            <w:pPr>
              <w:pStyle w:val="ListParagraph"/>
              <w:spacing w:line="240" w:lineRule="auto"/>
              <w:ind w:left="0"/>
              <w:jc w:val="center"/>
              <w:rPr>
                <w:sz w:val="22"/>
                <w:lang w:val="en-US"/>
              </w:rPr>
            </w:pPr>
            <w:r w:rsidRPr="00226622">
              <w:rPr>
                <w:sz w:val="22"/>
                <w:lang w:val="en-US"/>
              </w:rPr>
              <w:t>Master</w:t>
            </w:r>
          </w:p>
        </w:tc>
        <w:tc>
          <w:tcPr>
            <w:tcW w:w="1789" w:type="dxa"/>
            <w:vAlign w:val="center"/>
          </w:tcPr>
          <w:p w14:paraId="0ADF5631" w14:textId="65159E00" w:rsidR="00CA09B6" w:rsidRPr="00226622" w:rsidRDefault="00AC43A3" w:rsidP="00836C17">
            <w:pPr>
              <w:pStyle w:val="ListParagraph"/>
              <w:spacing w:line="240" w:lineRule="auto"/>
              <w:ind w:left="0"/>
              <w:jc w:val="center"/>
              <w:rPr>
                <w:sz w:val="22"/>
                <w:lang w:val="en-US"/>
              </w:rPr>
            </w:pPr>
            <w:r w:rsidRPr="00226622">
              <w:rPr>
                <w:sz w:val="22"/>
                <w:lang w:val="en-US"/>
              </w:rPr>
              <w:t>Data master permasalahan: Listrik</w:t>
            </w:r>
          </w:p>
        </w:tc>
        <w:tc>
          <w:tcPr>
            <w:tcW w:w="2131" w:type="dxa"/>
          </w:tcPr>
          <w:p w14:paraId="40C9A569" w14:textId="7F30B6BC" w:rsidR="00CA09B6" w:rsidRPr="00226622" w:rsidRDefault="00CA09B6" w:rsidP="00836C17">
            <w:pPr>
              <w:pStyle w:val="ListParagraph"/>
              <w:spacing w:line="240" w:lineRule="auto"/>
              <w:ind w:left="0"/>
              <w:jc w:val="center"/>
              <w:rPr>
                <w:sz w:val="22"/>
                <w:lang w:val="en-US"/>
              </w:rPr>
            </w:pPr>
            <w:r w:rsidRPr="00226622">
              <w:rPr>
                <w:sz w:val="22"/>
                <w:lang w:val="en-US"/>
              </w:rPr>
              <w:t xml:space="preserve">Menambah, melihat, mengubah, menghapus data pada modul master, seperti </w:t>
            </w:r>
            <w:r w:rsidRPr="00226622">
              <w:rPr>
                <w:sz w:val="22"/>
                <w:lang w:val="en-US"/>
              </w:rPr>
              <w:lastRenderedPageBreak/>
              <w:t>warga, permasalahan, survey dan user.</w:t>
            </w:r>
          </w:p>
        </w:tc>
        <w:tc>
          <w:tcPr>
            <w:tcW w:w="1965" w:type="dxa"/>
            <w:vAlign w:val="center"/>
          </w:tcPr>
          <w:p w14:paraId="12DB7E5F" w14:textId="4F003B71" w:rsidR="00CA09B6" w:rsidRPr="00226622" w:rsidRDefault="00CA09B6" w:rsidP="00836C17">
            <w:pPr>
              <w:pStyle w:val="ListParagraph"/>
              <w:spacing w:line="240" w:lineRule="auto"/>
              <w:ind w:left="0"/>
              <w:jc w:val="center"/>
              <w:rPr>
                <w:sz w:val="22"/>
                <w:lang w:val="en-US"/>
              </w:rPr>
            </w:pPr>
            <w:r w:rsidRPr="00226622">
              <w:rPr>
                <w:sz w:val="22"/>
                <w:lang w:val="en-US"/>
              </w:rPr>
              <w:lastRenderedPageBreak/>
              <w:t>Ber</w:t>
            </w:r>
            <w:r w:rsidR="000B46C2" w:rsidRPr="00226622">
              <w:rPr>
                <w:sz w:val="22"/>
                <w:lang w:val="en-US"/>
              </w:rPr>
              <w:t>fungsi</w:t>
            </w:r>
          </w:p>
        </w:tc>
      </w:tr>
      <w:tr w:rsidR="00CA09B6" w14:paraId="1DF08612" w14:textId="77777777" w:rsidTr="001855E2">
        <w:tc>
          <w:tcPr>
            <w:tcW w:w="551" w:type="dxa"/>
            <w:vAlign w:val="center"/>
          </w:tcPr>
          <w:p w14:paraId="50BCE8AC" w14:textId="2F54300A" w:rsidR="00CA09B6" w:rsidRPr="00226622" w:rsidRDefault="00CA09B6" w:rsidP="00836C17">
            <w:pPr>
              <w:pStyle w:val="ListParagraph"/>
              <w:spacing w:line="240" w:lineRule="auto"/>
              <w:ind w:left="0"/>
              <w:jc w:val="center"/>
              <w:rPr>
                <w:sz w:val="22"/>
                <w:lang w:val="en-US"/>
              </w:rPr>
            </w:pPr>
            <w:r w:rsidRPr="00226622">
              <w:rPr>
                <w:sz w:val="22"/>
                <w:lang w:val="en-US"/>
              </w:rPr>
              <w:t>6</w:t>
            </w:r>
          </w:p>
        </w:tc>
        <w:tc>
          <w:tcPr>
            <w:tcW w:w="1778" w:type="dxa"/>
            <w:vAlign w:val="center"/>
          </w:tcPr>
          <w:p w14:paraId="7A36FD60" w14:textId="6C1F6B3B" w:rsidR="00CA09B6" w:rsidRPr="00226622" w:rsidRDefault="00CA09B6" w:rsidP="00836C17">
            <w:pPr>
              <w:pStyle w:val="ListParagraph"/>
              <w:spacing w:line="240" w:lineRule="auto"/>
              <w:ind w:left="0"/>
              <w:jc w:val="center"/>
              <w:rPr>
                <w:sz w:val="22"/>
                <w:lang w:val="en-US"/>
              </w:rPr>
            </w:pPr>
            <w:r w:rsidRPr="00226622">
              <w:rPr>
                <w:sz w:val="22"/>
                <w:lang w:val="en-US"/>
              </w:rPr>
              <w:t>Rekomendasi Prioritas</w:t>
            </w:r>
          </w:p>
        </w:tc>
        <w:tc>
          <w:tcPr>
            <w:tcW w:w="1789" w:type="dxa"/>
            <w:vAlign w:val="center"/>
          </w:tcPr>
          <w:p w14:paraId="74E92EF6" w14:textId="30CF32F1" w:rsidR="00CA09B6" w:rsidRPr="00226622" w:rsidRDefault="00A80134" w:rsidP="00836C17">
            <w:pPr>
              <w:pStyle w:val="ListParagraph"/>
              <w:spacing w:line="240" w:lineRule="auto"/>
              <w:ind w:left="0"/>
              <w:jc w:val="center"/>
              <w:rPr>
                <w:sz w:val="22"/>
                <w:lang w:val="en-US"/>
              </w:rPr>
            </w:pPr>
            <w:r w:rsidRPr="00226622">
              <w:rPr>
                <w:sz w:val="22"/>
                <w:lang w:val="en-US"/>
              </w:rPr>
              <w:t>Nilai permasalahan</w:t>
            </w:r>
          </w:p>
        </w:tc>
        <w:tc>
          <w:tcPr>
            <w:tcW w:w="2131" w:type="dxa"/>
          </w:tcPr>
          <w:p w14:paraId="2AA3457C" w14:textId="5704F99F" w:rsidR="00CA09B6" w:rsidRPr="00226622" w:rsidRDefault="00CA09B6" w:rsidP="00836C17">
            <w:pPr>
              <w:pStyle w:val="ListParagraph"/>
              <w:spacing w:line="240" w:lineRule="auto"/>
              <w:ind w:left="0"/>
              <w:jc w:val="center"/>
              <w:rPr>
                <w:sz w:val="22"/>
                <w:lang w:val="en-US"/>
              </w:rPr>
            </w:pPr>
            <w:r w:rsidRPr="00226622">
              <w:rPr>
                <w:sz w:val="22"/>
                <w:lang w:val="en-US"/>
              </w:rPr>
              <w:t>Melihat hasil rekomendasi prioritas pembangunan infrastruktur</w:t>
            </w:r>
          </w:p>
        </w:tc>
        <w:tc>
          <w:tcPr>
            <w:tcW w:w="1965" w:type="dxa"/>
            <w:vAlign w:val="center"/>
          </w:tcPr>
          <w:p w14:paraId="54AD7864" w14:textId="5965A47E" w:rsidR="00CA09B6" w:rsidRPr="00226622" w:rsidRDefault="00CA09B6" w:rsidP="00836C17">
            <w:pPr>
              <w:pStyle w:val="ListParagraph"/>
              <w:spacing w:line="240" w:lineRule="auto"/>
              <w:ind w:left="0"/>
              <w:jc w:val="center"/>
              <w:rPr>
                <w:sz w:val="22"/>
                <w:lang w:val="en-US"/>
              </w:rPr>
            </w:pPr>
            <w:r w:rsidRPr="00226622">
              <w:rPr>
                <w:sz w:val="22"/>
                <w:lang w:val="en-US"/>
              </w:rPr>
              <w:t>Ber</w:t>
            </w:r>
            <w:r w:rsidR="005F4001" w:rsidRPr="00226622">
              <w:rPr>
                <w:sz w:val="22"/>
                <w:lang w:val="en-US"/>
              </w:rPr>
              <w:t>fungsi</w:t>
            </w:r>
          </w:p>
        </w:tc>
      </w:tr>
      <w:tr w:rsidR="00CA09B6" w14:paraId="52EC1C5F" w14:textId="77777777" w:rsidTr="005A23A2">
        <w:trPr>
          <w:trHeight w:val="341"/>
        </w:trPr>
        <w:tc>
          <w:tcPr>
            <w:tcW w:w="551" w:type="dxa"/>
            <w:vAlign w:val="center"/>
          </w:tcPr>
          <w:p w14:paraId="37271C2D" w14:textId="47093F5A" w:rsidR="00CA09B6" w:rsidRPr="00226622" w:rsidRDefault="00CA09B6" w:rsidP="00836C17">
            <w:pPr>
              <w:pStyle w:val="ListParagraph"/>
              <w:spacing w:line="240" w:lineRule="auto"/>
              <w:ind w:left="0"/>
              <w:jc w:val="center"/>
              <w:rPr>
                <w:sz w:val="22"/>
                <w:lang w:val="en-US"/>
              </w:rPr>
            </w:pPr>
            <w:r w:rsidRPr="00226622">
              <w:rPr>
                <w:sz w:val="22"/>
                <w:lang w:val="en-US"/>
              </w:rPr>
              <w:t>7</w:t>
            </w:r>
          </w:p>
        </w:tc>
        <w:tc>
          <w:tcPr>
            <w:tcW w:w="1778" w:type="dxa"/>
          </w:tcPr>
          <w:p w14:paraId="7270B101" w14:textId="240E7475" w:rsidR="00CA09B6" w:rsidRPr="00226622" w:rsidRDefault="00CA09B6" w:rsidP="00836C17">
            <w:pPr>
              <w:pStyle w:val="ListParagraph"/>
              <w:spacing w:line="240" w:lineRule="auto"/>
              <w:ind w:left="0"/>
              <w:jc w:val="center"/>
              <w:rPr>
                <w:sz w:val="22"/>
                <w:lang w:val="en-US"/>
              </w:rPr>
            </w:pPr>
            <w:r w:rsidRPr="00226622">
              <w:rPr>
                <w:i/>
                <w:sz w:val="22"/>
                <w:lang w:val="en-US"/>
              </w:rPr>
              <w:t>Logout</w:t>
            </w:r>
          </w:p>
        </w:tc>
        <w:tc>
          <w:tcPr>
            <w:tcW w:w="1789" w:type="dxa"/>
          </w:tcPr>
          <w:p w14:paraId="276C75F6" w14:textId="40163193" w:rsidR="00CA09B6" w:rsidRPr="00226622" w:rsidRDefault="00953FB1" w:rsidP="00836C17">
            <w:pPr>
              <w:pStyle w:val="ListParagraph"/>
              <w:spacing w:line="240" w:lineRule="auto"/>
              <w:ind w:left="0"/>
              <w:jc w:val="center"/>
              <w:rPr>
                <w:sz w:val="22"/>
                <w:lang w:val="en-US"/>
              </w:rPr>
            </w:pPr>
            <w:r w:rsidRPr="00226622">
              <w:rPr>
                <w:sz w:val="22"/>
                <w:lang w:val="en-US"/>
              </w:rPr>
              <w:t>User admin</w:t>
            </w:r>
          </w:p>
        </w:tc>
        <w:tc>
          <w:tcPr>
            <w:tcW w:w="2131" w:type="dxa"/>
          </w:tcPr>
          <w:p w14:paraId="68435837" w14:textId="30BB95BE" w:rsidR="00CA09B6" w:rsidRPr="00226622" w:rsidRDefault="00CA09B6" w:rsidP="00836C17">
            <w:pPr>
              <w:pStyle w:val="ListParagraph"/>
              <w:spacing w:line="240" w:lineRule="auto"/>
              <w:ind w:left="0"/>
              <w:jc w:val="center"/>
              <w:rPr>
                <w:sz w:val="22"/>
                <w:lang w:val="en-US"/>
              </w:rPr>
            </w:pPr>
            <w:r w:rsidRPr="00226622">
              <w:rPr>
                <w:sz w:val="22"/>
                <w:lang w:val="en-US"/>
              </w:rPr>
              <w:t>Keluar dari sistem</w:t>
            </w:r>
          </w:p>
        </w:tc>
        <w:tc>
          <w:tcPr>
            <w:tcW w:w="1965" w:type="dxa"/>
            <w:vAlign w:val="center"/>
          </w:tcPr>
          <w:p w14:paraId="7A9C22B3" w14:textId="18574DE8" w:rsidR="00CA09B6" w:rsidRPr="00226622" w:rsidRDefault="00CA09B6" w:rsidP="00836C17">
            <w:pPr>
              <w:pStyle w:val="ListParagraph"/>
              <w:spacing w:line="240" w:lineRule="auto"/>
              <w:ind w:left="0"/>
              <w:jc w:val="center"/>
              <w:rPr>
                <w:sz w:val="22"/>
                <w:lang w:val="en-US"/>
              </w:rPr>
            </w:pPr>
            <w:r w:rsidRPr="00226622">
              <w:rPr>
                <w:sz w:val="22"/>
                <w:lang w:val="en-US"/>
              </w:rPr>
              <w:t>Ber</w:t>
            </w:r>
            <w:r w:rsidR="009A1FAF" w:rsidRPr="00226622">
              <w:rPr>
                <w:sz w:val="22"/>
                <w:lang w:val="en-US"/>
              </w:rPr>
              <w:t>fungsi</w:t>
            </w:r>
          </w:p>
        </w:tc>
      </w:tr>
    </w:tbl>
    <w:p w14:paraId="09A1ADB2" w14:textId="77777777" w:rsidR="00266F25" w:rsidRDefault="0075221F" w:rsidP="00266F25">
      <w:pPr>
        <w:rPr>
          <w:lang w:val="en-US"/>
        </w:rPr>
      </w:pPr>
      <w:r>
        <w:rPr>
          <w:lang w:val="en-US"/>
        </w:rPr>
        <w:tab/>
      </w:r>
      <w:bookmarkStart w:id="162" w:name="_Hlk15240163"/>
    </w:p>
    <w:p w14:paraId="583F2A3A" w14:textId="28C78763" w:rsidR="00611287" w:rsidRDefault="0075221F" w:rsidP="00266F25">
      <w:pPr>
        <w:rPr>
          <w:lang w:val="en-US"/>
        </w:rPr>
      </w:pPr>
      <w:r>
        <w:rPr>
          <w:lang w:val="en-US"/>
        </w:rPr>
        <w:t xml:space="preserve">Melalui pengujian diperoleh hasil dari </w:t>
      </w:r>
      <w:r w:rsidR="002F686E">
        <w:rPr>
          <w:lang w:val="en-US"/>
        </w:rPr>
        <w:t>7</w:t>
      </w:r>
      <w:r>
        <w:rPr>
          <w:lang w:val="en-US"/>
        </w:rPr>
        <w:t xml:space="preserve"> fungsi aktivitas inti yang diujikan</w:t>
      </w:r>
      <w:r w:rsidR="00234DF3">
        <w:rPr>
          <w:lang w:val="en-US"/>
        </w:rPr>
        <w:t xml:space="preserve">. </w:t>
      </w:r>
      <w:r w:rsidR="00CB66F1">
        <w:rPr>
          <w:lang w:val="en-US"/>
        </w:rPr>
        <w:t>Berdasarkan hasil tersebut diperoleh</w:t>
      </w:r>
      <w:r w:rsidR="00B569AC">
        <w:rPr>
          <w:lang w:val="en-US"/>
        </w:rPr>
        <w:t xml:space="preserve"> persentase</w:t>
      </w:r>
      <w:r w:rsidR="00CB66F1">
        <w:rPr>
          <w:lang w:val="en-US"/>
        </w:rPr>
        <w:t xml:space="preserve"> keberhasilan sistem</w:t>
      </w:r>
      <w:r w:rsidR="00987C0F">
        <w:rPr>
          <w:lang w:val="en-US"/>
        </w:rPr>
        <w:t xml:space="preserve"> sebesar </w:t>
      </w:r>
      <w:r w:rsidR="00234DF3">
        <w:rPr>
          <w:lang w:val="en-US"/>
        </w:rPr>
        <w:t>10</w:t>
      </w:r>
      <w:r w:rsidR="00987C0F">
        <w:rPr>
          <w:lang w:val="en-US"/>
        </w:rPr>
        <w:t xml:space="preserve">0% secara fungsionalitas menggunakan </w:t>
      </w:r>
      <w:r w:rsidR="00987C0F">
        <w:rPr>
          <w:i/>
          <w:lang w:val="en-US"/>
        </w:rPr>
        <w:t>black box testing</w:t>
      </w:r>
      <w:r w:rsidR="00E84A3A">
        <w:rPr>
          <w:lang w:val="en-US"/>
        </w:rPr>
        <w:t>.</w:t>
      </w:r>
    </w:p>
    <w:bookmarkEnd w:id="162"/>
    <w:p w14:paraId="3BB673F5" w14:textId="2D62ED95" w:rsidR="004C2067" w:rsidRPr="00772406" w:rsidRDefault="0099651C" w:rsidP="004C2067">
      <w:pPr>
        <w:jc w:val="center"/>
        <w:rPr>
          <w:rFonts w:eastAsiaTheme="minorEastAsia" w:cs="Times New Roman"/>
          <w:i/>
          <w:lang w:val="en-US"/>
        </w:rPr>
      </w:pPr>
      <w:r w:rsidRPr="00772406">
        <w:rPr>
          <w:rFonts w:cs="Times New Roman"/>
          <w:i/>
          <w:lang w:val="en-US"/>
        </w:rPr>
        <w:t xml:space="preserve">Persentase </w:t>
      </w:r>
      <w:r w:rsidR="00B640B6">
        <w:rPr>
          <w:rFonts w:cs="Times New Roman"/>
          <w:i/>
          <w:lang w:val="en-US"/>
        </w:rPr>
        <w:t>fungsi</w:t>
      </w:r>
      <w:r w:rsidR="00F410B9">
        <w:rPr>
          <w:rFonts w:cs="Times New Roman"/>
          <w:i/>
          <w:lang w:val="en-US"/>
        </w:rPr>
        <w:t>onal</w:t>
      </w:r>
      <w:r w:rsidRPr="00772406">
        <w:rPr>
          <w:rFonts w:cs="Times New Roman"/>
          <w:i/>
          <w:lang w:val="en-US"/>
        </w:rPr>
        <w:t xml:space="preserve"> sistem = </w:t>
      </w:r>
      <m:oMath>
        <m:f>
          <m:fPr>
            <m:ctrlPr>
              <w:rPr>
                <w:rFonts w:ascii="Cambria Math" w:hAnsi="Cambria Math" w:cs="Times New Roman"/>
                <w:i/>
                <w:lang w:val="en-US"/>
              </w:rPr>
            </m:ctrlPr>
          </m:fPr>
          <m:num>
            <m:r>
              <w:rPr>
                <w:rFonts w:ascii="Cambria Math" w:hAnsi="Cambria Math" w:cs="Times New Roman"/>
                <w:lang w:val="en-US"/>
              </w:rPr>
              <m:t>7</m:t>
            </m:r>
          </m:num>
          <m:den>
            <m:r>
              <w:rPr>
                <w:rFonts w:ascii="Cambria Math" w:hAnsi="Cambria Math" w:cs="Times New Roman"/>
                <w:lang w:val="en-US"/>
              </w:rPr>
              <m:t>7</m:t>
            </m:r>
          </m:den>
        </m:f>
      </m:oMath>
      <w:r w:rsidR="00715B8B" w:rsidRPr="00772406">
        <w:rPr>
          <w:rFonts w:eastAsiaTheme="minorEastAsia" w:cs="Times New Roman"/>
          <w:i/>
          <w:lang w:val="en-US"/>
        </w:rPr>
        <w:t xml:space="preserve"> x 100%</w:t>
      </w:r>
    </w:p>
    <w:p w14:paraId="6B3EFE0F" w14:textId="06A4F9F3" w:rsidR="000B4A15" w:rsidRPr="00772406" w:rsidRDefault="000B4A15" w:rsidP="004C2067">
      <w:pPr>
        <w:jc w:val="center"/>
        <w:rPr>
          <w:rFonts w:cs="Times New Roman"/>
          <w:i/>
          <w:lang w:val="en-US"/>
        </w:rPr>
      </w:pPr>
      <w:r w:rsidRPr="00772406">
        <w:rPr>
          <w:rFonts w:cs="Times New Roman"/>
          <w:i/>
          <w:lang w:val="en-US"/>
        </w:rPr>
        <w:t xml:space="preserve">Persentase </w:t>
      </w:r>
      <w:r w:rsidR="00B640B6">
        <w:rPr>
          <w:rFonts w:cs="Times New Roman"/>
          <w:i/>
          <w:lang w:val="en-US"/>
        </w:rPr>
        <w:t>fungsi</w:t>
      </w:r>
      <w:r w:rsidR="00F410B9">
        <w:rPr>
          <w:rFonts w:cs="Times New Roman"/>
          <w:i/>
          <w:lang w:val="en-US"/>
        </w:rPr>
        <w:t>onal</w:t>
      </w:r>
      <w:r w:rsidRPr="00772406">
        <w:rPr>
          <w:rFonts w:cs="Times New Roman"/>
          <w:i/>
          <w:lang w:val="en-US"/>
        </w:rPr>
        <w:t xml:space="preserve"> sistem = </w:t>
      </w:r>
      <w:r w:rsidR="00234DF3" w:rsidRPr="00772406">
        <w:rPr>
          <w:rFonts w:cs="Times New Roman"/>
          <w:i/>
          <w:lang w:val="en-US"/>
        </w:rPr>
        <w:t>10</w:t>
      </w:r>
      <w:r w:rsidRPr="00772406">
        <w:rPr>
          <w:rFonts w:cs="Times New Roman"/>
          <w:i/>
          <w:lang w:val="en-US"/>
        </w:rPr>
        <w:t>0%</w:t>
      </w:r>
    </w:p>
    <w:p w14:paraId="4E56697D" w14:textId="77777777" w:rsidR="00E92208" w:rsidRPr="002A6898" w:rsidRDefault="00E92208" w:rsidP="00C81AE2">
      <w:pPr>
        <w:ind w:firstLine="709"/>
        <w:rPr>
          <w:lang w:val="en-US"/>
        </w:rPr>
      </w:pPr>
    </w:p>
    <w:p w14:paraId="31D31C0E" w14:textId="6CFCFE7E" w:rsidR="00716DEE" w:rsidRDefault="00716DEE" w:rsidP="0052336C">
      <w:pPr>
        <w:jc w:val="center"/>
        <w:rPr>
          <w:lang w:val="en-US"/>
        </w:rPr>
      </w:pPr>
    </w:p>
    <w:p w14:paraId="40BC1385" w14:textId="0A45B6F4" w:rsidR="0052336C" w:rsidRDefault="0052336C" w:rsidP="0052336C">
      <w:pPr>
        <w:jc w:val="center"/>
        <w:rPr>
          <w:lang w:val="en-US"/>
        </w:rPr>
      </w:pPr>
    </w:p>
    <w:p w14:paraId="2F8855C1" w14:textId="6515862A" w:rsidR="00E81CCF" w:rsidRDefault="00E81CCF" w:rsidP="0052336C">
      <w:pPr>
        <w:jc w:val="center"/>
        <w:rPr>
          <w:lang w:val="en-US"/>
        </w:rPr>
      </w:pPr>
    </w:p>
    <w:p w14:paraId="05C8E7DB" w14:textId="77777777" w:rsidR="00E81CCF" w:rsidRDefault="00E81CCF">
      <w:pPr>
        <w:spacing w:after="160" w:line="259" w:lineRule="auto"/>
        <w:jc w:val="left"/>
        <w:rPr>
          <w:lang w:val="en-US"/>
        </w:rPr>
      </w:pPr>
      <w:r>
        <w:rPr>
          <w:lang w:val="en-US"/>
        </w:rPr>
        <w:br w:type="page"/>
      </w:r>
    </w:p>
    <w:p w14:paraId="735EAC1A" w14:textId="7B208B3E" w:rsidR="0052336C" w:rsidRDefault="0052336C" w:rsidP="0052336C">
      <w:pPr>
        <w:pStyle w:val="Heading1"/>
        <w:rPr>
          <w:lang w:val="en-US"/>
        </w:rPr>
      </w:pPr>
      <w:bookmarkStart w:id="163" w:name="_Toc15919223"/>
      <w:r>
        <w:rPr>
          <w:lang w:val="en-US"/>
        </w:rPr>
        <w:lastRenderedPageBreak/>
        <w:t>BAB V</w:t>
      </w:r>
      <w:bookmarkEnd w:id="163"/>
    </w:p>
    <w:p w14:paraId="18913203" w14:textId="32B99D84" w:rsidR="0052336C" w:rsidRPr="00B07E6F" w:rsidRDefault="00EB3A69" w:rsidP="00B07E6F">
      <w:pPr>
        <w:jc w:val="center"/>
        <w:rPr>
          <w:b/>
          <w:sz w:val="28"/>
          <w:lang w:val="en-US"/>
        </w:rPr>
      </w:pPr>
      <w:r w:rsidRPr="00B07E6F">
        <w:rPr>
          <w:b/>
          <w:sz w:val="28"/>
          <w:lang w:val="en-US"/>
        </w:rPr>
        <w:t>PENUTUP</w:t>
      </w:r>
    </w:p>
    <w:p w14:paraId="44CFBFD7" w14:textId="2C0AFD50" w:rsidR="00A10231" w:rsidRDefault="00A10231" w:rsidP="00A10231">
      <w:pPr>
        <w:rPr>
          <w:lang w:val="en-US"/>
        </w:rPr>
      </w:pPr>
    </w:p>
    <w:p w14:paraId="3CA4C2AD" w14:textId="0F164406" w:rsidR="006C1E1B" w:rsidRDefault="006C1E1B" w:rsidP="006C1E1B">
      <w:pPr>
        <w:pStyle w:val="Heading2"/>
        <w:numPr>
          <w:ilvl w:val="1"/>
          <w:numId w:val="1"/>
        </w:numPr>
        <w:rPr>
          <w:lang w:val="en-US"/>
        </w:rPr>
      </w:pPr>
      <w:r>
        <w:rPr>
          <w:lang w:val="en-US"/>
        </w:rPr>
        <w:t xml:space="preserve"> </w:t>
      </w:r>
      <w:bookmarkStart w:id="164" w:name="_Toc15919224"/>
      <w:r w:rsidR="00B20583">
        <w:rPr>
          <w:lang w:val="en-US"/>
        </w:rPr>
        <w:t>Kesimpulan</w:t>
      </w:r>
      <w:bookmarkEnd w:id="164"/>
    </w:p>
    <w:p w14:paraId="531D271A" w14:textId="20355FC3" w:rsidR="00FD3635" w:rsidRDefault="004F0A74" w:rsidP="00FD3635">
      <w:pPr>
        <w:ind w:firstLine="426"/>
        <w:rPr>
          <w:lang w:val="en-US"/>
        </w:rPr>
      </w:pPr>
      <w:r>
        <w:rPr>
          <w:lang w:val="en-US"/>
        </w:rPr>
        <w:t>Sistem Informasi Penentuan Prioritas Pembangunan Infrastruktur</w:t>
      </w:r>
      <w:r w:rsidR="00867BD6">
        <w:rPr>
          <w:lang w:val="en-US"/>
        </w:rPr>
        <w:t xml:space="preserve"> adalah sistem informasi berbasis web, menggunakan bahasa pemrograman PHP</w:t>
      </w:r>
      <w:r w:rsidR="001675D8">
        <w:rPr>
          <w:lang w:val="en-US"/>
        </w:rPr>
        <w:t xml:space="preserve">. Dibangun dengan </w:t>
      </w:r>
      <w:r w:rsidR="001675D8">
        <w:rPr>
          <w:i/>
          <w:lang w:val="en-US"/>
        </w:rPr>
        <w:t xml:space="preserve">framework CodeIgniter </w:t>
      </w:r>
      <w:r w:rsidR="001675D8">
        <w:rPr>
          <w:lang w:val="en-US"/>
        </w:rPr>
        <w:t>dan</w:t>
      </w:r>
      <w:r w:rsidR="003248E4">
        <w:rPr>
          <w:lang w:val="en-US"/>
        </w:rPr>
        <w:t xml:space="preserve"> </w:t>
      </w:r>
      <w:r w:rsidR="003248E4" w:rsidRPr="001675D8">
        <w:rPr>
          <w:i/>
          <w:lang w:val="en-US"/>
        </w:rPr>
        <w:t>MySQL</w:t>
      </w:r>
      <w:r w:rsidR="003248E4">
        <w:rPr>
          <w:lang w:val="en-US"/>
        </w:rPr>
        <w:t xml:space="preserve"> sebagai DBMS</w:t>
      </w:r>
      <w:r w:rsidR="00F13060">
        <w:rPr>
          <w:lang w:val="en-US"/>
        </w:rPr>
        <w:t>.</w:t>
      </w:r>
      <w:r w:rsidR="002808D4">
        <w:rPr>
          <w:lang w:val="en-US"/>
        </w:rPr>
        <w:t xml:space="preserve"> Metode pengembangan </w:t>
      </w:r>
      <w:r w:rsidR="005E7B99">
        <w:rPr>
          <w:lang w:val="en-US"/>
        </w:rPr>
        <w:t xml:space="preserve">sistem yang digunakan adalah </w:t>
      </w:r>
      <w:r w:rsidR="005E7B99">
        <w:rPr>
          <w:i/>
          <w:lang w:val="en-US"/>
        </w:rPr>
        <w:t>Waterfall</w:t>
      </w:r>
      <w:r w:rsidR="007616C6">
        <w:rPr>
          <w:lang w:val="en-US"/>
        </w:rPr>
        <w:t>.</w:t>
      </w:r>
      <w:r w:rsidR="007C6976">
        <w:rPr>
          <w:lang w:val="en-US"/>
        </w:rPr>
        <w:t xml:space="preserve"> </w:t>
      </w:r>
      <w:r w:rsidR="00FD3635">
        <w:rPr>
          <w:lang w:val="en-US"/>
        </w:rPr>
        <w:t xml:space="preserve">Evaluasi sistem dilakukan dengan </w:t>
      </w:r>
      <w:r w:rsidR="00FD3635">
        <w:rPr>
          <w:i/>
          <w:lang w:val="en-US"/>
        </w:rPr>
        <w:t>black box testing</w:t>
      </w:r>
      <w:r w:rsidR="00FD3635">
        <w:rPr>
          <w:lang w:val="en-US"/>
        </w:rPr>
        <w:t xml:space="preserve">. </w:t>
      </w:r>
      <w:r w:rsidR="004D620B">
        <w:rPr>
          <w:lang w:val="en-US"/>
        </w:rPr>
        <w:t>H</w:t>
      </w:r>
      <w:r w:rsidR="00FD3635">
        <w:rPr>
          <w:lang w:val="en-US"/>
        </w:rPr>
        <w:t xml:space="preserve">asil pengujian secara fungsionalitas, </w:t>
      </w:r>
      <w:r w:rsidR="00B23EEC">
        <w:rPr>
          <w:lang w:val="en-US"/>
        </w:rPr>
        <w:t xml:space="preserve">yang terdiri dari </w:t>
      </w:r>
      <w:r w:rsidR="00FD3635">
        <w:rPr>
          <w:lang w:val="en-US"/>
        </w:rPr>
        <w:t xml:space="preserve">7 aktivitas yang telah diujikan dinyatakan </w:t>
      </w:r>
      <w:r w:rsidR="00B72555">
        <w:rPr>
          <w:lang w:val="en-US"/>
        </w:rPr>
        <w:t xml:space="preserve">Sistem Informasi Prioritas dinyatakan </w:t>
      </w:r>
      <w:r w:rsidR="00FD3635">
        <w:rPr>
          <w:lang w:val="en-US"/>
        </w:rPr>
        <w:t>ber</w:t>
      </w:r>
      <w:r w:rsidR="007738BE">
        <w:rPr>
          <w:lang w:val="en-US"/>
        </w:rPr>
        <w:t>fungsi</w:t>
      </w:r>
      <w:r w:rsidR="00171831">
        <w:rPr>
          <w:lang w:val="en-US"/>
        </w:rPr>
        <w:t xml:space="preserve"> 100%.</w:t>
      </w:r>
    </w:p>
    <w:p w14:paraId="57420395" w14:textId="293C14D3" w:rsidR="0006749A" w:rsidRDefault="00DE1156" w:rsidP="005A5946">
      <w:pPr>
        <w:ind w:firstLine="426"/>
        <w:rPr>
          <w:lang w:val="en-US"/>
        </w:rPr>
      </w:pPr>
      <w:r>
        <w:rPr>
          <w:lang w:val="en-US"/>
        </w:rPr>
        <w:t>Sistem mampu me</w:t>
      </w:r>
      <w:r w:rsidR="0071063C">
        <w:rPr>
          <w:lang w:val="en-US"/>
        </w:rPr>
        <w:t xml:space="preserve">nghasilkan </w:t>
      </w:r>
      <w:r>
        <w:rPr>
          <w:lang w:val="en-US"/>
        </w:rPr>
        <w:t xml:space="preserve">rekomendasi prioritas pembangunan infrastruktur </w:t>
      </w:r>
      <w:r w:rsidR="009C33ED">
        <w:rPr>
          <w:lang w:val="en-US"/>
        </w:rPr>
        <w:t>berdasarkan data</w:t>
      </w:r>
      <w:r>
        <w:rPr>
          <w:lang w:val="en-US"/>
        </w:rPr>
        <w:t xml:space="preserve"> masukan yang telah di</w:t>
      </w:r>
      <w:r w:rsidR="0008153E">
        <w:rPr>
          <w:lang w:val="en-US"/>
        </w:rPr>
        <w:t xml:space="preserve">masukkan </w:t>
      </w:r>
      <w:r>
        <w:rPr>
          <w:lang w:val="en-US"/>
        </w:rPr>
        <w:t xml:space="preserve">kedalam sistem melalui metode </w:t>
      </w:r>
      <w:r>
        <w:rPr>
          <w:i/>
          <w:lang w:val="en-US"/>
        </w:rPr>
        <w:t>Hanlon</w:t>
      </w:r>
      <w:r w:rsidR="002F4975">
        <w:rPr>
          <w:i/>
          <w:lang w:val="en-US"/>
        </w:rPr>
        <w:t>.</w:t>
      </w:r>
      <w:r>
        <w:rPr>
          <w:lang w:val="en-US"/>
        </w:rPr>
        <w:t xml:space="preserve"> </w:t>
      </w:r>
      <w:r w:rsidR="00AB0549">
        <w:rPr>
          <w:lang w:val="en-US"/>
        </w:rPr>
        <w:t>D</w:t>
      </w:r>
      <w:r>
        <w:rPr>
          <w:lang w:val="en-US"/>
        </w:rPr>
        <w:t xml:space="preserve">engan melakukan perhitungan pada </w:t>
      </w:r>
      <w:r w:rsidR="006403F6" w:rsidRPr="006403F6">
        <w:rPr>
          <w:lang w:val="en-US"/>
        </w:rPr>
        <w:t>Komponen A (nilai bobot permasalahan), Komponen B (nilai tingkat keganasan dan urgensi), Komponen C (nilai kemudahan penanggulangan masalah) dan Komponen D (nilai kemungkinan kesesuaian permasalahan dengan masyarakat, nilai kemungkinan nilai ekonomis, nilai kemungkinan dapat diterima oleh masyarakat, nilai ketersediaan sumberdaya dalam menanggulangi masalah, dan nilai kesesuaian dengan hukum yang berlaku)</w:t>
      </w:r>
      <w:r>
        <w:rPr>
          <w:lang w:val="en-US"/>
        </w:rPr>
        <w:t xml:space="preserve"> dari nilai-nilai yang telah diisikan warga pada masing-masing komponen.</w:t>
      </w:r>
    </w:p>
    <w:p w14:paraId="4E570D43" w14:textId="09642FC2" w:rsidR="00C60D7C" w:rsidRPr="00533291" w:rsidRDefault="009832B9" w:rsidP="0041232A">
      <w:pPr>
        <w:ind w:firstLine="426"/>
        <w:rPr>
          <w:lang w:val="en-US"/>
        </w:rPr>
      </w:pPr>
      <w:r>
        <w:rPr>
          <w:lang w:val="en-US"/>
        </w:rPr>
        <w:t>Berdasarkan data yang digunakan pada penelitian ini,</w:t>
      </w:r>
      <w:r w:rsidR="00A77B55">
        <w:rPr>
          <w:lang w:val="en-US"/>
        </w:rPr>
        <w:t xml:space="preserve"> metode </w:t>
      </w:r>
      <w:r w:rsidR="00A77B55">
        <w:rPr>
          <w:i/>
          <w:lang w:val="en-US"/>
        </w:rPr>
        <w:t xml:space="preserve">Hanlon </w:t>
      </w:r>
      <w:r w:rsidR="00A77B55">
        <w:rPr>
          <w:lang w:val="en-US"/>
        </w:rPr>
        <w:t>mampu memberikan</w:t>
      </w:r>
      <w:r>
        <w:rPr>
          <w:lang w:val="en-US"/>
        </w:rPr>
        <w:t xml:space="preserve"> r</w:t>
      </w:r>
      <w:r w:rsidR="004F5937">
        <w:rPr>
          <w:lang w:val="en-US"/>
        </w:rPr>
        <w:t>ekomendasi p</w:t>
      </w:r>
      <w:r w:rsidR="00DA490D">
        <w:rPr>
          <w:lang w:val="en-US"/>
        </w:rPr>
        <w:t>rioritas permasalahan</w:t>
      </w:r>
      <w:r w:rsidR="006F5CB5">
        <w:rPr>
          <w:lang w:val="en-US"/>
        </w:rPr>
        <w:t>, dengan permasalahan</w:t>
      </w:r>
      <w:r w:rsidR="005A5946">
        <w:rPr>
          <w:lang w:val="en-US"/>
        </w:rPr>
        <w:t xml:space="preserve"> yang pertama adalah permasalahan sanitasi dengan Nilai Prioritas Total sebesar</w:t>
      </w:r>
      <w:r w:rsidR="00E6783E">
        <w:rPr>
          <w:lang w:val="en-US"/>
        </w:rPr>
        <w:t xml:space="preserve"> </w:t>
      </w:r>
      <w:r w:rsidR="00E6783E" w:rsidRPr="005A5946">
        <w:rPr>
          <w:lang w:val="en-US"/>
        </w:rPr>
        <w:t>176</w:t>
      </w:r>
      <w:r w:rsidR="005A5946">
        <w:rPr>
          <w:lang w:val="en-US"/>
        </w:rPr>
        <w:t xml:space="preserve"> dan permasalahan kedua yakni permasalahan Taman dengan Nilai Prioritas Total sebesar </w:t>
      </w:r>
      <w:r w:rsidR="00E6783E" w:rsidRPr="005A5946">
        <w:rPr>
          <w:lang w:val="en-US"/>
        </w:rPr>
        <w:t>101.75</w:t>
      </w:r>
      <w:r w:rsidR="0041232A">
        <w:rPr>
          <w:lang w:val="en-US"/>
        </w:rPr>
        <w:t>.</w:t>
      </w:r>
    </w:p>
    <w:p w14:paraId="51A50835" w14:textId="778896BA" w:rsidR="00B57A7C" w:rsidRDefault="00DE494B" w:rsidP="00DE494B">
      <w:pPr>
        <w:pStyle w:val="Heading2"/>
        <w:numPr>
          <w:ilvl w:val="1"/>
          <w:numId w:val="1"/>
        </w:numPr>
        <w:rPr>
          <w:lang w:val="en-US"/>
        </w:rPr>
      </w:pPr>
      <w:r>
        <w:rPr>
          <w:lang w:val="en-US"/>
        </w:rPr>
        <w:t xml:space="preserve"> </w:t>
      </w:r>
      <w:bookmarkStart w:id="165" w:name="_Toc15919225"/>
      <w:r>
        <w:rPr>
          <w:lang w:val="en-US"/>
        </w:rPr>
        <w:t>Saran</w:t>
      </w:r>
      <w:bookmarkEnd w:id="165"/>
    </w:p>
    <w:p w14:paraId="02C44C8F" w14:textId="69007DE4" w:rsidR="00B60E31" w:rsidRDefault="005B0ADF" w:rsidP="00B37E71">
      <w:pPr>
        <w:ind w:firstLine="360"/>
        <w:rPr>
          <w:lang w:val="en-US"/>
        </w:rPr>
      </w:pPr>
      <w:r>
        <w:rPr>
          <w:lang w:val="en-US"/>
        </w:rPr>
        <w:t xml:space="preserve">Berdasarkan hasil dan kesimpulan dari penelitian yang telah dilakukan, </w:t>
      </w:r>
      <w:r w:rsidR="00B37E71">
        <w:rPr>
          <w:lang w:val="en-US"/>
        </w:rPr>
        <w:t>berikut adalah rekomendasi yang disarankan oleh peneliti yaitu :</w:t>
      </w:r>
    </w:p>
    <w:p w14:paraId="339C28B7" w14:textId="0D59DD46" w:rsidR="00EB5266" w:rsidRDefault="00E721EE" w:rsidP="00C375E7">
      <w:pPr>
        <w:pStyle w:val="ListParagraph"/>
        <w:numPr>
          <w:ilvl w:val="0"/>
          <w:numId w:val="27"/>
        </w:numPr>
        <w:rPr>
          <w:lang w:val="en-US"/>
        </w:rPr>
      </w:pPr>
      <w:r>
        <w:rPr>
          <w:lang w:val="en-US"/>
        </w:rPr>
        <w:t xml:space="preserve">Dari hasil pengujian </w:t>
      </w:r>
      <w:r w:rsidRPr="00E721EE">
        <w:rPr>
          <w:i/>
          <w:lang w:val="en-US"/>
        </w:rPr>
        <w:t>black box</w:t>
      </w:r>
      <w:r w:rsidR="00BE17FC">
        <w:rPr>
          <w:lang w:val="en-US"/>
        </w:rPr>
        <w:t>, persentase fungsionalitas dar</w:t>
      </w:r>
      <w:r w:rsidR="00A64A9C">
        <w:rPr>
          <w:lang w:val="en-US"/>
        </w:rPr>
        <w:t>i</w:t>
      </w:r>
      <w:r w:rsidR="00BE17FC">
        <w:rPr>
          <w:lang w:val="en-US"/>
        </w:rPr>
        <w:t xml:space="preserve"> sistem informasi penentuan prioritas yang dikembangkan sebesar </w:t>
      </w:r>
      <w:r w:rsidR="004E60AE">
        <w:rPr>
          <w:lang w:val="en-US"/>
        </w:rPr>
        <w:t>10</w:t>
      </w:r>
      <w:r w:rsidR="00F42211">
        <w:rPr>
          <w:lang w:val="en-US"/>
        </w:rPr>
        <w:t>0%</w:t>
      </w:r>
      <w:r w:rsidR="00DD7DC0">
        <w:rPr>
          <w:lang w:val="en-US"/>
        </w:rPr>
        <w:t xml:space="preserve">, </w:t>
      </w:r>
      <w:r w:rsidR="00716695">
        <w:rPr>
          <w:lang w:val="en-US"/>
        </w:rPr>
        <w:t xml:space="preserve">meski demikian </w:t>
      </w:r>
      <w:r w:rsidR="00DD7DC0">
        <w:rPr>
          <w:lang w:val="en-US"/>
        </w:rPr>
        <w:t xml:space="preserve">peneliti selanjutnya dapat mengembangkan kembali sistem </w:t>
      </w:r>
      <w:r w:rsidR="00DD7DC0">
        <w:rPr>
          <w:lang w:val="en-US"/>
        </w:rPr>
        <w:lastRenderedPageBreak/>
        <w:t>informasi</w:t>
      </w:r>
      <w:r w:rsidR="007F1612">
        <w:rPr>
          <w:lang w:val="en-US"/>
        </w:rPr>
        <w:t xml:space="preserve"> yang telah dibangun</w:t>
      </w:r>
      <w:r w:rsidR="006656F3">
        <w:rPr>
          <w:lang w:val="en-US"/>
        </w:rPr>
        <w:t xml:space="preserve">, guna </w:t>
      </w:r>
      <w:r w:rsidR="00E93E4A">
        <w:rPr>
          <w:lang w:val="en-US"/>
        </w:rPr>
        <w:t>meningkatkan performa sistem informasi penentuan prioritas menjadi lebih optimal.</w:t>
      </w:r>
    </w:p>
    <w:p w14:paraId="2E35CEF3" w14:textId="1ABA4639" w:rsidR="00107243" w:rsidRDefault="00B4320A" w:rsidP="00C375E7">
      <w:pPr>
        <w:pStyle w:val="ListParagraph"/>
        <w:numPr>
          <w:ilvl w:val="0"/>
          <w:numId w:val="27"/>
        </w:numPr>
        <w:rPr>
          <w:lang w:val="en-US"/>
        </w:rPr>
      </w:pPr>
      <w:r>
        <w:rPr>
          <w:lang w:val="en-US"/>
        </w:rPr>
        <mc:AlternateContent>
          <mc:Choice Requires="wps">
            <w:drawing>
              <wp:anchor distT="0" distB="0" distL="114300" distR="114300" simplePos="0" relativeHeight="251818496" behindDoc="0" locked="0" layoutInCell="1" allowOverlap="1" wp14:anchorId="66098537" wp14:editId="6FCCD6A4">
                <wp:simplePos x="0" y="0"/>
                <wp:positionH relativeFrom="margin">
                  <wp:posOffset>2357120</wp:posOffset>
                </wp:positionH>
                <wp:positionV relativeFrom="page">
                  <wp:posOffset>9842500</wp:posOffset>
                </wp:positionV>
                <wp:extent cx="304800" cy="292100"/>
                <wp:effectExtent l="0" t="0" r="19050" b="12700"/>
                <wp:wrapNone/>
                <wp:docPr id="102" name="Rectangle 102"/>
                <wp:cNvGraphicFramePr/>
                <a:graphic xmlns:a="http://schemas.openxmlformats.org/drawingml/2006/main">
                  <a:graphicData uri="http://schemas.microsoft.com/office/word/2010/wordprocessingShape">
                    <wps:wsp>
                      <wps:cNvSpPr/>
                      <wps:spPr>
                        <a:xfrm>
                          <a:off x="0" y="0"/>
                          <a:ext cx="3048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4D887" id="Rectangle 102" o:spid="_x0000_s1026" style="position:absolute;margin-left:185.6pt;margin-top:775pt;width:24pt;height:23pt;z-index:251818496;visibility:visible;mso-wrap-style:square;mso-wrap-distance-left:9pt;mso-wrap-distance-top:0;mso-wrap-distance-right:9pt;mso-wrap-distance-bottom:0;mso-position-horizontal:absolute;mso-position-horizontal-relative:margin;mso-position-vertical:absolute;mso-position-vertical-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" fillcolor="white [3212]" strokecolor="white [3212]" strokeweight="1pt">
                <w10:wrap anchorx="margin" anchory="page"/>
              </v:rect>
            </w:pict>
          </mc:Fallback>
        </mc:AlternateContent>
      </w:r>
      <w:r w:rsidR="00EF5C08">
        <w:rPr>
          <w:lang w:val="en-US"/>
        </w:rPr>
        <w:t xml:space="preserve">Penelitian selanjutnya dapat menambahkan fitur lain pada sistem ini seperti, menu disposisi saat warga/investor meninggal dunia, </w:t>
      </w:r>
      <w:r w:rsidR="00C713BB">
        <w:rPr>
          <w:lang w:val="en-US"/>
        </w:rPr>
        <w:t xml:space="preserve">untuk </w:t>
      </w:r>
      <w:r w:rsidR="00773D2C">
        <w:rPr>
          <w:lang w:val="en-US"/>
        </w:rPr>
        <w:t>melanjutkan keberlangsungan operasi dari si</w:t>
      </w:r>
      <w:r w:rsidR="00EC0A23">
        <w:rPr>
          <w:lang w:val="en-US"/>
        </w:rPr>
        <w:t xml:space="preserve">stem </w:t>
      </w:r>
      <w:r w:rsidR="00423A8A">
        <w:rPr>
          <w:lang w:val="en-US"/>
        </w:rPr>
        <w:t>in</w:t>
      </w:r>
      <w:r w:rsidR="00773D2C">
        <w:rPr>
          <w:lang w:val="en-US"/>
        </w:rPr>
        <w:t>formasi dalam mendukung program Tabungan Plus Investasi</w:t>
      </w:r>
      <w:r w:rsidR="00DA4B93">
        <w:rPr>
          <w:lang w:val="en-US"/>
        </w:rPr>
        <w:t xml:space="preserve"> dan integrasi </w:t>
      </w:r>
      <w:r w:rsidR="009B4ECD">
        <w:rPr>
          <w:lang w:val="en-US"/>
        </w:rPr>
        <w:t xml:space="preserve">penggunaan perangkat IoT pada wisata Bukit Kapur Setigi sehingga pemasukan dana dapat langsung tercatat secara </w:t>
      </w:r>
      <w:r w:rsidR="009B4ECD">
        <w:rPr>
          <w:i/>
          <w:lang w:val="en-US"/>
        </w:rPr>
        <w:t>real-time</w:t>
      </w:r>
      <w:r w:rsidR="009B4ECD">
        <w:rPr>
          <w:lang w:val="en-US"/>
        </w:rPr>
        <w:t xml:space="preserve"> tanpa harus menunggu pelaporan terlebih dahulu</w:t>
      </w:r>
      <w:r w:rsidR="00773D2C">
        <w:rPr>
          <w:lang w:val="en-US"/>
        </w:rPr>
        <w:t>.</w:t>
      </w:r>
    </w:p>
    <w:p w14:paraId="7EB0F64F" w14:textId="27F71F08" w:rsidR="00435ABF" w:rsidRDefault="00435ABF" w:rsidP="00C375E7">
      <w:pPr>
        <w:pStyle w:val="ListParagraph"/>
        <w:numPr>
          <w:ilvl w:val="0"/>
          <w:numId w:val="27"/>
        </w:numPr>
        <w:rPr>
          <w:lang w:val="en-US"/>
        </w:rPr>
      </w:pPr>
      <w:r>
        <w:rPr>
          <w:lang w:val="en-US"/>
        </w:rPr>
        <w:t xml:space="preserve">Penelitian selanjutnya dapat melakukan pengujian tingkat akurasi keberhasilan metode </w:t>
      </w:r>
      <w:r>
        <w:rPr>
          <w:i/>
          <w:lang w:val="en-US"/>
        </w:rPr>
        <w:t>Hanlon</w:t>
      </w:r>
      <w:r>
        <w:rPr>
          <w:lang w:val="en-US"/>
        </w:rPr>
        <w:t xml:space="preserve"> dalam menjawab </w:t>
      </w:r>
      <w:r w:rsidR="00BF4240">
        <w:rPr>
          <w:lang w:val="en-US"/>
        </w:rPr>
        <w:t xml:space="preserve">permasalahan prioritas dengan </w:t>
      </w:r>
      <w:r>
        <w:rPr>
          <w:lang w:val="en-US"/>
        </w:rPr>
        <w:t>kesesuaian</w:t>
      </w:r>
      <w:r w:rsidR="007F20F4">
        <w:rPr>
          <w:lang w:val="en-US"/>
        </w:rPr>
        <w:t xml:space="preserve"> data di lapangan</w:t>
      </w:r>
      <w:r w:rsidR="00BF5F59">
        <w:rPr>
          <w:lang w:val="en-US"/>
        </w:rPr>
        <w:t>.</w:t>
      </w:r>
      <w:r>
        <w:rPr>
          <w:lang w:val="en-US"/>
        </w:rPr>
        <w:t xml:space="preserve"> </w:t>
      </w:r>
    </w:p>
    <w:p w14:paraId="484FD435" w14:textId="77777777" w:rsidR="00107243" w:rsidRDefault="00107243">
      <w:pPr>
        <w:spacing w:after="160" w:line="259" w:lineRule="auto"/>
        <w:jc w:val="left"/>
        <w:rPr>
          <w:lang w:val="en-US"/>
        </w:rPr>
      </w:pPr>
      <w:r>
        <w:rPr>
          <w:lang w:val="en-US"/>
        </w:rPr>
        <w:br w:type="page"/>
      </w:r>
    </w:p>
    <w:p w14:paraId="1967C12E" w14:textId="6AB193CC" w:rsidR="00E34900" w:rsidRDefault="00E34900" w:rsidP="00FA2792">
      <w:pPr>
        <w:pStyle w:val="Heading1"/>
      </w:pPr>
      <w:bookmarkStart w:id="166" w:name="_Toc15919226"/>
      <w:r w:rsidRPr="000C1FD7">
        <w:lastRenderedPageBreak/>
        <w:t>Daftar Pustaka</w:t>
      </w:r>
      <w:bookmarkEnd w:id="166"/>
    </w:p>
    <w:p w14:paraId="10148431" w14:textId="77777777" w:rsidR="00B6138E" w:rsidRPr="00B6138E" w:rsidRDefault="00B6138E" w:rsidP="00B6138E"/>
    <w:p w14:paraId="2DAB66F3" w14:textId="0B843763" w:rsidR="00E567C6" w:rsidRPr="00E567C6" w:rsidRDefault="005C4007" w:rsidP="00E567C6">
      <w:pPr>
        <w:widowControl w:val="0"/>
        <w:autoSpaceDE w:val="0"/>
        <w:autoSpaceDN w:val="0"/>
        <w:adjustRightInd w:val="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E567C6">
        <w:rPr>
          <w:lang w:val="en-US"/>
        </w:rPr>
        <w:t>s</w:t>
      </w:r>
      <w:r w:rsidR="00E567C6" w:rsidRPr="00E567C6">
        <w:rPr>
          <w:rFonts w:cs="Times New Roman"/>
          <w:szCs w:val="24"/>
        </w:rPr>
        <w:t>Bimmaharyanto, D. E. S., Fudholi, A. and W, G. P. (2017) ‘Evaluasi Tingkat Kesesuaian Standar Akreditasi Terhadap Pelayanan Farmasi Dan Strategi Perbaikan Dengan Metode Hanlon Di Rsud Kabupaten Bima’, 3(2), pp. 209–215.</w:t>
      </w:r>
    </w:p>
    <w:p w14:paraId="23994229"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Daqiqil, I. (2011) ‘Framework Codeigniter Sebuah Panduan dan Best Practice’, </w:t>
      </w:r>
      <w:r w:rsidRPr="00E567C6">
        <w:rPr>
          <w:rFonts w:cs="Times New Roman"/>
          <w:i/>
          <w:iCs/>
          <w:szCs w:val="24"/>
        </w:rPr>
        <w:t>Pekanbaru</w:t>
      </w:r>
      <w:r w:rsidRPr="00E567C6">
        <w:rPr>
          <w:rFonts w:cs="Times New Roman"/>
          <w:szCs w:val="24"/>
        </w:rPr>
        <w:t>, (May), pp. 1–120.</w:t>
      </w:r>
    </w:p>
    <w:p w14:paraId="498BED1F"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Dinhubkominfo Jateng &amp; Komisi Informasi Jawa Tengah (2013) ‘Peraturan Perundang-Undangan Keterbukaan Informasi Publik’.</w:t>
      </w:r>
    </w:p>
    <w:p w14:paraId="18148A04"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Eddy, H. (2007) </w:t>
      </w:r>
      <w:r w:rsidRPr="00E567C6">
        <w:rPr>
          <w:rFonts w:cs="Times New Roman"/>
          <w:i/>
          <w:iCs/>
          <w:szCs w:val="24"/>
        </w:rPr>
        <w:t>Manajemen Operasi</w:t>
      </w:r>
      <w:r w:rsidRPr="00E567C6">
        <w:rPr>
          <w:rFonts w:cs="Times New Roman"/>
          <w:szCs w:val="24"/>
        </w:rPr>
        <w:t xml:space="preserve">, </w:t>
      </w:r>
      <w:r w:rsidRPr="00E567C6">
        <w:rPr>
          <w:rFonts w:cs="Times New Roman"/>
          <w:i/>
          <w:iCs/>
          <w:szCs w:val="24"/>
        </w:rPr>
        <w:t>Manajemen Operasi</w:t>
      </w:r>
      <w:r w:rsidRPr="00E567C6">
        <w:rPr>
          <w:rFonts w:cs="Times New Roman"/>
          <w:szCs w:val="24"/>
        </w:rPr>
        <w:t>.</w:t>
      </w:r>
    </w:p>
    <w:p w14:paraId="66FF876E"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Fathansyah (2012) </w:t>
      </w:r>
      <w:r w:rsidRPr="00E567C6">
        <w:rPr>
          <w:rFonts w:cs="Times New Roman"/>
          <w:i/>
          <w:iCs/>
          <w:szCs w:val="24"/>
        </w:rPr>
        <w:t>Basis Data</w:t>
      </w:r>
      <w:r w:rsidRPr="00E567C6">
        <w:rPr>
          <w:rFonts w:cs="Times New Roman"/>
          <w:szCs w:val="24"/>
        </w:rPr>
        <w:t>. Informatika.</w:t>
      </w:r>
    </w:p>
    <w:p w14:paraId="73FB67D7"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Hamidi, J. (2016) ‘Paradigma Baru Pembentukan Dan Analisis Peraturan Daerah (Studi Atas Perda Pelayanan Publik Dan Perda Keterbukaan Informasi Publik)’, </w:t>
      </w:r>
      <w:r w:rsidRPr="00E567C6">
        <w:rPr>
          <w:rFonts w:cs="Times New Roman"/>
          <w:i/>
          <w:iCs/>
          <w:szCs w:val="24"/>
        </w:rPr>
        <w:t>Jurnal Hukum Ius Quia Iustum</w:t>
      </w:r>
      <w:r w:rsidRPr="00E567C6">
        <w:rPr>
          <w:rFonts w:cs="Times New Roman"/>
          <w:szCs w:val="24"/>
        </w:rPr>
        <w:t>, 18(3), pp. 336–362. doi: 10.20885/iustum.vol18.iss3.art3.</w:t>
      </w:r>
    </w:p>
    <w:p w14:paraId="0ECB9DFE"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Haviluddin (2013) ‘Memahami Penggunaan UML (Unified Modelling Language)’, </w:t>
      </w:r>
      <w:r w:rsidRPr="00E567C6">
        <w:rPr>
          <w:rFonts w:cs="Times New Roman"/>
          <w:i/>
          <w:iCs/>
          <w:szCs w:val="24"/>
        </w:rPr>
        <w:t>Jurnal Informatika Mulawarman</w:t>
      </w:r>
      <w:r w:rsidRPr="00E567C6">
        <w:rPr>
          <w:rFonts w:cs="Times New Roman"/>
          <w:szCs w:val="24"/>
        </w:rPr>
        <w:t>, 9(2), pp. 1–6. doi: 10.1017/CBO9781107415324.004.</w:t>
      </w:r>
    </w:p>
    <w:p w14:paraId="3478C88E"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Kamaliah, K. (2015) ‘Implementasi Undang-Undang Nomor 14 Tahun 2008 Tentang Keterbukaan Informasi Publik Di Badan Perencanaan Pembangunan Daerah Kota Samarinda’, </w:t>
      </w:r>
      <w:r w:rsidRPr="00E567C6">
        <w:rPr>
          <w:rFonts w:cs="Times New Roman"/>
          <w:i/>
          <w:iCs/>
          <w:szCs w:val="24"/>
        </w:rPr>
        <w:t>E-Journal Ilmu Pemerintahan</w:t>
      </w:r>
      <w:r w:rsidRPr="00E567C6">
        <w:rPr>
          <w:rFonts w:cs="Times New Roman"/>
          <w:szCs w:val="24"/>
        </w:rPr>
        <w:t>, Vol 3 No 2(2), pp. 1113–1125. Available at: ejournal.ip.fisip-unmul.ac.id/site/wp-content/.../jurnal (08-31-15-09-41-07).pdf%0A%0A.</w:t>
      </w:r>
    </w:p>
    <w:p w14:paraId="18B2BAAB"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Krisma, I. </w:t>
      </w:r>
      <w:r w:rsidRPr="00E567C6">
        <w:rPr>
          <w:rFonts w:cs="Times New Roman"/>
          <w:i/>
          <w:iCs/>
          <w:szCs w:val="24"/>
        </w:rPr>
        <w:t>et al.</w:t>
      </w:r>
      <w:r w:rsidRPr="00E567C6">
        <w:rPr>
          <w:rFonts w:cs="Times New Roman"/>
          <w:szCs w:val="24"/>
        </w:rPr>
        <w:t xml:space="preserve"> (2015) ‘Tahap Penentuan Prioritas Masalah Metode Hanlon &amp; Tahap Analisis Akar Penyebab Masalah Fish Bone’, pp. 1–28.</w:t>
      </w:r>
    </w:p>
    <w:p w14:paraId="1BAFE5C0"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Nimas (2016) </w:t>
      </w:r>
      <w:r w:rsidRPr="00E567C6">
        <w:rPr>
          <w:rFonts w:cs="Times New Roman"/>
          <w:i/>
          <w:iCs/>
          <w:szCs w:val="24"/>
        </w:rPr>
        <w:t>Pengertian Dan Contoh Data Flow Diagram (DFD) atau Diagram Alir Data (DAD)</w:t>
      </w:r>
      <w:r w:rsidRPr="00E567C6">
        <w:rPr>
          <w:rFonts w:cs="Times New Roman"/>
          <w:szCs w:val="24"/>
        </w:rPr>
        <w:t>. Available at: https://www.pro.co.id/pengertian-dan-contoh-data-flow-diagram-dfd/ (Accessed: 5 May 2019).</w:t>
      </w:r>
    </w:p>
    <w:p w14:paraId="460DAFFF"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Prabowo, R. D. (2014) ‘Implementasi Undang-Undang Keterbukaan Informasi Publik dalam Upaya Mewujudkan Good Governance( Kajian Tiga Badan Publik : Bappeda, DPKAD dan Dinas Pendidikan Kota Semarang )’, pp. 1–33.</w:t>
      </w:r>
    </w:p>
    <w:p w14:paraId="16259AC9"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Pratama, A. R. (2019) </w:t>
      </w:r>
      <w:r w:rsidRPr="00E567C6">
        <w:rPr>
          <w:rFonts w:cs="Times New Roman"/>
          <w:i/>
          <w:iCs/>
          <w:szCs w:val="24"/>
        </w:rPr>
        <w:t>Belajar UML - Activity Diagram</w:t>
      </w:r>
      <w:r w:rsidRPr="00E567C6">
        <w:rPr>
          <w:rFonts w:cs="Times New Roman"/>
          <w:szCs w:val="24"/>
        </w:rPr>
        <w:t xml:space="preserve">. Available at: </w:t>
      </w:r>
      <w:r w:rsidRPr="00E567C6">
        <w:rPr>
          <w:rFonts w:cs="Times New Roman"/>
          <w:szCs w:val="24"/>
        </w:rPr>
        <w:lastRenderedPageBreak/>
        <w:t>https://www.codepolitan.com/mengenal-uml-contoh-umldiagram-model-activity-diagram  (Accessed: 21 July 2019).</w:t>
      </w:r>
    </w:p>
    <w:p w14:paraId="3BAFDFFF"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R, W. W., Fudholi, A. and W, G. P. (2013) ‘Evaluation of Drugs Management and Improvement Strategies Using Hanlon Method in the Pharmaceutical Installation of Hospital in 2012’, </w:t>
      </w:r>
      <w:r w:rsidRPr="00E567C6">
        <w:rPr>
          <w:rFonts w:cs="Times New Roman"/>
          <w:i/>
          <w:iCs/>
          <w:szCs w:val="24"/>
        </w:rPr>
        <w:t>Evaluation of Drugs Management and Improvement Strategies Using Hanlon Method in the Pharmaceutical Installation of Hospital in 2012</w:t>
      </w:r>
      <w:r w:rsidRPr="00E567C6">
        <w:rPr>
          <w:rFonts w:cs="Times New Roman"/>
          <w:szCs w:val="24"/>
        </w:rPr>
        <w:t>, pp. 283–290.</w:t>
      </w:r>
    </w:p>
    <w:p w14:paraId="6530FE58"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Radhitya, Y., Nur Hakim, F. and Solechan, A. (2016) ‘Rancang Bangun Sistem Pendukung Keputusan Penentuan Penerima Beasiswa Dengan Metode SAW’, </w:t>
      </w:r>
      <w:r w:rsidRPr="00E567C6">
        <w:rPr>
          <w:rFonts w:cs="Times New Roman"/>
          <w:i/>
          <w:iCs/>
          <w:szCs w:val="24"/>
        </w:rPr>
        <w:t>Jurnal Speed - Sentra Penelitian Engineering dan Edukasi</w:t>
      </w:r>
      <w:r w:rsidRPr="00E567C6">
        <w:rPr>
          <w:rFonts w:cs="Times New Roman"/>
          <w:szCs w:val="24"/>
        </w:rPr>
        <w:t>, 8(2), pp. 23–32.</w:t>
      </w:r>
    </w:p>
    <w:p w14:paraId="239A6577"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Ristiawati and Latif, R. V. N. (2015) ‘Identifikasi Permasalahan Kesehatan Di Desa Simbang Wetan Kecamatan Buaran Kabupaten Pekalongan Tahun 2015’, 5(1), pp. 71–77.</w:t>
      </w:r>
    </w:p>
    <w:p w14:paraId="7533447E"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Scavarda, A., Bouzdin-Chameeva, T. and Goldstein, S. (2004) ‘A review of the causal mapping practice and research literature’, </w:t>
      </w:r>
      <w:r w:rsidRPr="00E567C6">
        <w:rPr>
          <w:rFonts w:cs="Times New Roman"/>
          <w:i/>
          <w:iCs/>
          <w:szCs w:val="24"/>
        </w:rPr>
        <w:t>Second World Conference …</w:t>
      </w:r>
      <w:r w:rsidRPr="00E567C6">
        <w:rPr>
          <w:rFonts w:cs="Times New Roman"/>
          <w:szCs w:val="24"/>
        </w:rPr>
        <w:t>, pp. 612–624. Available at: http://scholar.google.com/scholar?hl=en&amp;btnG=Search&amp;q=intitle:A+Review+of+the+Causal+Mapping+Practice+and+Research+Literature#0.</w:t>
      </w:r>
    </w:p>
    <w:p w14:paraId="4AD793CD" w14:textId="77777777" w:rsidR="00E567C6" w:rsidRPr="00E567C6" w:rsidRDefault="00E567C6" w:rsidP="00E567C6">
      <w:pPr>
        <w:widowControl w:val="0"/>
        <w:autoSpaceDE w:val="0"/>
        <w:autoSpaceDN w:val="0"/>
        <w:adjustRightInd w:val="0"/>
        <w:rPr>
          <w:rFonts w:cs="Times New Roman"/>
          <w:szCs w:val="24"/>
        </w:rPr>
      </w:pPr>
      <w:r w:rsidRPr="00E567C6">
        <w:rPr>
          <w:rFonts w:cs="Times New Roman"/>
          <w:szCs w:val="24"/>
        </w:rPr>
        <w:t xml:space="preserve">Sidik, B. (2014) </w:t>
      </w:r>
      <w:r w:rsidRPr="00E567C6">
        <w:rPr>
          <w:rFonts w:cs="Times New Roman"/>
          <w:i/>
          <w:iCs/>
          <w:szCs w:val="24"/>
        </w:rPr>
        <w:t>Pemrograman Web PHP</w:t>
      </w:r>
      <w:r w:rsidRPr="00E567C6">
        <w:rPr>
          <w:rFonts w:cs="Times New Roman"/>
          <w:szCs w:val="24"/>
        </w:rPr>
        <w:t>. Informatika.</w:t>
      </w:r>
    </w:p>
    <w:p w14:paraId="4B4E0D64" w14:textId="77777777" w:rsidR="00E567C6" w:rsidRPr="00E567C6" w:rsidRDefault="00E567C6" w:rsidP="00E567C6">
      <w:pPr>
        <w:widowControl w:val="0"/>
        <w:autoSpaceDE w:val="0"/>
        <w:autoSpaceDN w:val="0"/>
        <w:adjustRightInd w:val="0"/>
        <w:rPr>
          <w:rFonts w:cs="Times New Roman"/>
        </w:rPr>
      </w:pPr>
      <w:r w:rsidRPr="00E567C6">
        <w:rPr>
          <w:rFonts w:cs="Times New Roman"/>
          <w:szCs w:val="24"/>
        </w:rPr>
        <w:t>Taufiqurrochman (2019) ‘Rancang bangun sistem informasi penilaian kepuasan kualitas layanan menggunakan metode’.</w:t>
      </w:r>
    </w:p>
    <w:p w14:paraId="4A9C094D" w14:textId="0550445A" w:rsidR="00E96EC8" w:rsidRDefault="005C4007" w:rsidP="000A37E9">
      <w:pPr>
        <w:jc w:val="left"/>
        <w:rPr>
          <w:lang w:val="en-US"/>
        </w:rPr>
      </w:pPr>
      <w:r>
        <w:rPr>
          <w:lang w:val="en-US"/>
        </w:rPr>
        <w:fldChar w:fldCharType="end"/>
      </w:r>
      <w:r w:rsidR="00333492">
        <w:rPr>
          <w:lang w:val="en-US"/>
        </w:rPr>
        <w:fldChar w:fldCharType="begin" w:fldLock="1"/>
      </w:r>
      <w:r w:rsidR="00645291">
        <w:rPr>
          <w:lang w:val="en-US"/>
        </w:rPr>
        <w:instrText>ADDIN CSL_CITATION {"citationItems":[{"id":"ITEM-1","itemData":{"abstract":"Mendapatkan pelayanan yang maksimal merupakan impian semua masyarakat terutama penerima pelayanan kesehatan di rumah sakit termasuk di instalasi farmasi. Banyak permasalahan yang didapatkan pasien, karena pelayanan belum memenuhi standar. Untuk memenuhi kebutuhan pasien tersebut, instalasi farmasi harus diakreditasikan. Tujuan penelitian ini adalah untuk mengetahui tingkat kesesuaian tujuh standar akreditasi terhadap pelayanan farmasi di RSUD Kabupaten Bima dan strategi perbaikan dengan metode Hanlon. Penelitian ini menggunakan instrumen kuisoner Depkes dan wawancara informan utama sebanyak 15 orang dan informan kunci sebanyak 3 orang. Subyek pada penelitian ini adalah semua pegawai yang terlibat dan memiliki peran penting di Instalasi Farmasi RSUD Kabupaten Bima. Dilakukan penilaian tujuh standar kemudian dibandingkan antara informan dengan hasil observasi, setelah itu dianalisis strategi perbaikan dengan menggunakan metode Hanlon. Hasil Penelitian menunjukan terdapat perbedaan hasil penilaian standar akreditasi antara petugas Instalasi farmasi yaitu (58,75%) dengan penilaian peneliti yaitu (55%). Dari ketujuh standar akreditasi, tidak ada yang memenuhi standar akreditasi (&lt; 60%), hasil strategi pengembangan dengan metode Hanlon adalah : Fasilitas dan peralatan, perbaikan sarana dan prasarana kefarmasian. Administrasi dan pengelolaan, segera melakukan fungsi KFT. Evaluasi dan pengendalian mutu, perlu membuat program tertulis kefarmasian serta SK tentang jadwal rapat. Falsafah dan tujuan, SK tentang kebijakan pelayanan kefarmasian dari pimpinan Rumah Sakit. Kebijakan dan prosedur, membuat SOP dan kebijakan tertulis tentang pengelolaan perbekalan kefarmasin. Pengembangan staf dan program pendidikan, dilakukan program pendidikan dan pelatihan secara berkala di IFRS. Staf dan pimpinan, adanya evaluasi kinerja tenaga kefarmasian dan orientasi bagi pegawai Instalasi Farmasi.","author":[{"dropping-particle":"","family":"Bimmaharyanto","given":"Dedent Eka S.","non-dropping-particle":"","parse-names":false,"suffix":""},{"dropping-particle":"","family":"Fudholi","given":"Achmad","non-dropping-particle":"","parse-names":false,"suffix":""},{"dropping-particle":"","family":"W","given":"Gunawan Pamudji","non-dropping-particle":"","parse-names":false,"suffix":""}],"id":"ITEM-1","issue":"2","issued":{"date-parts":[["2017"]]},"page":"209-215","title":"Evaluasi Tingkat Kesesuaian Standar Akreditasi Terhadap Pelayanan Farmasi Dan Strategi Perbaikan Dengan Metode Hanlon Di Rsud Kabupaten Bima","type":"article-journal","volume":"3"},"uris":["http://www.mendeley.com/documents/?uuid=8e55c89f-d486-4ad1-80f8-5d0a5be97a5e"]},{"id":"ITEM-2","itemData":{"ISBN":"978-602-8758-89-5","abstract":"Codeigniter merupakan salah satu framework terbaik yang ada saat ini. Banyak website-website besar telah menggunakan codeigniter sabagai framwork utama dalam membangun website maupun aplikasi mereka. Selain kemudahkan dalam menggunakan, codeigniter juga cepat, mudah di kustomisasi dan integrasikan dengan library atau framework lainnya. Framework ini juga sempat menjadi perhatian pembuat php – Rasmus Lerdorf \" I like CodeIgniter because it is faster, lighter and the least like a framework. \" -Rasmus Lerdorf Dalam buku ini akan dibahas mengenai cara-cara penggunaan Codeigniter, mulai dari pengenalan tentang controller, model dan view, penggunaan codeigniter dan form, penggunaan database di codeigniter, studi-studi kasus hingga penggunaanya dengan library-library lain seperti jQuery dan jQuery UI. Akhir kata penulis mnyadari bahawa penulisan dalam buku ini masih jauh dari sempurna. Oleh","author":[{"dropping-particle":"","family":"Daqiqil","given":"Ibnu","non-dropping-particle":"","parse-names":false,"suffix":""}],"container-title":"Pekanbaru","id":"ITEM-2","issue":"May","issued":{"date-parts":[["2011"]]},"page":"1-120","title":"Framework Codeigniter Sebuah Panduan dan Best Practice","type":"article-journal"},"uris":["http://www.mendeley.com/documents/?uuid=0bad2dac-0e05-4e90-a3dd-38982b26e608"]},{"id":"ITEM-3","itemData":{"author":[{"dropping-particle":"","family":"Dinhubkominfo Jateng &amp; Komisi Informasi Jawa Tengah","given":"","non-dropping-particle":"","parse-names":false,"suffix":""}],"id":"ITEM-3","issued":{"date-parts":[["2013"]]},"title":"Peraturan Perundang-Undangan Keterbukaan Informasi Publik","type":"article-journal"},"uris":["http://www.mendeley.com/documents/?uuid=eee0670f-a6ce-4db5-a4d5-58f58931a17b"]},{"id":"ITEM-4","itemData":{"author":[{"dropping-particle":"","family":"Eddy","given":"Harjantto","non-dropping-particle":"","parse-names":false,"suffix":""}],"container-title":"Manajemen Operasi","id":"ITEM-4","issued":{"date-parts":[["2007"]]},"title":"Manajemen Operasi","type":"book"},"uris":["http://www.mendeley.com/documents/?uuid=4f252f24-5379-4fcd-86f5-d1da6ce1c2b8"]},{"id":"ITEM-5","itemData":{"DOI":"10.20885/iustum.vol18.iss3.art3","ISSN":"08548498","abstract":"Reformation in 2008 has changed the state paradigm of Indonesia from centralistic into decentralized government by widely implementing the autonomy concept. This change has also brought the influence in establishment and analysis of Local Regulation based on the concepts of Rocippi, Fish Bone, or RIA that are representative of the old paradigm to the new one that is the concept of SDER (Sustainable, Development, and Engineering Regulation). This research applies the judicial-normative method through a regulation approach. Meanwhile, the analysis method used to solve the existing legal issues is the qualitative-judicial method. The result of the research on two PERDA (the Local Regulations) - which is about Public Service and Openness of Public Information – concludes that by implementing the concept of SDER, the paradigm in establishment of both the State Oriented Local Regulation and civilized oriented Local Regulation could be turned into the Integrated Local Regulation; namely State and Civilized Integrated Oriented Local Regulation. The legal implication of this concept is that the Program of Local Legislation must be oriented to the struggle of the local regulation reform that can prosper the people.","author":[{"dropping-particle":"","family":"Hamidi","given":"Jazim","non-dropping-particle":"","parse-names":false,"suffix":""}],"container-title":"Jurnal Hukum Ius Quia Iustum","id":"ITEM-5","issue":"3","issued":{"date-parts":[["2016"]]},"page":"336-362","title":"Paradigma Baru Pembentukan Dan Analisis Peraturan Daerah (Studi Atas Perda Pelayanan Publik Dan Perda Keterbukaan Informasi Publik)","type":"article-journal","volume":"18"},"uris":["http://www.mendeley.com/documents/?uuid=a8ffce90-af4e-4d8a-ac11-cce1592b8a25"]},{"id":"ITEM-6","itemData":{"abstract":"Penelitian ini bertujuan untuk mendeskripsikan dan menganalisis bagaimana peranan badan pemberdayaan masyarakat dan perempuan dalam mengatasi kekerasan terhadap anak di Kota Samarinda. Sumber data diperoleh dengan menggunakan dua teknik yaitu, teknik purposive sampling dan snowball sampling. Analisis data yang digunakan dalam penelitian ini adalah metode deskriptif kualitatif, yaitu penelitian yang bertujuan untuk memberikan gambaran serta penjelasan tentang variabel yang diteliti. Analisis data model interaktif dari Miles dan Hubermen, yang diawali dengan proses pengumpulan data, penyerderhanaan data, penyajian data, dan penarikan kesimpulan. Hasil penelitian ini menunjukan bahwa Implementasi Undang- Undang Keterbukaan Informasi Publik yang dijalankan oleh Badan Perencanaan Pembangunan Daerah Kota Samarinda dapat dilihat dari aspek layanan informasi publik yang bersifat informasi yang wajib disediakan secara berkala yaitu Renstra, Renja, Rencana Pembangunan Jangka Menengah (RPJM) dan Rencana Pembangunan Jangka Panjang (RPJP), informasi yang wajib disediakan setiap saat yaitu semua data yang berhubungan dengan pembangunan, evaluasi dan pengendalian, tidak termasuk informasi yang dikecualikan, informasi yang wajib disediakan secara serta merta dan informasi yang dikecualikan tidak tersedia di Badan Perencanaan Pembangunan Daerah Kota Samarinda. Untuk mendapatkan informasi publik masyarakat dapat datang secara langsung di Kantor Badan Perencanaan Pembangunan Daerah Kota Samarinda yang dokumennya dapat dicopy maupun disimpan dalam soft file, dikarenakan website Bappeda (bappeda.samarindakota.go.id/) dalam masa maintence (perbaikan).","author":[{"dropping-particle":"","family":"Kamaliah","given":"Khairunnisa","non-dropping-particle":"","parse-names":false,"suffix":""}],"container-title":"E-Journal Ilmu Pemerintahan","id":"ITEM-6","issue":"2","issued":{"date-parts":[["2015"]]},"page":"1113-1125","title":"Implementasi Undang-Undang Nomor 14 Tahun 2008 Tentang Keterbukaan Informasi Publik Di Badan Perencanaan Pembangunan Daerah Kota Samarinda","type":"article-journal","volume":"Vol 3 No 2"},"uris":["http://www.mendeley.com/documents/?uuid=0e20c747-e04c-4063-bd88-f066ac4ba383"]},{"id":"ITEM-7","itemData":{"author":[{"dropping-particle":"","family":"Krisma","given":"Indira","non-dropping-particle":"","parse-names":false,"suffix":""},{"dropping-particle":"","family":"Lidya","given":"Felentine","non-dropping-particle":"","parse-names":false,"suffix":""},{"dropping-particle":"","family":"Oktaviani","given":"Rini","non-dropping-particle":"","parse-names":false,"suffix":""},{"dropping-particle":"","family":"Ayu","given":"Astrid","non-dropping-particle":"","parse-names":false,"suffix":""},{"dropping-particle":"","family":"Dkk","given":"","non-dropping-particle":"","parse-names":false,"suffix":""}],"id":"ITEM-7","issued":{"date-parts":[["2015"]]},"page":"1-28","title":"Tahap Penentuan Prioritas Masalah Metode Hanlon &amp; Tahap Analisis Akar Penyebab Masalah Fish Bone","type":"article-journal"},"uris":["http://www.mendeley.com/documents/?uuid=a4333f8a-c19f-4485-818a-3080a16bfe51"]},{"id":"ITEM-8","itemData":{"URL":"https://www.pro.co.id/pengertian-dan-contoh-data-flow-diagram-dfd/","accessed":{"date-parts":[["2019","5","5"]]},"author":[{"dropping-particle":"","family":"Nimas","given":"","non-dropping-particle":"","parse-names":false,"suffix":""}],"id":"ITEM-8","issued":{"date-parts":[["2016"]]},"title":"Pengertian Dan Contoh Data Flow Diagram (DFD) atau Diagram Alir Data (DAD)","type":"webpage"},"uris":["http://www.mendeley.com/documents/?uuid=e37c31fc-79f7-4ed2-9f2c-cb12efcdf9bb"]},{"id":"ITEM-9","itemData":{"abstract":"This Research was done with background that making of Public Information Openness Rights (UU KIP) was one of efforts to grant citizen’s rights on public information and to optimize control of public to government thatalso encouraging Good Governance. Based on the reason the implementation of UU KIP need to be optimized in order to create transparent, accountable, and participatory government as principals of Good Governance. On the Semarang City Government, the implementation of UU KIP has not yet run optimaly. Because of that, in this research will reviewing many problems related to the implementation of UU KIP, perceived problems, and supporting factors on DPKAD, Bappeda and Dinas Pendidikan KotaSemarang as SKPD whose have strategic and central roles on development planning, budgeting, and education. This research was using qualitative research methodology refers on analytic descriptive research. The subjects of this research were any involved groups on the implementation of UU KIP on Bappeda, DPKAD, and Dinas Pendidikan Kota Semarang. Data collections through observations, interviews, documentations, literature studies, and then analyzed through data reduction technique, data presentation, and verification/ concluding. The Result of this research suggest that implementation of UU KIP and its subordinate regulations, technically have not run effectively. Dinas Pendidikan is the most ready and perfect SKPD to implement UU KIP compared to Bappeda and DPKAD. Many obstacles faced on implementation of UU KIP and its subordinate regulations were lack of socialization by public relation, in appropriate delegation on socialization, lack of understanding on implementation of regulation by related officers, limitedness of personnel and budget, and low level of participation and people’s understanding on UU KIP. 2 To support the succeed of implementation of UU KIP were needed many factors, it were optimized socialization so related officers get complete comprehension about regulation, personel and budget adjustment, and people’s understanding on UU KIP. Thus recommendations of this research were importance of reviewing on local regulation related to public information openness, more detailed and comprehensive ruling regulations on operational of UU KIP as District Regulation and people’s comprehension and consciousness on UU KIP and the rights of public information need to be pushed and raised.","author":[{"dropping-particle":"","family":"Prabowo","given":"Rizki Dwi","non-dropping-particle":"","parse-names":false,"suffix":""}],"id":"ITEM-9","issued":{"date-parts":[["2014"]]},"page":"1-33","title":"Implementasi Undang-Undang Keterbukaan Informasi Publik dalam Upaya Mewujudkan Good Governance( Kajian Tiga Badan Publik : Bappeda, DPKAD dan Dinas Pendidikan Kota Semarang )","type":"article-journal"},"uris":["http://www.mendeley.com/documents/?uuid=350094d1-ed0f-4d55-9a93-5bfe7d2e355b"]},{"id":"ITEM-10","itemData":{"author":[{"dropping-particle":"","family":"R","given":"Wirdah Wati","non-dropping-particle":"","parse-names":false,"suffix":""},{"dropping-particle":"","family":"Fudholi","given":"Achmad","non-dropping-particle":"","parse-names":false,"suffix":""},{"dropping-particle":"","family":"W","given":"Gunawan Pamudji","non-dropping-particle":"","parse-names":false,"suffix":""}],"container-title":"Evaluation of Drugs Management and Improvement Strategies Using Hanlon Method in the Pharmaceutical Installation of Hospital in 2012","id":"ITEM-10","issued":{"date-parts":[["2013"]]},"page":"283-290","title":"Evaluation of Drugs Management and Improvement Strategies Using Hanlon Method in the Pharmaceutical Installation of Hospital in 2012","type":"article-journal"},"uris":["http://www.mendeley.com/documents/?uuid=257836c2-1bce-4c59-b625-99b0985ba45c"]},{"id":"ITEM-11","itemData":{"abstract":"Puskesmas merupakan salah satu instansi yang bergerak dibidang pelayanan jasa kesehatan masyarakat. Pada zaman sekarang telah banyak di bangun Rumah Sakit akan tetapi di daerah pelosok atau desa yang ada masih Puskesmas yang berfungsi sebagai usaha preventif (pencegahan) dan operatif (penanggulangan) terhadap upaya-upaya kesehatan masyarakat. Semakin banyak Rumah Sakit dan Puskesmas yang dibangun maka sangatlah penting jika pihak Puskesmas berpikiran untuk meningkatkan mutu dari Puskesmas tersebut. Hasil penelitian menunjukkan bahwa dalam proses registrasi pasien masih sering terjadi masalah bagaimana cara mengidentifikasi antara pasien lama dengan pasien baru. Untuk mengatasi hal tersebut maka diperlukan sistem informasi yang efektif dan efisien sehingga seluruh kegiatan yang dilakukan di Puskesmas Pakis Baru dapat berjalan lancar. Penelitian ini bertujuan menghasilkan aplikasi perangkat lunak yang diharapkan dapat membantu Puskesmas Pakis Baru dalam memproses pengolahan data register pasien yang dapat mempermudah pencarian dan pembuatan laporan, Guna menunjang penelitian ini, metode pengumpulan data dilakukan dengan cara observasi, wawancara atau interview, studi kepustakaan, analisis, perancangan sistem, membangun sistem, uji coba dan implementasi sistem. Hasil dari penelitian ini adalah menghasilkan sebuah program aplikasi yang nantinya dapat menjawab kesulitan yang seringkali dihadapi oleh pengelola Puskesmas sehingga bisa jauh lebih efisien dan efektif.","author":[{"dropping-particle":"","family":"Radhitya","given":"Yogha","non-dropping-particle":"","parse-names":false,"suffix":""},{"dropping-particle":"","family":"Nur Hakim","given":"Fitro","non-dropping-particle":"","parse-names":false,"suffix":""},{"dropping-particle":"","family":"Solechan","given":"Achmad","non-dropping-particle":"","parse-names":false,"suffix":""}],"container-title":"Jurnal Speed - Sentra Penelitian Engineering dan Edukasi","id":"ITEM-11","issue":"2","issued":{"date-parts":[["2016"]]},"page":"23-32","title":"Rancang Bangun Sistem Pendukung Keputusan Penentuan Penerima Beasiswa Dengan Metode SAW","type":"article-journal","volume":"8"},"uris":["http://www.mendeley.com/documents/?uuid=4f483599-90c3-4ce0-83f8-5420c211962d"]},{"id":"ITEM-12","itemData":{"author":[{"dropping-particle":"","family":"Ristiawati","given":"","non-dropping-particle":"","parse-names":false,"suffix":""},{"dropping-particle":"","family":"Latif","given":"RR. Vita Nur","non-dropping-particle":"","parse-names":false,"suffix":""}],"id":"ITEM-12","issue":"1","issued":{"date-parts":[["2015"]]},"page":"71-77","title":"Identifikasi Permasalahan Kesehatan Di Desa Simbang Wetan Kecamatan Buaran Kabupaten Pekalongan Tahun 2015","type":"article-journal","volume":"5"},"uris":["http://www.mendeley.com/documents/?uuid=0f626550-5230-46dc-9e19-199bec38072e"]},{"id":"ITEM-13","itemData":{"abstract":"Causal maps are an essential tool for operations managers. In the operations management literature, causal maps are known under many names, including Ishikawa (fishbone) diagrams, impact wheels, issues trees, strategy maps, risk assessment mapping tools (FMEA) and, cause and effect diagrams. Operations management researchers often use causal mapping as a key tool for building and communicating theory, particularly in support of empirical research. Causal maps are found in cause and effect diagrams for Six Sigma programs, in Failure Mode and Effects Analysis for risk analysis, in issue tree analysis for guiding consulting projects, in strategy maps for developing strategy, and in research papers for theory building and theory testing. Although causal maps are a widely accepted approach for analyzing critical relationships in a system, brainstorming and structured interviews are the only widely accepted approaches for capturing the information needed to build them. This paper reviews the causal mapping management practice and research literature and emphasizes the important roll that causal mapping tools play in operations management. The paper then reviews the broader cognitive mapping literature and proposes a taxonomy for the literature and suggests opportunities for research.","author":[{"dropping-particle":"","family":"Scavarda","given":"A","non-dropping-particle":"","parse-names":false,"suffix":""},{"dropping-particle":"","family":"Bouzdin-Chameeva","given":"T","non-dropping-particle":"","parse-names":false,"suffix":""},{"dropping-particle":"","family":"Goldstein","given":"S","non-dropping-particle":"","parse-names":false,"suffix":""}],"container-title":"Second World Conference …","id":"ITEM-13","issued":{"date-parts":[["2004"]]},"page":"612-624","title":"A review of the causal mapping practice and research literature","type":"article-journal"},"uris":["http://www.mendeley.com/documents/?uuid=4060c635-0c26-44aa-bd08-6ad1f05b2b7f"]},{"id":"ITEM-14","itemData":{"author":[{"dropping-particle":"","family":"Taufiqurrochman","given":"","non-dropping-particle":"","parse-names":false,"suffix":""}],"id":"ITEM-14","issued":{"date-parts":[["2019"]]},"title":"Rancang bangun sistem informasi penilaian kepuasan kualitas layanan menggunakan metode","type":"article-journal"},"uris":["http://www.mendeley.com/documents/?uuid=138e6e4c-848f-41af-afb2-e3ead69fd35e"]}],"mendeley":{"formattedCitation":"(Scavarda, Bouzdin-Chameeva and Goldstein, 2004; Eddy, 2007; Daqiqil, 2011; Dinhubkominfo Jateng &amp; Komisi Informasi Jawa Tengah, 2013; R, Fudholi and W, 2013; Prabowo, 2014; Ristiawati and Latif, 2015; Kamaliah, 2015; Krisma &lt;i&gt;et al.&lt;/i&gt;, 2015; Radhitya, Nur Hakim and Solechan, 2016; Hamidi, 2016; Nimas, 2016; Bimmaharyanto, Fudholi and W, 2017; Taufiqurrochman, 2019)","plainTextFormattedCitation":"(Scavarda, Bouzdin-Chameeva and Goldstein, 2004; Eddy, 2007; Daqiqil, 2011; Dinhubkominfo Jateng &amp; Komisi Informasi Jawa Tengah, 2013; R, Fudholi and W, 2013; Prabowo, 2014; Ristiawati and Latif, 2015; Kamaliah, 2015; Krisma et al., 2015; Radhitya, Nur Hakim and Solechan, 2016; Hamidi, 2016; Nimas, 2016; Bimmaharyanto, Fudholi and W, 2017; Taufiqurrochman, 2019)","previouslyFormattedCitation":"(Scavarda, Bouzdin-Chameeva and Goldstein, 2004; Eddy, 2007; Daqiqil, 2011; Dinhubkominfo Jateng &amp; Komisi Informasi Jawa Tengah, 2013; R, Fudholi and W, 2013; Prabowo, 2014; Ristiawati and Latif, 2015; Kamaliah, 2015; Krisma &lt;i&gt;et al.&lt;/i&gt;, 2015; Radhitya, Nur Hakim and Solechan, 2016; Hamidi, 2016; Nimas, 2016; Bimmaharyanto, Fudholi and W, 2017; Taufiqurrochman, 2019)"},"properties":{"noteIndex":0},"schema":"https://github.com/citation-style-language/schema/raw/master/csl-citation.json"}</w:instrText>
      </w:r>
      <w:r w:rsidR="00333492">
        <w:rPr>
          <w:lang w:val="en-US"/>
        </w:rPr>
        <w:fldChar w:fldCharType="separate"/>
      </w:r>
      <w:r w:rsidR="00431DA3" w:rsidRPr="00431DA3">
        <w:rPr>
          <w:lang w:val="en-US"/>
        </w:rPr>
        <w:t xml:space="preserve">(Scavarda, Bouzdin-Chameeva and Goldstein, 2004; Eddy, 2007; Daqiqil, 2011; Dinhubkominfo Jateng &amp; Komisi Informasi Jawa Tengah, 2013; R, Fudholi and W, 2013; Prabowo, 2014; Ristiawati and Latif, 2015; Kamaliah, 2015; Krisma </w:t>
      </w:r>
      <w:r w:rsidR="00431DA3" w:rsidRPr="00431DA3">
        <w:rPr>
          <w:i/>
          <w:lang w:val="en-US"/>
        </w:rPr>
        <w:t>et al.</w:t>
      </w:r>
      <w:r w:rsidR="00431DA3" w:rsidRPr="00431DA3">
        <w:rPr>
          <w:lang w:val="en-US"/>
        </w:rPr>
        <w:t>, 2015; Radhitya, Nur Hakim and Solechan, 2016; Hamidi, 2016; Nimas, 2016; Bimmaharyanto, Fudholi and W, 2017; Taufiqurrochman, 2019)</w:t>
      </w:r>
      <w:r w:rsidR="00333492">
        <w:rPr>
          <w:lang w:val="en-US"/>
        </w:rPr>
        <w:fldChar w:fldCharType="end"/>
      </w:r>
    </w:p>
    <w:p w14:paraId="11B0D06B" w14:textId="47384095" w:rsidR="00E96EC8" w:rsidRDefault="00E96EC8" w:rsidP="000A37E9">
      <w:pPr>
        <w:jc w:val="left"/>
        <w:rPr>
          <w:lang w:val="en-US"/>
        </w:rPr>
      </w:pPr>
    </w:p>
    <w:p w14:paraId="5412784F" w14:textId="639E42EB" w:rsidR="00E96EC8" w:rsidRDefault="00E96EC8" w:rsidP="000A37E9">
      <w:pPr>
        <w:jc w:val="left"/>
        <w:rPr>
          <w:lang w:val="en-US"/>
        </w:rPr>
      </w:pPr>
    </w:p>
    <w:p w14:paraId="497A1181" w14:textId="6AFE5D6C" w:rsidR="00E96EC8" w:rsidRDefault="00E96EC8" w:rsidP="000A37E9">
      <w:pPr>
        <w:jc w:val="left"/>
        <w:rPr>
          <w:lang w:val="en-US"/>
        </w:rPr>
      </w:pPr>
    </w:p>
    <w:p w14:paraId="3B52F717" w14:textId="78DDF4C2" w:rsidR="00E96EC8" w:rsidRDefault="00E96EC8" w:rsidP="000A37E9">
      <w:pPr>
        <w:jc w:val="left"/>
        <w:rPr>
          <w:lang w:val="en-US"/>
        </w:rPr>
      </w:pPr>
    </w:p>
    <w:p w14:paraId="7603BAA6" w14:textId="081C5C08" w:rsidR="00E96EC8" w:rsidRDefault="00E96EC8" w:rsidP="000A37E9">
      <w:pPr>
        <w:jc w:val="left"/>
        <w:rPr>
          <w:lang w:val="en-US"/>
        </w:rPr>
      </w:pPr>
    </w:p>
    <w:p w14:paraId="43035DC5" w14:textId="7331379D" w:rsidR="00E96EC8" w:rsidRDefault="00E96EC8" w:rsidP="000A37E9">
      <w:pPr>
        <w:jc w:val="left"/>
        <w:rPr>
          <w:lang w:val="en-US"/>
        </w:rPr>
      </w:pPr>
    </w:p>
    <w:sectPr w:rsidR="00E96EC8" w:rsidSect="000C1B4B">
      <w:footerReference w:type="first" r:id="rId76"/>
      <w:pgSz w:w="11906" w:h="16838" w:code="9"/>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EE5A51" w14:textId="77777777" w:rsidR="002726A4" w:rsidRDefault="002726A4" w:rsidP="009C009B">
      <w:pPr>
        <w:spacing w:line="240" w:lineRule="auto"/>
      </w:pPr>
      <w:r>
        <w:separator/>
      </w:r>
    </w:p>
  </w:endnote>
  <w:endnote w:type="continuationSeparator" w:id="0">
    <w:p w14:paraId="0B7C3B08" w14:textId="77777777" w:rsidR="002726A4" w:rsidRDefault="002726A4" w:rsidP="009C00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Futura Bk BT">
    <w:panose1 w:val="020B0502020204020303"/>
    <w:charset w:val="00"/>
    <w:family w:val="swiss"/>
    <w:pitch w:val="variable"/>
    <w:sig w:usb0="00000087" w:usb1="00000000" w:usb2="00000000" w:usb3="00000000" w:csb0="0000001B"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0B9A6" w14:textId="77777777" w:rsidR="00A2182B" w:rsidRDefault="00A2182B" w:rsidP="00315B7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676150461"/>
      <w:docPartObj>
        <w:docPartGallery w:val="Page Numbers (Bottom of Page)"/>
        <w:docPartUnique/>
      </w:docPartObj>
    </w:sdtPr>
    <w:sdtEndPr>
      <w:rPr>
        <w:noProof/>
      </w:rPr>
    </w:sdtEndPr>
    <w:sdtContent>
      <w:p w14:paraId="65F3B7D7" w14:textId="2F88E635" w:rsidR="00A2182B" w:rsidRDefault="00A2182B">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BB04004" w14:textId="77777777" w:rsidR="00A2182B" w:rsidRDefault="00A2182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413315577"/>
      <w:docPartObj>
        <w:docPartGallery w:val="Page Numbers (Bottom of Page)"/>
        <w:docPartUnique/>
      </w:docPartObj>
    </w:sdtPr>
    <w:sdtEndPr>
      <w:rPr>
        <w:noProof/>
      </w:rPr>
    </w:sdtEndPr>
    <w:sdtContent>
      <w:p w14:paraId="63F3E696" w14:textId="5F9CD009" w:rsidR="00A2182B" w:rsidRDefault="00A2182B">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13B57986" w14:textId="77777777" w:rsidR="00A2182B" w:rsidRDefault="00A2182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856225517"/>
      <w:docPartObj>
        <w:docPartGallery w:val="Page Numbers (Bottom of Page)"/>
        <w:docPartUnique/>
      </w:docPartObj>
    </w:sdtPr>
    <w:sdtEndPr>
      <w:rPr>
        <w:noProof/>
      </w:rPr>
    </w:sdtEndPr>
    <w:sdtContent>
      <w:p w14:paraId="66319678" w14:textId="4D228968" w:rsidR="00A2182B" w:rsidRDefault="00A2182B">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1DCAA62D" w14:textId="77777777" w:rsidR="00A2182B" w:rsidRDefault="00A2182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03975596"/>
      <w:docPartObj>
        <w:docPartGallery w:val="Page Numbers (Bottom of Page)"/>
        <w:docPartUnique/>
      </w:docPartObj>
    </w:sdtPr>
    <w:sdtEndPr>
      <w:rPr>
        <w:noProof/>
      </w:rPr>
    </w:sdtEndPr>
    <w:sdtContent>
      <w:p w14:paraId="138762A3" w14:textId="77777777" w:rsidR="00A2182B" w:rsidRDefault="00A2182B">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4BDFD42A" w14:textId="77777777" w:rsidR="00A2182B" w:rsidRDefault="00A218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F44FA" w14:textId="77777777" w:rsidR="002726A4" w:rsidRDefault="002726A4" w:rsidP="009C009B">
      <w:pPr>
        <w:spacing w:line="240" w:lineRule="auto"/>
      </w:pPr>
      <w:r>
        <w:separator/>
      </w:r>
    </w:p>
  </w:footnote>
  <w:footnote w:type="continuationSeparator" w:id="0">
    <w:p w14:paraId="31AE97FA" w14:textId="77777777" w:rsidR="002726A4" w:rsidRDefault="002726A4" w:rsidP="009C009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D3FDF"/>
    <w:multiLevelType w:val="hybridMultilevel"/>
    <w:tmpl w:val="9280AA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1068A"/>
    <w:multiLevelType w:val="hybridMultilevel"/>
    <w:tmpl w:val="B50AE59C"/>
    <w:lvl w:ilvl="0" w:tplc="AB427E16">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15:restartNumberingAfterBreak="0">
    <w:nsid w:val="08920089"/>
    <w:multiLevelType w:val="multilevel"/>
    <w:tmpl w:val="4ACE361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7E3B8A"/>
    <w:multiLevelType w:val="hybridMultilevel"/>
    <w:tmpl w:val="5EB0FA5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 w15:restartNumberingAfterBreak="0">
    <w:nsid w:val="0D9A010C"/>
    <w:multiLevelType w:val="hybridMultilevel"/>
    <w:tmpl w:val="DAEAC9A4"/>
    <w:lvl w:ilvl="0" w:tplc="06A66B0A">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6B287C3C">
      <w:start w:val="1"/>
      <w:numFmt w:val="lowerLetter"/>
      <w:lvlText w:val="%3)"/>
      <w:lvlJc w:val="left"/>
      <w:pPr>
        <w:ind w:left="2700" w:hanging="360"/>
      </w:pPr>
      <w:rPr>
        <w:rFonts w:hint="default"/>
      </w:rPr>
    </w:lvl>
    <w:lvl w:ilvl="3" w:tplc="00E8FD4E">
      <w:start w:val="1"/>
      <w:numFmt w:val="decimal"/>
      <w:lvlText w:val="%4."/>
      <w:lvlJc w:val="left"/>
      <w:pPr>
        <w:ind w:left="3240" w:hanging="360"/>
      </w:pPr>
      <w:rPr>
        <w:rFonts w:hint="default"/>
        <w:b/>
      </w:rPr>
    </w:lvl>
    <w:lvl w:ilvl="4" w:tplc="342A96DA">
      <w:start w:val="1"/>
      <w:numFmt w:val="decimal"/>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0A41E4F"/>
    <w:multiLevelType w:val="multilevel"/>
    <w:tmpl w:val="A12EEA40"/>
    <w:lvl w:ilvl="0">
      <w:start w:val="1"/>
      <w:numFmt w:val="decimal"/>
      <w:lvlText w:val="%1."/>
      <w:lvlJc w:val="left"/>
      <w:pPr>
        <w:ind w:left="1146" w:hanging="360"/>
      </w:pPr>
    </w:lvl>
    <w:lvl w:ilvl="1">
      <w:start w:val="1"/>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6" w15:restartNumberingAfterBreak="0">
    <w:nsid w:val="14FD6C51"/>
    <w:multiLevelType w:val="hybridMultilevel"/>
    <w:tmpl w:val="F0A6CA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5E3761"/>
    <w:multiLevelType w:val="multilevel"/>
    <w:tmpl w:val="83DC2262"/>
    <w:lvl w:ilvl="0">
      <w:start w:val="4"/>
      <w:numFmt w:val="decimal"/>
      <w:lvlText w:val="%1."/>
      <w:lvlJc w:val="left"/>
      <w:pPr>
        <w:ind w:left="1146" w:hanging="360"/>
      </w:pPr>
      <w:rPr>
        <w:rFonts w:hint="default"/>
      </w:rPr>
    </w:lvl>
    <w:lvl w:ilvl="1">
      <w:start w:val="6"/>
      <w:numFmt w:val="decimal"/>
      <w:isLgl/>
      <w:lvlText w:val="%1.%2."/>
      <w:lvlJc w:val="left"/>
      <w:pPr>
        <w:ind w:left="1146" w:hanging="360"/>
      </w:pPr>
      <w:rPr>
        <w:rFonts w:hint="default"/>
      </w:rPr>
    </w:lvl>
    <w:lvl w:ilvl="2">
      <w:start w:val="1"/>
      <w:numFmt w:val="decimal"/>
      <w:isLgl/>
      <w:lvlText w:val="%1.%2.%3."/>
      <w:lvlJc w:val="left"/>
      <w:pPr>
        <w:ind w:left="1506" w:hanging="720"/>
      </w:pPr>
      <w:rPr>
        <w:rFonts w:hint="default"/>
      </w:rPr>
    </w:lvl>
    <w:lvl w:ilvl="3">
      <w:start w:val="1"/>
      <w:numFmt w:val="decimal"/>
      <w:isLgl/>
      <w:lvlText w:val="%1.%2.%3.%4."/>
      <w:lvlJc w:val="left"/>
      <w:pPr>
        <w:ind w:left="1506" w:hanging="7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8" w15:restartNumberingAfterBreak="0">
    <w:nsid w:val="1FF9486B"/>
    <w:multiLevelType w:val="hybridMultilevel"/>
    <w:tmpl w:val="49A481BA"/>
    <w:lvl w:ilvl="0" w:tplc="C07E2D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EEC564F"/>
    <w:multiLevelType w:val="hybridMultilevel"/>
    <w:tmpl w:val="42F4F5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1210725"/>
    <w:multiLevelType w:val="hybridMultilevel"/>
    <w:tmpl w:val="B9D241F6"/>
    <w:lvl w:ilvl="0" w:tplc="355209D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32911B83"/>
    <w:multiLevelType w:val="hybridMultilevel"/>
    <w:tmpl w:val="4CC0FA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BF7704"/>
    <w:multiLevelType w:val="hybridMultilevel"/>
    <w:tmpl w:val="B26417F4"/>
    <w:lvl w:ilvl="0" w:tplc="8C04DC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2C425E"/>
    <w:multiLevelType w:val="hybridMultilevel"/>
    <w:tmpl w:val="411E7E94"/>
    <w:lvl w:ilvl="0" w:tplc="D788278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4" w15:restartNumberingAfterBreak="0">
    <w:nsid w:val="4E1A10DA"/>
    <w:multiLevelType w:val="hybridMultilevel"/>
    <w:tmpl w:val="FB1E60AE"/>
    <w:lvl w:ilvl="0" w:tplc="F4805F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0C54EBF"/>
    <w:multiLevelType w:val="hybridMultilevel"/>
    <w:tmpl w:val="A77E14C0"/>
    <w:lvl w:ilvl="0" w:tplc="D41A6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31F0230"/>
    <w:multiLevelType w:val="hybridMultilevel"/>
    <w:tmpl w:val="0FA0EC84"/>
    <w:lvl w:ilvl="0" w:tplc="B672AD58">
      <w:start w:val="3"/>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2A0386"/>
    <w:multiLevelType w:val="hybridMultilevel"/>
    <w:tmpl w:val="81E6DBD2"/>
    <w:lvl w:ilvl="0" w:tplc="D2A0C434">
      <w:start w:val="1"/>
      <w:numFmt w:val="decimal"/>
      <w:pStyle w:val="Heading3"/>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B90963"/>
    <w:multiLevelType w:val="hybridMultilevel"/>
    <w:tmpl w:val="7AB4B270"/>
    <w:lvl w:ilvl="0" w:tplc="40BE15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8315F88"/>
    <w:multiLevelType w:val="multilevel"/>
    <w:tmpl w:val="0AF84B9A"/>
    <w:lvl w:ilvl="0">
      <w:start w:val="1"/>
      <w:numFmt w:val="decimal"/>
      <w:lvlText w:val="%1."/>
      <w:lvlJc w:val="left"/>
      <w:pPr>
        <w:ind w:left="1080" w:hanging="360"/>
      </w:pPr>
    </w:lvl>
    <w:lvl w:ilvl="1">
      <w:start w:val="3"/>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69483418"/>
    <w:multiLevelType w:val="hybridMultilevel"/>
    <w:tmpl w:val="90CC5AF0"/>
    <w:lvl w:ilvl="0" w:tplc="DE922E9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971664C"/>
    <w:multiLevelType w:val="hybridMultilevel"/>
    <w:tmpl w:val="21C60088"/>
    <w:lvl w:ilvl="0" w:tplc="B0EE2FA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9E3093B"/>
    <w:multiLevelType w:val="hybridMultilevel"/>
    <w:tmpl w:val="1EE4537E"/>
    <w:lvl w:ilvl="0" w:tplc="6E3A063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701B7C6C"/>
    <w:multiLevelType w:val="hybridMultilevel"/>
    <w:tmpl w:val="B35EAEFA"/>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B063C"/>
    <w:multiLevelType w:val="multilevel"/>
    <w:tmpl w:val="78B8C842"/>
    <w:lvl w:ilvl="0">
      <w:start w:val="1"/>
      <w:numFmt w:val="decimal"/>
      <w:lvlText w:val="%1."/>
      <w:lvlJc w:val="left"/>
      <w:pPr>
        <w:ind w:left="720" w:hanging="360"/>
      </w:pPr>
      <w:rPr>
        <w:rFonts w:hint="default"/>
      </w:rPr>
    </w:lvl>
    <w:lvl w:ilvl="1">
      <w:start w:val="2"/>
      <w:numFmt w:val="decimal"/>
      <w:isLgl/>
      <w:lvlText w:val="%1.%2."/>
      <w:lvlJc w:val="left"/>
      <w:pPr>
        <w:ind w:left="780" w:hanging="420"/>
      </w:pPr>
      <w:rPr>
        <w:rFonts w:hint="default"/>
      </w:rPr>
    </w:lvl>
    <w:lvl w:ilvl="2">
      <w:start w:val="1"/>
      <w:numFmt w:val="decimal"/>
      <w:pStyle w:val="Subtitle"/>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6986B34"/>
    <w:multiLevelType w:val="hybridMultilevel"/>
    <w:tmpl w:val="827A1AE8"/>
    <w:lvl w:ilvl="0" w:tplc="E0C4594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7A2F24C2"/>
    <w:multiLevelType w:val="multilevel"/>
    <w:tmpl w:val="C28E5E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C0B75FC"/>
    <w:multiLevelType w:val="hybridMultilevel"/>
    <w:tmpl w:val="893664B8"/>
    <w:lvl w:ilvl="0" w:tplc="48820E08">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CF476C3"/>
    <w:multiLevelType w:val="hybridMultilevel"/>
    <w:tmpl w:val="D736CB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EC5B65"/>
    <w:multiLevelType w:val="hybridMultilevel"/>
    <w:tmpl w:val="319EF7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6"/>
  </w:num>
  <w:num w:numId="3">
    <w:abstractNumId w:val="19"/>
  </w:num>
  <w:num w:numId="4">
    <w:abstractNumId w:val="24"/>
  </w:num>
  <w:num w:numId="5">
    <w:abstractNumId w:val="11"/>
  </w:num>
  <w:num w:numId="6">
    <w:abstractNumId w:val="20"/>
  </w:num>
  <w:num w:numId="7">
    <w:abstractNumId w:val="15"/>
  </w:num>
  <w:num w:numId="8">
    <w:abstractNumId w:val="14"/>
  </w:num>
  <w:num w:numId="9">
    <w:abstractNumId w:val="2"/>
  </w:num>
  <w:num w:numId="10">
    <w:abstractNumId w:val="22"/>
  </w:num>
  <w:num w:numId="11">
    <w:abstractNumId w:val="5"/>
  </w:num>
  <w:num w:numId="12">
    <w:abstractNumId w:val="0"/>
  </w:num>
  <w:num w:numId="13">
    <w:abstractNumId w:val="4"/>
  </w:num>
  <w:num w:numId="14">
    <w:abstractNumId w:val="9"/>
  </w:num>
  <w:num w:numId="15">
    <w:abstractNumId w:val="28"/>
  </w:num>
  <w:num w:numId="16">
    <w:abstractNumId w:val="23"/>
  </w:num>
  <w:num w:numId="17">
    <w:abstractNumId w:val="29"/>
  </w:num>
  <w:num w:numId="18">
    <w:abstractNumId w:val="7"/>
  </w:num>
  <w:num w:numId="19">
    <w:abstractNumId w:val="25"/>
  </w:num>
  <w:num w:numId="20">
    <w:abstractNumId w:val="18"/>
  </w:num>
  <w:num w:numId="21">
    <w:abstractNumId w:val="8"/>
  </w:num>
  <w:num w:numId="22">
    <w:abstractNumId w:val="21"/>
  </w:num>
  <w:num w:numId="23">
    <w:abstractNumId w:val="27"/>
  </w:num>
  <w:num w:numId="24">
    <w:abstractNumId w:val="16"/>
  </w:num>
  <w:num w:numId="25">
    <w:abstractNumId w:val="10"/>
  </w:num>
  <w:num w:numId="26">
    <w:abstractNumId w:val="1"/>
  </w:num>
  <w:num w:numId="27">
    <w:abstractNumId w:val="12"/>
  </w:num>
  <w:num w:numId="2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3"/>
  </w:num>
  <w:num w:numId="30">
    <w:abstractNumId w:val="17"/>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1513"/>
    <w:rsid w:val="00000013"/>
    <w:rsid w:val="00002224"/>
    <w:rsid w:val="00002299"/>
    <w:rsid w:val="00002C08"/>
    <w:rsid w:val="0000322C"/>
    <w:rsid w:val="000033DE"/>
    <w:rsid w:val="0000355E"/>
    <w:rsid w:val="00003794"/>
    <w:rsid w:val="000038A3"/>
    <w:rsid w:val="000039AD"/>
    <w:rsid w:val="0000429F"/>
    <w:rsid w:val="00004EBF"/>
    <w:rsid w:val="000051CB"/>
    <w:rsid w:val="0000534B"/>
    <w:rsid w:val="00005941"/>
    <w:rsid w:val="000065FF"/>
    <w:rsid w:val="00006827"/>
    <w:rsid w:val="000075D2"/>
    <w:rsid w:val="00010941"/>
    <w:rsid w:val="00011036"/>
    <w:rsid w:val="00011425"/>
    <w:rsid w:val="00011455"/>
    <w:rsid w:val="000116F8"/>
    <w:rsid w:val="00011B38"/>
    <w:rsid w:val="00011D4A"/>
    <w:rsid w:val="00012005"/>
    <w:rsid w:val="00013230"/>
    <w:rsid w:val="0001412C"/>
    <w:rsid w:val="00014420"/>
    <w:rsid w:val="00014ABF"/>
    <w:rsid w:val="00015F01"/>
    <w:rsid w:val="0001616C"/>
    <w:rsid w:val="00016A27"/>
    <w:rsid w:val="00016A95"/>
    <w:rsid w:val="0001701E"/>
    <w:rsid w:val="00017520"/>
    <w:rsid w:val="00017D8E"/>
    <w:rsid w:val="00017F2D"/>
    <w:rsid w:val="00017F36"/>
    <w:rsid w:val="00020231"/>
    <w:rsid w:val="00020887"/>
    <w:rsid w:val="00022398"/>
    <w:rsid w:val="00022894"/>
    <w:rsid w:val="00022DAC"/>
    <w:rsid w:val="00022FA2"/>
    <w:rsid w:val="00023866"/>
    <w:rsid w:val="000238E1"/>
    <w:rsid w:val="00023B37"/>
    <w:rsid w:val="00023D5C"/>
    <w:rsid w:val="00023E38"/>
    <w:rsid w:val="0002425B"/>
    <w:rsid w:val="00024C71"/>
    <w:rsid w:val="000251FE"/>
    <w:rsid w:val="000254DB"/>
    <w:rsid w:val="0002590D"/>
    <w:rsid w:val="0002593C"/>
    <w:rsid w:val="00025CA1"/>
    <w:rsid w:val="00025E6B"/>
    <w:rsid w:val="00026199"/>
    <w:rsid w:val="00026E7C"/>
    <w:rsid w:val="000270FA"/>
    <w:rsid w:val="0002723B"/>
    <w:rsid w:val="000300A4"/>
    <w:rsid w:val="000306DF"/>
    <w:rsid w:val="00030AA4"/>
    <w:rsid w:val="00030B3B"/>
    <w:rsid w:val="0003231F"/>
    <w:rsid w:val="00032969"/>
    <w:rsid w:val="00032C79"/>
    <w:rsid w:val="00032DAF"/>
    <w:rsid w:val="00033104"/>
    <w:rsid w:val="000337BA"/>
    <w:rsid w:val="000354E2"/>
    <w:rsid w:val="00035BD1"/>
    <w:rsid w:val="0003603A"/>
    <w:rsid w:val="00036359"/>
    <w:rsid w:val="000364B7"/>
    <w:rsid w:val="00036653"/>
    <w:rsid w:val="00036B8D"/>
    <w:rsid w:val="000378F7"/>
    <w:rsid w:val="00037B3B"/>
    <w:rsid w:val="00037BC9"/>
    <w:rsid w:val="00040152"/>
    <w:rsid w:val="00040248"/>
    <w:rsid w:val="000404BD"/>
    <w:rsid w:val="00040B20"/>
    <w:rsid w:val="00041185"/>
    <w:rsid w:val="0004179F"/>
    <w:rsid w:val="00041804"/>
    <w:rsid w:val="000418FE"/>
    <w:rsid w:val="00041D58"/>
    <w:rsid w:val="0004230F"/>
    <w:rsid w:val="0004278D"/>
    <w:rsid w:val="00042E9A"/>
    <w:rsid w:val="00042F43"/>
    <w:rsid w:val="00043A31"/>
    <w:rsid w:val="00044371"/>
    <w:rsid w:val="0004581C"/>
    <w:rsid w:val="00046417"/>
    <w:rsid w:val="00046817"/>
    <w:rsid w:val="00046ABC"/>
    <w:rsid w:val="00046B40"/>
    <w:rsid w:val="00046B4F"/>
    <w:rsid w:val="0004734F"/>
    <w:rsid w:val="0005031D"/>
    <w:rsid w:val="0005032B"/>
    <w:rsid w:val="00050359"/>
    <w:rsid w:val="00050BA9"/>
    <w:rsid w:val="00050F9C"/>
    <w:rsid w:val="00051887"/>
    <w:rsid w:val="00051A68"/>
    <w:rsid w:val="00051CA4"/>
    <w:rsid w:val="00052C2A"/>
    <w:rsid w:val="00052C44"/>
    <w:rsid w:val="000533FF"/>
    <w:rsid w:val="000534A3"/>
    <w:rsid w:val="00053564"/>
    <w:rsid w:val="000545E2"/>
    <w:rsid w:val="000548D8"/>
    <w:rsid w:val="00054BA3"/>
    <w:rsid w:val="00054C0A"/>
    <w:rsid w:val="000551B1"/>
    <w:rsid w:val="00055D11"/>
    <w:rsid w:val="00057740"/>
    <w:rsid w:val="00057851"/>
    <w:rsid w:val="000579DF"/>
    <w:rsid w:val="00057D9A"/>
    <w:rsid w:val="00060580"/>
    <w:rsid w:val="0006116C"/>
    <w:rsid w:val="00061189"/>
    <w:rsid w:val="00061AB9"/>
    <w:rsid w:val="00061F61"/>
    <w:rsid w:val="00062059"/>
    <w:rsid w:val="000621C6"/>
    <w:rsid w:val="00062651"/>
    <w:rsid w:val="00062A00"/>
    <w:rsid w:val="000639B5"/>
    <w:rsid w:val="00063A6E"/>
    <w:rsid w:val="00064A6D"/>
    <w:rsid w:val="00065941"/>
    <w:rsid w:val="00065CEB"/>
    <w:rsid w:val="00065D7E"/>
    <w:rsid w:val="00066540"/>
    <w:rsid w:val="00066761"/>
    <w:rsid w:val="00067366"/>
    <w:rsid w:val="0006749A"/>
    <w:rsid w:val="00067B23"/>
    <w:rsid w:val="00067EB4"/>
    <w:rsid w:val="000703B3"/>
    <w:rsid w:val="000705C6"/>
    <w:rsid w:val="0007069C"/>
    <w:rsid w:val="00070729"/>
    <w:rsid w:val="00070E95"/>
    <w:rsid w:val="00071016"/>
    <w:rsid w:val="0007136B"/>
    <w:rsid w:val="000715AA"/>
    <w:rsid w:val="00071841"/>
    <w:rsid w:val="00071A97"/>
    <w:rsid w:val="00071D5E"/>
    <w:rsid w:val="000722C8"/>
    <w:rsid w:val="0007290D"/>
    <w:rsid w:val="00072E77"/>
    <w:rsid w:val="00073244"/>
    <w:rsid w:val="00073B22"/>
    <w:rsid w:val="00074049"/>
    <w:rsid w:val="00074053"/>
    <w:rsid w:val="000742C1"/>
    <w:rsid w:val="0007468B"/>
    <w:rsid w:val="0007566E"/>
    <w:rsid w:val="00075738"/>
    <w:rsid w:val="00075E20"/>
    <w:rsid w:val="00076F2E"/>
    <w:rsid w:val="00077182"/>
    <w:rsid w:val="00080420"/>
    <w:rsid w:val="00080DB6"/>
    <w:rsid w:val="00080DC5"/>
    <w:rsid w:val="00081045"/>
    <w:rsid w:val="000812C8"/>
    <w:rsid w:val="0008153E"/>
    <w:rsid w:val="00081B40"/>
    <w:rsid w:val="00082504"/>
    <w:rsid w:val="00082539"/>
    <w:rsid w:val="0008332B"/>
    <w:rsid w:val="00083567"/>
    <w:rsid w:val="00083A00"/>
    <w:rsid w:val="00084139"/>
    <w:rsid w:val="00084183"/>
    <w:rsid w:val="00084A85"/>
    <w:rsid w:val="00085202"/>
    <w:rsid w:val="00085474"/>
    <w:rsid w:val="0008560A"/>
    <w:rsid w:val="00085C05"/>
    <w:rsid w:val="0008647A"/>
    <w:rsid w:val="000864C5"/>
    <w:rsid w:val="00086550"/>
    <w:rsid w:val="00086ABD"/>
    <w:rsid w:val="00086E14"/>
    <w:rsid w:val="00087389"/>
    <w:rsid w:val="00087390"/>
    <w:rsid w:val="0008763F"/>
    <w:rsid w:val="00087695"/>
    <w:rsid w:val="00087D0A"/>
    <w:rsid w:val="000900E6"/>
    <w:rsid w:val="000909B0"/>
    <w:rsid w:val="000909CF"/>
    <w:rsid w:val="00090D72"/>
    <w:rsid w:val="00090F19"/>
    <w:rsid w:val="00090F83"/>
    <w:rsid w:val="0009121A"/>
    <w:rsid w:val="00091865"/>
    <w:rsid w:val="00091A92"/>
    <w:rsid w:val="00091EBD"/>
    <w:rsid w:val="00092625"/>
    <w:rsid w:val="000926B9"/>
    <w:rsid w:val="000929B7"/>
    <w:rsid w:val="000937F3"/>
    <w:rsid w:val="000939F1"/>
    <w:rsid w:val="00093DA3"/>
    <w:rsid w:val="00094958"/>
    <w:rsid w:val="00094E9F"/>
    <w:rsid w:val="0009528E"/>
    <w:rsid w:val="00095C87"/>
    <w:rsid w:val="00095D26"/>
    <w:rsid w:val="00096118"/>
    <w:rsid w:val="0009636B"/>
    <w:rsid w:val="00096651"/>
    <w:rsid w:val="00096AA8"/>
    <w:rsid w:val="00097B04"/>
    <w:rsid w:val="000A03C1"/>
    <w:rsid w:val="000A10E6"/>
    <w:rsid w:val="000A13E5"/>
    <w:rsid w:val="000A18D9"/>
    <w:rsid w:val="000A2472"/>
    <w:rsid w:val="000A2497"/>
    <w:rsid w:val="000A2961"/>
    <w:rsid w:val="000A2E04"/>
    <w:rsid w:val="000A31A1"/>
    <w:rsid w:val="000A347D"/>
    <w:rsid w:val="000A3677"/>
    <w:rsid w:val="000A37E9"/>
    <w:rsid w:val="000A3D64"/>
    <w:rsid w:val="000A3EC6"/>
    <w:rsid w:val="000A45B0"/>
    <w:rsid w:val="000A511B"/>
    <w:rsid w:val="000A58A8"/>
    <w:rsid w:val="000A5B59"/>
    <w:rsid w:val="000A5F0C"/>
    <w:rsid w:val="000A5F8F"/>
    <w:rsid w:val="000A6028"/>
    <w:rsid w:val="000A68A9"/>
    <w:rsid w:val="000A6AC6"/>
    <w:rsid w:val="000A7318"/>
    <w:rsid w:val="000A74E6"/>
    <w:rsid w:val="000A7B4E"/>
    <w:rsid w:val="000A7B9F"/>
    <w:rsid w:val="000B00BF"/>
    <w:rsid w:val="000B0475"/>
    <w:rsid w:val="000B05D3"/>
    <w:rsid w:val="000B075C"/>
    <w:rsid w:val="000B076C"/>
    <w:rsid w:val="000B0DFA"/>
    <w:rsid w:val="000B0EAD"/>
    <w:rsid w:val="000B0EEF"/>
    <w:rsid w:val="000B12ED"/>
    <w:rsid w:val="000B13E3"/>
    <w:rsid w:val="000B1819"/>
    <w:rsid w:val="000B1964"/>
    <w:rsid w:val="000B1CC1"/>
    <w:rsid w:val="000B245A"/>
    <w:rsid w:val="000B2A51"/>
    <w:rsid w:val="000B319F"/>
    <w:rsid w:val="000B3AF9"/>
    <w:rsid w:val="000B46C2"/>
    <w:rsid w:val="000B4A15"/>
    <w:rsid w:val="000B51E0"/>
    <w:rsid w:val="000B54A7"/>
    <w:rsid w:val="000B5547"/>
    <w:rsid w:val="000B5F46"/>
    <w:rsid w:val="000B600C"/>
    <w:rsid w:val="000B60D3"/>
    <w:rsid w:val="000B6315"/>
    <w:rsid w:val="000B66DD"/>
    <w:rsid w:val="000B6824"/>
    <w:rsid w:val="000B6A73"/>
    <w:rsid w:val="000B6D02"/>
    <w:rsid w:val="000B7791"/>
    <w:rsid w:val="000B7AFA"/>
    <w:rsid w:val="000B7E7B"/>
    <w:rsid w:val="000C0043"/>
    <w:rsid w:val="000C00BD"/>
    <w:rsid w:val="000C0185"/>
    <w:rsid w:val="000C0283"/>
    <w:rsid w:val="000C0563"/>
    <w:rsid w:val="000C0BA1"/>
    <w:rsid w:val="000C185A"/>
    <w:rsid w:val="000C199B"/>
    <w:rsid w:val="000C1B4B"/>
    <w:rsid w:val="000C1C1A"/>
    <w:rsid w:val="000C1FD7"/>
    <w:rsid w:val="000C23AC"/>
    <w:rsid w:val="000C2EFA"/>
    <w:rsid w:val="000C3EFA"/>
    <w:rsid w:val="000C424B"/>
    <w:rsid w:val="000C4E72"/>
    <w:rsid w:val="000C4F96"/>
    <w:rsid w:val="000C5114"/>
    <w:rsid w:val="000C5792"/>
    <w:rsid w:val="000C593E"/>
    <w:rsid w:val="000C5E2D"/>
    <w:rsid w:val="000C6169"/>
    <w:rsid w:val="000C616C"/>
    <w:rsid w:val="000C70A9"/>
    <w:rsid w:val="000C7584"/>
    <w:rsid w:val="000C77D5"/>
    <w:rsid w:val="000C7D8F"/>
    <w:rsid w:val="000D0007"/>
    <w:rsid w:val="000D0069"/>
    <w:rsid w:val="000D10DE"/>
    <w:rsid w:val="000D1690"/>
    <w:rsid w:val="000D1811"/>
    <w:rsid w:val="000D1824"/>
    <w:rsid w:val="000D19D5"/>
    <w:rsid w:val="000D1A83"/>
    <w:rsid w:val="000D1C74"/>
    <w:rsid w:val="000D2285"/>
    <w:rsid w:val="000D2554"/>
    <w:rsid w:val="000D25C6"/>
    <w:rsid w:val="000D2788"/>
    <w:rsid w:val="000D2D3C"/>
    <w:rsid w:val="000D3462"/>
    <w:rsid w:val="000D3628"/>
    <w:rsid w:val="000D39AA"/>
    <w:rsid w:val="000D3B53"/>
    <w:rsid w:val="000D3D06"/>
    <w:rsid w:val="000D3E60"/>
    <w:rsid w:val="000D4244"/>
    <w:rsid w:val="000D4665"/>
    <w:rsid w:val="000D466D"/>
    <w:rsid w:val="000D4880"/>
    <w:rsid w:val="000D4957"/>
    <w:rsid w:val="000D496A"/>
    <w:rsid w:val="000D4A3F"/>
    <w:rsid w:val="000D4BDD"/>
    <w:rsid w:val="000D4D47"/>
    <w:rsid w:val="000D5F1A"/>
    <w:rsid w:val="000D6BD1"/>
    <w:rsid w:val="000D6CD0"/>
    <w:rsid w:val="000D6D5C"/>
    <w:rsid w:val="000D73A7"/>
    <w:rsid w:val="000D7458"/>
    <w:rsid w:val="000D74B8"/>
    <w:rsid w:val="000D7977"/>
    <w:rsid w:val="000E0415"/>
    <w:rsid w:val="000E0EE0"/>
    <w:rsid w:val="000E11B0"/>
    <w:rsid w:val="000E11F9"/>
    <w:rsid w:val="000E1847"/>
    <w:rsid w:val="000E1D0C"/>
    <w:rsid w:val="000E1E65"/>
    <w:rsid w:val="000E2829"/>
    <w:rsid w:val="000E28CF"/>
    <w:rsid w:val="000E291D"/>
    <w:rsid w:val="000E2A31"/>
    <w:rsid w:val="000E2C96"/>
    <w:rsid w:val="000E339A"/>
    <w:rsid w:val="000E33F1"/>
    <w:rsid w:val="000E42E1"/>
    <w:rsid w:val="000E4BE6"/>
    <w:rsid w:val="000E5BB9"/>
    <w:rsid w:val="000E5BEB"/>
    <w:rsid w:val="000E5D05"/>
    <w:rsid w:val="000E5E93"/>
    <w:rsid w:val="000E62C8"/>
    <w:rsid w:val="000E64BD"/>
    <w:rsid w:val="000E6B98"/>
    <w:rsid w:val="000E7BA3"/>
    <w:rsid w:val="000F0BCA"/>
    <w:rsid w:val="000F0DF9"/>
    <w:rsid w:val="000F0FAE"/>
    <w:rsid w:val="000F11B2"/>
    <w:rsid w:val="000F1C41"/>
    <w:rsid w:val="000F1FF3"/>
    <w:rsid w:val="000F256A"/>
    <w:rsid w:val="000F3B07"/>
    <w:rsid w:val="000F46AA"/>
    <w:rsid w:val="000F5455"/>
    <w:rsid w:val="000F5485"/>
    <w:rsid w:val="000F5E34"/>
    <w:rsid w:val="000F6327"/>
    <w:rsid w:val="000F7AA0"/>
    <w:rsid w:val="000F7D4E"/>
    <w:rsid w:val="0010121C"/>
    <w:rsid w:val="00101238"/>
    <w:rsid w:val="00101727"/>
    <w:rsid w:val="0010186E"/>
    <w:rsid w:val="00101DB4"/>
    <w:rsid w:val="00101EC4"/>
    <w:rsid w:val="00102A82"/>
    <w:rsid w:val="00102AC6"/>
    <w:rsid w:val="00102C9E"/>
    <w:rsid w:val="00103807"/>
    <w:rsid w:val="001039C1"/>
    <w:rsid w:val="00105285"/>
    <w:rsid w:val="00105369"/>
    <w:rsid w:val="00105620"/>
    <w:rsid w:val="001057B9"/>
    <w:rsid w:val="00105E2C"/>
    <w:rsid w:val="001064F3"/>
    <w:rsid w:val="00106526"/>
    <w:rsid w:val="00107124"/>
    <w:rsid w:val="00107243"/>
    <w:rsid w:val="001072FD"/>
    <w:rsid w:val="0010748F"/>
    <w:rsid w:val="0010749A"/>
    <w:rsid w:val="00110280"/>
    <w:rsid w:val="00110288"/>
    <w:rsid w:val="00110541"/>
    <w:rsid w:val="00110A39"/>
    <w:rsid w:val="00111109"/>
    <w:rsid w:val="00111C7E"/>
    <w:rsid w:val="00112085"/>
    <w:rsid w:val="00112C81"/>
    <w:rsid w:val="00112D3B"/>
    <w:rsid w:val="0011316C"/>
    <w:rsid w:val="001137F9"/>
    <w:rsid w:val="00113853"/>
    <w:rsid w:val="001139AD"/>
    <w:rsid w:val="00113D72"/>
    <w:rsid w:val="00113DE8"/>
    <w:rsid w:val="00114237"/>
    <w:rsid w:val="00114685"/>
    <w:rsid w:val="00114687"/>
    <w:rsid w:val="00114AF8"/>
    <w:rsid w:val="00114FC1"/>
    <w:rsid w:val="00115347"/>
    <w:rsid w:val="00115859"/>
    <w:rsid w:val="00116A96"/>
    <w:rsid w:val="00116E37"/>
    <w:rsid w:val="00117709"/>
    <w:rsid w:val="00117735"/>
    <w:rsid w:val="00117C86"/>
    <w:rsid w:val="00120B73"/>
    <w:rsid w:val="00120E2C"/>
    <w:rsid w:val="001214C0"/>
    <w:rsid w:val="001215C0"/>
    <w:rsid w:val="00121CA1"/>
    <w:rsid w:val="0012207F"/>
    <w:rsid w:val="0012299C"/>
    <w:rsid w:val="00122AA7"/>
    <w:rsid w:val="00123760"/>
    <w:rsid w:val="001237C7"/>
    <w:rsid w:val="00123A17"/>
    <w:rsid w:val="00123A7E"/>
    <w:rsid w:val="00123C01"/>
    <w:rsid w:val="00124B21"/>
    <w:rsid w:val="00124C48"/>
    <w:rsid w:val="001252C3"/>
    <w:rsid w:val="00125710"/>
    <w:rsid w:val="00125EF4"/>
    <w:rsid w:val="001278B8"/>
    <w:rsid w:val="00127B50"/>
    <w:rsid w:val="0013033A"/>
    <w:rsid w:val="00131784"/>
    <w:rsid w:val="00131941"/>
    <w:rsid w:val="0013206A"/>
    <w:rsid w:val="001322BF"/>
    <w:rsid w:val="00132A3D"/>
    <w:rsid w:val="00132B89"/>
    <w:rsid w:val="00133E22"/>
    <w:rsid w:val="00134B5B"/>
    <w:rsid w:val="00134D06"/>
    <w:rsid w:val="00136516"/>
    <w:rsid w:val="00136B44"/>
    <w:rsid w:val="00136C18"/>
    <w:rsid w:val="00136D20"/>
    <w:rsid w:val="0013783C"/>
    <w:rsid w:val="001378CA"/>
    <w:rsid w:val="00137E1E"/>
    <w:rsid w:val="00137EB1"/>
    <w:rsid w:val="00140396"/>
    <w:rsid w:val="00140984"/>
    <w:rsid w:val="00140AE2"/>
    <w:rsid w:val="00141025"/>
    <w:rsid w:val="001413CC"/>
    <w:rsid w:val="001415F8"/>
    <w:rsid w:val="001419FA"/>
    <w:rsid w:val="001426AE"/>
    <w:rsid w:val="00142782"/>
    <w:rsid w:val="0014305D"/>
    <w:rsid w:val="0014369A"/>
    <w:rsid w:val="00143C95"/>
    <w:rsid w:val="00143E37"/>
    <w:rsid w:val="001449D6"/>
    <w:rsid w:val="00144EE3"/>
    <w:rsid w:val="001450E6"/>
    <w:rsid w:val="0014517E"/>
    <w:rsid w:val="0014543C"/>
    <w:rsid w:val="00145773"/>
    <w:rsid w:val="001457FB"/>
    <w:rsid w:val="00145BEF"/>
    <w:rsid w:val="00145DEC"/>
    <w:rsid w:val="0014669F"/>
    <w:rsid w:val="00146A62"/>
    <w:rsid w:val="00146BDC"/>
    <w:rsid w:val="001478AB"/>
    <w:rsid w:val="00147F30"/>
    <w:rsid w:val="00150462"/>
    <w:rsid w:val="0015097E"/>
    <w:rsid w:val="001509B0"/>
    <w:rsid w:val="00151E7F"/>
    <w:rsid w:val="0015229F"/>
    <w:rsid w:val="00152413"/>
    <w:rsid w:val="001528AD"/>
    <w:rsid w:val="001531E7"/>
    <w:rsid w:val="00153D2F"/>
    <w:rsid w:val="00154770"/>
    <w:rsid w:val="00154B07"/>
    <w:rsid w:val="00154F5A"/>
    <w:rsid w:val="001553DF"/>
    <w:rsid w:val="00155B29"/>
    <w:rsid w:val="00155BB6"/>
    <w:rsid w:val="00155C4C"/>
    <w:rsid w:val="00157482"/>
    <w:rsid w:val="0015779E"/>
    <w:rsid w:val="00161369"/>
    <w:rsid w:val="00161469"/>
    <w:rsid w:val="00161871"/>
    <w:rsid w:val="001618B3"/>
    <w:rsid w:val="00161CA7"/>
    <w:rsid w:val="00161CEA"/>
    <w:rsid w:val="00162013"/>
    <w:rsid w:val="001620A4"/>
    <w:rsid w:val="001627B8"/>
    <w:rsid w:val="00163179"/>
    <w:rsid w:val="001642F8"/>
    <w:rsid w:val="001643CD"/>
    <w:rsid w:val="001646F4"/>
    <w:rsid w:val="00164842"/>
    <w:rsid w:val="00164BB3"/>
    <w:rsid w:val="00164F6D"/>
    <w:rsid w:val="001659F1"/>
    <w:rsid w:val="00165B79"/>
    <w:rsid w:val="00165F89"/>
    <w:rsid w:val="00166BD6"/>
    <w:rsid w:val="001675D8"/>
    <w:rsid w:val="001677DF"/>
    <w:rsid w:val="001704C6"/>
    <w:rsid w:val="001705B4"/>
    <w:rsid w:val="001706D4"/>
    <w:rsid w:val="00170AEE"/>
    <w:rsid w:val="00171166"/>
    <w:rsid w:val="00171786"/>
    <w:rsid w:val="00171831"/>
    <w:rsid w:val="00171B3B"/>
    <w:rsid w:val="00171B43"/>
    <w:rsid w:val="00171F37"/>
    <w:rsid w:val="001721F3"/>
    <w:rsid w:val="001727CF"/>
    <w:rsid w:val="00172C5E"/>
    <w:rsid w:val="0017307D"/>
    <w:rsid w:val="00173717"/>
    <w:rsid w:val="0017407D"/>
    <w:rsid w:val="001744B9"/>
    <w:rsid w:val="001745F0"/>
    <w:rsid w:val="00174658"/>
    <w:rsid w:val="00174738"/>
    <w:rsid w:val="00174A4E"/>
    <w:rsid w:val="00174B7D"/>
    <w:rsid w:val="001753DE"/>
    <w:rsid w:val="0017545E"/>
    <w:rsid w:val="0017558F"/>
    <w:rsid w:val="001764CB"/>
    <w:rsid w:val="00176581"/>
    <w:rsid w:val="00176904"/>
    <w:rsid w:val="00176B9B"/>
    <w:rsid w:val="001774D9"/>
    <w:rsid w:val="00177F9D"/>
    <w:rsid w:val="0018009F"/>
    <w:rsid w:val="0018022C"/>
    <w:rsid w:val="0018094A"/>
    <w:rsid w:val="00181471"/>
    <w:rsid w:val="00181C9E"/>
    <w:rsid w:val="001823EC"/>
    <w:rsid w:val="00182C8D"/>
    <w:rsid w:val="0018302C"/>
    <w:rsid w:val="001833E7"/>
    <w:rsid w:val="00184644"/>
    <w:rsid w:val="001847A3"/>
    <w:rsid w:val="00184CC9"/>
    <w:rsid w:val="00185245"/>
    <w:rsid w:val="001855E2"/>
    <w:rsid w:val="0018580D"/>
    <w:rsid w:val="0018643C"/>
    <w:rsid w:val="00186774"/>
    <w:rsid w:val="00186BE3"/>
    <w:rsid w:val="0018792E"/>
    <w:rsid w:val="00187D70"/>
    <w:rsid w:val="00187F60"/>
    <w:rsid w:val="00190067"/>
    <w:rsid w:val="001905E7"/>
    <w:rsid w:val="001906D0"/>
    <w:rsid w:val="001908A7"/>
    <w:rsid w:val="00190976"/>
    <w:rsid w:val="00190EB0"/>
    <w:rsid w:val="00190EFA"/>
    <w:rsid w:val="001911D9"/>
    <w:rsid w:val="00191B0E"/>
    <w:rsid w:val="00192CCF"/>
    <w:rsid w:val="00192FC7"/>
    <w:rsid w:val="001931CC"/>
    <w:rsid w:val="001935F0"/>
    <w:rsid w:val="00193707"/>
    <w:rsid w:val="00194933"/>
    <w:rsid w:val="00195FAE"/>
    <w:rsid w:val="00196012"/>
    <w:rsid w:val="0019608A"/>
    <w:rsid w:val="00196349"/>
    <w:rsid w:val="001964C7"/>
    <w:rsid w:val="00197080"/>
    <w:rsid w:val="0019736B"/>
    <w:rsid w:val="00197686"/>
    <w:rsid w:val="001978E3"/>
    <w:rsid w:val="001A0A96"/>
    <w:rsid w:val="001A0F99"/>
    <w:rsid w:val="001A17E2"/>
    <w:rsid w:val="001A1BC5"/>
    <w:rsid w:val="001A2163"/>
    <w:rsid w:val="001A273F"/>
    <w:rsid w:val="001A2957"/>
    <w:rsid w:val="001A3121"/>
    <w:rsid w:val="001A3141"/>
    <w:rsid w:val="001A4C64"/>
    <w:rsid w:val="001A4E54"/>
    <w:rsid w:val="001A4E6C"/>
    <w:rsid w:val="001A5195"/>
    <w:rsid w:val="001A5FC7"/>
    <w:rsid w:val="001A7B6F"/>
    <w:rsid w:val="001B07B1"/>
    <w:rsid w:val="001B07F4"/>
    <w:rsid w:val="001B08D7"/>
    <w:rsid w:val="001B0FC9"/>
    <w:rsid w:val="001B1C7D"/>
    <w:rsid w:val="001B1D39"/>
    <w:rsid w:val="001B257D"/>
    <w:rsid w:val="001B2B6C"/>
    <w:rsid w:val="001B2CF2"/>
    <w:rsid w:val="001B41BD"/>
    <w:rsid w:val="001B4EEB"/>
    <w:rsid w:val="001B57A9"/>
    <w:rsid w:val="001B5E91"/>
    <w:rsid w:val="001B6DC1"/>
    <w:rsid w:val="001B72E6"/>
    <w:rsid w:val="001B7BAB"/>
    <w:rsid w:val="001C01E2"/>
    <w:rsid w:val="001C0269"/>
    <w:rsid w:val="001C049B"/>
    <w:rsid w:val="001C09DC"/>
    <w:rsid w:val="001C0ABD"/>
    <w:rsid w:val="001C0B70"/>
    <w:rsid w:val="001C115E"/>
    <w:rsid w:val="001C1872"/>
    <w:rsid w:val="001C2864"/>
    <w:rsid w:val="001C28A4"/>
    <w:rsid w:val="001C2FB6"/>
    <w:rsid w:val="001C31DF"/>
    <w:rsid w:val="001C3649"/>
    <w:rsid w:val="001C36E3"/>
    <w:rsid w:val="001C3A4C"/>
    <w:rsid w:val="001C3B9D"/>
    <w:rsid w:val="001C420D"/>
    <w:rsid w:val="001C475D"/>
    <w:rsid w:val="001C492B"/>
    <w:rsid w:val="001C4BBA"/>
    <w:rsid w:val="001C509F"/>
    <w:rsid w:val="001C5603"/>
    <w:rsid w:val="001C5B9C"/>
    <w:rsid w:val="001C67F4"/>
    <w:rsid w:val="001C6B45"/>
    <w:rsid w:val="001C6EAE"/>
    <w:rsid w:val="001C6F80"/>
    <w:rsid w:val="001C768D"/>
    <w:rsid w:val="001C77AF"/>
    <w:rsid w:val="001C7916"/>
    <w:rsid w:val="001C79F9"/>
    <w:rsid w:val="001C7EF3"/>
    <w:rsid w:val="001D0416"/>
    <w:rsid w:val="001D0874"/>
    <w:rsid w:val="001D0888"/>
    <w:rsid w:val="001D1870"/>
    <w:rsid w:val="001D18FC"/>
    <w:rsid w:val="001D1B04"/>
    <w:rsid w:val="001D1D5C"/>
    <w:rsid w:val="001D1FE0"/>
    <w:rsid w:val="001D34C7"/>
    <w:rsid w:val="001D38C8"/>
    <w:rsid w:val="001D38DE"/>
    <w:rsid w:val="001D4546"/>
    <w:rsid w:val="001D46B8"/>
    <w:rsid w:val="001D46CE"/>
    <w:rsid w:val="001D4980"/>
    <w:rsid w:val="001D4DC3"/>
    <w:rsid w:val="001D5904"/>
    <w:rsid w:val="001D5AC8"/>
    <w:rsid w:val="001D5CA6"/>
    <w:rsid w:val="001D5CAF"/>
    <w:rsid w:val="001D6099"/>
    <w:rsid w:val="001D68DD"/>
    <w:rsid w:val="001D6A41"/>
    <w:rsid w:val="001D6A69"/>
    <w:rsid w:val="001D6BB1"/>
    <w:rsid w:val="001D6BCF"/>
    <w:rsid w:val="001D77F1"/>
    <w:rsid w:val="001D7D43"/>
    <w:rsid w:val="001E0467"/>
    <w:rsid w:val="001E04C2"/>
    <w:rsid w:val="001E04D4"/>
    <w:rsid w:val="001E05ED"/>
    <w:rsid w:val="001E0C88"/>
    <w:rsid w:val="001E1019"/>
    <w:rsid w:val="001E10D2"/>
    <w:rsid w:val="001E131C"/>
    <w:rsid w:val="001E1626"/>
    <w:rsid w:val="001E1905"/>
    <w:rsid w:val="001E1A92"/>
    <w:rsid w:val="001E1FE9"/>
    <w:rsid w:val="001E254F"/>
    <w:rsid w:val="001E2680"/>
    <w:rsid w:val="001E2745"/>
    <w:rsid w:val="001E28F6"/>
    <w:rsid w:val="001E2DE9"/>
    <w:rsid w:val="001E35FD"/>
    <w:rsid w:val="001E3E7E"/>
    <w:rsid w:val="001E4002"/>
    <w:rsid w:val="001E4AC5"/>
    <w:rsid w:val="001E4CD9"/>
    <w:rsid w:val="001E632F"/>
    <w:rsid w:val="001E648D"/>
    <w:rsid w:val="001E6D48"/>
    <w:rsid w:val="001E7035"/>
    <w:rsid w:val="001E7409"/>
    <w:rsid w:val="001F02E1"/>
    <w:rsid w:val="001F0619"/>
    <w:rsid w:val="001F0C99"/>
    <w:rsid w:val="001F1316"/>
    <w:rsid w:val="001F22A8"/>
    <w:rsid w:val="001F254D"/>
    <w:rsid w:val="001F2881"/>
    <w:rsid w:val="001F2962"/>
    <w:rsid w:val="001F2C80"/>
    <w:rsid w:val="001F32DA"/>
    <w:rsid w:val="001F3643"/>
    <w:rsid w:val="001F3932"/>
    <w:rsid w:val="001F397C"/>
    <w:rsid w:val="001F437D"/>
    <w:rsid w:val="001F49C5"/>
    <w:rsid w:val="001F4B7A"/>
    <w:rsid w:val="001F52E2"/>
    <w:rsid w:val="001F5985"/>
    <w:rsid w:val="001F6E0E"/>
    <w:rsid w:val="001F750E"/>
    <w:rsid w:val="001F79A5"/>
    <w:rsid w:val="00200763"/>
    <w:rsid w:val="00200CBD"/>
    <w:rsid w:val="0020169E"/>
    <w:rsid w:val="0020181B"/>
    <w:rsid w:val="00201D09"/>
    <w:rsid w:val="00201D59"/>
    <w:rsid w:val="002023A3"/>
    <w:rsid w:val="00202607"/>
    <w:rsid w:val="00203025"/>
    <w:rsid w:val="00204821"/>
    <w:rsid w:val="0020504A"/>
    <w:rsid w:val="0020523F"/>
    <w:rsid w:val="00205667"/>
    <w:rsid w:val="00205899"/>
    <w:rsid w:val="00205F8B"/>
    <w:rsid w:val="00207091"/>
    <w:rsid w:val="00207E4D"/>
    <w:rsid w:val="00210CCB"/>
    <w:rsid w:val="002112AF"/>
    <w:rsid w:val="0021176C"/>
    <w:rsid w:val="00211C03"/>
    <w:rsid w:val="00211C4A"/>
    <w:rsid w:val="00211DD5"/>
    <w:rsid w:val="00211E0B"/>
    <w:rsid w:val="00211FB7"/>
    <w:rsid w:val="0021240C"/>
    <w:rsid w:val="002126A7"/>
    <w:rsid w:val="00212DFE"/>
    <w:rsid w:val="00212ECA"/>
    <w:rsid w:val="002130E9"/>
    <w:rsid w:val="00213908"/>
    <w:rsid w:val="00215D58"/>
    <w:rsid w:val="00215F4B"/>
    <w:rsid w:val="00217296"/>
    <w:rsid w:val="0022000F"/>
    <w:rsid w:val="002207D9"/>
    <w:rsid w:val="0022085E"/>
    <w:rsid w:val="00220AAE"/>
    <w:rsid w:val="00220BCB"/>
    <w:rsid w:val="00221042"/>
    <w:rsid w:val="0022142A"/>
    <w:rsid w:val="00221E6F"/>
    <w:rsid w:val="002234C0"/>
    <w:rsid w:val="00223718"/>
    <w:rsid w:val="002246F3"/>
    <w:rsid w:val="00224829"/>
    <w:rsid w:val="00224C68"/>
    <w:rsid w:val="00225313"/>
    <w:rsid w:val="002259A9"/>
    <w:rsid w:val="00225BBE"/>
    <w:rsid w:val="00225F67"/>
    <w:rsid w:val="002262F2"/>
    <w:rsid w:val="00226622"/>
    <w:rsid w:val="00226798"/>
    <w:rsid w:val="00226D88"/>
    <w:rsid w:val="00226DD1"/>
    <w:rsid w:val="002271DD"/>
    <w:rsid w:val="00227ABB"/>
    <w:rsid w:val="00227DCF"/>
    <w:rsid w:val="00230176"/>
    <w:rsid w:val="00230239"/>
    <w:rsid w:val="002312C2"/>
    <w:rsid w:val="00231B47"/>
    <w:rsid w:val="00231BF4"/>
    <w:rsid w:val="00231D02"/>
    <w:rsid w:val="00231D18"/>
    <w:rsid w:val="002324E7"/>
    <w:rsid w:val="00232A80"/>
    <w:rsid w:val="00232F9B"/>
    <w:rsid w:val="002335BB"/>
    <w:rsid w:val="00233D0A"/>
    <w:rsid w:val="00233DB9"/>
    <w:rsid w:val="00234DF3"/>
    <w:rsid w:val="00234FB3"/>
    <w:rsid w:val="00235220"/>
    <w:rsid w:val="002352D2"/>
    <w:rsid w:val="00235469"/>
    <w:rsid w:val="00235831"/>
    <w:rsid w:val="00235E90"/>
    <w:rsid w:val="00236514"/>
    <w:rsid w:val="00236B33"/>
    <w:rsid w:val="00236C49"/>
    <w:rsid w:val="00236DE7"/>
    <w:rsid w:val="002372C0"/>
    <w:rsid w:val="002379FD"/>
    <w:rsid w:val="00237B91"/>
    <w:rsid w:val="00237C4F"/>
    <w:rsid w:val="00237E90"/>
    <w:rsid w:val="00240467"/>
    <w:rsid w:val="00240585"/>
    <w:rsid w:val="00240922"/>
    <w:rsid w:val="00240C08"/>
    <w:rsid w:val="00241039"/>
    <w:rsid w:val="00241F63"/>
    <w:rsid w:val="00242ABC"/>
    <w:rsid w:val="00242E3D"/>
    <w:rsid w:val="00242F03"/>
    <w:rsid w:val="00242F04"/>
    <w:rsid w:val="00242F48"/>
    <w:rsid w:val="00243182"/>
    <w:rsid w:val="002434E7"/>
    <w:rsid w:val="0024365F"/>
    <w:rsid w:val="002442EF"/>
    <w:rsid w:val="00244356"/>
    <w:rsid w:val="00245061"/>
    <w:rsid w:val="00245D54"/>
    <w:rsid w:val="00245FCE"/>
    <w:rsid w:val="002460E0"/>
    <w:rsid w:val="00246BB0"/>
    <w:rsid w:val="00246BCC"/>
    <w:rsid w:val="002472A2"/>
    <w:rsid w:val="0024737A"/>
    <w:rsid w:val="00247B07"/>
    <w:rsid w:val="00247D14"/>
    <w:rsid w:val="00247F87"/>
    <w:rsid w:val="00250922"/>
    <w:rsid w:val="00250944"/>
    <w:rsid w:val="00250E8E"/>
    <w:rsid w:val="00251724"/>
    <w:rsid w:val="00251921"/>
    <w:rsid w:val="00251E9F"/>
    <w:rsid w:val="00251F51"/>
    <w:rsid w:val="00252575"/>
    <w:rsid w:val="00252AB3"/>
    <w:rsid w:val="002542A9"/>
    <w:rsid w:val="00254413"/>
    <w:rsid w:val="00254510"/>
    <w:rsid w:val="00254804"/>
    <w:rsid w:val="00254BA8"/>
    <w:rsid w:val="00255300"/>
    <w:rsid w:val="0025546E"/>
    <w:rsid w:val="00255724"/>
    <w:rsid w:val="00256D2E"/>
    <w:rsid w:val="00257193"/>
    <w:rsid w:val="002574B4"/>
    <w:rsid w:val="002579F3"/>
    <w:rsid w:val="002579FA"/>
    <w:rsid w:val="00257A5F"/>
    <w:rsid w:val="00260434"/>
    <w:rsid w:val="00261325"/>
    <w:rsid w:val="002616A4"/>
    <w:rsid w:val="0026192B"/>
    <w:rsid w:val="00261B03"/>
    <w:rsid w:val="00261DC6"/>
    <w:rsid w:val="0026261F"/>
    <w:rsid w:val="002628EA"/>
    <w:rsid w:val="00262B19"/>
    <w:rsid w:val="00262B3D"/>
    <w:rsid w:val="00263818"/>
    <w:rsid w:val="00263976"/>
    <w:rsid w:val="00264A7C"/>
    <w:rsid w:val="00264BFC"/>
    <w:rsid w:val="00264E01"/>
    <w:rsid w:val="00265431"/>
    <w:rsid w:val="002660AC"/>
    <w:rsid w:val="00266251"/>
    <w:rsid w:val="00266269"/>
    <w:rsid w:val="002664F4"/>
    <w:rsid w:val="00266F25"/>
    <w:rsid w:val="0026710F"/>
    <w:rsid w:val="00267521"/>
    <w:rsid w:val="00267656"/>
    <w:rsid w:val="0026773F"/>
    <w:rsid w:val="00267F2D"/>
    <w:rsid w:val="0027035A"/>
    <w:rsid w:val="002707AE"/>
    <w:rsid w:val="0027090B"/>
    <w:rsid w:val="002717B2"/>
    <w:rsid w:val="00271AE0"/>
    <w:rsid w:val="00271C2B"/>
    <w:rsid w:val="00271E58"/>
    <w:rsid w:val="00271EE8"/>
    <w:rsid w:val="00271FBC"/>
    <w:rsid w:val="002726A4"/>
    <w:rsid w:val="0027275E"/>
    <w:rsid w:val="0027287C"/>
    <w:rsid w:val="00272A70"/>
    <w:rsid w:val="00272A93"/>
    <w:rsid w:val="00272BF1"/>
    <w:rsid w:val="00273295"/>
    <w:rsid w:val="00273442"/>
    <w:rsid w:val="002734CF"/>
    <w:rsid w:val="0027354F"/>
    <w:rsid w:val="00273C6D"/>
    <w:rsid w:val="00274325"/>
    <w:rsid w:val="00274512"/>
    <w:rsid w:val="0027461B"/>
    <w:rsid w:val="00274B88"/>
    <w:rsid w:val="00274BF3"/>
    <w:rsid w:val="00274E08"/>
    <w:rsid w:val="002754DC"/>
    <w:rsid w:val="002756A7"/>
    <w:rsid w:val="00275AC4"/>
    <w:rsid w:val="002766BA"/>
    <w:rsid w:val="00276CD7"/>
    <w:rsid w:val="00277C19"/>
    <w:rsid w:val="00280351"/>
    <w:rsid w:val="00280759"/>
    <w:rsid w:val="002808D4"/>
    <w:rsid w:val="0028103F"/>
    <w:rsid w:val="00283578"/>
    <w:rsid w:val="00283C70"/>
    <w:rsid w:val="0028454D"/>
    <w:rsid w:val="002846B1"/>
    <w:rsid w:val="002848C8"/>
    <w:rsid w:val="00284EA6"/>
    <w:rsid w:val="00285323"/>
    <w:rsid w:val="002855A6"/>
    <w:rsid w:val="00285ADC"/>
    <w:rsid w:val="00285B79"/>
    <w:rsid w:val="00285DD8"/>
    <w:rsid w:val="002863C0"/>
    <w:rsid w:val="002873FB"/>
    <w:rsid w:val="00287768"/>
    <w:rsid w:val="002879C9"/>
    <w:rsid w:val="00287BFC"/>
    <w:rsid w:val="00287DEC"/>
    <w:rsid w:val="00287E94"/>
    <w:rsid w:val="002901E0"/>
    <w:rsid w:val="00290D20"/>
    <w:rsid w:val="00291314"/>
    <w:rsid w:val="00291632"/>
    <w:rsid w:val="002917AE"/>
    <w:rsid w:val="00291BEA"/>
    <w:rsid w:val="002921BA"/>
    <w:rsid w:val="0029224A"/>
    <w:rsid w:val="00292AA7"/>
    <w:rsid w:val="00292F59"/>
    <w:rsid w:val="002938BB"/>
    <w:rsid w:val="00293E96"/>
    <w:rsid w:val="00294208"/>
    <w:rsid w:val="0029428C"/>
    <w:rsid w:val="002943D3"/>
    <w:rsid w:val="00295197"/>
    <w:rsid w:val="002951BF"/>
    <w:rsid w:val="002962BB"/>
    <w:rsid w:val="002962D1"/>
    <w:rsid w:val="002962FB"/>
    <w:rsid w:val="002966D2"/>
    <w:rsid w:val="00296949"/>
    <w:rsid w:val="002975E1"/>
    <w:rsid w:val="00297A1B"/>
    <w:rsid w:val="00297E5B"/>
    <w:rsid w:val="00297FAD"/>
    <w:rsid w:val="002A0273"/>
    <w:rsid w:val="002A0793"/>
    <w:rsid w:val="002A096D"/>
    <w:rsid w:val="002A0C50"/>
    <w:rsid w:val="002A0EB8"/>
    <w:rsid w:val="002A1E8C"/>
    <w:rsid w:val="002A2141"/>
    <w:rsid w:val="002A21B9"/>
    <w:rsid w:val="002A2B58"/>
    <w:rsid w:val="002A2BD3"/>
    <w:rsid w:val="002A3483"/>
    <w:rsid w:val="002A476B"/>
    <w:rsid w:val="002A52C7"/>
    <w:rsid w:val="002A5B41"/>
    <w:rsid w:val="002A5ECC"/>
    <w:rsid w:val="002A6313"/>
    <w:rsid w:val="002A66E7"/>
    <w:rsid w:val="002A6898"/>
    <w:rsid w:val="002A6BE3"/>
    <w:rsid w:val="002A7426"/>
    <w:rsid w:val="002B02BE"/>
    <w:rsid w:val="002B0326"/>
    <w:rsid w:val="002B07FC"/>
    <w:rsid w:val="002B08D9"/>
    <w:rsid w:val="002B1244"/>
    <w:rsid w:val="002B19A9"/>
    <w:rsid w:val="002B1CEB"/>
    <w:rsid w:val="002B213B"/>
    <w:rsid w:val="002B2545"/>
    <w:rsid w:val="002B2D29"/>
    <w:rsid w:val="002B344F"/>
    <w:rsid w:val="002B34CB"/>
    <w:rsid w:val="002B3DCD"/>
    <w:rsid w:val="002B3DEF"/>
    <w:rsid w:val="002B49FF"/>
    <w:rsid w:val="002B4B1F"/>
    <w:rsid w:val="002B4D67"/>
    <w:rsid w:val="002B56A7"/>
    <w:rsid w:val="002B5779"/>
    <w:rsid w:val="002B6F03"/>
    <w:rsid w:val="002B74AC"/>
    <w:rsid w:val="002B7645"/>
    <w:rsid w:val="002B7947"/>
    <w:rsid w:val="002C1A99"/>
    <w:rsid w:val="002C2945"/>
    <w:rsid w:val="002C3A0B"/>
    <w:rsid w:val="002C3C3D"/>
    <w:rsid w:val="002C44E3"/>
    <w:rsid w:val="002C484F"/>
    <w:rsid w:val="002C4A4B"/>
    <w:rsid w:val="002C4EE0"/>
    <w:rsid w:val="002C5547"/>
    <w:rsid w:val="002C60A1"/>
    <w:rsid w:val="002C63CD"/>
    <w:rsid w:val="002C67EF"/>
    <w:rsid w:val="002C68F6"/>
    <w:rsid w:val="002C69EE"/>
    <w:rsid w:val="002C7561"/>
    <w:rsid w:val="002C79E8"/>
    <w:rsid w:val="002D0301"/>
    <w:rsid w:val="002D0428"/>
    <w:rsid w:val="002D0736"/>
    <w:rsid w:val="002D151C"/>
    <w:rsid w:val="002D1C0E"/>
    <w:rsid w:val="002D1E61"/>
    <w:rsid w:val="002D284E"/>
    <w:rsid w:val="002D32EA"/>
    <w:rsid w:val="002D3747"/>
    <w:rsid w:val="002D44D3"/>
    <w:rsid w:val="002D4E64"/>
    <w:rsid w:val="002D575A"/>
    <w:rsid w:val="002D6308"/>
    <w:rsid w:val="002D6981"/>
    <w:rsid w:val="002D6A58"/>
    <w:rsid w:val="002D7C5E"/>
    <w:rsid w:val="002E071A"/>
    <w:rsid w:val="002E076A"/>
    <w:rsid w:val="002E0B4E"/>
    <w:rsid w:val="002E1E81"/>
    <w:rsid w:val="002E20EB"/>
    <w:rsid w:val="002E235F"/>
    <w:rsid w:val="002E26C6"/>
    <w:rsid w:val="002E29B2"/>
    <w:rsid w:val="002E3975"/>
    <w:rsid w:val="002E3CD8"/>
    <w:rsid w:val="002E47E5"/>
    <w:rsid w:val="002E49BC"/>
    <w:rsid w:val="002E4A73"/>
    <w:rsid w:val="002E55B6"/>
    <w:rsid w:val="002E575F"/>
    <w:rsid w:val="002E593E"/>
    <w:rsid w:val="002E5ED9"/>
    <w:rsid w:val="002E5EF0"/>
    <w:rsid w:val="002E60D6"/>
    <w:rsid w:val="002E638F"/>
    <w:rsid w:val="002E66FC"/>
    <w:rsid w:val="002E6757"/>
    <w:rsid w:val="002E6DED"/>
    <w:rsid w:val="002E7128"/>
    <w:rsid w:val="002E727F"/>
    <w:rsid w:val="002F0633"/>
    <w:rsid w:val="002F0749"/>
    <w:rsid w:val="002F110A"/>
    <w:rsid w:val="002F22D3"/>
    <w:rsid w:val="002F2413"/>
    <w:rsid w:val="002F2BF0"/>
    <w:rsid w:val="002F2C3A"/>
    <w:rsid w:val="002F2D13"/>
    <w:rsid w:val="002F2E07"/>
    <w:rsid w:val="002F340E"/>
    <w:rsid w:val="002F3687"/>
    <w:rsid w:val="002F3C10"/>
    <w:rsid w:val="002F3C8E"/>
    <w:rsid w:val="002F3D3D"/>
    <w:rsid w:val="002F3D3F"/>
    <w:rsid w:val="002F43BB"/>
    <w:rsid w:val="002F495B"/>
    <w:rsid w:val="002F4975"/>
    <w:rsid w:val="002F49E3"/>
    <w:rsid w:val="002F4BB8"/>
    <w:rsid w:val="002F546F"/>
    <w:rsid w:val="002F55D4"/>
    <w:rsid w:val="002F5BB2"/>
    <w:rsid w:val="002F5BCA"/>
    <w:rsid w:val="002F686E"/>
    <w:rsid w:val="002F6D1A"/>
    <w:rsid w:val="002F72FF"/>
    <w:rsid w:val="002F758D"/>
    <w:rsid w:val="002F75A5"/>
    <w:rsid w:val="002F77C2"/>
    <w:rsid w:val="002F781E"/>
    <w:rsid w:val="002F784C"/>
    <w:rsid w:val="002F7900"/>
    <w:rsid w:val="002F7BDF"/>
    <w:rsid w:val="002F7C23"/>
    <w:rsid w:val="00300062"/>
    <w:rsid w:val="0030108E"/>
    <w:rsid w:val="00301098"/>
    <w:rsid w:val="003018D6"/>
    <w:rsid w:val="003019C1"/>
    <w:rsid w:val="003019DC"/>
    <w:rsid w:val="00301DB7"/>
    <w:rsid w:val="00301EEB"/>
    <w:rsid w:val="00301F68"/>
    <w:rsid w:val="00302A89"/>
    <w:rsid w:val="00302CF3"/>
    <w:rsid w:val="003033C8"/>
    <w:rsid w:val="0030371C"/>
    <w:rsid w:val="00304DC7"/>
    <w:rsid w:val="003051EE"/>
    <w:rsid w:val="003057B8"/>
    <w:rsid w:val="00305A9B"/>
    <w:rsid w:val="00306CF2"/>
    <w:rsid w:val="00306D6F"/>
    <w:rsid w:val="00306FC8"/>
    <w:rsid w:val="00306FF2"/>
    <w:rsid w:val="0030748E"/>
    <w:rsid w:val="00307B62"/>
    <w:rsid w:val="00310225"/>
    <w:rsid w:val="003107A1"/>
    <w:rsid w:val="00310D6A"/>
    <w:rsid w:val="00310EF2"/>
    <w:rsid w:val="00310F4A"/>
    <w:rsid w:val="00312152"/>
    <w:rsid w:val="003124E1"/>
    <w:rsid w:val="00312528"/>
    <w:rsid w:val="0031367E"/>
    <w:rsid w:val="00314300"/>
    <w:rsid w:val="00314883"/>
    <w:rsid w:val="00314BE3"/>
    <w:rsid w:val="00314CD0"/>
    <w:rsid w:val="003152CC"/>
    <w:rsid w:val="00315ADA"/>
    <w:rsid w:val="00315B73"/>
    <w:rsid w:val="00315C67"/>
    <w:rsid w:val="00315CED"/>
    <w:rsid w:val="00316326"/>
    <w:rsid w:val="003168DC"/>
    <w:rsid w:val="00316A06"/>
    <w:rsid w:val="00316A3C"/>
    <w:rsid w:val="003174A4"/>
    <w:rsid w:val="00317B8A"/>
    <w:rsid w:val="003200C0"/>
    <w:rsid w:val="0032032B"/>
    <w:rsid w:val="00320918"/>
    <w:rsid w:val="00320CD5"/>
    <w:rsid w:val="00321F61"/>
    <w:rsid w:val="00321FB0"/>
    <w:rsid w:val="00322252"/>
    <w:rsid w:val="0032320C"/>
    <w:rsid w:val="0032336D"/>
    <w:rsid w:val="00323B52"/>
    <w:rsid w:val="00323BF1"/>
    <w:rsid w:val="00323FB1"/>
    <w:rsid w:val="003241C2"/>
    <w:rsid w:val="00324647"/>
    <w:rsid w:val="003248E4"/>
    <w:rsid w:val="00324A5B"/>
    <w:rsid w:val="00326304"/>
    <w:rsid w:val="003265BD"/>
    <w:rsid w:val="003268B6"/>
    <w:rsid w:val="0032712E"/>
    <w:rsid w:val="00327911"/>
    <w:rsid w:val="00327E61"/>
    <w:rsid w:val="003300EA"/>
    <w:rsid w:val="00330148"/>
    <w:rsid w:val="0033057F"/>
    <w:rsid w:val="003315A5"/>
    <w:rsid w:val="00331C5A"/>
    <w:rsid w:val="00331DF5"/>
    <w:rsid w:val="00332085"/>
    <w:rsid w:val="00332140"/>
    <w:rsid w:val="003326E3"/>
    <w:rsid w:val="00332E0F"/>
    <w:rsid w:val="0033305E"/>
    <w:rsid w:val="00333492"/>
    <w:rsid w:val="0033378A"/>
    <w:rsid w:val="0033381C"/>
    <w:rsid w:val="00333A10"/>
    <w:rsid w:val="00334222"/>
    <w:rsid w:val="003344A5"/>
    <w:rsid w:val="00334556"/>
    <w:rsid w:val="00334810"/>
    <w:rsid w:val="00334D28"/>
    <w:rsid w:val="00334E80"/>
    <w:rsid w:val="00335F8E"/>
    <w:rsid w:val="003363D8"/>
    <w:rsid w:val="003365F4"/>
    <w:rsid w:val="003368AE"/>
    <w:rsid w:val="003378C2"/>
    <w:rsid w:val="00340040"/>
    <w:rsid w:val="0034005A"/>
    <w:rsid w:val="00340126"/>
    <w:rsid w:val="00340162"/>
    <w:rsid w:val="003402E8"/>
    <w:rsid w:val="00340D04"/>
    <w:rsid w:val="0034122E"/>
    <w:rsid w:val="003418C2"/>
    <w:rsid w:val="00341F8E"/>
    <w:rsid w:val="0034219F"/>
    <w:rsid w:val="003429FF"/>
    <w:rsid w:val="00342A21"/>
    <w:rsid w:val="0034300A"/>
    <w:rsid w:val="003433E0"/>
    <w:rsid w:val="00343AE3"/>
    <w:rsid w:val="00344967"/>
    <w:rsid w:val="00344BC1"/>
    <w:rsid w:val="0034585F"/>
    <w:rsid w:val="00345861"/>
    <w:rsid w:val="00345E27"/>
    <w:rsid w:val="00345E80"/>
    <w:rsid w:val="00346194"/>
    <w:rsid w:val="003479D8"/>
    <w:rsid w:val="00347BC0"/>
    <w:rsid w:val="00347CFA"/>
    <w:rsid w:val="00350832"/>
    <w:rsid w:val="00350CF0"/>
    <w:rsid w:val="00350DFF"/>
    <w:rsid w:val="003513BD"/>
    <w:rsid w:val="00351496"/>
    <w:rsid w:val="003516BC"/>
    <w:rsid w:val="00351AB8"/>
    <w:rsid w:val="00351EFB"/>
    <w:rsid w:val="00351F3F"/>
    <w:rsid w:val="00352771"/>
    <w:rsid w:val="003538B9"/>
    <w:rsid w:val="00353AC9"/>
    <w:rsid w:val="00354ACE"/>
    <w:rsid w:val="003553FF"/>
    <w:rsid w:val="00355BB6"/>
    <w:rsid w:val="003562A3"/>
    <w:rsid w:val="00356526"/>
    <w:rsid w:val="00356783"/>
    <w:rsid w:val="00356A98"/>
    <w:rsid w:val="0036023B"/>
    <w:rsid w:val="0036158B"/>
    <w:rsid w:val="00361B95"/>
    <w:rsid w:val="003624D1"/>
    <w:rsid w:val="00362551"/>
    <w:rsid w:val="0036273A"/>
    <w:rsid w:val="00362CD0"/>
    <w:rsid w:val="003633B8"/>
    <w:rsid w:val="00363888"/>
    <w:rsid w:val="00363D7D"/>
    <w:rsid w:val="0036416E"/>
    <w:rsid w:val="00364BB1"/>
    <w:rsid w:val="00364E7C"/>
    <w:rsid w:val="0036519D"/>
    <w:rsid w:val="00365DCB"/>
    <w:rsid w:val="00365ED3"/>
    <w:rsid w:val="0036630F"/>
    <w:rsid w:val="00366957"/>
    <w:rsid w:val="00366AF9"/>
    <w:rsid w:val="00366C08"/>
    <w:rsid w:val="00366FE2"/>
    <w:rsid w:val="00367ADE"/>
    <w:rsid w:val="00367E6F"/>
    <w:rsid w:val="00370B07"/>
    <w:rsid w:val="00370E1C"/>
    <w:rsid w:val="00370F1B"/>
    <w:rsid w:val="00371027"/>
    <w:rsid w:val="00372023"/>
    <w:rsid w:val="003742F9"/>
    <w:rsid w:val="00374339"/>
    <w:rsid w:val="0037434D"/>
    <w:rsid w:val="00374FD1"/>
    <w:rsid w:val="003751B6"/>
    <w:rsid w:val="00375BB8"/>
    <w:rsid w:val="00376B57"/>
    <w:rsid w:val="00376B89"/>
    <w:rsid w:val="00376E28"/>
    <w:rsid w:val="00377359"/>
    <w:rsid w:val="00377F00"/>
    <w:rsid w:val="00380093"/>
    <w:rsid w:val="00380202"/>
    <w:rsid w:val="0038065A"/>
    <w:rsid w:val="003807CB"/>
    <w:rsid w:val="0038155A"/>
    <w:rsid w:val="00382592"/>
    <w:rsid w:val="00382BCF"/>
    <w:rsid w:val="00382C7F"/>
    <w:rsid w:val="00382F17"/>
    <w:rsid w:val="00382F1D"/>
    <w:rsid w:val="00382F84"/>
    <w:rsid w:val="00383338"/>
    <w:rsid w:val="0038364F"/>
    <w:rsid w:val="00383A5D"/>
    <w:rsid w:val="003847A8"/>
    <w:rsid w:val="00384F4C"/>
    <w:rsid w:val="00385A17"/>
    <w:rsid w:val="00385ABB"/>
    <w:rsid w:val="003860CA"/>
    <w:rsid w:val="00386617"/>
    <w:rsid w:val="00386671"/>
    <w:rsid w:val="00386891"/>
    <w:rsid w:val="00386971"/>
    <w:rsid w:val="00386B4A"/>
    <w:rsid w:val="00386FF5"/>
    <w:rsid w:val="0038754E"/>
    <w:rsid w:val="00387643"/>
    <w:rsid w:val="003877DF"/>
    <w:rsid w:val="00387880"/>
    <w:rsid w:val="00387BDE"/>
    <w:rsid w:val="00387C32"/>
    <w:rsid w:val="00387C90"/>
    <w:rsid w:val="00387DEF"/>
    <w:rsid w:val="00387E2F"/>
    <w:rsid w:val="00390269"/>
    <w:rsid w:val="003909B3"/>
    <w:rsid w:val="003909EF"/>
    <w:rsid w:val="00390DF5"/>
    <w:rsid w:val="00391458"/>
    <w:rsid w:val="003919EA"/>
    <w:rsid w:val="003919F3"/>
    <w:rsid w:val="003923C2"/>
    <w:rsid w:val="00392CBD"/>
    <w:rsid w:val="00392CE9"/>
    <w:rsid w:val="00392F67"/>
    <w:rsid w:val="00393450"/>
    <w:rsid w:val="003935DC"/>
    <w:rsid w:val="00393E2C"/>
    <w:rsid w:val="00393F9A"/>
    <w:rsid w:val="0039499C"/>
    <w:rsid w:val="0039553F"/>
    <w:rsid w:val="003959BB"/>
    <w:rsid w:val="00395C39"/>
    <w:rsid w:val="003960D4"/>
    <w:rsid w:val="0039642E"/>
    <w:rsid w:val="003967C3"/>
    <w:rsid w:val="0039686C"/>
    <w:rsid w:val="00396C03"/>
    <w:rsid w:val="00396CBB"/>
    <w:rsid w:val="00396EA9"/>
    <w:rsid w:val="00396F4F"/>
    <w:rsid w:val="0039724A"/>
    <w:rsid w:val="003972E9"/>
    <w:rsid w:val="00397F18"/>
    <w:rsid w:val="00397FC8"/>
    <w:rsid w:val="003A0280"/>
    <w:rsid w:val="003A0E05"/>
    <w:rsid w:val="003A10AB"/>
    <w:rsid w:val="003A1E2E"/>
    <w:rsid w:val="003A2582"/>
    <w:rsid w:val="003A2CD3"/>
    <w:rsid w:val="003A2E31"/>
    <w:rsid w:val="003A31AE"/>
    <w:rsid w:val="003A426C"/>
    <w:rsid w:val="003A4F08"/>
    <w:rsid w:val="003A50EE"/>
    <w:rsid w:val="003A51D6"/>
    <w:rsid w:val="003A5871"/>
    <w:rsid w:val="003A5C77"/>
    <w:rsid w:val="003A5CD9"/>
    <w:rsid w:val="003A6523"/>
    <w:rsid w:val="003A671A"/>
    <w:rsid w:val="003A67CA"/>
    <w:rsid w:val="003A6AA1"/>
    <w:rsid w:val="003A70C7"/>
    <w:rsid w:val="003A75A8"/>
    <w:rsid w:val="003A7690"/>
    <w:rsid w:val="003A7CD0"/>
    <w:rsid w:val="003A7F6D"/>
    <w:rsid w:val="003B00B6"/>
    <w:rsid w:val="003B0358"/>
    <w:rsid w:val="003B03C3"/>
    <w:rsid w:val="003B0DA8"/>
    <w:rsid w:val="003B1014"/>
    <w:rsid w:val="003B10FD"/>
    <w:rsid w:val="003B1467"/>
    <w:rsid w:val="003B16DE"/>
    <w:rsid w:val="003B1D9F"/>
    <w:rsid w:val="003B1E91"/>
    <w:rsid w:val="003B1FB0"/>
    <w:rsid w:val="003B286A"/>
    <w:rsid w:val="003B2BE9"/>
    <w:rsid w:val="003B2D2A"/>
    <w:rsid w:val="003B2F29"/>
    <w:rsid w:val="003B3015"/>
    <w:rsid w:val="003B33CB"/>
    <w:rsid w:val="003B39BC"/>
    <w:rsid w:val="003B3BE3"/>
    <w:rsid w:val="003B46EB"/>
    <w:rsid w:val="003B4E98"/>
    <w:rsid w:val="003B4F9F"/>
    <w:rsid w:val="003B5372"/>
    <w:rsid w:val="003B5806"/>
    <w:rsid w:val="003B5E02"/>
    <w:rsid w:val="003B5F40"/>
    <w:rsid w:val="003B61ED"/>
    <w:rsid w:val="003B6729"/>
    <w:rsid w:val="003B6D09"/>
    <w:rsid w:val="003B7912"/>
    <w:rsid w:val="003C0449"/>
    <w:rsid w:val="003C0A9F"/>
    <w:rsid w:val="003C0CF1"/>
    <w:rsid w:val="003C19B0"/>
    <w:rsid w:val="003C1C5C"/>
    <w:rsid w:val="003C2189"/>
    <w:rsid w:val="003C27E8"/>
    <w:rsid w:val="003C2AAC"/>
    <w:rsid w:val="003C2B2B"/>
    <w:rsid w:val="003C30B1"/>
    <w:rsid w:val="003C347F"/>
    <w:rsid w:val="003C4FF2"/>
    <w:rsid w:val="003C52DB"/>
    <w:rsid w:val="003C5305"/>
    <w:rsid w:val="003C57C5"/>
    <w:rsid w:val="003C5C0B"/>
    <w:rsid w:val="003C651C"/>
    <w:rsid w:val="003C70D8"/>
    <w:rsid w:val="003C7337"/>
    <w:rsid w:val="003C7BD6"/>
    <w:rsid w:val="003C7BF2"/>
    <w:rsid w:val="003D0384"/>
    <w:rsid w:val="003D03E1"/>
    <w:rsid w:val="003D04AB"/>
    <w:rsid w:val="003D07A8"/>
    <w:rsid w:val="003D0A0E"/>
    <w:rsid w:val="003D0A16"/>
    <w:rsid w:val="003D0A76"/>
    <w:rsid w:val="003D0E0B"/>
    <w:rsid w:val="003D1B6B"/>
    <w:rsid w:val="003D1E48"/>
    <w:rsid w:val="003D23DD"/>
    <w:rsid w:val="003D249F"/>
    <w:rsid w:val="003D3147"/>
    <w:rsid w:val="003D3B1E"/>
    <w:rsid w:val="003D3D45"/>
    <w:rsid w:val="003D3D61"/>
    <w:rsid w:val="003D4437"/>
    <w:rsid w:val="003D47B9"/>
    <w:rsid w:val="003D4A82"/>
    <w:rsid w:val="003D4C6F"/>
    <w:rsid w:val="003D4C77"/>
    <w:rsid w:val="003D56FB"/>
    <w:rsid w:val="003D5988"/>
    <w:rsid w:val="003D5A4F"/>
    <w:rsid w:val="003D5CA1"/>
    <w:rsid w:val="003D6EB4"/>
    <w:rsid w:val="003D706A"/>
    <w:rsid w:val="003D74FB"/>
    <w:rsid w:val="003E0172"/>
    <w:rsid w:val="003E05B7"/>
    <w:rsid w:val="003E0C77"/>
    <w:rsid w:val="003E0E08"/>
    <w:rsid w:val="003E0FB4"/>
    <w:rsid w:val="003E110B"/>
    <w:rsid w:val="003E2533"/>
    <w:rsid w:val="003E2699"/>
    <w:rsid w:val="003E2713"/>
    <w:rsid w:val="003E2A0D"/>
    <w:rsid w:val="003E30B5"/>
    <w:rsid w:val="003E35DC"/>
    <w:rsid w:val="003E3675"/>
    <w:rsid w:val="003E3942"/>
    <w:rsid w:val="003E4539"/>
    <w:rsid w:val="003E46CB"/>
    <w:rsid w:val="003E4A18"/>
    <w:rsid w:val="003E4A99"/>
    <w:rsid w:val="003E4D22"/>
    <w:rsid w:val="003E526E"/>
    <w:rsid w:val="003E531A"/>
    <w:rsid w:val="003E5541"/>
    <w:rsid w:val="003E56C5"/>
    <w:rsid w:val="003E5908"/>
    <w:rsid w:val="003E5A89"/>
    <w:rsid w:val="003E5D6C"/>
    <w:rsid w:val="003E722D"/>
    <w:rsid w:val="003E788F"/>
    <w:rsid w:val="003F0B24"/>
    <w:rsid w:val="003F0C8C"/>
    <w:rsid w:val="003F0D26"/>
    <w:rsid w:val="003F0FFE"/>
    <w:rsid w:val="003F116F"/>
    <w:rsid w:val="003F1E3D"/>
    <w:rsid w:val="003F263C"/>
    <w:rsid w:val="003F3964"/>
    <w:rsid w:val="003F3A56"/>
    <w:rsid w:val="003F3BA0"/>
    <w:rsid w:val="003F4ECC"/>
    <w:rsid w:val="003F534C"/>
    <w:rsid w:val="003F5491"/>
    <w:rsid w:val="003F552C"/>
    <w:rsid w:val="003F56F6"/>
    <w:rsid w:val="003F5922"/>
    <w:rsid w:val="003F595D"/>
    <w:rsid w:val="003F66CC"/>
    <w:rsid w:val="003F6FEE"/>
    <w:rsid w:val="003F7A3A"/>
    <w:rsid w:val="003F7BB3"/>
    <w:rsid w:val="003F7E77"/>
    <w:rsid w:val="003F7EEB"/>
    <w:rsid w:val="004003AE"/>
    <w:rsid w:val="00400888"/>
    <w:rsid w:val="00400A70"/>
    <w:rsid w:val="00400B31"/>
    <w:rsid w:val="00401266"/>
    <w:rsid w:val="00401523"/>
    <w:rsid w:val="004018DF"/>
    <w:rsid w:val="00401F60"/>
    <w:rsid w:val="004025FD"/>
    <w:rsid w:val="00402CB3"/>
    <w:rsid w:val="004031B0"/>
    <w:rsid w:val="00403D1F"/>
    <w:rsid w:val="00403DA1"/>
    <w:rsid w:val="004045BD"/>
    <w:rsid w:val="004048CE"/>
    <w:rsid w:val="00404DA1"/>
    <w:rsid w:val="00405000"/>
    <w:rsid w:val="00405CCB"/>
    <w:rsid w:val="004074DC"/>
    <w:rsid w:val="0040755A"/>
    <w:rsid w:val="004100D7"/>
    <w:rsid w:val="0041053A"/>
    <w:rsid w:val="00410783"/>
    <w:rsid w:val="00411342"/>
    <w:rsid w:val="00411511"/>
    <w:rsid w:val="0041156C"/>
    <w:rsid w:val="00411965"/>
    <w:rsid w:val="0041204C"/>
    <w:rsid w:val="0041232A"/>
    <w:rsid w:val="00412560"/>
    <w:rsid w:val="00412910"/>
    <w:rsid w:val="00413489"/>
    <w:rsid w:val="00413659"/>
    <w:rsid w:val="00413E56"/>
    <w:rsid w:val="004144BE"/>
    <w:rsid w:val="00414AB3"/>
    <w:rsid w:val="00414B28"/>
    <w:rsid w:val="00414BD5"/>
    <w:rsid w:val="004150BD"/>
    <w:rsid w:val="00415188"/>
    <w:rsid w:val="00415245"/>
    <w:rsid w:val="0041649C"/>
    <w:rsid w:val="004168F0"/>
    <w:rsid w:val="00416F88"/>
    <w:rsid w:val="0041785A"/>
    <w:rsid w:val="00420D18"/>
    <w:rsid w:val="00420D4B"/>
    <w:rsid w:val="004222E0"/>
    <w:rsid w:val="004239FC"/>
    <w:rsid w:val="00423A8A"/>
    <w:rsid w:val="00423D27"/>
    <w:rsid w:val="00424155"/>
    <w:rsid w:val="0042430E"/>
    <w:rsid w:val="00424684"/>
    <w:rsid w:val="004247FD"/>
    <w:rsid w:val="0042498A"/>
    <w:rsid w:val="004249E9"/>
    <w:rsid w:val="004251E3"/>
    <w:rsid w:val="00425281"/>
    <w:rsid w:val="00425505"/>
    <w:rsid w:val="004258C3"/>
    <w:rsid w:val="00425D7B"/>
    <w:rsid w:val="00426250"/>
    <w:rsid w:val="004265EF"/>
    <w:rsid w:val="0042673B"/>
    <w:rsid w:val="00426A89"/>
    <w:rsid w:val="00426B01"/>
    <w:rsid w:val="00426FC3"/>
    <w:rsid w:val="004274BB"/>
    <w:rsid w:val="0043061C"/>
    <w:rsid w:val="00430A73"/>
    <w:rsid w:val="00431815"/>
    <w:rsid w:val="00431DA3"/>
    <w:rsid w:val="004328EA"/>
    <w:rsid w:val="004336A7"/>
    <w:rsid w:val="00433A70"/>
    <w:rsid w:val="00433B09"/>
    <w:rsid w:val="00433DD4"/>
    <w:rsid w:val="00433F92"/>
    <w:rsid w:val="0043441B"/>
    <w:rsid w:val="00434713"/>
    <w:rsid w:val="00434C89"/>
    <w:rsid w:val="00435025"/>
    <w:rsid w:val="004357BD"/>
    <w:rsid w:val="004358EB"/>
    <w:rsid w:val="00435ABF"/>
    <w:rsid w:val="00435F4F"/>
    <w:rsid w:val="00436445"/>
    <w:rsid w:val="004364E1"/>
    <w:rsid w:val="004364F4"/>
    <w:rsid w:val="0043662F"/>
    <w:rsid w:val="004367E4"/>
    <w:rsid w:val="004369C9"/>
    <w:rsid w:val="0043722F"/>
    <w:rsid w:val="004375A1"/>
    <w:rsid w:val="00437A27"/>
    <w:rsid w:val="00437F16"/>
    <w:rsid w:val="00437FDE"/>
    <w:rsid w:val="004401FC"/>
    <w:rsid w:val="0044086D"/>
    <w:rsid w:val="00440E47"/>
    <w:rsid w:val="004414E0"/>
    <w:rsid w:val="00441533"/>
    <w:rsid w:val="00441E7A"/>
    <w:rsid w:val="00441EBD"/>
    <w:rsid w:val="004421BE"/>
    <w:rsid w:val="004429A4"/>
    <w:rsid w:val="00442D64"/>
    <w:rsid w:val="00442F0A"/>
    <w:rsid w:val="0044353E"/>
    <w:rsid w:val="0044404E"/>
    <w:rsid w:val="00444E97"/>
    <w:rsid w:val="0044539C"/>
    <w:rsid w:val="004455F4"/>
    <w:rsid w:val="00445C1F"/>
    <w:rsid w:val="00445DDC"/>
    <w:rsid w:val="00445EED"/>
    <w:rsid w:val="0044606D"/>
    <w:rsid w:val="00446A0B"/>
    <w:rsid w:val="00446B06"/>
    <w:rsid w:val="00446E52"/>
    <w:rsid w:val="004477A8"/>
    <w:rsid w:val="0044789E"/>
    <w:rsid w:val="00447CA5"/>
    <w:rsid w:val="00450028"/>
    <w:rsid w:val="0045002D"/>
    <w:rsid w:val="0045067A"/>
    <w:rsid w:val="00450C9C"/>
    <w:rsid w:val="00450D2E"/>
    <w:rsid w:val="004511DA"/>
    <w:rsid w:val="004520D0"/>
    <w:rsid w:val="004524DB"/>
    <w:rsid w:val="00452759"/>
    <w:rsid w:val="00452C3D"/>
    <w:rsid w:val="00453111"/>
    <w:rsid w:val="00453934"/>
    <w:rsid w:val="0045406F"/>
    <w:rsid w:val="0045426B"/>
    <w:rsid w:val="0045427C"/>
    <w:rsid w:val="0045470B"/>
    <w:rsid w:val="00454834"/>
    <w:rsid w:val="00454910"/>
    <w:rsid w:val="0045525C"/>
    <w:rsid w:val="00455559"/>
    <w:rsid w:val="00455FF9"/>
    <w:rsid w:val="0045675A"/>
    <w:rsid w:val="00456AAA"/>
    <w:rsid w:val="004570C4"/>
    <w:rsid w:val="0045782B"/>
    <w:rsid w:val="00460106"/>
    <w:rsid w:val="004604E4"/>
    <w:rsid w:val="004605FC"/>
    <w:rsid w:val="004609D3"/>
    <w:rsid w:val="00461315"/>
    <w:rsid w:val="0046161F"/>
    <w:rsid w:val="00462BD4"/>
    <w:rsid w:val="00462F6D"/>
    <w:rsid w:val="004635D4"/>
    <w:rsid w:val="00463A84"/>
    <w:rsid w:val="0046449A"/>
    <w:rsid w:val="00464A1F"/>
    <w:rsid w:val="00464B9C"/>
    <w:rsid w:val="00465A24"/>
    <w:rsid w:val="00465C41"/>
    <w:rsid w:val="00465C91"/>
    <w:rsid w:val="00466335"/>
    <w:rsid w:val="00466993"/>
    <w:rsid w:val="00466E2D"/>
    <w:rsid w:val="00466F4D"/>
    <w:rsid w:val="00467044"/>
    <w:rsid w:val="0046771A"/>
    <w:rsid w:val="00470967"/>
    <w:rsid w:val="00470979"/>
    <w:rsid w:val="00470984"/>
    <w:rsid w:val="00470A12"/>
    <w:rsid w:val="00470C3F"/>
    <w:rsid w:val="00470E24"/>
    <w:rsid w:val="00471532"/>
    <w:rsid w:val="00471A7C"/>
    <w:rsid w:val="0047212A"/>
    <w:rsid w:val="00472539"/>
    <w:rsid w:val="00472893"/>
    <w:rsid w:val="00472B7A"/>
    <w:rsid w:val="0047328F"/>
    <w:rsid w:val="0047329C"/>
    <w:rsid w:val="00473CBE"/>
    <w:rsid w:val="0047436A"/>
    <w:rsid w:val="00474705"/>
    <w:rsid w:val="004756B5"/>
    <w:rsid w:val="00475798"/>
    <w:rsid w:val="00475938"/>
    <w:rsid w:val="00475A44"/>
    <w:rsid w:val="004763A3"/>
    <w:rsid w:val="00476E59"/>
    <w:rsid w:val="004773B1"/>
    <w:rsid w:val="00477802"/>
    <w:rsid w:val="00477902"/>
    <w:rsid w:val="00477B0E"/>
    <w:rsid w:val="004804F5"/>
    <w:rsid w:val="00480E7A"/>
    <w:rsid w:val="004810CB"/>
    <w:rsid w:val="00481333"/>
    <w:rsid w:val="00482426"/>
    <w:rsid w:val="00483327"/>
    <w:rsid w:val="004839A9"/>
    <w:rsid w:val="004849C1"/>
    <w:rsid w:val="00484D58"/>
    <w:rsid w:val="004850A2"/>
    <w:rsid w:val="004852EF"/>
    <w:rsid w:val="0048553A"/>
    <w:rsid w:val="00485BF9"/>
    <w:rsid w:val="00486379"/>
    <w:rsid w:val="00486D84"/>
    <w:rsid w:val="00486EBD"/>
    <w:rsid w:val="004878CE"/>
    <w:rsid w:val="00487F3A"/>
    <w:rsid w:val="004901F6"/>
    <w:rsid w:val="00490469"/>
    <w:rsid w:val="00490F31"/>
    <w:rsid w:val="00491125"/>
    <w:rsid w:val="004919CA"/>
    <w:rsid w:val="00491A0C"/>
    <w:rsid w:val="00491BF6"/>
    <w:rsid w:val="004920FA"/>
    <w:rsid w:val="00492435"/>
    <w:rsid w:val="00492748"/>
    <w:rsid w:val="004929B1"/>
    <w:rsid w:val="00492AA5"/>
    <w:rsid w:val="00492FE9"/>
    <w:rsid w:val="004937CC"/>
    <w:rsid w:val="00493A2E"/>
    <w:rsid w:val="004943C8"/>
    <w:rsid w:val="00494A46"/>
    <w:rsid w:val="00494A60"/>
    <w:rsid w:val="00494B39"/>
    <w:rsid w:val="00494B74"/>
    <w:rsid w:val="00495110"/>
    <w:rsid w:val="0049570F"/>
    <w:rsid w:val="0049615B"/>
    <w:rsid w:val="004969F9"/>
    <w:rsid w:val="004972A7"/>
    <w:rsid w:val="00497536"/>
    <w:rsid w:val="00497BAB"/>
    <w:rsid w:val="004A099A"/>
    <w:rsid w:val="004A0B6C"/>
    <w:rsid w:val="004A0DEC"/>
    <w:rsid w:val="004A106C"/>
    <w:rsid w:val="004A20D5"/>
    <w:rsid w:val="004A26D7"/>
    <w:rsid w:val="004A27D5"/>
    <w:rsid w:val="004A27E4"/>
    <w:rsid w:val="004A2D9E"/>
    <w:rsid w:val="004A307E"/>
    <w:rsid w:val="004A3445"/>
    <w:rsid w:val="004A38E1"/>
    <w:rsid w:val="004A393C"/>
    <w:rsid w:val="004A3F08"/>
    <w:rsid w:val="004A4379"/>
    <w:rsid w:val="004A49AE"/>
    <w:rsid w:val="004A4B2B"/>
    <w:rsid w:val="004A53E1"/>
    <w:rsid w:val="004A6490"/>
    <w:rsid w:val="004A6C5E"/>
    <w:rsid w:val="004A6DFB"/>
    <w:rsid w:val="004A78BE"/>
    <w:rsid w:val="004A7D1E"/>
    <w:rsid w:val="004B0082"/>
    <w:rsid w:val="004B0347"/>
    <w:rsid w:val="004B1427"/>
    <w:rsid w:val="004B1A96"/>
    <w:rsid w:val="004B1CE9"/>
    <w:rsid w:val="004B24D7"/>
    <w:rsid w:val="004B2612"/>
    <w:rsid w:val="004B3AF8"/>
    <w:rsid w:val="004B3B81"/>
    <w:rsid w:val="004B468F"/>
    <w:rsid w:val="004B4C5C"/>
    <w:rsid w:val="004B638F"/>
    <w:rsid w:val="004B6FD7"/>
    <w:rsid w:val="004B73A5"/>
    <w:rsid w:val="004B774C"/>
    <w:rsid w:val="004B7D7C"/>
    <w:rsid w:val="004C0483"/>
    <w:rsid w:val="004C0BAE"/>
    <w:rsid w:val="004C0CA8"/>
    <w:rsid w:val="004C1401"/>
    <w:rsid w:val="004C1953"/>
    <w:rsid w:val="004C1EA4"/>
    <w:rsid w:val="004C2067"/>
    <w:rsid w:val="004C2352"/>
    <w:rsid w:val="004C2DD6"/>
    <w:rsid w:val="004C31D5"/>
    <w:rsid w:val="004C357B"/>
    <w:rsid w:val="004C3B79"/>
    <w:rsid w:val="004C3DDD"/>
    <w:rsid w:val="004C410E"/>
    <w:rsid w:val="004C437E"/>
    <w:rsid w:val="004C489E"/>
    <w:rsid w:val="004C4BE7"/>
    <w:rsid w:val="004C4EB7"/>
    <w:rsid w:val="004C50DF"/>
    <w:rsid w:val="004C534A"/>
    <w:rsid w:val="004C5456"/>
    <w:rsid w:val="004C5A92"/>
    <w:rsid w:val="004C62BA"/>
    <w:rsid w:val="004C62EE"/>
    <w:rsid w:val="004C638F"/>
    <w:rsid w:val="004C6C1E"/>
    <w:rsid w:val="004C778C"/>
    <w:rsid w:val="004C786F"/>
    <w:rsid w:val="004C7B09"/>
    <w:rsid w:val="004D0016"/>
    <w:rsid w:val="004D14E4"/>
    <w:rsid w:val="004D20ED"/>
    <w:rsid w:val="004D2269"/>
    <w:rsid w:val="004D2842"/>
    <w:rsid w:val="004D2DA8"/>
    <w:rsid w:val="004D33DC"/>
    <w:rsid w:val="004D33F8"/>
    <w:rsid w:val="004D347B"/>
    <w:rsid w:val="004D34B4"/>
    <w:rsid w:val="004D455B"/>
    <w:rsid w:val="004D4776"/>
    <w:rsid w:val="004D4860"/>
    <w:rsid w:val="004D4ADF"/>
    <w:rsid w:val="004D5CA5"/>
    <w:rsid w:val="004D620B"/>
    <w:rsid w:val="004D6572"/>
    <w:rsid w:val="004D6BE8"/>
    <w:rsid w:val="004D728B"/>
    <w:rsid w:val="004D742A"/>
    <w:rsid w:val="004D790B"/>
    <w:rsid w:val="004D7A5E"/>
    <w:rsid w:val="004D7F39"/>
    <w:rsid w:val="004E012A"/>
    <w:rsid w:val="004E0515"/>
    <w:rsid w:val="004E0833"/>
    <w:rsid w:val="004E183C"/>
    <w:rsid w:val="004E1DC6"/>
    <w:rsid w:val="004E2168"/>
    <w:rsid w:val="004E3406"/>
    <w:rsid w:val="004E44A6"/>
    <w:rsid w:val="004E475F"/>
    <w:rsid w:val="004E4E8D"/>
    <w:rsid w:val="004E4FD8"/>
    <w:rsid w:val="004E556B"/>
    <w:rsid w:val="004E5BAB"/>
    <w:rsid w:val="004E60AE"/>
    <w:rsid w:val="004E62BD"/>
    <w:rsid w:val="004E6520"/>
    <w:rsid w:val="004E70A1"/>
    <w:rsid w:val="004E7133"/>
    <w:rsid w:val="004E751B"/>
    <w:rsid w:val="004E79B0"/>
    <w:rsid w:val="004F02E1"/>
    <w:rsid w:val="004F0A74"/>
    <w:rsid w:val="004F0B58"/>
    <w:rsid w:val="004F1615"/>
    <w:rsid w:val="004F1EC2"/>
    <w:rsid w:val="004F21DC"/>
    <w:rsid w:val="004F24D3"/>
    <w:rsid w:val="004F2503"/>
    <w:rsid w:val="004F38D8"/>
    <w:rsid w:val="004F3C73"/>
    <w:rsid w:val="004F3E69"/>
    <w:rsid w:val="004F3E7C"/>
    <w:rsid w:val="004F3FDC"/>
    <w:rsid w:val="004F4E60"/>
    <w:rsid w:val="004F504B"/>
    <w:rsid w:val="004F5937"/>
    <w:rsid w:val="004F598F"/>
    <w:rsid w:val="004F5DA5"/>
    <w:rsid w:val="004F5E08"/>
    <w:rsid w:val="004F5F68"/>
    <w:rsid w:val="004F66EE"/>
    <w:rsid w:val="004F6757"/>
    <w:rsid w:val="004F7428"/>
    <w:rsid w:val="004F7AAE"/>
    <w:rsid w:val="00500543"/>
    <w:rsid w:val="00500551"/>
    <w:rsid w:val="005006FD"/>
    <w:rsid w:val="00500D11"/>
    <w:rsid w:val="00501C95"/>
    <w:rsid w:val="00502012"/>
    <w:rsid w:val="005020F8"/>
    <w:rsid w:val="00502782"/>
    <w:rsid w:val="00503133"/>
    <w:rsid w:val="0050387A"/>
    <w:rsid w:val="005038B0"/>
    <w:rsid w:val="00503AF8"/>
    <w:rsid w:val="00503BDF"/>
    <w:rsid w:val="00504604"/>
    <w:rsid w:val="00504B85"/>
    <w:rsid w:val="005055C2"/>
    <w:rsid w:val="00505605"/>
    <w:rsid w:val="00506526"/>
    <w:rsid w:val="0050666B"/>
    <w:rsid w:val="005066FE"/>
    <w:rsid w:val="0050682E"/>
    <w:rsid w:val="005069C4"/>
    <w:rsid w:val="00506DF6"/>
    <w:rsid w:val="005077A3"/>
    <w:rsid w:val="00507D81"/>
    <w:rsid w:val="00507F6F"/>
    <w:rsid w:val="005102A5"/>
    <w:rsid w:val="0051069E"/>
    <w:rsid w:val="005112DC"/>
    <w:rsid w:val="005113CF"/>
    <w:rsid w:val="00511B6B"/>
    <w:rsid w:val="00511D56"/>
    <w:rsid w:val="005122BC"/>
    <w:rsid w:val="0051262B"/>
    <w:rsid w:val="00512796"/>
    <w:rsid w:val="005128F3"/>
    <w:rsid w:val="00513467"/>
    <w:rsid w:val="00513C2F"/>
    <w:rsid w:val="00513C6F"/>
    <w:rsid w:val="0051419D"/>
    <w:rsid w:val="00514584"/>
    <w:rsid w:val="00514A13"/>
    <w:rsid w:val="00514EBA"/>
    <w:rsid w:val="00515928"/>
    <w:rsid w:val="0051610B"/>
    <w:rsid w:val="00517144"/>
    <w:rsid w:val="0051720C"/>
    <w:rsid w:val="00517684"/>
    <w:rsid w:val="00517A6D"/>
    <w:rsid w:val="00517CC9"/>
    <w:rsid w:val="00517F47"/>
    <w:rsid w:val="005202A0"/>
    <w:rsid w:val="00520709"/>
    <w:rsid w:val="00520B1C"/>
    <w:rsid w:val="00521482"/>
    <w:rsid w:val="0052198D"/>
    <w:rsid w:val="0052213E"/>
    <w:rsid w:val="00522350"/>
    <w:rsid w:val="00522640"/>
    <w:rsid w:val="00522D60"/>
    <w:rsid w:val="0052336C"/>
    <w:rsid w:val="00523510"/>
    <w:rsid w:val="00523C98"/>
    <w:rsid w:val="0052407C"/>
    <w:rsid w:val="005240E5"/>
    <w:rsid w:val="005245C7"/>
    <w:rsid w:val="0052485F"/>
    <w:rsid w:val="00524E1F"/>
    <w:rsid w:val="00526282"/>
    <w:rsid w:val="005269E6"/>
    <w:rsid w:val="00526F04"/>
    <w:rsid w:val="0052712C"/>
    <w:rsid w:val="00527260"/>
    <w:rsid w:val="00527C93"/>
    <w:rsid w:val="00530048"/>
    <w:rsid w:val="00530559"/>
    <w:rsid w:val="0053109B"/>
    <w:rsid w:val="00531326"/>
    <w:rsid w:val="0053196C"/>
    <w:rsid w:val="0053198D"/>
    <w:rsid w:val="00531FE7"/>
    <w:rsid w:val="005324C8"/>
    <w:rsid w:val="0053275C"/>
    <w:rsid w:val="005329D3"/>
    <w:rsid w:val="00532BEC"/>
    <w:rsid w:val="00532DFC"/>
    <w:rsid w:val="00533291"/>
    <w:rsid w:val="005336E3"/>
    <w:rsid w:val="005338FD"/>
    <w:rsid w:val="00533D2B"/>
    <w:rsid w:val="0053508B"/>
    <w:rsid w:val="00535A24"/>
    <w:rsid w:val="00535B1C"/>
    <w:rsid w:val="0053664C"/>
    <w:rsid w:val="00536A17"/>
    <w:rsid w:val="00536EC4"/>
    <w:rsid w:val="005371C5"/>
    <w:rsid w:val="005372B5"/>
    <w:rsid w:val="00537373"/>
    <w:rsid w:val="0053774B"/>
    <w:rsid w:val="00537B49"/>
    <w:rsid w:val="00537B92"/>
    <w:rsid w:val="00537F86"/>
    <w:rsid w:val="005401D7"/>
    <w:rsid w:val="00540A68"/>
    <w:rsid w:val="005410D6"/>
    <w:rsid w:val="005411DE"/>
    <w:rsid w:val="00541279"/>
    <w:rsid w:val="00541449"/>
    <w:rsid w:val="0054148F"/>
    <w:rsid w:val="005422CE"/>
    <w:rsid w:val="0054283F"/>
    <w:rsid w:val="00542A21"/>
    <w:rsid w:val="00542CC1"/>
    <w:rsid w:val="00543004"/>
    <w:rsid w:val="0054324F"/>
    <w:rsid w:val="0054337C"/>
    <w:rsid w:val="00543EED"/>
    <w:rsid w:val="00544543"/>
    <w:rsid w:val="00544784"/>
    <w:rsid w:val="005459F4"/>
    <w:rsid w:val="005462F2"/>
    <w:rsid w:val="005463E5"/>
    <w:rsid w:val="0054651A"/>
    <w:rsid w:val="00546ADA"/>
    <w:rsid w:val="0054732D"/>
    <w:rsid w:val="00547711"/>
    <w:rsid w:val="00547871"/>
    <w:rsid w:val="005478BA"/>
    <w:rsid w:val="005479DD"/>
    <w:rsid w:val="005479F0"/>
    <w:rsid w:val="0055001F"/>
    <w:rsid w:val="005500F9"/>
    <w:rsid w:val="0055069B"/>
    <w:rsid w:val="00550A16"/>
    <w:rsid w:val="00550F2E"/>
    <w:rsid w:val="00551077"/>
    <w:rsid w:val="00551323"/>
    <w:rsid w:val="005515D0"/>
    <w:rsid w:val="00552086"/>
    <w:rsid w:val="005523DE"/>
    <w:rsid w:val="00552BD6"/>
    <w:rsid w:val="0055300D"/>
    <w:rsid w:val="0055358B"/>
    <w:rsid w:val="00553670"/>
    <w:rsid w:val="005536B4"/>
    <w:rsid w:val="00553907"/>
    <w:rsid w:val="00553DC1"/>
    <w:rsid w:val="00553EA4"/>
    <w:rsid w:val="005543EF"/>
    <w:rsid w:val="00554E69"/>
    <w:rsid w:val="005552F0"/>
    <w:rsid w:val="00555B39"/>
    <w:rsid w:val="00555E31"/>
    <w:rsid w:val="00556B05"/>
    <w:rsid w:val="0055711B"/>
    <w:rsid w:val="00557DB8"/>
    <w:rsid w:val="00560FD7"/>
    <w:rsid w:val="00561462"/>
    <w:rsid w:val="0056151E"/>
    <w:rsid w:val="0056163D"/>
    <w:rsid w:val="005617A5"/>
    <w:rsid w:val="0056186E"/>
    <w:rsid w:val="00562111"/>
    <w:rsid w:val="005621EE"/>
    <w:rsid w:val="0056259F"/>
    <w:rsid w:val="0056263C"/>
    <w:rsid w:val="00562BDB"/>
    <w:rsid w:val="005631F1"/>
    <w:rsid w:val="005645E9"/>
    <w:rsid w:val="00564653"/>
    <w:rsid w:val="00564A52"/>
    <w:rsid w:val="00565535"/>
    <w:rsid w:val="00565605"/>
    <w:rsid w:val="00565B40"/>
    <w:rsid w:val="00566363"/>
    <w:rsid w:val="005665DA"/>
    <w:rsid w:val="00566A56"/>
    <w:rsid w:val="0056783D"/>
    <w:rsid w:val="00570581"/>
    <w:rsid w:val="0057064B"/>
    <w:rsid w:val="00570840"/>
    <w:rsid w:val="005709A3"/>
    <w:rsid w:val="00570DC6"/>
    <w:rsid w:val="005715DE"/>
    <w:rsid w:val="0057182A"/>
    <w:rsid w:val="00571D36"/>
    <w:rsid w:val="0057257B"/>
    <w:rsid w:val="00572BB8"/>
    <w:rsid w:val="005741D8"/>
    <w:rsid w:val="005742DD"/>
    <w:rsid w:val="00574632"/>
    <w:rsid w:val="0057505B"/>
    <w:rsid w:val="005769E2"/>
    <w:rsid w:val="00577E7F"/>
    <w:rsid w:val="00577F7C"/>
    <w:rsid w:val="00580485"/>
    <w:rsid w:val="0058050F"/>
    <w:rsid w:val="0058059B"/>
    <w:rsid w:val="0058076E"/>
    <w:rsid w:val="0058096A"/>
    <w:rsid w:val="00581557"/>
    <w:rsid w:val="00582C01"/>
    <w:rsid w:val="00583CF3"/>
    <w:rsid w:val="00584347"/>
    <w:rsid w:val="0058435E"/>
    <w:rsid w:val="00584493"/>
    <w:rsid w:val="005848EE"/>
    <w:rsid w:val="00584D4C"/>
    <w:rsid w:val="005866D9"/>
    <w:rsid w:val="0058717D"/>
    <w:rsid w:val="00590785"/>
    <w:rsid w:val="005911BA"/>
    <w:rsid w:val="005913D4"/>
    <w:rsid w:val="005917E3"/>
    <w:rsid w:val="005919F3"/>
    <w:rsid w:val="00591C14"/>
    <w:rsid w:val="00591E70"/>
    <w:rsid w:val="00592149"/>
    <w:rsid w:val="005921E5"/>
    <w:rsid w:val="005922D4"/>
    <w:rsid w:val="005924E4"/>
    <w:rsid w:val="00593095"/>
    <w:rsid w:val="00593886"/>
    <w:rsid w:val="0059450A"/>
    <w:rsid w:val="00594D09"/>
    <w:rsid w:val="00594DC9"/>
    <w:rsid w:val="00594FDE"/>
    <w:rsid w:val="00595135"/>
    <w:rsid w:val="00595148"/>
    <w:rsid w:val="005952EC"/>
    <w:rsid w:val="005957CC"/>
    <w:rsid w:val="005963EF"/>
    <w:rsid w:val="0059666D"/>
    <w:rsid w:val="00596EA4"/>
    <w:rsid w:val="00597115"/>
    <w:rsid w:val="00597607"/>
    <w:rsid w:val="00597A3D"/>
    <w:rsid w:val="005A003E"/>
    <w:rsid w:val="005A04BC"/>
    <w:rsid w:val="005A075E"/>
    <w:rsid w:val="005A0BCE"/>
    <w:rsid w:val="005A0E5A"/>
    <w:rsid w:val="005A0E7D"/>
    <w:rsid w:val="005A0F11"/>
    <w:rsid w:val="005A128F"/>
    <w:rsid w:val="005A1294"/>
    <w:rsid w:val="005A1D39"/>
    <w:rsid w:val="005A1DD1"/>
    <w:rsid w:val="005A2101"/>
    <w:rsid w:val="005A23A2"/>
    <w:rsid w:val="005A23F7"/>
    <w:rsid w:val="005A29A1"/>
    <w:rsid w:val="005A2BDE"/>
    <w:rsid w:val="005A302C"/>
    <w:rsid w:val="005A31C2"/>
    <w:rsid w:val="005A4296"/>
    <w:rsid w:val="005A4B86"/>
    <w:rsid w:val="005A4D6D"/>
    <w:rsid w:val="005A528D"/>
    <w:rsid w:val="005A5597"/>
    <w:rsid w:val="005A5946"/>
    <w:rsid w:val="005A653C"/>
    <w:rsid w:val="005A6B42"/>
    <w:rsid w:val="005A7001"/>
    <w:rsid w:val="005A7189"/>
    <w:rsid w:val="005A7369"/>
    <w:rsid w:val="005B01F0"/>
    <w:rsid w:val="005B0562"/>
    <w:rsid w:val="005B09DC"/>
    <w:rsid w:val="005B0ADF"/>
    <w:rsid w:val="005B1445"/>
    <w:rsid w:val="005B15E3"/>
    <w:rsid w:val="005B18E4"/>
    <w:rsid w:val="005B2985"/>
    <w:rsid w:val="005B2DBB"/>
    <w:rsid w:val="005B3303"/>
    <w:rsid w:val="005B38EB"/>
    <w:rsid w:val="005B42BB"/>
    <w:rsid w:val="005B4880"/>
    <w:rsid w:val="005B4F9D"/>
    <w:rsid w:val="005B51E8"/>
    <w:rsid w:val="005B54D0"/>
    <w:rsid w:val="005B5C56"/>
    <w:rsid w:val="005B5F9B"/>
    <w:rsid w:val="005B623A"/>
    <w:rsid w:val="005B67A0"/>
    <w:rsid w:val="005B6C4B"/>
    <w:rsid w:val="005B70F7"/>
    <w:rsid w:val="005B759E"/>
    <w:rsid w:val="005B75DC"/>
    <w:rsid w:val="005B76C2"/>
    <w:rsid w:val="005C066C"/>
    <w:rsid w:val="005C08A2"/>
    <w:rsid w:val="005C0FFF"/>
    <w:rsid w:val="005C1226"/>
    <w:rsid w:val="005C1F54"/>
    <w:rsid w:val="005C3044"/>
    <w:rsid w:val="005C38D5"/>
    <w:rsid w:val="005C3A40"/>
    <w:rsid w:val="005C4007"/>
    <w:rsid w:val="005C40B4"/>
    <w:rsid w:val="005C4111"/>
    <w:rsid w:val="005C48C9"/>
    <w:rsid w:val="005C4AE0"/>
    <w:rsid w:val="005C5097"/>
    <w:rsid w:val="005C5725"/>
    <w:rsid w:val="005C5E06"/>
    <w:rsid w:val="005C6175"/>
    <w:rsid w:val="005C6C15"/>
    <w:rsid w:val="005C7110"/>
    <w:rsid w:val="005C72EB"/>
    <w:rsid w:val="005C7300"/>
    <w:rsid w:val="005C7FD4"/>
    <w:rsid w:val="005D0403"/>
    <w:rsid w:val="005D0D48"/>
    <w:rsid w:val="005D17D7"/>
    <w:rsid w:val="005D1BC9"/>
    <w:rsid w:val="005D2539"/>
    <w:rsid w:val="005D2B21"/>
    <w:rsid w:val="005D2BE3"/>
    <w:rsid w:val="005D2C7B"/>
    <w:rsid w:val="005D2D17"/>
    <w:rsid w:val="005D2D77"/>
    <w:rsid w:val="005D3266"/>
    <w:rsid w:val="005D4036"/>
    <w:rsid w:val="005D4BBB"/>
    <w:rsid w:val="005D5596"/>
    <w:rsid w:val="005D576D"/>
    <w:rsid w:val="005D5939"/>
    <w:rsid w:val="005D5C29"/>
    <w:rsid w:val="005D5F97"/>
    <w:rsid w:val="005D6C24"/>
    <w:rsid w:val="005D76D6"/>
    <w:rsid w:val="005D7761"/>
    <w:rsid w:val="005D79FA"/>
    <w:rsid w:val="005E0025"/>
    <w:rsid w:val="005E097D"/>
    <w:rsid w:val="005E0C28"/>
    <w:rsid w:val="005E118F"/>
    <w:rsid w:val="005E140B"/>
    <w:rsid w:val="005E18C1"/>
    <w:rsid w:val="005E1AF4"/>
    <w:rsid w:val="005E210C"/>
    <w:rsid w:val="005E30B6"/>
    <w:rsid w:val="005E31AA"/>
    <w:rsid w:val="005E3EF1"/>
    <w:rsid w:val="005E480A"/>
    <w:rsid w:val="005E483C"/>
    <w:rsid w:val="005E49A9"/>
    <w:rsid w:val="005E4A44"/>
    <w:rsid w:val="005E4C8D"/>
    <w:rsid w:val="005E4E49"/>
    <w:rsid w:val="005E5390"/>
    <w:rsid w:val="005E5BB8"/>
    <w:rsid w:val="005E5D48"/>
    <w:rsid w:val="005E6539"/>
    <w:rsid w:val="005E6554"/>
    <w:rsid w:val="005E6E78"/>
    <w:rsid w:val="005E79D8"/>
    <w:rsid w:val="005E7B99"/>
    <w:rsid w:val="005E7BA6"/>
    <w:rsid w:val="005E7FC2"/>
    <w:rsid w:val="005F02BE"/>
    <w:rsid w:val="005F04FA"/>
    <w:rsid w:val="005F0BEE"/>
    <w:rsid w:val="005F13E2"/>
    <w:rsid w:val="005F1627"/>
    <w:rsid w:val="005F178A"/>
    <w:rsid w:val="005F1C35"/>
    <w:rsid w:val="005F1E15"/>
    <w:rsid w:val="005F256D"/>
    <w:rsid w:val="005F27E9"/>
    <w:rsid w:val="005F28CC"/>
    <w:rsid w:val="005F299D"/>
    <w:rsid w:val="005F2B81"/>
    <w:rsid w:val="005F2F75"/>
    <w:rsid w:val="005F38CF"/>
    <w:rsid w:val="005F4001"/>
    <w:rsid w:val="005F4022"/>
    <w:rsid w:val="005F4303"/>
    <w:rsid w:val="005F47D3"/>
    <w:rsid w:val="005F488B"/>
    <w:rsid w:val="005F5126"/>
    <w:rsid w:val="005F54CC"/>
    <w:rsid w:val="005F67E6"/>
    <w:rsid w:val="005F685F"/>
    <w:rsid w:val="005F6F6A"/>
    <w:rsid w:val="005F7DB0"/>
    <w:rsid w:val="005F7F2E"/>
    <w:rsid w:val="006004A7"/>
    <w:rsid w:val="00600721"/>
    <w:rsid w:val="00600A46"/>
    <w:rsid w:val="00600F5E"/>
    <w:rsid w:val="00601266"/>
    <w:rsid w:val="00601CC6"/>
    <w:rsid w:val="006025D3"/>
    <w:rsid w:val="00602625"/>
    <w:rsid w:val="00602698"/>
    <w:rsid w:val="00602A1A"/>
    <w:rsid w:val="006036A4"/>
    <w:rsid w:val="00603CBA"/>
    <w:rsid w:val="00603D1D"/>
    <w:rsid w:val="00603F3C"/>
    <w:rsid w:val="00604429"/>
    <w:rsid w:val="00604830"/>
    <w:rsid w:val="00604C0D"/>
    <w:rsid w:val="00604E3F"/>
    <w:rsid w:val="00604EC6"/>
    <w:rsid w:val="00605CDB"/>
    <w:rsid w:val="00606C01"/>
    <w:rsid w:val="00606E98"/>
    <w:rsid w:val="00607560"/>
    <w:rsid w:val="006076D5"/>
    <w:rsid w:val="00607708"/>
    <w:rsid w:val="006078C7"/>
    <w:rsid w:val="00607B47"/>
    <w:rsid w:val="00607CD2"/>
    <w:rsid w:val="00610A35"/>
    <w:rsid w:val="00610AF6"/>
    <w:rsid w:val="00610EFC"/>
    <w:rsid w:val="00611287"/>
    <w:rsid w:val="00611579"/>
    <w:rsid w:val="00611ACC"/>
    <w:rsid w:val="00611FFC"/>
    <w:rsid w:val="006124D9"/>
    <w:rsid w:val="00612865"/>
    <w:rsid w:val="006130C9"/>
    <w:rsid w:val="00613FF0"/>
    <w:rsid w:val="00614261"/>
    <w:rsid w:val="0061486C"/>
    <w:rsid w:val="00615DD7"/>
    <w:rsid w:val="00615F3A"/>
    <w:rsid w:val="00615F99"/>
    <w:rsid w:val="006164A3"/>
    <w:rsid w:val="006164ED"/>
    <w:rsid w:val="00616890"/>
    <w:rsid w:val="0061755E"/>
    <w:rsid w:val="00617D66"/>
    <w:rsid w:val="0062049A"/>
    <w:rsid w:val="00620B6F"/>
    <w:rsid w:val="00621E7E"/>
    <w:rsid w:val="00622620"/>
    <w:rsid w:val="00622CC8"/>
    <w:rsid w:val="00623355"/>
    <w:rsid w:val="0062347C"/>
    <w:rsid w:val="006236D4"/>
    <w:rsid w:val="00623A26"/>
    <w:rsid w:val="006240EC"/>
    <w:rsid w:val="00624DB3"/>
    <w:rsid w:val="00625332"/>
    <w:rsid w:val="00625448"/>
    <w:rsid w:val="00625FB5"/>
    <w:rsid w:val="00626544"/>
    <w:rsid w:val="0062711F"/>
    <w:rsid w:val="00627355"/>
    <w:rsid w:val="0062793A"/>
    <w:rsid w:val="00627D31"/>
    <w:rsid w:val="006300C5"/>
    <w:rsid w:val="006304E1"/>
    <w:rsid w:val="00630A66"/>
    <w:rsid w:val="00631276"/>
    <w:rsid w:val="00631C44"/>
    <w:rsid w:val="006321BA"/>
    <w:rsid w:val="00632913"/>
    <w:rsid w:val="006335A2"/>
    <w:rsid w:val="00633A47"/>
    <w:rsid w:val="006347F8"/>
    <w:rsid w:val="00634D3B"/>
    <w:rsid w:val="00634E49"/>
    <w:rsid w:val="0063516B"/>
    <w:rsid w:val="00635B0C"/>
    <w:rsid w:val="00635ED3"/>
    <w:rsid w:val="00636352"/>
    <w:rsid w:val="006364FF"/>
    <w:rsid w:val="00636B8C"/>
    <w:rsid w:val="006374E0"/>
    <w:rsid w:val="006377A5"/>
    <w:rsid w:val="00637CAA"/>
    <w:rsid w:val="00637E1C"/>
    <w:rsid w:val="006403F6"/>
    <w:rsid w:val="006417D8"/>
    <w:rsid w:val="00641DD9"/>
    <w:rsid w:val="00641E20"/>
    <w:rsid w:val="006426B9"/>
    <w:rsid w:val="00642793"/>
    <w:rsid w:val="00642FDA"/>
    <w:rsid w:val="00643168"/>
    <w:rsid w:val="00643A59"/>
    <w:rsid w:val="00644726"/>
    <w:rsid w:val="006450A9"/>
    <w:rsid w:val="00645291"/>
    <w:rsid w:val="006455F8"/>
    <w:rsid w:val="00645D65"/>
    <w:rsid w:val="0064632B"/>
    <w:rsid w:val="00647160"/>
    <w:rsid w:val="00647670"/>
    <w:rsid w:val="00647D79"/>
    <w:rsid w:val="00647DA4"/>
    <w:rsid w:val="00647E73"/>
    <w:rsid w:val="0065052E"/>
    <w:rsid w:val="0065053B"/>
    <w:rsid w:val="006508EA"/>
    <w:rsid w:val="00650C46"/>
    <w:rsid w:val="00650E06"/>
    <w:rsid w:val="00651BBF"/>
    <w:rsid w:val="00651BE1"/>
    <w:rsid w:val="0065216F"/>
    <w:rsid w:val="00652260"/>
    <w:rsid w:val="00652500"/>
    <w:rsid w:val="00652D5B"/>
    <w:rsid w:val="0065302A"/>
    <w:rsid w:val="00653767"/>
    <w:rsid w:val="00654B04"/>
    <w:rsid w:val="00654C9D"/>
    <w:rsid w:val="00654EF2"/>
    <w:rsid w:val="006550BA"/>
    <w:rsid w:val="0065541C"/>
    <w:rsid w:val="0065592C"/>
    <w:rsid w:val="00655A87"/>
    <w:rsid w:val="00655DCE"/>
    <w:rsid w:val="00656352"/>
    <w:rsid w:val="006573BA"/>
    <w:rsid w:val="006574E8"/>
    <w:rsid w:val="0066014C"/>
    <w:rsid w:val="006601A8"/>
    <w:rsid w:val="006604BD"/>
    <w:rsid w:val="00660F13"/>
    <w:rsid w:val="006610A2"/>
    <w:rsid w:val="00662AE0"/>
    <w:rsid w:val="00662DDA"/>
    <w:rsid w:val="006632A0"/>
    <w:rsid w:val="0066331A"/>
    <w:rsid w:val="0066379D"/>
    <w:rsid w:val="006637FE"/>
    <w:rsid w:val="00663806"/>
    <w:rsid w:val="00663E21"/>
    <w:rsid w:val="00663E84"/>
    <w:rsid w:val="006640BB"/>
    <w:rsid w:val="00664350"/>
    <w:rsid w:val="00664CE8"/>
    <w:rsid w:val="006656F3"/>
    <w:rsid w:val="00665FD1"/>
    <w:rsid w:val="0066605A"/>
    <w:rsid w:val="00666671"/>
    <w:rsid w:val="006671AC"/>
    <w:rsid w:val="006672E9"/>
    <w:rsid w:val="006673AF"/>
    <w:rsid w:val="006675A3"/>
    <w:rsid w:val="00667C18"/>
    <w:rsid w:val="00667E5D"/>
    <w:rsid w:val="006700EB"/>
    <w:rsid w:val="00670375"/>
    <w:rsid w:val="006709FB"/>
    <w:rsid w:val="00670E7C"/>
    <w:rsid w:val="0067174C"/>
    <w:rsid w:val="0067186E"/>
    <w:rsid w:val="00671FD9"/>
    <w:rsid w:val="006725EF"/>
    <w:rsid w:val="00672AD4"/>
    <w:rsid w:val="00672BEB"/>
    <w:rsid w:val="00672D9E"/>
    <w:rsid w:val="00672EBA"/>
    <w:rsid w:val="0067329D"/>
    <w:rsid w:val="006747F7"/>
    <w:rsid w:val="00674F6E"/>
    <w:rsid w:val="00675194"/>
    <w:rsid w:val="006755BD"/>
    <w:rsid w:val="0067586D"/>
    <w:rsid w:val="00675908"/>
    <w:rsid w:val="0067594B"/>
    <w:rsid w:val="006759FC"/>
    <w:rsid w:val="00675C9F"/>
    <w:rsid w:val="00675EBB"/>
    <w:rsid w:val="006766DC"/>
    <w:rsid w:val="006768C3"/>
    <w:rsid w:val="00676AB1"/>
    <w:rsid w:val="00676C41"/>
    <w:rsid w:val="00676D58"/>
    <w:rsid w:val="00676F48"/>
    <w:rsid w:val="00677102"/>
    <w:rsid w:val="00677462"/>
    <w:rsid w:val="0067755A"/>
    <w:rsid w:val="006775FD"/>
    <w:rsid w:val="00680073"/>
    <w:rsid w:val="00680307"/>
    <w:rsid w:val="006806DB"/>
    <w:rsid w:val="006808E8"/>
    <w:rsid w:val="0068101B"/>
    <w:rsid w:val="006815A3"/>
    <w:rsid w:val="006817C4"/>
    <w:rsid w:val="0068196A"/>
    <w:rsid w:val="006823EB"/>
    <w:rsid w:val="00682740"/>
    <w:rsid w:val="006829BA"/>
    <w:rsid w:val="00682F98"/>
    <w:rsid w:val="00683E79"/>
    <w:rsid w:val="00684035"/>
    <w:rsid w:val="0068418B"/>
    <w:rsid w:val="006845D1"/>
    <w:rsid w:val="00684870"/>
    <w:rsid w:val="0068490C"/>
    <w:rsid w:val="00685033"/>
    <w:rsid w:val="00686363"/>
    <w:rsid w:val="0068637C"/>
    <w:rsid w:val="006865B9"/>
    <w:rsid w:val="006865EC"/>
    <w:rsid w:val="0068660E"/>
    <w:rsid w:val="0068677F"/>
    <w:rsid w:val="0068680E"/>
    <w:rsid w:val="0068695E"/>
    <w:rsid w:val="00686A8A"/>
    <w:rsid w:val="00687C9A"/>
    <w:rsid w:val="00690575"/>
    <w:rsid w:val="006906F4"/>
    <w:rsid w:val="006911A2"/>
    <w:rsid w:val="0069152D"/>
    <w:rsid w:val="00691975"/>
    <w:rsid w:val="00691FA5"/>
    <w:rsid w:val="006920F2"/>
    <w:rsid w:val="00692620"/>
    <w:rsid w:val="0069284B"/>
    <w:rsid w:val="00692C42"/>
    <w:rsid w:val="00692E9F"/>
    <w:rsid w:val="0069380E"/>
    <w:rsid w:val="0069444C"/>
    <w:rsid w:val="00694992"/>
    <w:rsid w:val="00694E1B"/>
    <w:rsid w:val="0069545D"/>
    <w:rsid w:val="00695628"/>
    <w:rsid w:val="0069574C"/>
    <w:rsid w:val="00695C18"/>
    <w:rsid w:val="00696351"/>
    <w:rsid w:val="006969F6"/>
    <w:rsid w:val="00696E1C"/>
    <w:rsid w:val="00696E5C"/>
    <w:rsid w:val="0069765B"/>
    <w:rsid w:val="00697978"/>
    <w:rsid w:val="00697B81"/>
    <w:rsid w:val="006A00B3"/>
    <w:rsid w:val="006A071F"/>
    <w:rsid w:val="006A0D15"/>
    <w:rsid w:val="006A107C"/>
    <w:rsid w:val="006A12AA"/>
    <w:rsid w:val="006A1B03"/>
    <w:rsid w:val="006A1F5F"/>
    <w:rsid w:val="006A247F"/>
    <w:rsid w:val="006A33F5"/>
    <w:rsid w:val="006A3B2A"/>
    <w:rsid w:val="006A3BF0"/>
    <w:rsid w:val="006A4331"/>
    <w:rsid w:val="006A4DDF"/>
    <w:rsid w:val="006A52D2"/>
    <w:rsid w:val="006A581A"/>
    <w:rsid w:val="006A6155"/>
    <w:rsid w:val="006A703B"/>
    <w:rsid w:val="006A7F90"/>
    <w:rsid w:val="006B022A"/>
    <w:rsid w:val="006B0FC9"/>
    <w:rsid w:val="006B1151"/>
    <w:rsid w:val="006B135A"/>
    <w:rsid w:val="006B1725"/>
    <w:rsid w:val="006B1ACD"/>
    <w:rsid w:val="006B213F"/>
    <w:rsid w:val="006B2142"/>
    <w:rsid w:val="006B22A0"/>
    <w:rsid w:val="006B2520"/>
    <w:rsid w:val="006B2AB1"/>
    <w:rsid w:val="006B2B9D"/>
    <w:rsid w:val="006B3223"/>
    <w:rsid w:val="006B3D59"/>
    <w:rsid w:val="006B4472"/>
    <w:rsid w:val="006B47AD"/>
    <w:rsid w:val="006B52B5"/>
    <w:rsid w:val="006B538E"/>
    <w:rsid w:val="006B5ED6"/>
    <w:rsid w:val="006B5F9F"/>
    <w:rsid w:val="006B6199"/>
    <w:rsid w:val="006B6438"/>
    <w:rsid w:val="006B6536"/>
    <w:rsid w:val="006B6764"/>
    <w:rsid w:val="006B6D29"/>
    <w:rsid w:val="006B749A"/>
    <w:rsid w:val="006B77E8"/>
    <w:rsid w:val="006B7CA7"/>
    <w:rsid w:val="006B7E4E"/>
    <w:rsid w:val="006B7FF9"/>
    <w:rsid w:val="006C0AA7"/>
    <w:rsid w:val="006C19E8"/>
    <w:rsid w:val="006C1B69"/>
    <w:rsid w:val="006C1C5A"/>
    <w:rsid w:val="006C1E1B"/>
    <w:rsid w:val="006C2503"/>
    <w:rsid w:val="006C2D1F"/>
    <w:rsid w:val="006C4460"/>
    <w:rsid w:val="006C4ADE"/>
    <w:rsid w:val="006C4B33"/>
    <w:rsid w:val="006C4BEA"/>
    <w:rsid w:val="006C4DDD"/>
    <w:rsid w:val="006C4EB5"/>
    <w:rsid w:val="006C5193"/>
    <w:rsid w:val="006C56CD"/>
    <w:rsid w:val="006C57F8"/>
    <w:rsid w:val="006C59E2"/>
    <w:rsid w:val="006C5AE2"/>
    <w:rsid w:val="006C5B1A"/>
    <w:rsid w:val="006C5BAA"/>
    <w:rsid w:val="006C651A"/>
    <w:rsid w:val="006C6819"/>
    <w:rsid w:val="006C694E"/>
    <w:rsid w:val="006C69C0"/>
    <w:rsid w:val="006C6AC1"/>
    <w:rsid w:val="006C6ACF"/>
    <w:rsid w:val="006C6BFD"/>
    <w:rsid w:val="006C73FE"/>
    <w:rsid w:val="006C7EF9"/>
    <w:rsid w:val="006C7F95"/>
    <w:rsid w:val="006D0E2B"/>
    <w:rsid w:val="006D0FFF"/>
    <w:rsid w:val="006D1212"/>
    <w:rsid w:val="006D18B1"/>
    <w:rsid w:val="006D1D5C"/>
    <w:rsid w:val="006D1D63"/>
    <w:rsid w:val="006D2F63"/>
    <w:rsid w:val="006D34BC"/>
    <w:rsid w:val="006D3E14"/>
    <w:rsid w:val="006D45DC"/>
    <w:rsid w:val="006D4FCC"/>
    <w:rsid w:val="006D51F8"/>
    <w:rsid w:val="006D5675"/>
    <w:rsid w:val="006D57B8"/>
    <w:rsid w:val="006D57ED"/>
    <w:rsid w:val="006D5D3E"/>
    <w:rsid w:val="006D6044"/>
    <w:rsid w:val="006D6729"/>
    <w:rsid w:val="006D6889"/>
    <w:rsid w:val="006D69A4"/>
    <w:rsid w:val="006D6AB3"/>
    <w:rsid w:val="006D6DD5"/>
    <w:rsid w:val="006D7457"/>
    <w:rsid w:val="006D75B7"/>
    <w:rsid w:val="006E08AA"/>
    <w:rsid w:val="006E09A5"/>
    <w:rsid w:val="006E16C6"/>
    <w:rsid w:val="006E1789"/>
    <w:rsid w:val="006E1AE9"/>
    <w:rsid w:val="006E1B44"/>
    <w:rsid w:val="006E1B5D"/>
    <w:rsid w:val="006E2B75"/>
    <w:rsid w:val="006E2D20"/>
    <w:rsid w:val="006E2E34"/>
    <w:rsid w:val="006E2F29"/>
    <w:rsid w:val="006E3209"/>
    <w:rsid w:val="006E372E"/>
    <w:rsid w:val="006E37AA"/>
    <w:rsid w:val="006E3932"/>
    <w:rsid w:val="006E3F3D"/>
    <w:rsid w:val="006E405D"/>
    <w:rsid w:val="006E489A"/>
    <w:rsid w:val="006E5105"/>
    <w:rsid w:val="006E5463"/>
    <w:rsid w:val="006E56C0"/>
    <w:rsid w:val="006E58E9"/>
    <w:rsid w:val="006E6C61"/>
    <w:rsid w:val="006E6FED"/>
    <w:rsid w:val="006E7BB0"/>
    <w:rsid w:val="006E7DAD"/>
    <w:rsid w:val="006E7F70"/>
    <w:rsid w:val="006F0746"/>
    <w:rsid w:val="006F0F80"/>
    <w:rsid w:val="006F1021"/>
    <w:rsid w:val="006F12FC"/>
    <w:rsid w:val="006F1677"/>
    <w:rsid w:val="006F1839"/>
    <w:rsid w:val="006F1BDF"/>
    <w:rsid w:val="006F1E06"/>
    <w:rsid w:val="006F2509"/>
    <w:rsid w:val="006F2670"/>
    <w:rsid w:val="006F2797"/>
    <w:rsid w:val="006F27C3"/>
    <w:rsid w:val="006F2888"/>
    <w:rsid w:val="006F2AF1"/>
    <w:rsid w:val="006F2B47"/>
    <w:rsid w:val="006F33D0"/>
    <w:rsid w:val="006F36A9"/>
    <w:rsid w:val="006F4446"/>
    <w:rsid w:val="006F4777"/>
    <w:rsid w:val="006F495B"/>
    <w:rsid w:val="006F4E66"/>
    <w:rsid w:val="006F580E"/>
    <w:rsid w:val="006F5C92"/>
    <w:rsid w:val="006F5CB5"/>
    <w:rsid w:val="006F5F5C"/>
    <w:rsid w:val="006F6A43"/>
    <w:rsid w:val="006F6CB8"/>
    <w:rsid w:val="006F6E7F"/>
    <w:rsid w:val="006F7376"/>
    <w:rsid w:val="006F77CC"/>
    <w:rsid w:val="006F7AED"/>
    <w:rsid w:val="00700387"/>
    <w:rsid w:val="00700DCB"/>
    <w:rsid w:val="00701240"/>
    <w:rsid w:val="00701E15"/>
    <w:rsid w:val="00701EAD"/>
    <w:rsid w:val="00702612"/>
    <w:rsid w:val="00702713"/>
    <w:rsid w:val="00702C2B"/>
    <w:rsid w:val="007036C5"/>
    <w:rsid w:val="00703F24"/>
    <w:rsid w:val="0070431F"/>
    <w:rsid w:val="0070486D"/>
    <w:rsid w:val="00704F1C"/>
    <w:rsid w:val="00705802"/>
    <w:rsid w:val="007058BC"/>
    <w:rsid w:val="00705E3F"/>
    <w:rsid w:val="007073A8"/>
    <w:rsid w:val="007073EA"/>
    <w:rsid w:val="00707517"/>
    <w:rsid w:val="00707AE1"/>
    <w:rsid w:val="00707B4B"/>
    <w:rsid w:val="00707DC5"/>
    <w:rsid w:val="00707E36"/>
    <w:rsid w:val="00707F78"/>
    <w:rsid w:val="0071063C"/>
    <w:rsid w:val="007114C4"/>
    <w:rsid w:val="00711D16"/>
    <w:rsid w:val="00712155"/>
    <w:rsid w:val="0071236D"/>
    <w:rsid w:val="007127B3"/>
    <w:rsid w:val="00712CB9"/>
    <w:rsid w:val="00712D00"/>
    <w:rsid w:val="0071323C"/>
    <w:rsid w:val="0071326D"/>
    <w:rsid w:val="007139C5"/>
    <w:rsid w:val="00713A5B"/>
    <w:rsid w:val="00713CE2"/>
    <w:rsid w:val="00714C3B"/>
    <w:rsid w:val="00714D35"/>
    <w:rsid w:val="007151FE"/>
    <w:rsid w:val="00715B8B"/>
    <w:rsid w:val="00715D90"/>
    <w:rsid w:val="00715F98"/>
    <w:rsid w:val="00716426"/>
    <w:rsid w:val="00716695"/>
    <w:rsid w:val="007166CE"/>
    <w:rsid w:val="0071678C"/>
    <w:rsid w:val="00716C35"/>
    <w:rsid w:val="00716DEE"/>
    <w:rsid w:val="00716FB4"/>
    <w:rsid w:val="0071759D"/>
    <w:rsid w:val="0071790B"/>
    <w:rsid w:val="00717F78"/>
    <w:rsid w:val="0072010F"/>
    <w:rsid w:val="00720214"/>
    <w:rsid w:val="00720CD2"/>
    <w:rsid w:val="00721358"/>
    <w:rsid w:val="00721897"/>
    <w:rsid w:val="00721B77"/>
    <w:rsid w:val="007220EA"/>
    <w:rsid w:val="007225EC"/>
    <w:rsid w:val="00723534"/>
    <w:rsid w:val="0072388E"/>
    <w:rsid w:val="0072474C"/>
    <w:rsid w:val="00724C16"/>
    <w:rsid w:val="007253FC"/>
    <w:rsid w:val="00725508"/>
    <w:rsid w:val="007257C7"/>
    <w:rsid w:val="0072584C"/>
    <w:rsid w:val="007261D8"/>
    <w:rsid w:val="00726580"/>
    <w:rsid w:val="00726C60"/>
    <w:rsid w:val="00727212"/>
    <w:rsid w:val="0072721D"/>
    <w:rsid w:val="00727279"/>
    <w:rsid w:val="007279C9"/>
    <w:rsid w:val="00727A29"/>
    <w:rsid w:val="00730137"/>
    <w:rsid w:val="007301A1"/>
    <w:rsid w:val="00730FC3"/>
    <w:rsid w:val="0073112C"/>
    <w:rsid w:val="00731255"/>
    <w:rsid w:val="0073128F"/>
    <w:rsid w:val="007316CC"/>
    <w:rsid w:val="00731AC1"/>
    <w:rsid w:val="00732D01"/>
    <w:rsid w:val="00733006"/>
    <w:rsid w:val="0073369C"/>
    <w:rsid w:val="00733AED"/>
    <w:rsid w:val="00733D7D"/>
    <w:rsid w:val="0073436F"/>
    <w:rsid w:val="00734D9F"/>
    <w:rsid w:val="00734E1A"/>
    <w:rsid w:val="0073507F"/>
    <w:rsid w:val="00735425"/>
    <w:rsid w:val="007356EE"/>
    <w:rsid w:val="007358F7"/>
    <w:rsid w:val="007361D7"/>
    <w:rsid w:val="00736EDC"/>
    <w:rsid w:val="007370D7"/>
    <w:rsid w:val="0073724A"/>
    <w:rsid w:val="007372CB"/>
    <w:rsid w:val="007377CD"/>
    <w:rsid w:val="007379B2"/>
    <w:rsid w:val="00737B25"/>
    <w:rsid w:val="00740C86"/>
    <w:rsid w:val="00740E27"/>
    <w:rsid w:val="00741131"/>
    <w:rsid w:val="00741ABF"/>
    <w:rsid w:val="00742F64"/>
    <w:rsid w:val="0074407A"/>
    <w:rsid w:val="007444FD"/>
    <w:rsid w:val="0074479E"/>
    <w:rsid w:val="00745579"/>
    <w:rsid w:val="00745B4F"/>
    <w:rsid w:val="00745B62"/>
    <w:rsid w:val="007464AE"/>
    <w:rsid w:val="007467A6"/>
    <w:rsid w:val="00746831"/>
    <w:rsid w:val="007470EC"/>
    <w:rsid w:val="00747621"/>
    <w:rsid w:val="00747BDF"/>
    <w:rsid w:val="007500F7"/>
    <w:rsid w:val="00750934"/>
    <w:rsid w:val="00750C79"/>
    <w:rsid w:val="00751038"/>
    <w:rsid w:val="0075221F"/>
    <w:rsid w:val="00752582"/>
    <w:rsid w:val="00752D90"/>
    <w:rsid w:val="00753248"/>
    <w:rsid w:val="007540B9"/>
    <w:rsid w:val="0075447E"/>
    <w:rsid w:val="007552A2"/>
    <w:rsid w:val="00755982"/>
    <w:rsid w:val="00755BC1"/>
    <w:rsid w:val="00756668"/>
    <w:rsid w:val="0075689E"/>
    <w:rsid w:val="00756B5B"/>
    <w:rsid w:val="00757622"/>
    <w:rsid w:val="00757A30"/>
    <w:rsid w:val="00757EBF"/>
    <w:rsid w:val="007600AC"/>
    <w:rsid w:val="007609A6"/>
    <w:rsid w:val="00761488"/>
    <w:rsid w:val="007616AA"/>
    <w:rsid w:val="007616C6"/>
    <w:rsid w:val="0076254C"/>
    <w:rsid w:val="007628EB"/>
    <w:rsid w:val="00762A63"/>
    <w:rsid w:val="0076345F"/>
    <w:rsid w:val="007640A4"/>
    <w:rsid w:val="007646BE"/>
    <w:rsid w:val="00765020"/>
    <w:rsid w:val="007652CC"/>
    <w:rsid w:val="00765624"/>
    <w:rsid w:val="007657DE"/>
    <w:rsid w:val="007659F3"/>
    <w:rsid w:val="00765AB2"/>
    <w:rsid w:val="00766479"/>
    <w:rsid w:val="007666EE"/>
    <w:rsid w:val="007667B6"/>
    <w:rsid w:val="007670D4"/>
    <w:rsid w:val="007672EC"/>
    <w:rsid w:val="00767861"/>
    <w:rsid w:val="00767DF3"/>
    <w:rsid w:val="007701B3"/>
    <w:rsid w:val="00770417"/>
    <w:rsid w:val="00770BBE"/>
    <w:rsid w:val="00770F82"/>
    <w:rsid w:val="00771B79"/>
    <w:rsid w:val="00771E8A"/>
    <w:rsid w:val="007723DF"/>
    <w:rsid w:val="00772406"/>
    <w:rsid w:val="00772815"/>
    <w:rsid w:val="00772C04"/>
    <w:rsid w:val="00773502"/>
    <w:rsid w:val="007738BE"/>
    <w:rsid w:val="0077399C"/>
    <w:rsid w:val="00773D2C"/>
    <w:rsid w:val="00773DF9"/>
    <w:rsid w:val="00774166"/>
    <w:rsid w:val="00774A8F"/>
    <w:rsid w:val="00774F77"/>
    <w:rsid w:val="00774FFA"/>
    <w:rsid w:val="0077565D"/>
    <w:rsid w:val="00775B75"/>
    <w:rsid w:val="00775DCA"/>
    <w:rsid w:val="00775F27"/>
    <w:rsid w:val="0077771B"/>
    <w:rsid w:val="00777D9E"/>
    <w:rsid w:val="00781167"/>
    <w:rsid w:val="007811C8"/>
    <w:rsid w:val="007815E9"/>
    <w:rsid w:val="00781607"/>
    <w:rsid w:val="00781E03"/>
    <w:rsid w:val="00781FF3"/>
    <w:rsid w:val="007820CB"/>
    <w:rsid w:val="007825C7"/>
    <w:rsid w:val="00782DE0"/>
    <w:rsid w:val="00782F19"/>
    <w:rsid w:val="00783046"/>
    <w:rsid w:val="007831C2"/>
    <w:rsid w:val="00783C11"/>
    <w:rsid w:val="00784885"/>
    <w:rsid w:val="00785013"/>
    <w:rsid w:val="00785F71"/>
    <w:rsid w:val="007863F0"/>
    <w:rsid w:val="00786797"/>
    <w:rsid w:val="007877C2"/>
    <w:rsid w:val="00787E71"/>
    <w:rsid w:val="00787FAA"/>
    <w:rsid w:val="00787FEE"/>
    <w:rsid w:val="007900C3"/>
    <w:rsid w:val="00790128"/>
    <w:rsid w:val="0079078D"/>
    <w:rsid w:val="00790AF1"/>
    <w:rsid w:val="007911A3"/>
    <w:rsid w:val="00791939"/>
    <w:rsid w:val="00791AD5"/>
    <w:rsid w:val="00791E5D"/>
    <w:rsid w:val="00791FA4"/>
    <w:rsid w:val="00792D31"/>
    <w:rsid w:val="00793128"/>
    <w:rsid w:val="0079348C"/>
    <w:rsid w:val="00793B77"/>
    <w:rsid w:val="00793C91"/>
    <w:rsid w:val="0079446A"/>
    <w:rsid w:val="00794F2A"/>
    <w:rsid w:val="00795430"/>
    <w:rsid w:val="007956EB"/>
    <w:rsid w:val="00795844"/>
    <w:rsid w:val="00796024"/>
    <w:rsid w:val="007963B6"/>
    <w:rsid w:val="0079671A"/>
    <w:rsid w:val="00796773"/>
    <w:rsid w:val="00796AC8"/>
    <w:rsid w:val="007970A7"/>
    <w:rsid w:val="00797202"/>
    <w:rsid w:val="0079794C"/>
    <w:rsid w:val="00797A24"/>
    <w:rsid w:val="007A0084"/>
    <w:rsid w:val="007A13DB"/>
    <w:rsid w:val="007A16CA"/>
    <w:rsid w:val="007A18EB"/>
    <w:rsid w:val="007A1926"/>
    <w:rsid w:val="007A1ABC"/>
    <w:rsid w:val="007A1C8A"/>
    <w:rsid w:val="007A1FCC"/>
    <w:rsid w:val="007A3CAF"/>
    <w:rsid w:val="007A4F31"/>
    <w:rsid w:val="007A4F90"/>
    <w:rsid w:val="007A52E1"/>
    <w:rsid w:val="007A5607"/>
    <w:rsid w:val="007A580F"/>
    <w:rsid w:val="007A587F"/>
    <w:rsid w:val="007A5A78"/>
    <w:rsid w:val="007A5CEA"/>
    <w:rsid w:val="007A6246"/>
    <w:rsid w:val="007A6A22"/>
    <w:rsid w:val="007A6A27"/>
    <w:rsid w:val="007A6B73"/>
    <w:rsid w:val="007A74F0"/>
    <w:rsid w:val="007A756E"/>
    <w:rsid w:val="007A78E4"/>
    <w:rsid w:val="007A7CA9"/>
    <w:rsid w:val="007B0393"/>
    <w:rsid w:val="007B03F1"/>
    <w:rsid w:val="007B0990"/>
    <w:rsid w:val="007B0E39"/>
    <w:rsid w:val="007B0EAE"/>
    <w:rsid w:val="007B17DC"/>
    <w:rsid w:val="007B245A"/>
    <w:rsid w:val="007B2A63"/>
    <w:rsid w:val="007B31A6"/>
    <w:rsid w:val="007B32C6"/>
    <w:rsid w:val="007B331F"/>
    <w:rsid w:val="007B341A"/>
    <w:rsid w:val="007B474C"/>
    <w:rsid w:val="007B493D"/>
    <w:rsid w:val="007B5901"/>
    <w:rsid w:val="007B60B4"/>
    <w:rsid w:val="007B6196"/>
    <w:rsid w:val="007B6515"/>
    <w:rsid w:val="007B66D2"/>
    <w:rsid w:val="007B6798"/>
    <w:rsid w:val="007B6BF5"/>
    <w:rsid w:val="007B6F7D"/>
    <w:rsid w:val="007B7DCA"/>
    <w:rsid w:val="007C0648"/>
    <w:rsid w:val="007C12E3"/>
    <w:rsid w:val="007C142B"/>
    <w:rsid w:val="007C1538"/>
    <w:rsid w:val="007C1767"/>
    <w:rsid w:val="007C183B"/>
    <w:rsid w:val="007C1D23"/>
    <w:rsid w:val="007C22CC"/>
    <w:rsid w:val="007C27B4"/>
    <w:rsid w:val="007C27CB"/>
    <w:rsid w:val="007C2A5C"/>
    <w:rsid w:val="007C3074"/>
    <w:rsid w:val="007C33DA"/>
    <w:rsid w:val="007C3FE1"/>
    <w:rsid w:val="007C4EED"/>
    <w:rsid w:val="007C5201"/>
    <w:rsid w:val="007C524D"/>
    <w:rsid w:val="007C5870"/>
    <w:rsid w:val="007C5BBB"/>
    <w:rsid w:val="007C619E"/>
    <w:rsid w:val="007C6219"/>
    <w:rsid w:val="007C65FF"/>
    <w:rsid w:val="007C6976"/>
    <w:rsid w:val="007C6BF1"/>
    <w:rsid w:val="007C6FE0"/>
    <w:rsid w:val="007C7302"/>
    <w:rsid w:val="007C74EA"/>
    <w:rsid w:val="007C76E0"/>
    <w:rsid w:val="007C7750"/>
    <w:rsid w:val="007C7CF1"/>
    <w:rsid w:val="007C7F11"/>
    <w:rsid w:val="007D0978"/>
    <w:rsid w:val="007D0C41"/>
    <w:rsid w:val="007D0F00"/>
    <w:rsid w:val="007D1147"/>
    <w:rsid w:val="007D16C4"/>
    <w:rsid w:val="007D2309"/>
    <w:rsid w:val="007D29B3"/>
    <w:rsid w:val="007D2EC3"/>
    <w:rsid w:val="007D31F9"/>
    <w:rsid w:val="007D3589"/>
    <w:rsid w:val="007D4496"/>
    <w:rsid w:val="007D4798"/>
    <w:rsid w:val="007D4CE1"/>
    <w:rsid w:val="007D520C"/>
    <w:rsid w:val="007D5425"/>
    <w:rsid w:val="007D5BB3"/>
    <w:rsid w:val="007D6015"/>
    <w:rsid w:val="007D661D"/>
    <w:rsid w:val="007D66C0"/>
    <w:rsid w:val="007D6BD0"/>
    <w:rsid w:val="007D7348"/>
    <w:rsid w:val="007D75A5"/>
    <w:rsid w:val="007D764C"/>
    <w:rsid w:val="007D78A6"/>
    <w:rsid w:val="007D7B6C"/>
    <w:rsid w:val="007E0813"/>
    <w:rsid w:val="007E11D1"/>
    <w:rsid w:val="007E1361"/>
    <w:rsid w:val="007E1399"/>
    <w:rsid w:val="007E14E6"/>
    <w:rsid w:val="007E1651"/>
    <w:rsid w:val="007E1825"/>
    <w:rsid w:val="007E26BB"/>
    <w:rsid w:val="007E2783"/>
    <w:rsid w:val="007E2C14"/>
    <w:rsid w:val="007E3350"/>
    <w:rsid w:val="007E352D"/>
    <w:rsid w:val="007E493D"/>
    <w:rsid w:val="007E524E"/>
    <w:rsid w:val="007E573A"/>
    <w:rsid w:val="007E5985"/>
    <w:rsid w:val="007E59D4"/>
    <w:rsid w:val="007E5AFB"/>
    <w:rsid w:val="007E6486"/>
    <w:rsid w:val="007E729E"/>
    <w:rsid w:val="007E748E"/>
    <w:rsid w:val="007E7B00"/>
    <w:rsid w:val="007E7EA3"/>
    <w:rsid w:val="007F009B"/>
    <w:rsid w:val="007F01E5"/>
    <w:rsid w:val="007F14DD"/>
    <w:rsid w:val="007F1612"/>
    <w:rsid w:val="007F20DD"/>
    <w:rsid w:val="007F20F4"/>
    <w:rsid w:val="007F23FC"/>
    <w:rsid w:val="007F2595"/>
    <w:rsid w:val="007F2DFE"/>
    <w:rsid w:val="007F37A8"/>
    <w:rsid w:val="007F3BC4"/>
    <w:rsid w:val="007F3E62"/>
    <w:rsid w:val="007F45D2"/>
    <w:rsid w:val="007F4FB5"/>
    <w:rsid w:val="007F4FFD"/>
    <w:rsid w:val="007F61C2"/>
    <w:rsid w:val="007F623C"/>
    <w:rsid w:val="007F6CB9"/>
    <w:rsid w:val="007F7781"/>
    <w:rsid w:val="007F7BE8"/>
    <w:rsid w:val="008000E4"/>
    <w:rsid w:val="00800999"/>
    <w:rsid w:val="008016CB"/>
    <w:rsid w:val="00801773"/>
    <w:rsid w:val="00801F98"/>
    <w:rsid w:val="00802726"/>
    <w:rsid w:val="008027E6"/>
    <w:rsid w:val="008034E7"/>
    <w:rsid w:val="008035EB"/>
    <w:rsid w:val="008036AF"/>
    <w:rsid w:val="00803983"/>
    <w:rsid w:val="00805D5C"/>
    <w:rsid w:val="00806327"/>
    <w:rsid w:val="00806C55"/>
    <w:rsid w:val="008074EC"/>
    <w:rsid w:val="0080750A"/>
    <w:rsid w:val="008075C3"/>
    <w:rsid w:val="00807B0B"/>
    <w:rsid w:val="0081085E"/>
    <w:rsid w:val="00810C5F"/>
    <w:rsid w:val="00810E4F"/>
    <w:rsid w:val="00811418"/>
    <w:rsid w:val="008116B0"/>
    <w:rsid w:val="00811876"/>
    <w:rsid w:val="00811B0F"/>
    <w:rsid w:val="00811F1C"/>
    <w:rsid w:val="008123CF"/>
    <w:rsid w:val="00812FB6"/>
    <w:rsid w:val="00813460"/>
    <w:rsid w:val="0081399A"/>
    <w:rsid w:val="00813FFE"/>
    <w:rsid w:val="0081459D"/>
    <w:rsid w:val="00814B62"/>
    <w:rsid w:val="00814F64"/>
    <w:rsid w:val="00814FD8"/>
    <w:rsid w:val="00815701"/>
    <w:rsid w:val="00815BE6"/>
    <w:rsid w:val="008162C6"/>
    <w:rsid w:val="008162FE"/>
    <w:rsid w:val="008175CF"/>
    <w:rsid w:val="00817833"/>
    <w:rsid w:val="008201F2"/>
    <w:rsid w:val="00820E9A"/>
    <w:rsid w:val="00820F04"/>
    <w:rsid w:val="008212E5"/>
    <w:rsid w:val="008214A8"/>
    <w:rsid w:val="00821866"/>
    <w:rsid w:val="008218BF"/>
    <w:rsid w:val="008218F5"/>
    <w:rsid w:val="00822027"/>
    <w:rsid w:val="00822141"/>
    <w:rsid w:val="008221D6"/>
    <w:rsid w:val="00822800"/>
    <w:rsid w:val="00822F22"/>
    <w:rsid w:val="00823182"/>
    <w:rsid w:val="00823F75"/>
    <w:rsid w:val="0082419E"/>
    <w:rsid w:val="00825B9E"/>
    <w:rsid w:val="00825BF9"/>
    <w:rsid w:val="00825D14"/>
    <w:rsid w:val="008262C6"/>
    <w:rsid w:val="008263EC"/>
    <w:rsid w:val="00826B21"/>
    <w:rsid w:val="00826CC5"/>
    <w:rsid w:val="00826DD0"/>
    <w:rsid w:val="00826E72"/>
    <w:rsid w:val="00827267"/>
    <w:rsid w:val="00827920"/>
    <w:rsid w:val="008279B2"/>
    <w:rsid w:val="0083082D"/>
    <w:rsid w:val="008311B0"/>
    <w:rsid w:val="008311B4"/>
    <w:rsid w:val="008317B9"/>
    <w:rsid w:val="00831965"/>
    <w:rsid w:val="00832213"/>
    <w:rsid w:val="008329EF"/>
    <w:rsid w:val="00832A94"/>
    <w:rsid w:val="00833482"/>
    <w:rsid w:val="008334E2"/>
    <w:rsid w:val="008342DE"/>
    <w:rsid w:val="008343AB"/>
    <w:rsid w:val="008348F8"/>
    <w:rsid w:val="0083567E"/>
    <w:rsid w:val="0083642F"/>
    <w:rsid w:val="008365DE"/>
    <w:rsid w:val="00836C17"/>
    <w:rsid w:val="008375FF"/>
    <w:rsid w:val="0084024E"/>
    <w:rsid w:val="0084037F"/>
    <w:rsid w:val="00840584"/>
    <w:rsid w:val="0084097C"/>
    <w:rsid w:val="00842219"/>
    <w:rsid w:val="00842B8E"/>
    <w:rsid w:val="00843132"/>
    <w:rsid w:val="00843490"/>
    <w:rsid w:val="0084431A"/>
    <w:rsid w:val="00844533"/>
    <w:rsid w:val="00844BB2"/>
    <w:rsid w:val="00844E0F"/>
    <w:rsid w:val="00844EE9"/>
    <w:rsid w:val="008451C0"/>
    <w:rsid w:val="008456B2"/>
    <w:rsid w:val="00845B5B"/>
    <w:rsid w:val="0084626F"/>
    <w:rsid w:val="00846D66"/>
    <w:rsid w:val="00847128"/>
    <w:rsid w:val="008473C1"/>
    <w:rsid w:val="008473FA"/>
    <w:rsid w:val="008474D0"/>
    <w:rsid w:val="00847E7A"/>
    <w:rsid w:val="00847FCA"/>
    <w:rsid w:val="0085000B"/>
    <w:rsid w:val="00850AE5"/>
    <w:rsid w:val="00850C56"/>
    <w:rsid w:val="00850F8D"/>
    <w:rsid w:val="00852BB1"/>
    <w:rsid w:val="0085377A"/>
    <w:rsid w:val="00853E17"/>
    <w:rsid w:val="0085448C"/>
    <w:rsid w:val="00854A20"/>
    <w:rsid w:val="00854E81"/>
    <w:rsid w:val="008576EA"/>
    <w:rsid w:val="00860167"/>
    <w:rsid w:val="00860200"/>
    <w:rsid w:val="008606CC"/>
    <w:rsid w:val="00860C03"/>
    <w:rsid w:val="00860C3F"/>
    <w:rsid w:val="00861D30"/>
    <w:rsid w:val="00861DE4"/>
    <w:rsid w:val="0086279F"/>
    <w:rsid w:val="00863AA7"/>
    <w:rsid w:val="00863B75"/>
    <w:rsid w:val="00863EE2"/>
    <w:rsid w:val="00864C64"/>
    <w:rsid w:val="00864FD7"/>
    <w:rsid w:val="00865A43"/>
    <w:rsid w:val="00865FB6"/>
    <w:rsid w:val="00866304"/>
    <w:rsid w:val="00866840"/>
    <w:rsid w:val="00867338"/>
    <w:rsid w:val="00867643"/>
    <w:rsid w:val="00867BD6"/>
    <w:rsid w:val="00867DA2"/>
    <w:rsid w:val="0087057A"/>
    <w:rsid w:val="008705C0"/>
    <w:rsid w:val="008726EE"/>
    <w:rsid w:val="00873107"/>
    <w:rsid w:val="008732A8"/>
    <w:rsid w:val="00873BEB"/>
    <w:rsid w:val="00873EC9"/>
    <w:rsid w:val="00874008"/>
    <w:rsid w:val="0087448B"/>
    <w:rsid w:val="0087461F"/>
    <w:rsid w:val="0087467F"/>
    <w:rsid w:val="00874C3A"/>
    <w:rsid w:val="00874D85"/>
    <w:rsid w:val="00874F58"/>
    <w:rsid w:val="00875A95"/>
    <w:rsid w:val="00875AA1"/>
    <w:rsid w:val="00876958"/>
    <w:rsid w:val="0087728B"/>
    <w:rsid w:val="00877367"/>
    <w:rsid w:val="008773FD"/>
    <w:rsid w:val="00877862"/>
    <w:rsid w:val="00877AFC"/>
    <w:rsid w:val="00877DE4"/>
    <w:rsid w:val="00880132"/>
    <w:rsid w:val="008804C1"/>
    <w:rsid w:val="008806FD"/>
    <w:rsid w:val="008808B2"/>
    <w:rsid w:val="008819E6"/>
    <w:rsid w:val="00882A1F"/>
    <w:rsid w:val="00882CF1"/>
    <w:rsid w:val="00883C6D"/>
    <w:rsid w:val="00884357"/>
    <w:rsid w:val="008848C7"/>
    <w:rsid w:val="00884D3A"/>
    <w:rsid w:val="00884DF9"/>
    <w:rsid w:val="0088507A"/>
    <w:rsid w:val="0088557B"/>
    <w:rsid w:val="008855C5"/>
    <w:rsid w:val="00885ED2"/>
    <w:rsid w:val="00886108"/>
    <w:rsid w:val="00890283"/>
    <w:rsid w:val="008903F0"/>
    <w:rsid w:val="00890CDD"/>
    <w:rsid w:val="00890DD1"/>
    <w:rsid w:val="008917E6"/>
    <w:rsid w:val="00892140"/>
    <w:rsid w:val="00892C91"/>
    <w:rsid w:val="00893230"/>
    <w:rsid w:val="00893DEF"/>
    <w:rsid w:val="008947FA"/>
    <w:rsid w:val="00894830"/>
    <w:rsid w:val="00894A70"/>
    <w:rsid w:val="00894A93"/>
    <w:rsid w:val="00895B0A"/>
    <w:rsid w:val="00896132"/>
    <w:rsid w:val="008966D9"/>
    <w:rsid w:val="008968F6"/>
    <w:rsid w:val="00897270"/>
    <w:rsid w:val="00897627"/>
    <w:rsid w:val="00897D65"/>
    <w:rsid w:val="008A00DD"/>
    <w:rsid w:val="008A1365"/>
    <w:rsid w:val="008A1B89"/>
    <w:rsid w:val="008A1DE7"/>
    <w:rsid w:val="008A29F1"/>
    <w:rsid w:val="008A2B31"/>
    <w:rsid w:val="008A2C96"/>
    <w:rsid w:val="008A38B1"/>
    <w:rsid w:val="008A3ED6"/>
    <w:rsid w:val="008A3F67"/>
    <w:rsid w:val="008A42E3"/>
    <w:rsid w:val="008A4C9E"/>
    <w:rsid w:val="008A4FAD"/>
    <w:rsid w:val="008A51C4"/>
    <w:rsid w:val="008A59E4"/>
    <w:rsid w:val="008A5BA1"/>
    <w:rsid w:val="008A5E9E"/>
    <w:rsid w:val="008A61A7"/>
    <w:rsid w:val="008A7028"/>
    <w:rsid w:val="008A72AA"/>
    <w:rsid w:val="008A7762"/>
    <w:rsid w:val="008A7B53"/>
    <w:rsid w:val="008A7E42"/>
    <w:rsid w:val="008B0C97"/>
    <w:rsid w:val="008B1513"/>
    <w:rsid w:val="008B188B"/>
    <w:rsid w:val="008B1DFA"/>
    <w:rsid w:val="008B1F6C"/>
    <w:rsid w:val="008B221B"/>
    <w:rsid w:val="008B291F"/>
    <w:rsid w:val="008B2CD3"/>
    <w:rsid w:val="008B36A5"/>
    <w:rsid w:val="008B380F"/>
    <w:rsid w:val="008B4754"/>
    <w:rsid w:val="008B4E60"/>
    <w:rsid w:val="008B538F"/>
    <w:rsid w:val="008B58FA"/>
    <w:rsid w:val="008B5D6D"/>
    <w:rsid w:val="008B5F34"/>
    <w:rsid w:val="008B649A"/>
    <w:rsid w:val="008B6BE6"/>
    <w:rsid w:val="008B6BF7"/>
    <w:rsid w:val="008B6DCC"/>
    <w:rsid w:val="008B7227"/>
    <w:rsid w:val="008C0020"/>
    <w:rsid w:val="008C0AC5"/>
    <w:rsid w:val="008C0D4D"/>
    <w:rsid w:val="008C1566"/>
    <w:rsid w:val="008C2022"/>
    <w:rsid w:val="008C2241"/>
    <w:rsid w:val="008C25C3"/>
    <w:rsid w:val="008C2B13"/>
    <w:rsid w:val="008C3143"/>
    <w:rsid w:val="008C3694"/>
    <w:rsid w:val="008C36E0"/>
    <w:rsid w:val="008C3C3A"/>
    <w:rsid w:val="008C541C"/>
    <w:rsid w:val="008C5CDB"/>
    <w:rsid w:val="008C6544"/>
    <w:rsid w:val="008C661A"/>
    <w:rsid w:val="008C793D"/>
    <w:rsid w:val="008C7CA7"/>
    <w:rsid w:val="008C7D18"/>
    <w:rsid w:val="008D04E0"/>
    <w:rsid w:val="008D1002"/>
    <w:rsid w:val="008D1038"/>
    <w:rsid w:val="008D15D8"/>
    <w:rsid w:val="008D17C3"/>
    <w:rsid w:val="008D1CA2"/>
    <w:rsid w:val="008D2480"/>
    <w:rsid w:val="008D2D90"/>
    <w:rsid w:val="008D362E"/>
    <w:rsid w:val="008D3877"/>
    <w:rsid w:val="008D3D0E"/>
    <w:rsid w:val="008D3DFF"/>
    <w:rsid w:val="008D41E3"/>
    <w:rsid w:val="008D443F"/>
    <w:rsid w:val="008D4A14"/>
    <w:rsid w:val="008D59EC"/>
    <w:rsid w:val="008D5D36"/>
    <w:rsid w:val="008D5EC1"/>
    <w:rsid w:val="008D67A4"/>
    <w:rsid w:val="008D6DF9"/>
    <w:rsid w:val="008D71D5"/>
    <w:rsid w:val="008D7555"/>
    <w:rsid w:val="008D7A38"/>
    <w:rsid w:val="008D7FAC"/>
    <w:rsid w:val="008E00B8"/>
    <w:rsid w:val="008E057C"/>
    <w:rsid w:val="008E08E0"/>
    <w:rsid w:val="008E0949"/>
    <w:rsid w:val="008E0E95"/>
    <w:rsid w:val="008E1CCA"/>
    <w:rsid w:val="008E208B"/>
    <w:rsid w:val="008E2203"/>
    <w:rsid w:val="008E226F"/>
    <w:rsid w:val="008E2579"/>
    <w:rsid w:val="008E297C"/>
    <w:rsid w:val="008E2C57"/>
    <w:rsid w:val="008E2C9C"/>
    <w:rsid w:val="008E32DC"/>
    <w:rsid w:val="008E3526"/>
    <w:rsid w:val="008E3552"/>
    <w:rsid w:val="008E4F13"/>
    <w:rsid w:val="008E5210"/>
    <w:rsid w:val="008E53FD"/>
    <w:rsid w:val="008E56B6"/>
    <w:rsid w:val="008E5F5B"/>
    <w:rsid w:val="008E61AE"/>
    <w:rsid w:val="008E70AE"/>
    <w:rsid w:val="008E70D6"/>
    <w:rsid w:val="008E7190"/>
    <w:rsid w:val="008E79BF"/>
    <w:rsid w:val="008E7E50"/>
    <w:rsid w:val="008F0B39"/>
    <w:rsid w:val="008F16F9"/>
    <w:rsid w:val="008F1C11"/>
    <w:rsid w:val="008F2341"/>
    <w:rsid w:val="008F3205"/>
    <w:rsid w:val="008F44EF"/>
    <w:rsid w:val="008F46FC"/>
    <w:rsid w:val="008F4AE0"/>
    <w:rsid w:val="008F4E30"/>
    <w:rsid w:val="008F5018"/>
    <w:rsid w:val="008F509B"/>
    <w:rsid w:val="008F639E"/>
    <w:rsid w:val="008F6692"/>
    <w:rsid w:val="008F7872"/>
    <w:rsid w:val="008F7A4A"/>
    <w:rsid w:val="00900593"/>
    <w:rsid w:val="009007D1"/>
    <w:rsid w:val="0090093A"/>
    <w:rsid w:val="00900C27"/>
    <w:rsid w:val="00900C46"/>
    <w:rsid w:val="00900CEA"/>
    <w:rsid w:val="00900F92"/>
    <w:rsid w:val="0090164B"/>
    <w:rsid w:val="0090276D"/>
    <w:rsid w:val="00902828"/>
    <w:rsid w:val="0090292D"/>
    <w:rsid w:val="0090328A"/>
    <w:rsid w:val="00903EC3"/>
    <w:rsid w:val="00904061"/>
    <w:rsid w:val="009040A6"/>
    <w:rsid w:val="00905030"/>
    <w:rsid w:val="009054D1"/>
    <w:rsid w:val="00906484"/>
    <w:rsid w:val="00906C87"/>
    <w:rsid w:val="00906F03"/>
    <w:rsid w:val="009075DA"/>
    <w:rsid w:val="00907B59"/>
    <w:rsid w:val="00907D3C"/>
    <w:rsid w:val="00910700"/>
    <w:rsid w:val="00910A00"/>
    <w:rsid w:val="00910A41"/>
    <w:rsid w:val="00910D59"/>
    <w:rsid w:val="00910E3A"/>
    <w:rsid w:val="009111E8"/>
    <w:rsid w:val="0091200E"/>
    <w:rsid w:val="009122BF"/>
    <w:rsid w:val="0091279C"/>
    <w:rsid w:val="00912FC8"/>
    <w:rsid w:val="00913A62"/>
    <w:rsid w:val="00913B40"/>
    <w:rsid w:val="00915129"/>
    <w:rsid w:val="00915919"/>
    <w:rsid w:val="00915CC7"/>
    <w:rsid w:val="009162F1"/>
    <w:rsid w:val="009170A9"/>
    <w:rsid w:val="00917526"/>
    <w:rsid w:val="009206C6"/>
    <w:rsid w:val="009217F8"/>
    <w:rsid w:val="00921D3C"/>
    <w:rsid w:val="00922724"/>
    <w:rsid w:val="009232CF"/>
    <w:rsid w:val="0092347A"/>
    <w:rsid w:val="009238B1"/>
    <w:rsid w:val="009239B9"/>
    <w:rsid w:val="00923F2E"/>
    <w:rsid w:val="00923FD6"/>
    <w:rsid w:val="00924237"/>
    <w:rsid w:val="009242DA"/>
    <w:rsid w:val="009244C4"/>
    <w:rsid w:val="009244FC"/>
    <w:rsid w:val="009245DA"/>
    <w:rsid w:val="009256E4"/>
    <w:rsid w:val="00925A3A"/>
    <w:rsid w:val="00925B62"/>
    <w:rsid w:val="00926395"/>
    <w:rsid w:val="00927303"/>
    <w:rsid w:val="0093032A"/>
    <w:rsid w:val="00930469"/>
    <w:rsid w:val="00930560"/>
    <w:rsid w:val="00931123"/>
    <w:rsid w:val="00931311"/>
    <w:rsid w:val="00931C75"/>
    <w:rsid w:val="00932665"/>
    <w:rsid w:val="009329BF"/>
    <w:rsid w:val="009329F0"/>
    <w:rsid w:val="00932D1B"/>
    <w:rsid w:val="00932FF9"/>
    <w:rsid w:val="0093341B"/>
    <w:rsid w:val="00933866"/>
    <w:rsid w:val="00933B35"/>
    <w:rsid w:val="00933F98"/>
    <w:rsid w:val="009342E4"/>
    <w:rsid w:val="00935084"/>
    <w:rsid w:val="00935B04"/>
    <w:rsid w:val="009360FC"/>
    <w:rsid w:val="009363AA"/>
    <w:rsid w:val="00936452"/>
    <w:rsid w:val="009368FE"/>
    <w:rsid w:val="009370AB"/>
    <w:rsid w:val="00937365"/>
    <w:rsid w:val="0094042E"/>
    <w:rsid w:val="00940E84"/>
    <w:rsid w:val="00941601"/>
    <w:rsid w:val="009417FD"/>
    <w:rsid w:val="00941EE4"/>
    <w:rsid w:val="00942618"/>
    <w:rsid w:val="00943024"/>
    <w:rsid w:val="00943237"/>
    <w:rsid w:val="009432A5"/>
    <w:rsid w:val="009436C3"/>
    <w:rsid w:val="00943819"/>
    <w:rsid w:val="00943AA3"/>
    <w:rsid w:val="00943B3F"/>
    <w:rsid w:val="00943D8B"/>
    <w:rsid w:val="00944A06"/>
    <w:rsid w:val="009457B3"/>
    <w:rsid w:val="009458D9"/>
    <w:rsid w:val="009458FB"/>
    <w:rsid w:val="00945A83"/>
    <w:rsid w:val="00945C59"/>
    <w:rsid w:val="00945E13"/>
    <w:rsid w:val="009464B5"/>
    <w:rsid w:val="009466D5"/>
    <w:rsid w:val="00946F98"/>
    <w:rsid w:val="00947822"/>
    <w:rsid w:val="00947C78"/>
    <w:rsid w:val="00950555"/>
    <w:rsid w:val="00950896"/>
    <w:rsid w:val="00950E94"/>
    <w:rsid w:val="00950F3E"/>
    <w:rsid w:val="00950F4D"/>
    <w:rsid w:val="009513A0"/>
    <w:rsid w:val="0095171A"/>
    <w:rsid w:val="00951A31"/>
    <w:rsid w:val="009524DE"/>
    <w:rsid w:val="00953FB1"/>
    <w:rsid w:val="009540A4"/>
    <w:rsid w:val="009549E5"/>
    <w:rsid w:val="00954B67"/>
    <w:rsid w:val="00954CAC"/>
    <w:rsid w:val="00954ED6"/>
    <w:rsid w:val="0095530B"/>
    <w:rsid w:val="00955491"/>
    <w:rsid w:val="0095576A"/>
    <w:rsid w:val="009566FF"/>
    <w:rsid w:val="00956918"/>
    <w:rsid w:val="00956A81"/>
    <w:rsid w:val="00956EA4"/>
    <w:rsid w:val="00956FC1"/>
    <w:rsid w:val="00957B8E"/>
    <w:rsid w:val="00960FA6"/>
    <w:rsid w:val="009613C8"/>
    <w:rsid w:val="00961B6D"/>
    <w:rsid w:val="009620DC"/>
    <w:rsid w:val="009627B0"/>
    <w:rsid w:val="009637FB"/>
    <w:rsid w:val="00963A94"/>
    <w:rsid w:val="00963EF5"/>
    <w:rsid w:val="00964546"/>
    <w:rsid w:val="00964628"/>
    <w:rsid w:val="009650BD"/>
    <w:rsid w:val="009658BC"/>
    <w:rsid w:val="00965D97"/>
    <w:rsid w:val="00965E62"/>
    <w:rsid w:val="00965EC6"/>
    <w:rsid w:val="00965EE2"/>
    <w:rsid w:val="00965F8D"/>
    <w:rsid w:val="00966192"/>
    <w:rsid w:val="009661D0"/>
    <w:rsid w:val="0096788E"/>
    <w:rsid w:val="0096799D"/>
    <w:rsid w:val="00967BFC"/>
    <w:rsid w:val="00970159"/>
    <w:rsid w:val="0097050C"/>
    <w:rsid w:val="009716FB"/>
    <w:rsid w:val="00971AE0"/>
    <w:rsid w:val="00972DDE"/>
    <w:rsid w:val="00972E25"/>
    <w:rsid w:val="00973468"/>
    <w:rsid w:val="00973AB9"/>
    <w:rsid w:val="009741C4"/>
    <w:rsid w:val="0097489B"/>
    <w:rsid w:val="00974E9B"/>
    <w:rsid w:val="00975365"/>
    <w:rsid w:val="00976915"/>
    <w:rsid w:val="00977583"/>
    <w:rsid w:val="00980161"/>
    <w:rsid w:val="009809B9"/>
    <w:rsid w:val="00981459"/>
    <w:rsid w:val="00981AAA"/>
    <w:rsid w:val="009823E3"/>
    <w:rsid w:val="009825B1"/>
    <w:rsid w:val="009832B9"/>
    <w:rsid w:val="00983E04"/>
    <w:rsid w:val="00984096"/>
    <w:rsid w:val="009847C9"/>
    <w:rsid w:val="00984A89"/>
    <w:rsid w:val="0098504A"/>
    <w:rsid w:val="009854B5"/>
    <w:rsid w:val="009858F2"/>
    <w:rsid w:val="009871DA"/>
    <w:rsid w:val="0098765C"/>
    <w:rsid w:val="00987C0F"/>
    <w:rsid w:val="00987CE9"/>
    <w:rsid w:val="00991482"/>
    <w:rsid w:val="00991567"/>
    <w:rsid w:val="00992C1A"/>
    <w:rsid w:val="00993105"/>
    <w:rsid w:val="00993356"/>
    <w:rsid w:val="00993485"/>
    <w:rsid w:val="00993542"/>
    <w:rsid w:val="00993DE7"/>
    <w:rsid w:val="00994111"/>
    <w:rsid w:val="009941FE"/>
    <w:rsid w:val="0099478D"/>
    <w:rsid w:val="00994973"/>
    <w:rsid w:val="00994A49"/>
    <w:rsid w:val="00994C21"/>
    <w:rsid w:val="00994DBB"/>
    <w:rsid w:val="00995237"/>
    <w:rsid w:val="009953B6"/>
    <w:rsid w:val="00995F44"/>
    <w:rsid w:val="0099651C"/>
    <w:rsid w:val="00996631"/>
    <w:rsid w:val="00996816"/>
    <w:rsid w:val="00996CA1"/>
    <w:rsid w:val="00996CA4"/>
    <w:rsid w:val="009972E1"/>
    <w:rsid w:val="009973E0"/>
    <w:rsid w:val="00997553"/>
    <w:rsid w:val="00997A2A"/>
    <w:rsid w:val="009A01B4"/>
    <w:rsid w:val="009A1308"/>
    <w:rsid w:val="009A1FAF"/>
    <w:rsid w:val="009A2871"/>
    <w:rsid w:val="009A2C26"/>
    <w:rsid w:val="009A2D23"/>
    <w:rsid w:val="009A34D6"/>
    <w:rsid w:val="009A373C"/>
    <w:rsid w:val="009A37B6"/>
    <w:rsid w:val="009A3EB3"/>
    <w:rsid w:val="009A3F8E"/>
    <w:rsid w:val="009A4ACC"/>
    <w:rsid w:val="009A4C1A"/>
    <w:rsid w:val="009A5A4F"/>
    <w:rsid w:val="009A5DC5"/>
    <w:rsid w:val="009A6425"/>
    <w:rsid w:val="009A649A"/>
    <w:rsid w:val="009A6FE9"/>
    <w:rsid w:val="009A7193"/>
    <w:rsid w:val="009A7C40"/>
    <w:rsid w:val="009B0055"/>
    <w:rsid w:val="009B0DD5"/>
    <w:rsid w:val="009B126A"/>
    <w:rsid w:val="009B15A5"/>
    <w:rsid w:val="009B2A0D"/>
    <w:rsid w:val="009B2DFD"/>
    <w:rsid w:val="009B3280"/>
    <w:rsid w:val="009B3CA9"/>
    <w:rsid w:val="009B40B6"/>
    <w:rsid w:val="009B46B1"/>
    <w:rsid w:val="009B4ECD"/>
    <w:rsid w:val="009B5019"/>
    <w:rsid w:val="009B50D8"/>
    <w:rsid w:val="009B5A6B"/>
    <w:rsid w:val="009B5B1B"/>
    <w:rsid w:val="009B5D4E"/>
    <w:rsid w:val="009B63F1"/>
    <w:rsid w:val="009B64CA"/>
    <w:rsid w:val="009B6514"/>
    <w:rsid w:val="009B65C1"/>
    <w:rsid w:val="009B65C3"/>
    <w:rsid w:val="009B7438"/>
    <w:rsid w:val="009B7D45"/>
    <w:rsid w:val="009B7FE6"/>
    <w:rsid w:val="009C009B"/>
    <w:rsid w:val="009C05F4"/>
    <w:rsid w:val="009C09D3"/>
    <w:rsid w:val="009C0CFA"/>
    <w:rsid w:val="009C0DA5"/>
    <w:rsid w:val="009C0DCD"/>
    <w:rsid w:val="009C1440"/>
    <w:rsid w:val="009C17D1"/>
    <w:rsid w:val="009C1A4F"/>
    <w:rsid w:val="009C1B08"/>
    <w:rsid w:val="009C1C96"/>
    <w:rsid w:val="009C30CB"/>
    <w:rsid w:val="009C31D3"/>
    <w:rsid w:val="009C33ED"/>
    <w:rsid w:val="009C360A"/>
    <w:rsid w:val="009C43BD"/>
    <w:rsid w:val="009C45D0"/>
    <w:rsid w:val="009C4B48"/>
    <w:rsid w:val="009C4B6D"/>
    <w:rsid w:val="009C521B"/>
    <w:rsid w:val="009C5CCE"/>
    <w:rsid w:val="009C6336"/>
    <w:rsid w:val="009C6BBF"/>
    <w:rsid w:val="009C6E90"/>
    <w:rsid w:val="009C72C6"/>
    <w:rsid w:val="009C781C"/>
    <w:rsid w:val="009C7D08"/>
    <w:rsid w:val="009D0242"/>
    <w:rsid w:val="009D0965"/>
    <w:rsid w:val="009D0ED9"/>
    <w:rsid w:val="009D0F24"/>
    <w:rsid w:val="009D14A0"/>
    <w:rsid w:val="009D14E8"/>
    <w:rsid w:val="009D1580"/>
    <w:rsid w:val="009D271C"/>
    <w:rsid w:val="009D2924"/>
    <w:rsid w:val="009D2B8B"/>
    <w:rsid w:val="009D2E2E"/>
    <w:rsid w:val="009D39D2"/>
    <w:rsid w:val="009D3E31"/>
    <w:rsid w:val="009D426B"/>
    <w:rsid w:val="009D4BEB"/>
    <w:rsid w:val="009D4D37"/>
    <w:rsid w:val="009D52F8"/>
    <w:rsid w:val="009D5A63"/>
    <w:rsid w:val="009D5BD3"/>
    <w:rsid w:val="009D5D76"/>
    <w:rsid w:val="009D5E35"/>
    <w:rsid w:val="009D62B4"/>
    <w:rsid w:val="009D69EB"/>
    <w:rsid w:val="009D6A9A"/>
    <w:rsid w:val="009D7489"/>
    <w:rsid w:val="009D7B4D"/>
    <w:rsid w:val="009E0034"/>
    <w:rsid w:val="009E0211"/>
    <w:rsid w:val="009E056F"/>
    <w:rsid w:val="009E061F"/>
    <w:rsid w:val="009E088E"/>
    <w:rsid w:val="009E0B88"/>
    <w:rsid w:val="009E0C09"/>
    <w:rsid w:val="009E1356"/>
    <w:rsid w:val="009E156D"/>
    <w:rsid w:val="009E20A3"/>
    <w:rsid w:val="009E2207"/>
    <w:rsid w:val="009E286C"/>
    <w:rsid w:val="009E2C8B"/>
    <w:rsid w:val="009E315B"/>
    <w:rsid w:val="009E4918"/>
    <w:rsid w:val="009E507D"/>
    <w:rsid w:val="009E6F3C"/>
    <w:rsid w:val="009E7D37"/>
    <w:rsid w:val="009F053D"/>
    <w:rsid w:val="009F095C"/>
    <w:rsid w:val="009F0BD2"/>
    <w:rsid w:val="009F0DC6"/>
    <w:rsid w:val="009F135C"/>
    <w:rsid w:val="009F165D"/>
    <w:rsid w:val="009F1E3B"/>
    <w:rsid w:val="009F2159"/>
    <w:rsid w:val="009F2315"/>
    <w:rsid w:val="009F233D"/>
    <w:rsid w:val="009F2411"/>
    <w:rsid w:val="009F2566"/>
    <w:rsid w:val="009F296F"/>
    <w:rsid w:val="009F2B55"/>
    <w:rsid w:val="009F2D75"/>
    <w:rsid w:val="009F2F3E"/>
    <w:rsid w:val="009F31E8"/>
    <w:rsid w:val="009F3247"/>
    <w:rsid w:val="009F3774"/>
    <w:rsid w:val="009F4333"/>
    <w:rsid w:val="009F46B4"/>
    <w:rsid w:val="009F49C2"/>
    <w:rsid w:val="009F4F36"/>
    <w:rsid w:val="009F4F4B"/>
    <w:rsid w:val="009F5288"/>
    <w:rsid w:val="009F52A8"/>
    <w:rsid w:val="009F5847"/>
    <w:rsid w:val="009F69C1"/>
    <w:rsid w:val="009F7BA7"/>
    <w:rsid w:val="00A00540"/>
    <w:rsid w:val="00A01282"/>
    <w:rsid w:val="00A01952"/>
    <w:rsid w:val="00A019C2"/>
    <w:rsid w:val="00A01B8E"/>
    <w:rsid w:val="00A01F11"/>
    <w:rsid w:val="00A01F3C"/>
    <w:rsid w:val="00A02BDC"/>
    <w:rsid w:val="00A02CF5"/>
    <w:rsid w:val="00A02E6C"/>
    <w:rsid w:val="00A034A0"/>
    <w:rsid w:val="00A03660"/>
    <w:rsid w:val="00A039DC"/>
    <w:rsid w:val="00A04080"/>
    <w:rsid w:val="00A04163"/>
    <w:rsid w:val="00A04364"/>
    <w:rsid w:val="00A049C6"/>
    <w:rsid w:val="00A04E88"/>
    <w:rsid w:val="00A05025"/>
    <w:rsid w:val="00A05127"/>
    <w:rsid w:val="00A052E7"/>
    <w:rsid w:val="00A05954"/>
    <w:rsid w:val="00A05F73"/>
    <w:rsid w:val="00A0623D"/>
    <w:rsid w:val="00A062DF"/>
    <w:rsid w:val="00A067E1"/>
    <w:rsid w:val="00A07443"/>
    <w:rsid w:val="00A07D35"/>
    <w:rsid w:val="00A100E4"/>
    <w:rsid w:val="00A10231"/>
    <w:rsid w:val="00A102C3"/>
    <w:rsid w:val="00A1073F"/>
    <w:rsid w:val="00A1075F"/>
    <w:rsid w:val="00A107A3"/>
    <w:rsid w:val="00A10DA1"/>
    <w:rsid w:val="00A10F40"/>
    <w:rsid w:val="00A10F59"/>
    <w:rsid w:val="00A11743"/>
    <w:rsid w:val="00A1190A"/>
    <w:rsid w:val="00A120A9"/>
    <w:rsid w:val="00A12102"/>
    <w:rsid w:val="00A12452"/>
    <w:rsid w:val="00A12580"/>
    <w:rsid w:val="00A1284D"/>
    <w:rsid w:val="00A12A04"/>
    <w:rsid w:val="00A12C92"/>
    <w:rsid w:val="00A1312A"/>
    <w:rsid w:val="00A1325B"/>
    <w:rsid w:val="00A1368B"/>
    <w:rsid w:val="00A138CD"/>
    <w:rsid w:val="00A141B2"/>
    <w:rsid w:val="00A1454C"/>
    <w:rsid w:val="00A14870"/>
    <w:rsid w:val="00A14B44"/>
    <w:rsid w:val="00A155AB"/>
    <w:rsid w:val="00A1635A"/>
    <w:rsid w:val="00A1667B"/>
    <w:rsid w:val="00A1673D"/>
    <w:rsid w:val="00A16B05"/>
    <w:rsid w:val="00A16CE8"/>
    <w:rsid w:val="00A17118"/>
    <w:rsid w:val="00A17127"/>
    <w:rsid w:val="00A171A4"/>
    <w:rsid w:val="00A175FA"/>
    <w:rsid w:val="00A17B86"/>
    <w:rsid w:val="00A20DC6"/>
    <w:rsid w:val="00A20E3A"/>
    <w:rsid w:val="00A215D8"/>
    <w:rsid w:val="00A2182B"/>
    <w:rsid w:val="00A2282A"/>
    <w:rsid w:val="00A22B35"/>
    <w:rsid w:val="00A22C19"/>
    <w:rsid w:val="00A249B6"/>
    <w:rsid w:val="00A249E8"/>
    <w:rsid w:val="00A24B39"/>
    <w:rsid w:val="00A24F23"/>
    <w:rsid w:val="00A258F4"/>
    <w:rsid w:val="00A25B69"/>
    <w:rsid w:val="00A25F8D"/>
    <w:rsid w:val="00A27016"/>
    <w:rsid w:val="00A27E0D"/>
    <w:rsid w:val="00A27E3E"/>
    <w:rsid w:val="00A3087F"/>
    <w:rsid w:val="00A314EB"/>
    <w:rsid w:val="00A31C76"/>
    <w:rsid w:val="00A31ED5"/>
    <w:rsid w:val="00A325BD"/>
    <w:rsid w:val="00A325EB"/>
    <w:rsid w:val="00A32B6C"/>
    <w:rsid w:val="00A33874"/>
    <w:rsid w:val="00A34378"/>
    <w:rsid w:val="00A343DF"/>
    <w:rsid w:val="00A355FF"/>
    <w:rsid w:val="00A35636"/>
    <w:rsid w:val="00A35865"/>
    <w:rsid w:val="00A36359"/>
    <w:rsid w:val="00A363F7"/>
    <w:rsid w:val="00A365B4"/>
    <w:rsid w:val="00A36875"/>
    <w:rsid w:val="00A369FD"/>
    <w:rsid w:val="00A36F11"/>
    <w:rsid w:val="00A37379"/>
    <w:rsid w:val="00A377B0"/>
    <w:rsid w:val="00A377CA"/>
    <w:rsid w:val="00A404C5"/>
    <w:rsid w:val="00A414D0"/>
    <w:rsid w:val="00A419C6"/>
    <w:rsid w:val="00A41A6B"/>
    <w:rsid w:val="00A41DB7"/>
    <w:rsid w:val="00A4217A"/>
    <w:rsid w:val="00A424F2"/>
    <w:rsid w:val="00A42611"/>
    <w:rsid w:val="00A427E8"/>
    <w:rsid w:val="00A43370"/>
    <w:rsid w:val="00A4469A"/>
    <w:rsid w:val="00A44804"/>
    <w:rsid w:val="00A44B2A"/>
    <w:rsid w:val="00A44C7D"/>
    <w:rsid w:val="00A44D7F"/>
    <w:rsid w:val="00A45095"/>
    <w:rsid w:val="00A45EC9"/>
    <w:rsid w:val="00A46531"/>
    <w:rsid w:val="00A46B2A"/>
    <w:rsid w:val="00A46ED5"/>
    <w:rsid w:val="00A477EE"/>
    <w:rsid w:val="00A47C1C"/>
    <w:rsid w:val="00A47EC2"/>
    <w:rsid w:val="00A506C5"/>
    <w:rsid w:val="00A50878"/>
    <w:rsid w:val="00A50F2A"/>
    <w:rsid w:val="00A50FD2"/>
    <w:rsid w:val="00A5107A"/>
    <w:rsid w:val="00A51814"/>
    <w:rsid w:val="00A519D7"/>
    <w:rsid w:val="00A51ECD"/>
    <w:rsid w:val="00A520B4"/>
    <w:rsid w:val="00A52435"/>
    <w:rsid w:val="00A5251E"/>
    <w:rsid w:val="00A5285C"/>
    <w:rsid w:val="00A52B1C"/>
    <w:rsid w:val="00A52E68"/>
    <w:rsid w:val="00A533A6"/>
    <w:rsid w:val="00A536BF"/>
    <w:rsid w:val="00A53AE3"/>
    <w:rsid w:val="00A54352"/>
    <w:rsid w:val="00A543EC"/>
    <w:rsid w:val="00A54962"/>
    <w:rsid w:val="00A55026"/>
    <w:rsid w:val="00A551FF"/>
    <w:rsid w:val="00A55209"/>
    <w:rsid w:val="00A55628"/>
    <w:rsid w:val="00A5593C"/>
    <w:rsid w:val="00A55B37"/>
    <w:rsid w:val="00A5635A"/>
    <w:rsid w:val="00A565A1"/>
    <w:rsid w:val="00A56995"/>
    <w:rsid w:val="00A56C21"/>
    <w:rsid w:val="00A56EA9"/>
    <w:rsid w:val="00A57308"/>
    <w:rsid w:val="00A574A2"/>
    <w:rsid w:val="00A61435"/>
    <w:rsid w:val="00A62A0D"/>
    <w:rsid w:val="00A62CC7"/>
    <w:rsid w:val="00A62EE2"/>
    <w:rsid w:val="00A62F86"/>
    <w:rsid w:val="00A630BD"/>
    <w:rsid w:val="00A6336D"/>
    <w:rsid w:val="00A635B7"/>
    <w:rsid w:val="00A639A6"/>
    <w:rsid w:val="00A64418"/>
    <w:rsid w:val="00A64917"/>
    <w:rsid w:val="00A64A9C"/>
    <w:rsid w:val="00A651A3"/>
    <w:rsid w:val="00A665B6"/>
    <w:rsid w:val="00A66F2F"/>
    <w:rsid w:val="00A6708B"/>
    <w:rsid w:val="00A67162"/>
    <w:rsid w:val="00A67373"/>
    <w:rsid w:val="00A678CB"/>
    <w:rsid w:val="00A67FDB"/>
    <w:rsid w:val="00A70549"/>
    <w:rsid w:val="00A7086A"/>
    <w:rsid w:val="00A71399"/>
    <w:rsid w:val="00A71467"/>
    <w:rsid w:val="00A7185B"/>
    <w:rsid w:val="00A71E24"/>
    <w:rsid w:val="00A71E37"/>
    <w:rsid w:val="00A71E5F"/>
    <w:rsid w:val="00A7221B"/>
    <w:rsid w:val="00A7240D"/>
    <w:rsid w:val="00A72889"/>
    <w:rsid w:val="00A7354D"/>
    <w:rsid w:val="00A739F9"/>
    <w:rsid w:val="00A74371"/>
    <w:rsid w:val="00A747CB"/>
    <w:rsid w:val="00A74C30"/>
    <w:rsid w:val="00A74D54"/>
    <w:rsid w:val="00A74E5B"/>
    <w:rsid w:val="00A75713"/>
    <w:rsid w:val="00A75785"/>
    <w:rsid w:val="00A76880"/>
    <w:rsid w:val="00A769CA"/>
    <w:rsid w:val="00A77073"/>
    <w:rsid w:val="00A7715C"/>
    <w:rsid w:val="00A77160"/>
    <w:rsid w:val="00A772A4"/>
    <w:rsid w:val="00A774F4"/>
    <w:rsid w:val="00A77B55"/>
    <w:rsid w:val="00A77CD3"/>
    <w:rsid w:val="00A8006D"/>
    <w:rsid w:val="00A80134"/>
    <w:rsid w:val="00A80268"/>
    <w:rsid w:val="00A80890"/>
    <w:rsid w:val="00A80A7C"/>
    <w:rsid w:val="00A80EC1"/>
    <w:rsid w:val="00A812A7"/>
    <w:rsid w:val="00A81BCF"/>
    <w:rsid w:val="00A81E93"/>
    <w:rsid w:val="00A8284A"/>
    <w:rsid w:val="00A828C7"/>
    <w:rsid w:val="00A82993"/>
    <w:rsid w:val="00A83077"/>
    <w:rsid w:val="00A830B2"/>
    <w:rsid w:val="00A836AE"/>
    <w:rsid w:val="00A83E32"/>
    <w:rsid w:val="00A847B6"/>
    <w:rsid w:val="00A84B73"/>
    <w:rsid w:val="00A84E4F"/>
    <w:rsid w:val="00A85628"/>
    <w:rsid w:val="00A85761"/>
    <w:rsid w:val="00A85FDE"/>
    <w:rsid w:val="00A86432"/>
    <w:rsid w:val="00A86994"/>
    <w:rsid w:val="00A86EB2"/>
    <w:rsid w:val="00A86F0C"/>
    <w:rsid w:val="00A873F1"/>
    <w:rsid w:val="00A8795C"/>
    <w:rsid w:val="00A87F93"/>
    <w:rsid w:val="00A901A5"/>
    <w:rsid w:val="00A90227"/>
    <w:rsid w:val="00A90470"/>
    <w:rsid w:val="00A9055F"/>
    <w:rsid w:val="00A906C9"/>
    <w:rsid w:val="00A90B34"/>
    <w:rsid w:val="00A913DC"/>
    <w:rsid w:val="00A91998"/>
    <w:rsid w:val="00A91A2D"/>
    <w:rsid w:val="00A92631"/>
    <w:rsid w:val="00A927EB"/>
    <w:rsid w:val="00A93575"/>
    <w:rsid w:val="00A935A9"/>
    <w:rsid w:val="00A93949"/>
    <w:rsid w:val="00A93CA0"/>
    <w:rsid w:val="00A94008"/>
    <w:rsid w:val="00A94555"/>
    <w:rsid w:val="00A94612"/>
    <w:rsid w:val="00A94BC6"/>
    <w:rsid w:val="00A94C04"/>
    <w:rsid w:val="00A95FAC"/>
    <w:rsid w:val="00A9657E"/>
    <w:rsid w:val="00A968BF"/>
    <w:rsid w:val="00A96E6D"/>
    <w:rsid w:val="00A97BA8"/>
    <w:rsid w:val="00A97F6F"/>
    <w:rsid w:val="00A97FC9"/>
    <w:rsid w:val="00AA015A"/>
    <w:rsid w:val="00AA0779"/>
    <w:rsid w:val="00AA1C9A"/>
    <w:rsid w:val="00AA1DEA"/>
    <w:rsid w:val="00AA1E66"/>
    <w:rsid w:val="00AA2341"/>
    <w:rsid w:val="00AA25FE"/>
    <w:rsid w:val="00AA357D"/>
    <w:rsid w:val="00AA4020"/>
    <w:rsid w:val="00AA40B2"/>
    <w:rsid w:val="00AA5007"/>
    <w:rsid w:val="00AA5141"/>
    <w:rsid w:val="00AA546E"/>
    <w:rsid w:val="00AA5A8C"/>
    <w:rsid w:val="00AA60E9"/>
    <w:rsid w:val="00AA612F"/>
    <w:rsid w:val="00AA624B"/>
    <w:rsid w:val="00AA62C6"/>
    <w:rsid w:val="00AA658A"/>
    <w:rsid w:val="00AA6FD2"/>
    <w:rsid w:val="00AA74FD"/>
    <w:rsid w:val="00AB0430"/>
    <w:rsid w:val="00AB0549"/>
    <w:rsid w:val="00AB08C4"/>
    <w:rsid w:val="00AB0B81"/>
    <w:rsid w:val="00AB1375"/>
    <w:rsid w:val="00AB14BD"/>
    <w:rsid w:val="00AB14F1"/>
    <w:rsid w:val="00AB1C9B"/>
    <w:rsid w:val="00AB26C1"/>
    <w:rsid w:val="00AB2D7B"/>
    <w:rsid w:val="00AB2EB1"/>
    <w:rsid w:val="00AB4728"/>
    <w:rsid w:val="00AB4853"/>
    <w:rsid w:val="00AB4BAD"/>
    <w:rsid w:val="00AB53A2"/>
    <w:rsid w:val="00AB592D"/>
    <w:rsid w:val="00AB5AB1"/>
    <w:rsid w:val="00AB5E7E"/>
    <w:rsid w:val="00AB60E7"/>
    <w:rsid w:val="00AB61C5"/>
    <w:rsid w:val="00AB6B07"/>
    <w:rsid w:val="00AB6BA8"/>
    <w:rsid w:val="00AB6D45"/>
    <w:rsid w:val="00AC0BEA"/>
    <w:rsid w:val="00AC102D"/>
    <w:rsid w:val="00AC1122"/>
    <w:rsid w:val="00AC1670"/>
    <w:rsid w:val="00AC1703"/>
    <w:rsid w:val="00AC17B0"/>
    <w:rsid w:val="00AC1C32"/>
    <w:rsid w:val="00AC1C54"/>
    <w:rsid w:val="00AC1D28"/>
    <w:rsid w:val="00AC1D4C"/>
    <w:rsid w:val="00AC2DA6"/>
    <w:rsid w:val="00AC3227"/>
    <w:rsid w:val="00AC3BBE"/>
    <w:rsid w:val="00AC4044"/>
    <w:rsid w:val="00AC43A3"/>
    <w:rsid w:val="00AC47D9"/>
    <w:rsid w:val="00AC492C"/>
    <w:rsid w:val="00AC56C6"/>
    <w:rsid w:val="00AC5705"/>
    <w:rsid w:val="00AC670C"/>
    <w:rsid w:val="00AC681A"/>
    <w:rsid w:val="00AC716C"/>
    <w:rsid w:val="00AC774D"/>
    <w:rsid w:val="00AC791F"/>
    <w:rsid w:val="00AC792D"/>
    <w:rsid w:val="00AC79AB"/>
    <w:rsid w:val="00AD0036"/>
    <w:rsid w:val="00AD0168"/>
    <w:rsid w:val="00AD0804"/>
    <w:rsid w:val="00AD0E4A"/>
    <w:rsid w:val="00AD0FF2"/>
    <w:rsid w:val="00AD145C"/>
    <w:rsid w:val="00AD2028"/>
    <w:rsid w:val="00AD204F"/>
    <w:rsid w:val="00AD21B3"/>
    <w:rsid w:val="00AD2797"/>
    <w:rsid w:val="00AD3143"/>
    <w:rsid w:val="00AD3AAA"/>
    <w:rsid w:val="00AD4400"/>
    <w:rsid w:val="00AD4DA2"/>
    <w:rsid w:val="00AD5106"/>
    <w:rsid w:val="00AD569D"/>
    <w:rsid w:val="00AD58A9"/>
    <w:rsid w:val="00AD5CB6"/>
    <w:rsid w:val="00AD5CE9"/>
    <w:rsid w:val="00AD6174"/>
    <w:rsid w:val="00AD6788"/>
    <w:rsid w:val="00AD6B50"/>
    <w:rsid w:val="00AD7041"/>
    <w:rsid w:val="00AD725A"/>
    <w:rsid w:val="00AD750F"/>
    <w:rsid w:val="00AD7563"/>
    <w:rsid w:val="00AE074A"/>
    <w:rsid w:val="00AE09F6"/>
    <w:rsid w:val="00AE0A0C"/>
    <w:rsid w:val="00AE0DB3"/>
    <w:rsid w:val="00AE0E9B"/>
    <w:rsid w:val="00AE0F32"/>
    <w:rsid w:val="00AE17D9"/>
    <w:rsid w:val="00AE18B7"/>
    <w:rsid w:val="00AE3493"/>
    <w:rsid w:val="00AE37DC"/>
    <w:rsid w:val="00AE3CFC"/>
    <w:rsid w:val="00AE3E31"/>
    <w:rsid w:val="00AE3EAE"/>
    <w:rsid w:val="00AE440C"/>
    <w:rsid w:val="00AE4524"/>
    <w:rsid w:val="00AE4597"/>
    <w:rsid w:val="00AE4B1F"/>
    <w:rsid w:val="00AE4DF7"/>
    <w:rsid w:val="00AE5567"/>
    <w:rsid w:val="00AE6943"/>
    <w:rsid w:val="00AE6A68"/>
    <w:rsid w:val="00AE6EBE"/>
    <w:rsid w:val="00AE72AE"/>
    <w:rsid w:val="00AE7314"/>
    <w:rsid w:val="00AE757C"/>
    <w:rsid w:val="00AE7B0A"/>
    <w:rsid w:val="00AF0BE8"/>
    <w:rsid w:val="00AF0C21"/>
    <w:rsid w:val="00AF0F03"/>
    <w:rsid w:val="00AF195F"/>
    <w:rsid w:val="00AF2208"/>
    <w:rsid w:val="00AF2482"/>
    <w:rsid w:val="00AF2A80"/>
    <w:rsid w:val="00AF2DEE"/>
    <w:rsid w:val="00AF3A1B"/>
    <w:rsid w:val="00AF3C97"/>
    <w:rsid w:val="00AF502A"/>
    <w:rsid w:val="00AF5874"/>
    <w:rsid w:val="00AF6390"/>
    <w:rsid w:val="00AF6499"/>
    <w:rsid w:val="00AF64C0"/>
    <w:rsid w:val="00AF65BF"/>
    <w:rsid w:val="00AF65E5"/>
    <w:rsid w:val="00AF67C6"/>
    <w:rsid w:val="00AF7F19"/>
    <w:rsid w:val="00B0021C"/>
    <w:rsid w:val="00B0030F"/>
    <w:rsid w:val="00B00577"/>
    <w:rsid w:val="00B00627"/>
    <w:rsid w:val="00B0080F"/>
    <w:rsid w:val="00B00855"/>
    <w:rsid w:val="00B00F18"/>
    <w:rsid w:val="00B0141E"/>
    <w:rsid w:val="00B01585"/>
    <w:rsid w:val="00B01DA5"/>
    <w:rsid w:val="00B01DAF"/>
    <w:rsid w:val="00B01E56"/>
    <w:rsid w:val="00B023E0"/>
    <w:rsid w:val="00B02891"/>
    <w:rsid w:val="00B02C7E"/>
    <w:rsid w:val="00B02CAC"/>
    <w:rsid w:val="00B03104"/>
    <w:rsid w:val="00B03258"/>
    <w:rsid w:val="00B045F6"/>
    <w:rsid w:val="00B048E6"/>
    <w:rsid w:val="00B049EA"/>
    <w:rsid w:val="00B04D18"/>
    <w:rsid w:val="00B04D19"/>
    <w:rsid w:val="00B05558"/>
    <w:rsid w:val="00B0564F"/>
    <w:rsid w:val="00B059B7"/>
    <w:rsid w:val="00B060A3"/>
    <w:rsid w:val="00B0625A"/>
    <w:rsid w:val="00B069D3"/>
    <w:rsid w:val="00B06F97"/>
    <w:rsid w:val="00B07E6F"/>
    <w:rsid w:val="00B1062B"/>
    <w:rsid w:val="00B10E26"/>
    <w:rsid w:val="00B10F0E"/>
    <w:rsid w:val="00B11210"/>
    <w:rsid w:val="00B12478"/>
    <w:rsid w:val="00B124AE"/>
    <w:rsid w:val="00B126C5"/>
    <w:rsid w:val="00B1328B"/>
    <w:rsid w:val="00B13352"/>
    <w:rsid w:val="00B13FCC"/>
    <w:rsid w:val="00B1451B"/>
    <w:rsid w:val="00B149B9"/>
    <w:rsid w:val="00B15155"/>
    <w:rsid w:val="00B1519D"/>
    <w:rsid w:val="00B1556A"/>
    <w:rsid w:val="00B159A8"/>
    <w:rsid w:val="00B160C6"/>
    <w:rsid w:val="00B16147"/>
    <w:rsid w:val="00B16BAF"/>
    <w:rsid w:val="00B16C46"/>
    <w:rsid w:val="00B16E4F"/>
    <w:rsid w:val="00B17372"/>
    <w:rsid w:val="00B174D9"/>
    <w:rsid w:val="00B174F5"/>
    <w:rsid w:val="00B1795E"/>
    <w:rsid w:val="00B20583"/>
    <w:rsid w:val="00B2120B"/>
    <w:rsid w:val="00B21AA8"/>
    <w:rsid w:val="00B21CEA"/>
    <w:rsid w:val="00B2230D"/>
    <w:rsid w:val="00B22719"/>
    <w:rsid w:val="00B22F56"/>
    <w:rsid w:val="00B23EEC"/>
    <w:rsid w:val="00B23F86"/>
    <w:rsid w:val="00B2407E"/>
    <w:rsid w:val="00B254EA"/>
    <w:rsid w:val="00B2555A"/>
    <w:rsid w:val="00B2586F"/>
    <w:rsid w:val="00B25C93"/>
    <w:rsid w:val="00B25EF3"/>
    <w:rsid w:val="00B26E46"/>
    <w:rsid w:val="00B275E4"/>
    <w:rsid w:val="00B27A1E"/>
    <w:rsid w:val="00B27A72"/>
    <w:rsid w:val="00B27BC5"/>
    <w:rsid w:val="00B27E09"/>
    <w:rsid w:val="00B27E7A"/>
    <w:rsid w:val="00B307AF"/>
    <w:rsid w:val="00B31040"/>
    <w:rsid w:val="00B31144"/>
    <w:rsid w:val="00B317A3"/>
    <w:rsid w:val="00B31E7A"/>
    <w:rsid w:val="00B31F91"/>
    <w:rsid w:val="00B324EA"/>
    <w:rsid w:val="00B325E1"/>
    <w:rsid w:val="00B32A69"/>
    <w:rsid w:val="00B32BBC"/>
    <w:rsid w:val="00B32F08"/>
    <w:rsid w:val="00B33856"/>
    <w:rsid w:val="00B33D03"/>
    <w:rsid w:val="00B34A25"/>
    <w:rsid w:val="00B34E7D"/>
    <w:rsid w:val="00B34FBD"/>
    <w:rsid w:val="00B351F1"/>
    <w:rsid w:val="00B357A4"/>
    <w:rsid w:val="00B358AA"/>
    <w:rsid w:val="00B35EC1"/>
    <w:rsid w:val="00B368FE"/>
    <w:rsid w:val="00B37001"/>
    <w:rsid w:val="00B37227"/>
    <w:rsid w:val="00B374BE"/>
    <w:rsid w:val="00B37538"/>
    <w:rsid w:val="00B37620"/>
    <w:rsid w:val="00B37A85"/>
    <w:rsid w:val="00B37E71"/>
    <w:rsid w:val="00B40A12"/>
    <w:rsid w:val="00B40BC6"/>
    <w:rsid w:val="00B40D95"/>
    <w:rsid w:val="00B4143F"/>
    <w:rsid w:val="00B4154C"/>
    <w:rsid w:val="00B41F3F"/>
    <w:rsid w:val="00B42593"/>
    <w:rsid w:val="00B42618"/>
    <w:rsid w:val="00B4320A"/>
    <w:rsid w:val="00B43CC4"/>
    <w:rsid w:val="00B44049"/>
    <w:rsid w:val="00B446A1"/>
    <w:rsid w:val="00B44BF2"/>
    <w:rsid w:val="00B44F07"/>
    <w:rsid w:val="00B454E9"/>
    <w:rsid w:val="00B4552B"/>
    <w:rsid w:val="00B45AD5"/>
    <w:rsid w:val="00B46237"/>
    <w:rsid w:val="00B46983"/>
    <w:rsid w:val="00B47116"/>
    <w:rsid w:val="00B47A61"/>
    <w:rsid w:val="00B47BEE"/>
    <w:rsid w:val="00B47DAF"/>
    <w:rsid w:val="00B515A7"/>
    <w:rsid w:val="00B515F3"/>
    <w:rsid w:val="00B517B8"/>
    <w:rsid w:val="00B52576"/>
    <w:rsid w:val="00B526FA"/>
    <w:rsid w:val="00B52712"/>
    <w:rsid w:val="00B52938"/>
    <w:rsid w:val="00B529D0"/>
    <w:rsid w:val="00B53E58"/>
    <w:rsid w:val="00B545B9"/>
    <w:rsid w:val="00B548ED"/>
    <w:rsid w:val="00B54FDE"/>
    <w:rsid w:val="00B55336"/>
    <w:rsid w:val="00B5553D"/>
    <w:rsid w:val="00B5657B"/>
    <w:rsid w:val="00B565F5"/>
    <w:rsid w:val="00B569AC"/>
    <w:rsid w:val="00B57533"/>
    <w:rsid w:val="00B5760B"/>
    <w:rsid w:val="00B57A7C"/>
    <w:rsid w:val="00B57DDF"/>
    <w:rsid w:val="00B609EB"/>
    <w:rsid w:val="00B60E31"/>
    <w:rsid w:val="00B6138E"/>
    <w:rsid w:val="00B621E4"/>
    <w:rsid w:val="00B62351"/>
    <w:rsid w:val="00B62FA0"/>
    <w:rsid w:val="00B63960"/>
    <w:rsid w:val="00B63B62"/>
    <w:rsid w:val="00B63B91"/>
    <w:rsid w:val="00B64058"/>
    <w:rsid w:val="00B640B6"/>
    <w:rsid w:val="00B64AFC"/>
    <w:rsid w:val="00B64B4A"/>
    <w:rsid w:val="00B651DB"/>
    <w:rsid w:val="00B6524F"/>
    <w:rsid w:val="00B6554D"/>
    <w:rsid w:val="00B666BD"/>
    <w:rsid w:val="00B66A16"/>
    <w:rsid w:val="00B6740B"/>
    <w:rsid w:val="00B679F6"/>
    <w:rsid w:val="00B70915"/>
    <w:rsid w:val="00B70B90"/>
    <w:rsid w:val="00B7115C"/>
    <w:rsid w:val="00B72408"/>
    <w:rsid w:val="00B72555"/>
    <w:rsid w:val="00B72768"/>
    <w:rsid w:val="00B72B8C"/>
    <w:rsid w:val="00B72C0B"/>
    <w:rsid w:val="00B72E67"/>
    <w:rsid w:val="00B72FE9"/>
    <w:rsid w:val="00B736A6"/>
    <w:rsid w:val="00B739A9"/>
    <w:rsid w:val="00B73AA1"/>
    <w:rsid w:val="00B73C37"/>
    <w:rsid w:val="00B73C78"/>
    <w:rsid w:val="00B74229"/>
    <w:rsid w:val="00B7471F"/>
    <w:rsid w:val="00B74C93"/>
    <w:rsid w:val="00B75510"/>
    <w:rsid w:val="00B756EB"/>
    <w:rsid w:val="00B75A47"/>
    <w:rsid w:val="00B75C95"/>
    <w:rsid w:val="00B75FA7"/>
    <w:rsid w:val="00B76223"/>
    <w:rsid w:val="00B76FBB"/>
    <w:rsid w:val="00B770E4"/>
    <w:rsid w:val="00B77146"/>
    <w:rsid w:val="00B771DA"/>
    <w:rsid w:val="00B7742D"/>
    <w:rsid w:val="00B77733"/>
    <w:rsid w:val="00B77747"/>
    <w:rsid w:val="00B77E59"/>
    <w:rsid w:val="00B80974"/>
    <w:rsid w:val="00B8116D"/>
    <w:rsid w:val="00B81217"/>
    <w:rsid w:val="00B81A9E"/>
    <w:rsid w:val="00B830D6"/>
    <w:rsid w:val="00B836B0"/>
    <w:rsid w:val="00B8389F"/>
    <w:rsid w:val="00B83A8E"/>
    <w:rsid w:val="00B84104"/>
    <w:rsid w:val="00B85931"/>
    <w:rsid w:val="00B85A5E"/>
    <w:rsid w:val="00B86D19"/>
    <w:rsid w:val="00B877B2"/>
    <w:rsid w:val="00B87A58"/>
    <w:rsid w:val="00B87B45"/>
    <w:rsid w:val="00B90BFF"/>
    <w:rsid w:val="00B90C3D"/>
    <w:rsid w:val="00B91877"/>
    <w:rsid w:val="00B91BAF"/>
    <w:rsid w:val="00B91E25"/>
    <w:rsid w:val="00B91E8E"/>
    <w:rsid w:val="00B92854"/>
    <w:rsid w:val="00B9297F"/>
    <w:rsid w:val="00B92AD3"/>
    <w:rsid w:val="00B92E14"/>
    <w:rsid w:val="00B930E1"/>
    <w:rsid w:val="00B936C8"/>
    <w:rsid w:val="00B9399D"/>
    <w:rsid w:val="00B94223"/>
    <w:rsid w:val="00B94339"/>
    <w:rsid w:val="00B95964"/>
    <w:rsid w:val="00B95977"/>
    <w:rsid w:val="00B96353"/>
    <w:rsid w:val="00B9682E"/>
    <w:rsid w:val="00B968A2"/>
    <w:rsid w:val="00B974E6"/>
    <w:rsid w:val="00B97585"/>
    <w:rsid w:val="00B977BA"/>
    <w:rsid w:val="00B97862"/>
    <w:rsid w:val="00B97A2E"/>
    <w:rsid w:val="00BA04B4"/>
    <w:rsid w:val="00BA1411"/>
    <w:rsid w:val="00BA15CE"/>
    <w:rsid w:val="00BA1A54"/>
    <w:rsid w:val="00BA1FDA"/>
    <w:rsid w:val="00BA229C"/>
    <w:rsid w:val="00BA2EEC"/>
    <w:rsid w:val="00BA3F04"/>
    <w:rsid w:val="00BA41CD"/>
    <w:rsid w:val="00BA498F"/>
    <w:rsid w:val="00BA6657"/>
    <w:rsid w:val="00BA6FF4"/>
    <w:rsid w:val="00BA70F0"/>
    <w:rsid w:val="00BA7949"/>
    <w:rsid w:val="00BA7C9E"/>
    <w:rsid w:val="00BA7CAF"/>
    <w:rsid w:val="00BB0CFF"/>
    <w:rsid w:val="00BB1357"/>
    <w:rsid w:val="00BB1BD9"/>
    <w:rsid w:val="00BB242A"/>
    <w:rsid w:val="00BB3087"/>
    <w:rsid w:val="00BB456E"/>
    <w:rsid w:val="00BB463F"/>
    <w:rsid w:val="00BB4724"/>
    <w:rsid w:val="00BB483B"/>
    <w:rsid w:val="00BB4967"/>
    <w:rsid w:val="00BB4B66"/>
    <w:rsid w:val="00BB4C7A"/>
    <w:rsid w:val="00BB52CF"/>
    <w:rsid w:val="00BB5978"/>
    <w:rsid w:val="00BB5A14"/>
    <w:rsid w:val="00BB5D1B"/>
    <w:rsid w:val="00BB69BD"/>
    <w:rsid w:val="00BB7099"/>
    <w:rsid w:val="00BB74FE"/>
    <w:rsid w:val="00BB7BB8"/>
    <w:rsid w:val="00BC0286"/>
    <w:rsid w:val="00BC09FC"/>
    <w:rsid w:val="00BC0F3E"/>
    <w:rsid w:val="00BC0F4B"/>
    <w:rsid w:val="00BC0FC3"/>
    <w:rsid w:val="00BC13A1"/>
    <w:rsid w:val="00BC1E23"/>
    <w:rsid w:val="00BC2004"/>
    <w:rsid w:val="00BC23A9"/>
    <w:rsid w:val="00BC34EB"/>
    <w:rsid w:val="00BC3ADC"/>
    <w:rsid w:val="00BC44CF"/>
    <w:rsid w:val="00BC47E7"/>
    <w:rsid w:val="00BC4B26"/>
    <w:rsid w:val="00BC4BD1"/>
    <w:rsid w:val="00BC4ECF"/>
    <w:rsid w:val="00BC57C0"/>
    <w:rsid w:val="00BC59B6"/>
    <w:rsid w:val="00BC5CBB"/>
    <w:rsid w:val="00BC5D79"/>
    <w:rsid w:val="00BC7031"/>
    <w:rsid w:val="00BC7951"/>
    <w:rsid w:val="00BC79C1"/>
    <w:rsid w:val="00BD0232"/>
    <w:rsid w:val="00BD04EA"/>
    <w:rsid w:val="00BD0917"/>
    <w:rsid w:val="00BD0C25"/>
    <w:rsid w:val="00BD0EC1"/>
    <w:rsid w:val="00BD1521"/>
    <w:rsid w:val="00BD1818"/>
    <w:rsid w:val="00BD1B5D"/>
    <w:rsid w:val="00BD2693"/>
    <w:rsid w:val="00BD28CD"/>
    <w:rsid w:val="00BD34D6"/>
    <w:rsid w:val="00BD360C"/>
    <w:rsid w:val="00BD39EF"/>
    <w:rsid w:val="00BD42BB"/>
    <w:rsid w:val="00BD44D5"/>
    <w:rsid w:val="00BD50F9"/>
    <w:rsid w:val="00BD51F6"/>
    <w:rsid w:val="00BD57AD"/>
    <w:rsid w:val="00BD59CB"/>
    <w:rsid w:val="00BD5AEA"/>
    <w:rsid w:val="00BD5EBF"/>
    <w:rsid w:val="00BD693F"/>
    <w:rsid w:val="00BD6BC6"/>
    <w:rsid w:val="00BD6F71"/>
    <w:rsid w:val="00BE01F7"/>
    <w:rsid w:val="00BE08F9"/>
    <w:rsid w:val="00BE09D0"/>
    <w:rsid w:val="00BE1006"/>
    <w:rsid w:val="00BE1118"/>
    <w:rsid w:val="00BE17FC"/>
    <w:rsid w:val="00BE1B19"/>
    <w:rsid w:val="00BE1F51"/>
    <w:rsid w:val="00BE27D3"/>
    <w:rsid w:val="00BE2994"/>
    <w:rsid w:val="00BE2B94"/>
    <w:rsid w:val="00BE2DAC"/>
    <w:rsid w:val="00BE3129"/>
    <w:rsid w:val="00BE3BF4"/>
    <w:rsid w:val="00BE40FF"/>
    <w:rsid w:val="00BE4251"/>
    <w:rsid w:val="00BE42F3"/>
    <w:rsid w:val="00BE4CE9"/>
    <w:rsid w:val="00BE5461"/>
    <w:rsid w:val="00BE602E"/>
    <w:rsid w:val="00BE655B"/>
    <w:rsid w:val="00BE65CE"/>
    <w:rsid w:val="00BE68FB"/>
    <w:rsid w:val="00BE6A5A"/>
    <w:rsid w:val="00BE6B0E"/>
    <w:rsid w:val="00BE73DD"/>
    <w:rsid w:val="00BE753A"/>
    <w:rsid w:val="00BE7AF1"/>
    <w:rsid w:val="00BF03AE"/>
    <w:rsid w:val="00BF11E7"/>
    <w:rsid w:val="00BF15D8"/>
    <w:rsid w:val="00BF204C"/>
    <w:rsid w:val="00BF2387"/>
    <w:rsid w:val="00BF2808"/>
    <w:rsid w:val="00BF2FF9"/>
    <w:rsid w:val="00BF35D8"/>
    <w:rsid w:val="00BF36DB"/>
    <w:rsid w:val="00BF4240"/>
    <w:rsid w:val="00BF4738"/>
    <w:rsid w:val="00BF5A38"/>
    <w:rsid w:val="00BF5F59"/>
    <w:rsid w:val="00BF62D6"/>
    <w:rsid w:val="00BF648D"/>
    <w:rsid w:val="00BF6827"/>
    <w:rsid w:val="00BF6C30"/>
    <w:rsid w:val="00BF754C"/>
    <w:rsid w:val="00BF7A68"/>
    <w:rsid w:val="00BF7AB0"/>
    <w:rsid w:val="00BF7BFD"/>
    <w:rsid w:val="00C00197"/>
    <w:rsid w:val="00C00240"/>
    <w:rsid w:val="00C009E5"/>
    <w:rsid w:val="00C00C1A"/>
    <w:rsid w:val="00C00C7A"/>
    <w:rsid w:val="00C0101B"/>
    <w:rsid w:val="00C0108C"/>
    <w:rsid w:val="00C01F6E"/>
    <w:rsid w:val="00C0267A"/>
    <w:rsid w:val="00C027FC"/>
    <w:rsid w:val="00C028C7"/>
    <w:rsid w:val="00C02C2F"/>
    <w:rsid w:val="00C039CB"/>
    <w:rsid w:val="00C04343"/>
    <w:rsid w:val="00C05230"/>
    <w:rsid w:val="00C054E9"/>
    <w:rsid w:val="00C0560E"/>
    <w:rsid w:val="00C05EE6"/>
    <w:rsid w:val="00C05F13"/>
    <w:rsid w:val="00C07220"/>
    <w:rsid w:val="00C0779C"/>
    <w:rsid w:val="00C07908"/>
    <w:rsid w:val="00C07AF8"/>
    <w:rsid w:val="00C10D56"/>
    <w:rsid w:val="00C114CB"/>
    <w:rsid w:val="00C11C6C"/>
    <w:rsid w:val="00C11DF4"/>
    <w:rsid w:val="00C11F70"/>
    <w:rsid w:val="00C1270B"/>
    <w:rsid w:val="00C12978"/>
    <w:rsid w:val="00C129C0"/>
    <w:rsid w:val="00C12B3A"/>
    <w:rsid w:val="00C12B78"/>
    <w:rsid w:val="00C12C8C"/>
    <w:rsid w:val="00C12D80"/>
    <w:rsid w:val="00C12E5F"/>
    <w:rsid w:val="00C13122"/>
    <w:rsid w:val="00C13A5D"/>
    <w:rsid w:val="00C13AC0"/>
    <w:rsid w:val="00C1481A"/>
    <w:rsid w:val="00C14849"/>
    <w:rsid w:val="00C14C52"/>
    <w:rsid w:val="00C1543D"/>
    <w:rsid w:val="00C155B6"/>
    <w:rsid w:val="00C15A59"/>
    <w:rsid w:val="00C16384"/>
    <w:rsid w:val="00C1726F"/>
    <w:rsid w:val="00C1748C"/>
    <w:rsid w:val="00C178FD"/>
    <w:rsid w:val="00C17C2F"/>
    <w:rsid w:val="00C17C52"/>
    <w:rsid w:val="00C17E2E"/>
    <w:rsid w:val="00C20127"/>
    <w:rsid w:val="00C201AC"/>
    <w:rsid w:val="00C20630"/>
    <w:rsid w:val="00C2071A"/>
    <w:rsid w:val="00C209E3"/>
    <w:rsid w:val="00C22190"/>
    <w:rsid w:val="00C22B6F"/>
    <w:rsid w:val="00C22E58"/>
    <w:rsid w:val="00C23132"/>
    <w:rsid w:val="00C23278"/>
    <w:rsid w:val="00C2376D"/>
    <w:rsid w:val="00C239A6"/>
    <w:rsid w:val="00C23FC2"/>
    <w:rsid w:val="00C243B1"/>
    <w:rsid w:val="00C247F7"/>
    <w:rsid w:val="00C24871"/>
    <w:rsid w:val="00C24AA1"/>
    <w:rsid w:val="00C2535B"/>
    <w:rsid w:val="00C2542A"/>
    <w:rsid w:val="00C25E26"/>
    <w:rsid w:val="00C25E9D"/>
    <w:rsid w:val="00C2602D"/>
    <w:rsid w:val="00C26852"/>
    <w:rsid w:val="00C26C58"/>
    <w:rsid w:val="00C26CA9"/>
    <w:rsid w:val="00C26DC2"/>
    <w:rsid w:val="00C27210"/>
    <w:rsid w:val="00C27378"/>
    <w:rsid w:val="00C2769E"/>
    <w:rsid w:val="00C27B5E"/>
    <w:rsid w:val="00C302F3"/>
    <w:rsid w:val="00C30370"/>
    <w:rsid w:val="00C30795"/>
    <w:rsid w:val="00C30B58"/>
    <w:rsid w:val="00C30CE4"/>
    <w:rsid w:val="00C30D86"/>
    <w:rsid w:val="00C30F7E"/>
    <w:rsid w:val="00C3106C"/>
    <w:rsid w:val="00C315B5"/>
    <w:rsid w:val="00C32091"/>
    <w:rsid w:val="00C320CA"/>
    <w:rsid w:val="00C32839"/>
    <w:rsid w:val="00C32CAE"/>
    <w:rsid w:val="00C3316F"/>
    <w:rsid w:val="00C33435"/>
    <w:rsid w:val="00C336C2"/>
    <w:rsid w:val="00C337B8"/>
    <w:rsid w:val="00C339AF"/>
    <w:rsid w:val="00C33CB4"/>
    <w:rsid w:val="00C34A7C"/>
    <w:rsid w:val="00C34B19"/>
    <w:rsid w:val="00C34DE4"/>
    <w:rsid w:val="00C34E3A"/>
    <w:rsid w:val="00C34F99"/>
    <w:rsid w:val="00C355F1"/>
    <w:rsid w:val="00C35D10"/>
    <w:rsid w:val="00C36709"/>
    <w:rsid w:val="00C36760"/>
    <w:rsid w:val="00C36CF2"/>
    <w:rsid w:val="00C375E7"/>
    <w:rsid w:val="00C4106B"/>
    <w:rsid w:val="00C41804"/>
    <w:rsid w:val="00C41BA5"/>
    <w:rsid w:val="00C41F1B"/>
    <w:rsid w:val="00C424D2"/>
    <w:rsid w:val="00C426D4"/>
    <w:rsid w:val="00C42A95"/>
    <w:rsid w:val="00C4302A"/>
    <w:rsid w:val="00C43406"/>
    <w:rsid w:val="00C434DA"/>
    <w:rsid w:val="00C43F1C"/>
    <w:rsid w:val="00C441F4"/>
    <w:rsid w:val="00C444DA"/>
    <w:rsid w:val="00C44DD1"/>
    <w:rsid w:val="00C45163"/>
    <w:rsid w:val="00C4544E"/>
    <w:rsid w:val="00C459F6"/>
    <w:rsid w:val="00C45C16"/>
    <w:rsid w:val="00C46062"/>
    <w:rsid w:val="00C46285"/>
    <w:rsid w:val="00C4641F"/>
    <w:rsid w:val="00C4648D"/>
    <w:rsid w:val="00C473AB"/>
    <w:rsid w:val="00C474A3"/>
    <w:rsid w:val="00C476A9"/>
    <w:rsid w:val="00C47D75"/>
    <w:rsid w:val="00C47E3F"/>
    <w:rsid w:val="00C50332"/>
    <w:rsid w:val="00C509D5"/>
    <w:rsid w:val="00C50D7E"/>
    <w:rsid w:val="00C50F13"/>
    <w:rsid w:val="00C51826"/>
    <w:rsid w:val="00C519CB"/>
    <w:rsid w:val="00C51B5D"/>
    <w:rsid w:val="00C51E81"/>
    <w:rsid w:val="00C52009"/>
    <w:rsid w:val="00C528A2"/>
    <w:rsid w:val="00C5358E"/>
    <w:rsid w:val="00C53804"/>
    <w:rsid w:val="00C5434E"/>
    <w:rsid w:val="00C5466F"/>
    <w:rsid w:val="00C54772"/>
    <w:rsid w:val="00C54B36"/>
    <w:rsid w:val="00C54E63"/>
    <w:rsid w:val="00C54F6B"/>
    <w:rsid w:val="00C551A9"/>
    <w:rsid w:val="00C55D3D"/>
    <w:rsid w:val="00C564C9"/>
    <w:rsid w:val="00C568D8"/>
    <w:rsid w:val="00C56CCB"/>
    <w:rsid w:val="00C60229"/>
    <w:rsid w:val="00C60391"/>
    <w:rsid w:val="00C60D7C"/>
    <w:rsid w:val="00C60E5B"/>
    <w:rsid w:val="00C61335"/>
    <w:rsid w:val="00C6166E"/>
    <w:rsid w:val="00C62CED"/>
    <w:rsid w:val="00C6363D"/>
    <w:rsid w:val="00C63BAE"/>
    <w:rsid w:val="00C64925"/>
    <w:rsid w:val="00C649E4"/>
    <w:rsid w:val="00C64CD6"/>
    <w:rsid w:val="00C652D1"/>
    <w:rsid w:val="00C653AE"/>
    <w:rsid w:val="00C653E4"/>
    <w:rsid w:val="00C654D8"/>
    <w:rsid w:val="00C65561"/>
    <w:rsid w:val="00C6608C"/>
    <w:rsid w:val="00C661D9"/>
    <w:rsid w:val="00C66DFF"/>
    <w:rsid w:val="00C66EAA"/>
    <w:rsid w:val="00C702EF"/>
    <w:rsid w:val="00C70CB1"/>
    <w:rsid w:val="00C71049"/>
    <w:rsid w:val="00C711D9"/>
    <w:rsid w:val="00C713BB"/>
    <w:rsid w:val="00C71558"/>
    <w:rsid w:val="00C71B66"/>
    <w:rsid w:val="00C71DA0"/>
    <w:rsid w:val="00C71E18"/>
    <w:rsid w:val="00C722B4"/>
    <w:rsid w:val="00C72A1C"/>
    <w:rsid w:val="00C72EE7"/>
    <w:rsid w:val="00C743E4"/>
    <w:rsid w:val="00C7445C"/>
    <w:rsid w:val="00C74586"/>
    <w:rsid w:val="00C74DFC"/>
    <w:rsid w:val="00C74E01"/>
    <w:rsid w:val="00C75AA3"/>
    <w:rsid w:val="00C75FE7"/>
    <w:rsid w:val="00C76090"/>
    <w:rsid w:val="00C7619D"/>
    <w:rsid w:val="00C76EA8"/>
    <w:rsid w:val="00C7791A"/>
    <w:rsid w:val="00C801F8"/>
    <w:rsid w:val="00C8029B"/>
    <w:rsid w:val="00C80325"/>
    <w:rsid w:val="00C805BE"/>
    <w:rsid w:val="00C80F3F"/>
    <w:rsid w:val="00C813B9"/>
    <w:rsid w:val="00C81AE2"/>
    <w:rsid w:val="00C81F12"/>
    <w:rsid w:val="00C8265D"/>
    <w:rsid w:val="00C83240"/>
    <w:rsid w:val="00C83CC5"/>
    <w:rsid w:val="00C85516"/>
    <w:rsid w:val="00C85749"/>
    <w:rsid w:val="00C85E96"/>
    <w:rsid w:val="00C85F29"/>
    <w:rsid w:val="00C868C9"/>
    <w:rsid w:val="00C86D8F"/>
    <w:rsid w:val="00C86F15"/>
    <w:rsid w:val="00C876FC"/>
    <w:rsid w:val="00C90207"/>
    <w:rsid w:val="00C904E5"/>
    <w:rsid w:val="00C90E0B"/>
    <w:rsid w:val="00C9122B"/>
    <w:rsid w:val="00C91450"/>
    <w:rsid w:val="00C92215"/>
    <w:rsid w:val="00C92238"/>
    <w:rsid w:val="00C92562"/>
    <w:rsid w:val="00C936D5"/>
    <w:rsid w:val="00C9455F"/>
    <w:rsid w:val="00C94B69"/>
    <w:rsid w:val="00C95C5D"/>
    <w:rsid w:val="00C96B02"/>
    <w:rsid w:val="00C96D87"/>
    <w:rsid w:val="00C9720F"/>
    <w:rsid w:val="00C97ED9"/>
    <w:rsid w:val="00CA00DC"/>
    <w:rsid w:val="00CA04E4"/>
    <w:rsid w:val="00CA04F8"/>
    <w:rsid w:val="00CA067A"/>
    <w:rsid w:val="00CA09B6"/>
    <w:rsid w:val="00CA0F2E"/>
    <w:rsid w:val="00CA1268"/>
    <w:rsid w:val="00CA137C"/>
    <w:rsid w:val="00CA1477"/>
    <w:rsid w:val="00CA16B5"/>
    <w:rsid w:val="00CA1704"/>
    <w:rsid w:val="00CA191E"/>
    <w:rsid w:val="00CA1AAD"/>
    <w:rsid w:val="00CA1DB2"/>
    <w:rsid w:val="00CA2550"/>
    <w:rsid w:val="00CA29B4"/>
    <w:rsid w:val="00CA2A4B"/>
    <w:rsid w:val="00CA3479"/>
    <w:rsid w:val="00CA396A"/>
    <w:rsid w:val="00CA49E1"/>
    <w:rsid w:val="00CA4A45"/>
    <w:rsid w:val="00CA4B36"/>
    <w:rsid w:val="00CA4C94"/>
    <w:rsid w:val="00CA4FCD"/>
    <w:rsid w:val="00CA6C02"/>
    <w:rsid w:val="00CA75B3"/>
    <w:rsid w:val="00CA76E7"/>
    <w:rsid w:val="00CB0106"/>
    <w:rsid w:val="00CB0A6C"/>
    <w:rsid w:val="00CB0F7E"/>
    <w:rsid w:val="00CB1A54"/>
    <w:rsid w:val="00CB207A"/>
    <w:rsid w:val="00CB32B7"/>
    <w:rsid w:val="00CB32E2"/>
    <w:rsid w:val="00CB4069"/>
    <w:rsid w:val="00CB4A9C"/>
    <w:rsid w:val="00CB4ACF"/>
    <w:rsid w:val="00CB4DF7"/>
    <w:rsid w:val="00CB57C0"/>
    <w:rsid w:val="00CB5D95"/>
    <w:rsid w:val="00CB5E33"/>
    <w:rsid w:val="00CB612F"/>
    <w:rsid w:val="00CB64BE"/>
    <w:rsid w:val="00CB65EF"/>
    <w:rsid w:val="00CB66F1"/>
    <w:rsid w:val="00CB6955"/>
    <w:rsid w:val="00CB6ECC"/>
    <w:rsid w:val="00CB6F5F"/>
    <w:rsid w:val="00CB6F65"/>
    <w:rsid w:val="00CB6F67"/>
    <w:rsid w:val="00CB6FCA"/>
    <w:rsid w:val="00CB77A4"/>
    <w:rsid w:val="00CB78F0"/>
    <w:rsid w:val="00CB7A66"/>
    <w:rsid w:val="00CB7EC6"/>
    <w:rsid w:val="00CC069B"/>
    <w:rsid w:val="00CC0CAF"/>
    <w:rsid w:val="00CC0CF5"/>
    <w:rsid w:val="00CC14E5"/>
    <w:rsid w:val="00CC1723"/>
    <w:rsid w:val="00CC1B3A"/>
    <w:rsid w:val="00CC26C1"/>
    <w:rsid w:val="00CC271E"/>
    <w:rsid w:val="00CC2B59"/>
    <w:rsid w:val="00CC2C70"/>
    <w:rsid w:val="00CC2CA2"/>
    <w:rsid w:val="00CC2CB7"/>
    <w:rsid w:val="00CC3465"/>
    <w:rsid w:val="00CC3B05"/>
    <w:rsid w:val="00CC3E84"/>
    <w:rsid w:val="00CC4042"/>
    <w:rsid w:val="00CC4DCE"/>
    <w:rsid w:val="00CC4EA7"/>
    <w:rsid w:val="00CC4FE5"/>
    <w:rsid w:val="00CC53B0"/>
    <w:rsid w:val="00CC5407"/>
    <w:rsid w:val="00CC67A1"/>
    <w:rsid w:val="00CC6AC2"/>
    <w:rsid w:val="00CC6B37"/>
    <w:rsid w:val="00CC714C"/>
    <w:rsid w:val="00CD0665"/>
    <w:rsid w:val="00CD11E4"/>
    <w:rsid w:val="00CD1211"/>
    <w:rsid w:val="00CD15F3"/>
    <w:rsid w:val="00CD1D71"/>
    <w:rsid w:val="00CD1DF5"/>
    <w:rsid w:val="00CD24A3"/>
    <w:rsid w:val="00CD2501"/>
    <w:rsid w:val="00CD2D96"/>
    <w:rsid w:val="00CD3902"/>
    <w:rsid w:val="00CD40F0"/>
    <w:rsid w:val="00CD58DE"/>
    <w:rsid w:val="00CD5DE3"/>
    <w:rsid w:val="00CD61CB"/>
    <w:rsid w:val="00CD6754"/>
    <w:rsid w:val="00CD6A89"/>
    <w:rsid w:val="00CD6B20"/>
    <w:rsid w:val="00CD7C91"/>
    <w:rsid w:val="00CD7DE9"/>
    <w:rsid w:val="00CE0027"/>
    <w:rsid w:val="00CE00CB"/>
    <w:rsid w:val="00CE022C"/>
    <w:rsid w:val="00CE0261"/>
    <w:rsid w:val="00CE04BB"/>
    <w:rsid w:val="00CE1509"/>
    <w:rsid w:val="00CE15A7"/>
    <w:rsid w:val="00CE1AF6"/>
    <w:rsid w:val="00CE36A3"/>
    <w:rsid w:val="00CE37A4"/>
    <w:rsid w:val="00CE3B38"/>
    <w:rsid w:val="00CE4043"/>
    <w:rsid w:val="00CE47EF"/>
    <w:rsid w:val="00CE506D"/>
    <w:rsid w:val="00CE558A"/>
    <w:rsid w:val="00CE60ED"/>
    <w:rsid w:val="00CE6246"/>
    <w:rsid w:val="00CE6576"/>
    <w:rsid w:val="00CE65A8"/>
    <w:rsid w:val="00CE65C0"/>
    <w:rsid w:val="00CE6B11"/>
    <w:rsid w:val="00CE6D66"/>
    <w:rsid w:val="00CE6F78"/>
    <w:rsid w:val="00CE7109"/>
    <w:rsid w:val="00CE725D"/>
    <w:rsid w:val="00CE7716"/>
    <w:rsid w:val="00CE7850"/>
    <w:rsid w:val="00CF04C5"/>
    <w:rsid w:val="00CF07C5"/>
    <w:rsid w:val="00CF0BDE"/>
    <w:rsid w:val="00CF11D2"/>
    <w:rsid w:val="00CF12AA"/>
    <w:rsid w:val="00CF1FE2"/>
    <w:rsid w:val="00CF25D5"/>
    <w:rsid w:val="00CF273B"/>
    <w:rsid w:val="00CF35FE"/>
    <w:rsid w:val="00CF3B03"/>
    <w:rsid w:val="00CF3D6B"/>
    <w:rsid w:val="00CF472B"/>
    <w:rsid w:val="00CF4923"/>
    <w:rsid w:val="00CF4A5B"/>
    <w:rsid w:val="00CF4AF4"/>
    <w:rsid w:val="00CF5357"/>
    <w:rsid w:val="00CF5518"/>
    <w:rsid w:val="00CF5525"/>
    <w:rsid w:val="00CF71C6"/>
    <w:rsid w:val="00CF7B45"/>
    <w:rsid w:val="00CF7E25"/>
    <w:rsid w:val="00D00475"/>
    <w:rsid w:val="00D01353"/>
    <w:rsid w:val="00D03C27"/>
    <w:rsid w:val="00D03E63"/>
    <w:rsid w:val="00D040A3"/>
    <w:rsid w:val="00D046EB"/>
    <w:rsid w:val="00D05B6A"/>
    <w:rsid w:val="00D05ED7"/>
    <w:rsid w:val="00D062F2"/>
    <w:rsid w:val="00D06450"/>
    <w:rsid w:val="00D06509"/>
    <w:rsid w:val="00D06A22"/>
    <w:rsid w:val="00D06BA1"/>
    <w:rsid w:val="00D06BC4"/>
    <w:rsid w:val="00D06C29"/>
    <w:rsid w:val="00D06DA1"/>
    <w:rsid w:val="00D072AF"/>
    <w:rsid w:val="00D07499"/>
    <w:rsid w:val="00D105A4"/>
    <w:rsid w:val="00D111BA"/>
    <w:rsid w:val="00D113D9"/>
    <w:rsid w:val="00D115C5"/>
    <w:rsid w:val="00D11EE5"/>
    <w:rsid w:val="00D12552"/>
    <w:rsid w:val="00D132DA"/>
    <w:rsid w:val="00D13B04"/>
    <w:rsid w:val="00D1486E"/>
    <w:rsid w:val="00D14C75"/>
    <w:rsid w:val="00D1516C"/>
    <w:rsid w:val="00D15335"/>
    <w:rsid w:val="00D15D53"/>
    <w:rsid w:val="00D15EF5"/>
    <w:rsid w:val="00D16281"/>
    <w:rsid w:val="00D16A11"/>
    <w:rsid w:val="00D16E2F"/>
    <w:rsid w:val="00D17006"/>
    <w:rsid w:val="00D1715A"/>
    <w:rsid w:val="00D1796A"/>
    <w:rsid w:val="00D202D8"/>
    <w:rsid w:val="00D21400"/>
    <w:rsid w:val="00D23134"/>
    <w:rsid w:val="00D2364D"/>
    <w:rsid w:val="00D244D1"/>
    <w:rsid w:val="00D24601"/>
    <w:rsid w:val="00D24758"/>
    <w:rsid w:val="00D24C37"/>
    <w:rsid w:val="00D250E5"/>
    <w:rsid w:val="00D251FC"/>
    <w:rsid w:val="00D25587"/>
    <w:rsid w:val="00D258BF"/>
    <w:rsid w:val="00D25AE3"/>
    <w:rsid w:val="00D25B11"/>
    <w:rsid w:val="00D267F0"/>
    <w:rsid w:val="00D26FFD"/>
    <w:rsid w:val="00D274EF"/>
    <w:rsid w:val="00D2760B"/>
    <w:rsid w:val="00D27A32"/>
    <w:rsid w:val="00D301BC"/>
    <w:rsid w:val="00D3020C"/>
    <w:rsid w:val="00D30719"/>
    <w:rsid w:val="00D308FB"/>
    <w:rsid w:val="00D30B29"/>
    <w:rsid w:val="00D30B69"/>
    <w:rsid w:val="00D30C0D"/>
    <w:rsid w:val="00D30C14"/>
    <w:rsid w:val="00D30CF6"/>
    <w:rsid w:val="00D30E59"/>
    <w:rsid w:val="00D31493"/>
    <w:rsid w:val="00D3170B"/>
    <w:rsid w:val="00D318B1"/>
    <w:rsid w:val="00D31D5D"/>
    <w:rsid w:val="00D325C4"/>
    <w:rsid w:val="00D33093"/>
    <w:rsid w:val="00D33229"/>
    <w:rsid w:val="00D33389"/>
    <w:rsid w:val="00D33768"/>
    <w:rsid w:val="00D33B39"/>
    <w:rsid w:val="00D33E57"/>
    <w:rsid w:val="00D3500D"/>
    <w:rsid w:val="00D3552D"/>
    <w:rsid w:val="00D35630"/>
    <w:rsid w:val="00D35B41"/>
    <w:rsid w:val="00D36512"/>
    <w:rsid w:val="00D369DE"/>
    <w:rsid w:val="00D37184"/>
    <w:rsid w:val="00D37F6B"/>
    <w:rsid w:val="00D41145"/>
    <w:rsid w:val="00D41987"/>
    <w:rsid w:val="00D41CEA"/>
    <w:rsid w:val="00D41DA9"/>
    <w:rsid w:val="00D42190"/>
    <w:rsid w:val="00D421F6"/>
    <w:rsid w:val="00D42544"/>
    <w:rsid w:val="00D42A62"/>
    <w:rsid w:val="00D42C17"/>
    <w:rsid w:val="00D438FB"/>
    <w:rsid w:val="00D43D69"/>
    <w:rsid w:val="00D44967"/>
    <w:rsid w:val="00D45059"/>
    <w:rsid w:val="00D4576E"/>
    <w:rsid w:val="00D45E95"/>
    <w:rsid w:val="00D45F93"/>
    <w:rsid w:val="00D46D20"/>
    <w:rsid w:val="00D4732F"/>
    <w:rsid w:val="00D475C2"/>
    <w:rsid w:val="00D47E37"/>
    <w:rsid w:val="00D5064E"/>
    <w:rsid w:val="00D50A60"/>
    <w:rsid w:val="00D50BF1"/>
    <w:rsid w:val="00D50DA5"/>
    <w:rsid w:val="00D50E4A"/>
    <w:rsid w:val="00D51569"/>
    <w:rsid w:val="00D516D0"/>
    <w:rsid w:val="00D51B0D"/>
    <w:rsid w:val="00D51E3F"/>
    <w:rsid w:val="00D52679"/>
    <w:rsid w:val="00D52767"/>
    <w:rsid w:val="00D52B51"/>
    <w:rsid w:val="00D52F8D"/>
    <w:rsid w:val="00D5316A"/>
    <w:rsid w:val="00D5325F"/>
    <w:rsid w:val="00D5386E"/>
    <w:rsid w:val="00D53F8E"/>
    <w:rsid w:val="00D54025"/>
    <w:rsid w:val="00D54407"/>
    <w:rsid w:val="00D54AC8"/>
    <w:rsid w:val="00D55446"/>
    <w:rsid w:val="00D55FA8"/>
    <w:rsid w:val="00D5605B"/>
    <w:rsid w:val="00D561B6"/>
    <w:rsid w:val="00D561C4"/>
    <w:rsid w:val="00D5630B"/>
    <w:rsid w:val="00D5649A"/>
    <w:rsid w:val="00D565BE"/>
    <w:rsid w:val="00D570AD"/>
    <w:rsid w:val="00D573BE"/>
    <w:rsid w:val="00D57835"/>
    <w:rsid w:val="00D57F54"/>
    <w:rsid w:val="00D602D4"/>
    <w:rsid w:val="00D604DF"/>
    <w:rsid w:val="00D60AC6"/>
    <w:rsid w:val="00D613FF"/>
    <w:rsid w:val="00D615AD"/>
    <w:rsid w:val="00D61E1D"/>
    <w:rsid w:val="00D624D1"/>
    <w:rsid w:val="00D62540"/>
    <w:rsid w:val="00D626BC"/>
    <w:rsid w:val="00D62801"/>
    <w:rsid w:val="00D630AC"/>
    <w:rsid w:val="00D63818"/>
    <w:rsid w:val="00D63F2F"/>
    <w:rsid w:val="00D646DD"/>
    <w:rsid w:val="00D64C8A"/>
    <w:rsid w:val="00D652F9"/>
    <w:rsid w:val="00D65572"/>
    <w:rsid w:val="00D65E49"/>
    <w:rsid w:val="00D6689F"/>
    <w:rsid w:val="00D66F97"/>
    <w:rsid w:val="00D66FF0"/>
    <w:rsid w:val="00D675A0"/>
    <w:rsid w:val="00D67B78"/>
    <w:rsid w:val="00D67BA6"/>
    <w:rsid w:val="00D71361"/>
    <w:rsid w:val="00D71830"/>
    <w:rsid w:val="00D7191F"/>
    <w:rsid w:val="00D719CD"/>
    <w:rsid w:val="00D71A2D"/>
    <w:rsid w:val="00D71B43"/>
    <w:rsid w:val="00D71B9D"/>
    <w:rsid w:val="00D72010"/>
    <w:rsid w:val="00D72316"/>
    <w:rsid w:val="00D7262A"/>
    <w:rsid w:val="00D7283F"/>
    <w:rsid w:val="00D72F9A"/>
    <w:rsid w:val="00D73448"/>
    <w:rsid w:val="00D739B4"/>
    <w:rsid w:val="00D739F1"/>
    <w:rsid w:val="00D73B5D"/>
    <w:rsid w:val="00D74173"/>
    <w:rsid w:val="00D74227"/>
    <w:rsid w:val="00D74CEA"/>
    <w:rsid w:val="00D75007"/>
    <w:rsid w:val="00D7507D"/>
    <w:rsid w:val="00D75225"/>
    <w:rsid w:val="00D7654C"/>
    <w:rsid w:val="00D76551"/>
    <w:rsid w:val="00D76BB4"/>
    <w:rsid w:val="00D773E6"/>
    <w:rsid w:val="00D77636"/>
    <w:rsid w:val="00D777C0"/>
    <w:rsid w:val="00D77F49"/>
    <w:rsid w:val="00D8026D"/>
    <w:rsid w:val="00D80A8C"/>
    <w:rsid w:val="00D80C70"/>
    <w:rsid w:val="00D80CD6"/>
    <w:rsid w:val="00D816B1"/>
    <w:rsid w:val="00D81AF8"/>
    <w:rsid w:val="00D82B44"/>
    <w:rsid w:val="00D82D42"/>
    <w:rsid w:val="00D8334D"/>
    <w:rsid w:val="00D8451F"/>
    <w:rsid w:val="00D8452B"/>
    <w:rsid w:val="00D846FC"/>
    <w:rsid w:val="00D84759"/>
    <w:rsid w:val="00D85118"/>
    <w:rsid w:val="00D8531F"/>
    <w:rsid w:val="00D857CC"/>
    <w:rsid w:val="00D8583F"/>
    <w:rsid w:val="00D85CB9"/>
    <w:rsid w:val="00D8641E"/>
    <w:rsid w:val="00D87038"/>
    <w:rsid w:val="00D87E34"/>
    <w:rsid w:val="00D9008D"/>
    <w:rsid w:val="00D901F3"/>
    <w:rsid w:val="00D90415"/>
    <w:rsid w:val="00D90752"/>
    <w:rsid w:val="00D90A75"/>
    <w:rsid w:val="00D90AB4"/>
    <w:rsid w:val="00D90DEE"/>
    <w:rsid w:val="00D923FD"/>
    <w:rsid w:val="00D92A39"/>
    <w:rsid w:val="00D9324D"/>
    <w:rsid w:val="00D9397F"/>
    <w:rsid w:val="00D93E7F"/>
    <w:rsid w:val="00D94167"/>
    <w:rsid w:val="00D943E5"/>
    <w:rsid w:val="00D94D05"/>
    <w:rsid w:val="00D95092"/>
    <w:rsid w:val="00D95753"/>
    <w:rsid w:val="00D95B11"/>
    <w:rsid w:val="00D95C58"/>
    <w:rsid w:val="00D95C93"/>
    <w:rsid w:val="00D96457"/>
    <w:rsid w:val="00D964E1"/>
    <w:rsid w:val="00D9695D"/>
    <w:rsid w:val="00D96EB2"/>
    <w:rsid w:val="00D96F9B"/>
    <w:rsid w:val="00D97AD5"/>
    <w:rsid w:val="00DA0118"/>
    <w:rsid w:val="00DA0196"/>
    <w:rsid w:val="00DA08EE"/>
    <w:rsid w:val="00DA1363"/>
    <w:rsid w:val="00DA14D1"/>
    <w:rsid w:val="00DA1EC9"/>
    <w:rsid w:val="00DA2019"/>
    <w:rsid w:val="00DA2191"/>
    <w:rsid w:val="00DA249C"/>
    <w:rsid w:val="00DA293D"/>
    <w:rsid w:val="00DA2AB1"/>
    <w:rsid w:val="00DA3346"/>
    <w:rsid w:val="00DA399D"/>
    <w:rsid w:val="00DA3BA2"/>
    <w:rsid w:val="00DA3D11"/>
    <w:rsid w:val="00DA437E"/>
    <w:rsid w:val="00DA490D"/>
    <w:rsid w:val="00DA4B93"/>
    <w:rsid w:val="00DA533D"/>
    <w:rsid w:val="00DA5C03"/>
    <w:rsid w:val="00DA682A"/>
    <w:rsid w:val="00DA69EE"/>
    <w:rsid w:val="00DA6C3B"/>
    <w:rsid w:val="00DA706D"/>
    <w:rsid w:val="00DB0975"/>
    <w:rsid w:val="00DB0E1B"/>
    <w:rsid w:val="00DB16A6"/>
    <w:rsid w:val="00DB174D"/>
    <w:rsid w:val="00DB1E59"/>
    <w:rsid w:val="00DB2066"/>
    <w:rsid w:val="00DB2442"/>
    <w:rsid w:val="00DB28CE"/>
    <w:rsid w:val="00DB2A71"/>
    <w:rsid w:val="00DB2DF1"/>
    <w:rsid w:val="00DB3490"/>
    <w:rsid w:val="00DB3DEE"/>
    <w:rsid w:val="00DB433B"/>
    <w:rsid w:val="00DB4490"/>
    <w:rsid w:val="00DB47C9"/>
    <w:rsid w:val="00DB538A"/>
    <w:rsid w:val="00DB5B84"/>
    <w:rsid w:val="00DB62D7"/>
    <w:rsid w:val="00DB6601"/>
    <w:rsid w:val="00DB67F6"/>
    <w:rsid w:val="00DB68C6"/>
    <w:rsid w:val="00DB731D"/>
    <w:rsid w:val="00DC0129"/>
    <w:rsid w:val="00DC0401"/>
    <w:rsid w:val="00DC0650"/>
    <w:rsid w:val="00DC06A6"/>
    <w:rsid w:val="00DC1093"/>
    <w:rsid w:val="00DC1283"/>
    <w:rsid w:val="00DC17F1"/>
    <w:rsid w:val="00DC17F4"/>
    <w:rsid w:val="00DC18DD"/>
    <w:rsid w:val="00DC19D4"/>
    <w:rsid w:val="00DC2B9C"/>
    <w:rsid w:val="00DC2D3D"/>
    <w:rsid w:val="00DC3226"/>
    <w:rsid w:val="00DC3869"/>
    <w:rsid w:val="00DC3F4C"/>
    <w:rsid w:val="00DC42E3"/>
    <w:rsid w:val="00DC45C6"/>
    <w:rsid w:val="00DC46C4"/>
    <w:rsid w:val="00DC485D"/>
    <w:rsid w:val="00DC4A9C"/>
    <w:rsid w:val="00DC4AB6"/>
    <w:rsid w:val="00DC51B3"/>
    <w:rsid w:val="00DC5678"/>
    <w:rsid w:val="00DC5F51"/>
    <w:rsid w:val="00DC6645"/>
    <w:rsid w:val="00DC69CF"/>
    <w:rsid w:val="00DC71FF"/>
    <w:rsid w:val="00DC7610"/>
    <w:rsid w:val="00DC796F"/>
    <w:rsid w:val="00DC79A6"/>
    <w:rsid w:val="00DD024C"/>
    <w:rsid w:val="00DD1E6E"/>
    <w:rsid w:val="00DD2417"/>
    <w:rsid w:val="00DD2A74"/>
    <w:rsid w:val="00DD2F9B"/>
    <w:rsid w:val="00DD3DE7"/>
    <w:rsid w:val="00DD50A0"/>
    <w:rsid w:val="00DD54B7"/>
    <w:rsid w:val="00DD57FF"/>
    <w:rsid w:val="00DD5EED"/>
    <w:rsid w:val="00DD5FF6"/>
    <w:rsid w:val="00DD6343"/>
    <w:rsid w:val="00DD713B"/>
    <w:rsid w:val="00DD74B5"/>
    <w:rsid w:val="00DD792D"/>
    <w:rsid w:val="00DD7DC0"/>
    <w:rsid w:val="00DD7F0F"/>
    <w:rsid w:val="00DD7F4A"/>
    <w:rsid w:val="00DD7FF5"/>
    <w:rsid w:val="00DE00B9"/>
    <w:rsid w:val="00DE05A7"/>
    <w:rsid w:val="00DE080B"/>
    <w:rsid w:val="00DE0C48"/>
    <w:rsid w:val="00DE1156"/>
    <w:rsid w:val="00DE12C4"/>
    <w:rsid w:val="00DE15EF"/>
    <w:rsid w:val="00DE1721"/>
    <w:rsid w:val="00DE1FE6"/>
    <w:rsid w:val="00DE227A"/>
    <w:rsid w:val="00DE3326"/>
    <w:rsid w:val="00DE3554"/>
    <w:rsid w:val="00DE3985"/>
    <w:rsid w:val="00DE39FE"/>
    <w:rsid w:val="00DE4691"/>
    <w:rsid w:val="00DE4849"/>
    <w:rsid w:val="00DE494B"/>
    <w:rsid w:val="00DE554D"/>
    <w:rsid w:val="00DE5B26"/>
    <w:rsid w:val="00DE5BAF"/>
    <w:rsid w:val="00DE5DD7"/>
    <w:rsid w:val="00DE60A6"/>
    <w:rsid w:val="00DE6610"/>
    <w:rsid w:val="00DE7830"/>
    <w:rsid w:val="00DE7885"/>
    <w:rsid w:val="00DE79FE"/>
    <w:rsid w:val="00DE7CCB"/>
    <w:rsid w:val="00DE7EA2"/>
    <w:rsid w:val="00DF006B"/>
    <w:rsid w:val="00DF0956"/>
    <w:rsid w:val="00DF0ABE"/>
    <w:rsid w:val="00DF0D03"/>
    <w:rsid w:val="00DF0D1E"/>
    <w:rsid w:val="00DF128D"/>
    <w:rsid w:val="00DF1ABF"/>
    <w:rsid w:val="00DF1E4A"/>
    <w:rsid w:val="00DF1F46"/>
    <w:rsid w:val="00DF2E5F"/>
    <w:rsid w:val="00DF2E64"/>
    <w:rsid w:val="00DF37A0"/>
    <w:rsid w:val="00DF39EB"/>
    <w:rsid w:val="00DF4332"/>
    <w:rsid w:val="00DF44FD"/>
    <w:rsid w:val="00DF4DA5"/>
    <w:rsid w:val="00DF4FD1"/>
    <w:rsid w:val="00DF5311"/>
    <w:rsid w:val="00DF6E08"/>
    <w:rsid w:val="00DF704F"/>
    <w:rsid w:val="00E00DB1"/>
    <w:rsid w:val="00E02492"/>
    <w:rsid w:val="00E0271F"/>
    <w:rsid w:val="00E02BAC"/>
    <w:rsid w:val="00E03111"/>
    <w:rsid w:val="00E037B5"/>
    <w:rsid w:val="00E03C5B"/>
    <w:rsid w:val="00E04538"/>
    <w:rsid w:val="00E045E0"/>
    <w:rsid w:val="00E04878"/>
    <w:rsid w:val="00E056C4"/>
    <w:rsid w:val="00E05931"/>
    <w:rsid w:val="00E05F38"/>
    <w:rsid w:val="00E062AC"/>
    <w:rsid w:val="00E06338"/>
    <w:rsid w:val="00E06482"/>
    <w:rsid w:val="00E067CD"/>
    <w:rsid w:val="00E06B45"/>
    <w:rsid w:val="00E06DEA"/>
    <w:rsid w:val="00E071C2"/>
    <w:rsid w:val="00E07B2B"/>
    <w:rsid w:val="00E07B32"/>
    <w:rsid w:val="00E07C20"/>
    <w:rsid w:val="00E109C9"/>
    <w:rsid w:val="00E10AD5"/>
    <w:rsid w:val="00E10C7E"/>
    <w:rsid w:val="00E112D2"/>
    <w:rsid w:val="00E12644"/>
    <w:rsid w:val="00E127E0"/>
    <w:rsid w:val="00E128D3"/>
    <w:rsid w:val="00E12BDA"/>
    <w:rsid w:val="00E130C6"/>
    <w:rsid w:val="00E130EB"/>
    <w:rsid w:val="00E13768"/>
    <w:rsid w:val="00E137B3"/>
    <w:rsid w:val="00E13832"/>
    <w:rsid w:val="00E13BB3"/>
    <w:rsid w:val="00E13E02"/>
    <w:rsid w:val="00E14105"/>
    <w:rsid w:val="00E1412C"/>
    <w:rsid w:val="00E142EE"/>
    <w:rsid w:val="00E14318"/>
    <w:rsid w:val="00E14547"/>
    <w:rsid w:val="00E145DE"/>
    <w:rsid w:val="00E14790"/>
    <w:rsid w:val="00E14B91"/>
    <w:rsid w:val="00E14E9C"/>
    <w:rsid w:val="00E152D7"/>
    <w:rsid w:val="00E154E1"/>
    <w:rsid w:val="00E1599E"/>
    <w:rsid w:val="00E15A1C"/>
    <w:rsid w:val="00E15BD5"/>
    <w:rsid w:val="00E16F42"/>
    <w:rsid w:val="00E20C41"/>
    <w:rsid w:val="00E20F9D"/>
    <w:rsid w:val="00E21212"/>
    <w:rsid w:val="00E21469"/>
    <w:rsid w:val="00E21F01"/>
    <w:rsid w:val="00E22293"/>
    <w:rsid w:val="00E22EA1"/>
    <w:rsid w:val="00E2313A"/>
    <w:rsid w:val="00E232C9"/>
    <w:rsid w:val="00E2360F"/>
    <w:rsid w:val="00E23C61"/>
    <w:rsid w:val="00E23F23"/>
    <w:rsid w:val="00E2428F"/>
    <w:rsid w:val="00E24321"/>
    <w:rsid w:val="00E25223"/>
    <w:rsid w:val="00E257F6"/>
    <w:rsid w:val="00E25A31"/>
    <w:rsid w:val="00E25ACA"/>
    <w:rsid w:val="00E27687"/>
    <w:rsid w:val="00E27895"/>
    <w:rsid w:val="00E27CA1"/>
    <w:rsid w:val="00E27D2A"/>
    <w:rsid w:val="00E30044"/>
    <w:rsid w:val="00E30AFF"/>
    <w:rsid w:val="00E31352"/>
    <w:rsid w:val="00E319CD"/>
    <w:rsid w:val="00E31A4F"/>
    <w:rsid w:val="00E325EF"/>
    <w:rsid w:val="00E329E7"/>
    <w:rsid w:val="00E330D1"/>
    <w:rsid w:val="00E33219"/>
    <w:rsid w:val="00E33462"/>
    <w:rsid w:val="00E3417B"/>
    <w:rsid w:val="00E345EF"/>
    <w:rsid w:val="00E348D2"/>
    <w:rsid w:val="00E34900"/>
    <w:rsid w:val="00E34ADA"/>
    <w:rsid w:val="00E3546A"/>
    <w:rsid w:val="00E356AC"/>
    <w:rsid w:val="00E35BD4"/>
    <w:rsid w:val="00E35ED8"/>
    <w:rsid w:val="00E36127"/>
    <w:rsid w:val="00E3642C"/>
    <w:rsid w:val="00E36724"/>
    <w:rsid w:val="00E36AF6"/>
    <w:rsid w:val="00E36C63"/>
    <w:rsid w:val="00E36DE8"/>
    <w:rsid w:val="00E3705D"/>
    <w:rsid w:val="00E371E8"/>
    <w:rsid w:val="00E372DC"/>
    <w:rsid w:val="00E37585"/>
    <w:rsid w:val="00E37C50"/>
    <w:rsid w:val="00E4084D"/>
    <w:rsid w:val="00E41055"/>
    <w:rsid w:val="00E411DA"/>
    <w:rsid w:val="00E416E1"/>
    <w:rsid w:val="00E41732"/>
    <w:rsid w:val="00E41ADF"/>
    <w:rsid w:val="00E41B06"/>
    <w:rsid w:val="00E41DC1"/>
    <w:rsid w:val="00E423FC"/>
    <w:rsid w:val="00E4328C"/>
    <w:rsid w:val="00E43A50"/>
    <w:rsid w:val="00E43FF7"/>
    <w:rsid w:val="00E440A2"/>
    <w:rsid w:val="00E441F5"/>
    <w:rsid w:val="00E44EEE"/>
    <w:rsid w:val="00E44FB3"/>
    <w:rsid w:val="00E44FD4"/>
    <w:rsid w:val="00E457EA"/>
    <w:rsid w:val="00E45D76"/>
    <w:rsid w:val="00E4608B"/>
    <w:rsid w:val="00E46B35"/>
    <w:rsid w:val="00E50370"/>
    <w:rsid w:val="00E50A5C"/>
    <w:rsid w:val="00E51460"/>
    <w:rsid w:val="00E5259B"/>
    <w:rsid w:val="00E52917"/>
    <w:rsid w:val="00E52EB4"/>
    <w:rsid w:val="00E539CD"/>
    <w:rsid w:val="00E53F07"/>
    <w:rsid w:val="00E546BF"/>
    <w:rsid w:val="00E54AE1"/>
    <w:rsid w:val="00E5515F"/>
    <w:rsid w:val="00E5545B"/>
    <w:rsid w:val="00E55735"/>
    <w:rsid w:val="00E55D8A"/>
    <w:rsid w:val="00E55DF9"/>
    <w:rsid w:val="00E55F41"/>
    <w:rsid w:val="00E567C6"/>
    <w:rsid w:val="00E56A71"/>
    <w:rsid w:val="00E56CC5"/>
    <w:rsid w:val="00E56FAE"/>
    <w:rsid w:val="00E57023"/>
    <w:rsid w:val="00E57198"/>
    <w:rsid w:val="00E57464"/>
    <w:rsid w:val="00E5788D"/>
    <w:rsid w:val="00E57A92"/>
    <w:rsid w:val="00E57CE8"/>
    <w:rsid w:val="00E57D1B"/>
    <w:rsid w:val="00E57E52"/>
    <w:rsid w:val="00E57F59"/>
    <w:rsid w:val="00E60062"/>
    <w:rsid w:val="00E604AA"/>
    <w:rsid w:val="00E60BFB"/>
    <w:rsid w:val="00E61C93"/>
    <w:rsid w:val="00E62166"/>
    <w:rsid w:val="00E62204"/>
    <w:rsid w:val="00E62236"/>
    <w:rsid w:val="00E63108"/>
    <w:rsid w:val="00E6391E"/>
    <w:rsid w:val="00E63E98"/>
    <w:rsid w:val="00E6430D"/>
    <w:rsid w:val="00E64BCA"/>
    <w:rsid w:val="00E650F4"/>
    <w:rsid w:val="00E655B6"/>
    <w:rsid w:val="00E65D34"/>
    <w:rsid w:val="00E66169"/>
    <w:rsid w:val="00E661B0"/>
    <w:rsid w:val="00E67199"/>
    <w:rsid w:val="00E6783E"/>
    <w:rsid w:val="00E67A35"/>
    <w:rsid w:val="00E67F5E"/>
    <w:rsid w:val="00E67FF1"/>
    <w:rsid w:val="00E70068"/>
    <w:rsid w:val="00E702EC"/>
    <w:rsid w:val="00E70403"/>
    <w:rsid w:val="00E7058C"/>
    <w:rsid w:val="00E706D1"/>
    <w:rsid w:val="00E70CEE"/>
    <w:rsid w:val="00E71742"/>
    <w:rsid w:val="00E71A6A"/>
    <w:rsid w:val="00E71B1F"/>
    <w:rsid w:val="00E721EE"/>
    <w:rsid w:val="00E721FA"/>
    <w:rsid w:val="00E728A4"/>
    <w:rsid w:val="00E7294D"/>
    <w:rsid w:val="00E72BFC"/>
    <w:rsid w:val="00E72F56"/>
    <w:rsid w:val="00E73A68"/>
    <w:rsid w:val="00E73E43"/>
    <w:rsid w:val="00E73E8F"/>
    <w:rsid w:val="00E740A8"/>
    <w:rsid w:val="00E74259"/>
    <w:rsid w:val="00E74391"/>
    <w:rsid w:val="00E74755"/>
    <w:rsid w:val="00E75984"/>
    <w:rsid w:val="00E762B3"/>
    <w:rsid w:val="00E763D9"/>
    <w:rsid w:val="00E76BE9"/>
    <w:rsid w:val="00E76DCA"/>
    <w:rsid w:val="00E76DF5"/>
    <w:rsid w:val="00E76E34"/>
    <w:rsid w:val="00E779E6"/>
    <w:rsid w:val="00E77C50"/>
    <w:rsid w:val="00E801FD"/>
    <w:rsid w:val="00E8021E"/>
    <w:rsid w:val="00E804E2"/>
    <w:rsid w:val="00E80569"/>
    <w:rsid w:val="00E8068C"/>
    <w:rsid w:val="00E808C9"/>
    <w:rsid w:val="00E80E14"/>
    <w:rsid w:val="00E8137D"/>
    <w:rsid w:val="00E81714"/>
    <w:rsid w:val="00E8184B"/>
    <w:rsid w:val="00E81CCF"/>
    <w:rsid w:val="00E822CA"/>
    <w:rsid w:val="00E824E7"/>
    <w:rsid w:val="00E82562"/>
    <w:rsid w:val="00E82B48"/>
    <w:rsid w:val="00E8310C"/>
    <w:rsid w:val="00E831B4"/>
    <w:rsid w:val="00E83402"/>
    <w:rsid w:val="00E83CAA"/>
    <w:rsid w:val="00E8421B"/>
    <w:rsid w:val="00E843D4"/>
    <w:rsid w:val="00E845C3"/>
    <w:rsid w:val="00E84A3A"/>
    <w:rsid w:val="00E84AE8"/>
    <w:rsid w:val="00E855C8"/>
    <w:rsid w:val="00E85818"/>
    <w:rsid w:val="00E85DE4"/>
    <w:rsid w:val="00E86154"/>
    <w:rsid w:val="00E8648D"/>
    <w:rsid w:val="00E866F2"/>
    <w:rsid w:val="00E87421"/>
    <w:rsid w:val="00E90704"/>
    <w:rsid w:val="00E9204C"/>
    <w:rsid w:val="00E92152"/>
    <w:rsid w:val="00E92208"/>
    <w:rsid w:val="00E922CF"/>
    <w:rsid w:val="00E92B24"/>
    <w:rsid w:val="00E92C66"/>
    <w:rsid w:val="00E93639"/>
    <w:rsid w:val="00E93E4A"/>
    <w:rsid w:val="00E942F5"/>
    <w:rsid w:val="00E94444"/>
    <w:rsid w:val="00E94D8C"/>
    <w:rsid w:val="00E94E66"/>
    <w:rsid w:val="00E95460"/>
    <w:rsid w:val="00E9591A"/>
    <w:rsid w:val="00E95B00"/>
    <w:rsid w:val="00E95C05"/>
    <w:rsid w:val="00E95F4A"/>
    <w:rsid w:val="00E96E91"/>
    <w:rsid w:val="00E96EC8"/>
    <w:rsid w:val="00E97399"/>
    <w:rsid w:val="00EA0528"/>
    <w:rsid w:val="00EA07B0"/>
    <w:rsid w:val="00EA16ED"/>
    <w:rsid w:val="00EA179A"/>
    <w:rsid w:val="00EA1823"/>
    <w:rsid w:val="00EA2045"/>
    <w:rsid w:val="00EA22CA"/>
    <w:rsid w:val="00EA2F14"/>
    <w:rsid w:val="00EA3075"/>
    <w:rsid w:val="00EA3319"/>
    <w:rsid w:val="00EA3EB5"/>
    <w:rsid w:val="00EA4408"/>
    <w:rsid w:val="00EA4584"/>
    <w:rsid w:val="00EA45B2"/>
    <w:rsid w:val="00EA4DBC"/>
    <w:rsid w:val="00EA5436"/>
    <w:rsid w:val="00EA5E0C"/>
    <w:rsid w:val="00EA60D6"/>
    <w:rsid w:val="00EA638D"/>
    <w:rsid w:val="00EA652A"/>
    <w:rsid w:val="00EA6873"/>
    <w:rsid w:val="00EA70B2"/>
    <w:rsid w:val="00EA7FCA"/>
    <w:rsid w:val="00EB0121"/>
    <w:rsid w:val="00EB1299"/>
    <w:rsid w:val="00EB214F"/>
    <w:rsid w:val="00EB2593"/>
    <w:rsid w:val="00EB25D3"/>
    <w:rsid w:val="00EB2819"/>
    <w:rsid w:val="00EB28AB"/>
    <w:rsid w:val="00EB2B07"/>
    <w:rsid w:val="00EB2DC6"/>
    <w:rsid w:val="00EB3308"/>
    <w:rsid w:val="00EB358D"/>
    <w:rsid w:val="00EB36FF"/>
    <w:rsid w:val="00EB3A69"/>
    <w:rsid w:val="00EB3D86"/>
    <w:rsid w:val="00EB3F9D"/>
    <w:rsid w:val="00EB46CC"/>
    <w:rsid w:val="00EB49E1"/>
    <w:rsid w:val="00EB4AB6"/>
    <w:rsid w:val="00EB4B92"/>
    <w:rsid w:val="00EB4DC5"/>
    <w:rsid w:val="00EB4F3A"/>
    <w:rsid w:val="00EB5266"/>
    <w:rsid w:val="00EB52A8"/>
    <w:rsid w:val="00EB559F"/>
    <w:rsid w:val="00EB571E"/>
    <w:rsid w:val="00EB69B7"/>
    <w:rsid w:val="00EB6E05"/>
    <w:rsid w:val="00EB7822"/>
    <w:rsid w:val="00EC0901"/>
    <w:rsid w:val="00EC0A23"/>
    <w:rsid w:val="00EC1174"/>
    <w:rsid w:val="00EC1C4F"/>
    <w:rsid w:val="00EC2578"/>
    <w:rsid w:val="00EC2DE3"/>
    <w:rsid w:val="00EC36B7"/>
    <w:rsid w:val="00EC3ED2"/>
    <w:rsid w:val="00EC4226"/>
    <w:rsid w:val="00EC46A3"/>
    <w:rsid w:val="00EC47DB"/>
    <w:rsid w:val="00EC495B"/>
    <w:rsid w:val="00EC4ACD"/>
    <w:rsid w:val="00EC4DF3"/>
    <w:rsid w:val="00EC6902"/>
    <w:rsid w:val="00EC6DAF"/>
    <w:rsid w:val="00EC7898"/>
    <w:rsid w:val="00EC7F54"/>
    <w:rsid w:val="00EC7F83"/>
    <w:rsid w:val="00ED0BA9"/>
    <w:rsid w:val="00ED10AC"/>
    <w:rsid w:val="00ED126A"/>
    <w:rsid w:val="00ED185B"/>
    <w:rsid w:val="00ED24D3"/>
    <w:rsid w:val="00ED29FB"/>
    <w:rsid w:val="00ED2E3D"/>
    <w:rsid w:val="00ED2EAF"/>
    <w:rsid w:val="00ED3240"/>
    <w:rsid w:val="00ED36E4"/>
    <w:rsid w:val="00ED3809"/>
    <w:rsid w:val="00ED3B7A"/>
    <w:rsid w:val="00ED3D06"/>
    <w:rsid w:val="00ED4357"/>
    <w:rsid w:val="00ED43FD"/>
    <w:rsid w:val="00ED4452"/>
    <w:rsid w:val="00ED5404"/>
    <w:rsid w:val="00ED5863"/>
    <w:rsid w:val="00ED5AB8"/>
    <w:rsid w:val="00ED5C95"/>
    <w:rsid w:val="00ED62C5"/>
    <w:rsid w:val="00ED71AD"/>
    <w:rsid w:val="00ED7698"/>
    <w:rsid w:val="00ED7DCB"/>
    <w:rsid w:val="00EE05AF"/>
    <w:rsid w:val="00EE087B"/>
    <w:rsid w:val="00EE1197"/>
    <w:rsid w:val="00EE1241"/>
    <w:rsid w:val="00EE169C"/>
    <w:rsid w:val="00EE16FD"/>
    <w:rsid w:val="00EE2349"/>
    <w:rsid w:val="00EE23A6"/>
    <w:rsid w:val="00EE2DBD"/>
    <w:rsid w:val="00EE4B22"/>
    <w:rsid w:val="00EE5595"/>
    <w:rsid w:val="00EE64F7"/>
    <w:rsid w:val="00EE71FC"/>
    <w:rsid w:val="00EF0232"/>
    <w:rsid w:val="00EF0550"/>
    <w:rsid w:val="00EF0790"/>
    <w:rsid w:val="00EF0918"/>
    <w:rsid w:val="00EF0963"/>
    <w:rsid w:val="00EF26DB"/>
    <w:rsid w:val="00EF27F4"/>
    <w:rsid w:val="00EF2B37"/>
    <w:rsid w:val="00EF3497"/>
    <w:rsid w:val="00EF35CC"/>
    <w:rsid w:val="00EF392F"/>
    <w:rsid w:val="00EF4163"/>
    <w:rsid w:val="00EF433B"/>
    <w:rsid w:val="00EF5182"/>
    <w:rsid w:val="00EF59C1"/>
    <w:rsid w:val="00EF5A8E"/>
    <w:rsid w:val="00EF5C08"/>
    <w:rsid w:val="00EF69C3"/>
    <w:rsid w:val="00EF6D59"/>
    <w:rsid w:val="00EF735B"/>
    <w:rsid w:val="00EF76AE"/>
    <w:rsid w:val="00EF776C"/>
    <w:rsid w:val="00EF78C6"/>
    <w:rsid w:val="00F00350"/>
    <w:rsid w:val="00F00B46"/>
    <w:rsid w:val="00F00F71"/>
    <w:rsid w:val="00F01AB2"/>
    <w:rsid w:val="00F01F4D"/>
    <w:rsid w:val="00F025D1"/>
    <w:rsid w:val="00F026A0"/>
    <w:rsid w:val="00F02E7C"/>
    <w:rsid w:val="00F02F03"/>
    <w:rsid w:val="00F0368D"/>
    <w:rsid w:val="00F03690"/>
    <w:rsid w:val="00F0376E"/>
    <w:rsid w:val="00F0423C"/>
    <w:rsid w:val="00F0447D"/>
    <w:rsid w:val="00F045BC"/>
    <w:rsid w:val="00F04D20"/>
    <w:rsid w:val="00F04EE0"/>
    <w:rsid w:val="00F04FF4"/>
    <w:rsid w:val="00F050B7"/>
    <w:rsid w:val="00F05317"/>
    <w:rsid w:val="00F05559"/>
    <w:rsid w:val="00F05B12"/>
    <w:rsid w:val="00F06190"/>
    <w:rsid w:val="00F0676A"/>
    <w:rsid w:val="00F067BF"/>
    <w:rsid w:val="00F072A9"/>
    <w:rsid w:val="00F102C6"/>
    <w:rsid w:val="00F10372"/>
    <w:rsid w:val="00F10549"/>
    <w:rsid w:val="00F106A4"/>
    <w:rsid w:val="00F107DF"/>
    <w:rsid w:val="00F10A3B"/>
    <w:rsid w:val="00F10AEA"/>
    <w:rsid w:val="00F10BAD"/>
    <w:rsid w:val="00F10C68"/>
    <w:rsid w:val="00F110E4"/>
    <w:rsid w:val="00F1163D"/>
    <w:rsid w:val="00F11AC0"/>
    <w:rsid w:val="00F11CD0"/>
    <w:rsid w:val="00F120E8"/>
    <w:rsid w:val="00F1269D"/>
    <w:rsid w:val="00F12C86"/>
    <w:rsid w:val="00F12E31"/>
    <w:rsid w:val="00F12F11"/>
    <w:rsid w:val="00F13060"/>
    <w:rsid w:val="00F1323C"/>
    <w:rsid w:val="00F13FCA"/>
    <w:rsid w:val="00F14A96"/>
    <w:rsid w:val="00F14BB7"/>
    <w:rsid w:val="00F14CC5"/>
    <w:rsid w:val="00F14D21"/>
    <w:rsid w:val="00F151B4"/>
    <w:rsid w:val="00F15C33"/>
    <w:rsid w:val="00F15E3C"/>
    <w:rsid w:val="00F15FBF"/>
    <w:rsid w:val="00F1614C"/>
    <w:rsid w:val="00F16A4A"/>
    <w:rsid w:val="00F16C2F"/>
    <w:rsid w:val="00F16D56"/>
    <w:rsid w:val="00F16E8E"/>
    <w:rsid w:val="00F175CE"/>
    <w:rsid w:val="00F17B17"/>
    <w:rsid w:val="00F2006F"/>
    <w:rsid w:val="00F2051A"/>
    <w:rsid w:val="00F2105E"/>
    <w:rsid w:val="00F22332"/>
    <w:rsid w:val="00F22CBE"/>
    <w:rsid w:val="00F2305F"/>
    <w:rsid w:val="00F236DF"/>
    <w:rsid w:val="00F23B1A"/>
    <w:rsid w:val="00F25013"/>
    <w:rsid w:val="00F2523B"/>
    <w:rsid w:val="00F25A4A"/>
    <w:rsid w:val="00F25CED"/>
    <w:rsid w:val="00F26769"/>
    <w:rsid w:val="00F26927"/>
    <w:rsid w:val="00F2699B"/>
    <w:rsid w:val="00F26DAC"/>
    <w:rsid w:val="00F2717D"/>
    <w:rsid w:val="00F27287"/>
    <w:rsid w:val="00F277F8"/>
    <w:rsid w:val="00F27803"/>
    <w:rsid w:val="00F27B42"/>
    <w:rsid w:val="00F30177"/>
    <w:rsid w:val="00F301CF"/>
    <w:rsid w:val="00F31798"/>
    <w:rsid w:val="00F320CF"/>
    <w:rsid w:val="00F32F37"/>
    <w:rsid w:val="00F33876"/>
    <w:rsid w:val="00F33C4F"/>
    <w:rsid w:val="00F345CF"/>
    <w:rsid w:val="00F348D8"/>
    <w:rsid w:val="00F35640"/>
    <w:rsid w:val="00F35D6C"/>
    <w:rsid w:val="00F35DF9"/>
    <w:rsid w:val="00F3600C"/>
    <w:rsid w:val="00F36CAE"/>
    <w:rsid w:val="00F3733D"/>
    <w:rsid w:val="00F375F1"/>
    <w:rsid w:val="00F37EAC"/>
    <w:rsid w:val="00F4008F"/>
    <w:rsid w:val="00F410B9"/>
    <w:rsid w:val="00F41A0B"/>
    <w:rsid w:val="00F42211"/>
    <w:rsid w:val="00F424DB"/>
    <w:rsid w:val="00F4254D"/>
    <w:rsid w:val="00F42638"/>
    <w:rsid w:val="00F426D6"/>
    <w:rsid w:val="00F427CE"/>
    <w:rsid w:val="00F42BA7"/>
    <w:rsid w:val="00F433DE"/>
    <w:rsid w:val="00F439F5"/>
    <w:rsid w:val="00F43B8B"/>
    <w:rsid w:val="00F447E4"/>
    <w:rsid w:val="00F44A03"/>
    <w:rsid w:val="00F44AC0"/>
    <w:rsid w:val="00F44DBF"/>
    <w:rsid w:val="00F457A8"/>
    <w:rsid w:val="00F45F55"/>
    <w:rsid w:val="00F468AA"/>
    <w:rsid w:val="00F47578"/>
    <w:rsid w:val="00F47A77"/>
    <w:rsid w:val="00F50EB7"/>
    <w:rsid w:val="00F5118B"/>
    <w:rsid w:val="00F511DE"/>
    <w:rsid w:val="00F51297"/>
    <w:rsid w:val="00F519AD"/>
    <w:rsid w:val="00F51A79"/>
    <w:rsid w:val="00F51D84"/>
    <w:rsid w:val="00F52277"/>
    <w:rsid w:val="00F52A40"/>
    <w:rsid w:val="00F53211"/>
    <w:rsid w:val="00F53567"/>
    <w:rsid w:val="00F53B00"/>
    <w:rsid w:val="00F53E35"/>
    <w:rsid w:val="00F540A1"/>
    <w:rsid w:val="00F5419E"/>
    <w:rsid w:val="00F54413"/>
    <w:rsid w:val="00F54B60"/>
    <w:rsid w:val="00F5518E"/>
    <w:rsid w:val="00F556C8"/>
    <w:rsid w:val="00F55F4C"/>
    <w:rsid w:val="00F567EA"/>
    <w:rsid w:val="00F569A1"/>
    <w:rsid w:val="00F56D18"/>
    <w:rsid w:val="00F572CD"/>
    <w:rsid w:val="00F57E0D"/>
    <w:rsid w:val="00F6013F"/>
    <w:rsid w:val="00F602E8"/>
    <w:rsid w:val="00F60C2A"/>
    <w:rsid w:val="00F6173B"/>
    <w:rsid w:val="00F61D95"/>
    <w:rsid w:val="00F61F1E"/>
    <w:rsid w:val="00F62018"/>
    <w:rsid w:val="00F62D86"/>
    <w:rsid w:val="00F63065"/>
    <w:rsid w:val="00F632B4"/>
    <w:rsid w:val="00F636AC"/>
    <w:rsid w:val="00F636C5"/>
    <w:rsid w:val="00F6459F"/>
    <w:rsid w:val="00F64C49"/>
    <w:rsid w:val="00F65272"/>
    <w:rsid w:val="00F65950"/>
    <w:rsid w:val="00F65979"/>
    <w:rsid w:val="00F65A2E"/>
    <w:rsid w:val="00F65D6F"/>
    <w:rsid w:val="00F66194"/>
    <w:rsid w:val="00F66228"/>
    <w:rsid w:val="00F700DD"/>
    <w:rsid w:val="00F70215"/>
    <w:rsid w:val="00F70807"/>
    <w:rsid w:val="00F715B5"/>
    <w:rsid w:val="00F71BB0"/>
    <w:rsid w:val="00F71C4A"/>
    <w:rsid w:val="00F71CB7"/>
    <w:rsid w:val="00F722B8"/>
    <w:rsid w:val="00F729FC"/>
    <w:rsid w:val="00F72A3A"/>
    <w:rsid w:val="00F7329D"/>
    <w:rsid w:val="00F7350D"/>
    <w:rsid w:val="00F73639"/>
    <w:rsid w:val="00F739E7"/>
    <w:rsid w:val="00F744BF"/>
    <w:rsid w:val="00F74ACE"/>
    <w:rsid w:val="00F7552C"/>
    <w:rsid w:val="00F75E01"/>
    <w:rsid w:val="00F76398"/>
    <w:rsid w:val="00F76930"/>
    <w:rsid w:val="00F76ADA"/>
    <w:rsid w:val="00F76C12"/>
    <w:rsid w:val="00F77312"/>
    <w:rsid w:val="00F774CA"/>
    <w:rsid w:val="00F77B76"/>
    <w:rsid w:val="00F77F94"/>
    <w:rsid w:val="00F8086A"/>
    <w:rsid w:val="00F80F91"/>
    <w:rsid w:val="00F818C0"/>
    <w:rsid w:val="00F81B4D"/>
    <w:rsid w:val="00F81DBA"/>
    <w:rsid w:val="00F82291"/>
    <w:rsid w:val="00F824C7"/>
    <w:rsid w:val="00F826EE"/>
    <w:rsid w:val="00F8289F"/>
    <w:rsid w:val="00F82B18"/>
    <w:rsid w:val="00F838C3"/>
    <w:rsid w:val="00F83A8F"/>
    <w:rsid w:val="00F83E30"/>
    <w:rsid w:val="00F84038"/>
    <w:rsid w:val="00F847B8"/>
    <w:rsid w:val="00F84CF9"/>
    <w:rsid w:val="00F84E9A"/>
    <w:rsid w:val="00F85088"/>
    <w:rsid w:val="00F86677"/>
    <w:rsid w:val="00F86778"/>
    <w:rsid w:val="00F8680A"/>
    <w:rsid w:val="00F86E4C"/>
    <w:rsid w:val="00F90044"/>
    <w:rsid w:val="00F900A8"/>
    <w:rsid w:val="00F908E5"/>
    <w:rsid w:val="00F90DE3"/>
    <w:rsid w:val="00F9188C"/>
    <w:rsid w:val="00F91A94"/>
    <w:rsid w:val="00F91B37"/>
    <w:rsid w:val="00F92F09"/>
    <w:rsid w:val="00F93577"/>
    <w:rsid w:val="00F93878"/>
    <w:rsid w:val="00F93CB6"/>
    <w:rsid w:val="00F9421E"/>
    <w:rsid w:val="00F948EE"/>
    <w:rsid w:val="00F95294"/>
    <w:rsid w:val="00F955C2"/>
    <w:rsid w:val="00F95F73"/>
    <w:rsid w:val="00F95FC5"/>
    <w:rsid w:val="00F961E1"/>
    <w:rsid w:val="00F96958"/>
    <w:rsid w:val="00F96A47"/>
    <w:rsid w:val="00F96EA4"/>
    <w:rsid w:val="00F97074"/>
    <w:rsid w:val="00F975CA"/>
    <w:rsid w:val="00F979DA"/>
    <w:rsid w:val="00FA0320"/>
    <w:rsid w:val="00FA08E6"/>
    <w:rsid w:val="00FA0C32"/>
    <w:rsid w:val="00FA0E5C"/>
    <w:rsid w:val="00FA0F80"/>
    <w:rsid w:val="00FA174E"/>
    <w:rsid w:val="00FA1768"/>
    <w:rsid w:val="00FA192A"/>
    <w:rsid w:val="00FA1B4E"/>
    <w:rsid w:val="00FA204C"/>
    <w:rsid w:val="00FA24C1"/>
    <w:rsid w:val="00FA2792"/>
    <w:rsid w:val="00FA29C7"/>
    <w:rsid w:val="00FA2C78"/>
    <w:rsid w:val="00FA2CBC"/>
    <w:rsid w:val="00FA379C"/>
    <w:rsid w:val="00FA3CCD"/>
    <w:rsid w:val="00FA457E"/>
    <w:rsid w:val="00FA499F"/>
    <w:rsid w:val="00FA4E8B"/>
    <w:rsid w:val="00FA5B00"/>
    <w:rsid w:val="00FA600F"/>
    <w:rsid w:val="00FA6209"/>
    <w:rsid w:val="00FA668B"/>
    <w:rsid w:val="00FA6A67"/>
    <w:rsid w:val="00FA6B54"/>
    <w:rsid w:val="00FA6F6A"/>
    <w:rsid w:val="00FA7340"/>
    <w:rsid w:val="00FA73A3"/>
    <w:rsid w:val="00FB077B"/>
    <w:rsid w:val="00FB0C03"/>
    <w:rsid w:val="00FB0DBA"/>
    <w:rsid w:val="00FB10EB"/>
    <w:rsid w:val="00FB1442"/>
    <w:rsid w:val="00FB1773"/>
    <w:rsid w:val="00FB1841"/>
    <w:rsid w:val="00FB1A7B"/>
    <w:rsid w:val="00FB228A"/>
    <w:rsid w:val="00FB35C3"/>
    <w:rsid w:val="00FB3AC8"/>
    <w:rsid w:val="00FB3AD1"/>
    <w:rsid w:val="00FB3D0B"/>
    <w:rsid w:val="00FB4125"/>
    <w:rsid w:val="00FB44E4"/>
    <w:rsid w:val="00FB4C31"/>
    <w:rsid w:val="00FB4D4F"/>
    <w:rsid w:val="00FB54B0"/>
    <w:rsid w:val="00FB561F"/>
    <w:rsid w:val="00FB5ADF"/>
    <w:rsid w:val="00FB5AF2"/>
    <w:rsid w:val="00FB5B6F"/>
    <w:rsid w:val="00FB617E"/>
    <w:rsid w:val="00FB65E9"/>
    <w:rsid w:val="00FB6B05"/>
    <w:rsid w:val="00FB6CFE"/>
    <w:rsid w:val="00FB6E89"/>
    <w:rsid w:val="00FB6F83"/>
    <w:rsid w:val="00FB77B3"/>
    <w:rsid w:val="00FB7908"/>
    <w:rsid w:val="00FB7D1E"/>
    <w:rsid w:val="00FB7DB7"/>
    <w:rsid w:val="00FC052D"/>
    <w:rsid w:val="00FC07C6"/>
    <w:rsid w:val="00FC0BB4"/>
    <w:rsid w:val="00FC0E21"/>
    <w:rsid w:val="00FC1944"/>
    <w:rsid w:val="00FC1E29"/>
    <w:rsid w:val="00FC24D0"/>
    <w:rsid w:val="00FC297D"/>
    <w:rsid w:val="00FC3141"/>
    <w:rsid w:val="00FC3BD4"/>
    <w:rsid w:val="00FC3EEF"/>
    <w:rsid w:val="00FC3FCA"/>
    <w:rsid w:val="00FC40AD"/>
    <w:rsid w:val="00FC4102"/>
    <w:rsid w:val="00FC4A2E"/>
    <w:rsid w:val="00FC4AF6"/>
    <w:rsid w:val="00FC5F3E"/>
    <w:rsid w:val="00FC65E7"/>
    <w:rsid w:val="00FC6A65"/>
    <w:rsid w:val="00FC6D7D"/>
    <w:rsid w:val="00FC7027"/>
    <w:rsid w:val="00FC7653"/>
    <w:rsid w:val="00FC7825"/>
    <w:rsid w:val="00FC78FB"/>
    <w:rsid w:val="00FD0763"/>
    <w:rsid w:val="00FD07E3"/>
    <w:rsid w:val="00FD0AFC"/>
    <w:rsid w:val="00FD0E06"/>
    <w:rsid w:val="00FD0FA0"/>
    <w:rsid w:val="00FD0FD1"/>
    <w:rsid w:val="00FD15AA"/>
    <w:rsid w:val="00FD1609"/>
    <w:rsid w:val="00FD1684"/>
    <w:rsid w:val="00FD1EAF"/>
    <w:rsid w:val="00FD2069"/>
    <w:rsid w:val="00FD232D"/>
    <w:rsid w:val="00FD2368"/>
    <w:rsid w:val="00FD25E5"/>
    <w:rsid w:val="00FD298C"/>
    <w:rsid w:val="00FD2C8B"/>
    <w:rsid w:val="00FD3635"/>
    <w:rsid w:val="00FD3ABD"/>
    <w:rsid w:val="00FD3D2B"/>
    <w:rsid w:val="00FD3EB1"/>
    <w:rsid w:val="00FD4196"/>
    <w:rsid w:val="00FD4341"/>
    <w:rsid w:val="00FD47FC"/>
    <w:rsid w:val="00FD4E10"/>
    <w:rsid w:val="00FD53F8"/>
    <w:rsid w:val="00FD598F"/>
    <w:rsid w:val="00FD6AE4"/>
    <w:rsid w:val="00FE00E4"/>
    <w:rsid w:val="00FE0230"/>
    <w:rsid w:val="00FE0ACD"/>
    <w:rsid w:val="00FE0C71"/>
    <w:rsid w:val="00FE0D60"/>
    <w:rsid w:val="00FE1576"/>
    <w:rsid w:val="00FE1E8C"/>
    <w:rsid w:val="00FE249F"/>
    <w:rsid w:val="00FE28DD"/>
    <w:rsid w:val="00FE2E00"/>
    <w:rsid w:val="00FE2FA6"/>
    <w:rsid w:val="00FE519F"/>
    <w:rsid w:val="00FE584C"/>
    <w:rsid w:val="00FE5A79"/>
    <w:rsid w:val="00FE5C32"/>
    <w:rsid w:val="00FE5FD1"/>
    <w:rsid w:val="00FE60DC"/>
    <w:rsid w:val="00FE665F"/>
    <w:rsid w:val="00FE669A"/>
    <w:rsid w:val="00FE68D1"/>
    <w:rsid w:val="00FE77A9"/>
    <w:rsid w:val="00FF0975"/>
    <w:rsid w:val="00FF1075"/>
    <w:rsid w:val="00FF16EA"/>
    <w:rsid w:val="00FF1D38"/>
    <w:rsid w:val="00FF2111"/>
    <w:rsid w:val="00FF232E"/>
    <w:rsid w:val="00FF33FB"/>
    <w:rsid w:val="00FF3818"/>
    <w:rsid w:val="00FF46BB"/>
    <w:rsid w:val="00FF4E7A"/>
    <w:rsid w:val="00FF6060"/>
    <w:rsid w:val="00FF66CB"/>
    <w:rsid w:val="00FF6A76"/>
    <w:rsid w:val="00FF6BB6"/>
    <w:rsid w:val="00FF7285"/>
    <w:rsid w:val="00FF73D6"/>
    <w:rsid w:val="00FF75E0"/>
    <w:rsid w:val="00FF7A6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BB21B"/>
  <w15:docId w15:val="{C1AF191B-6FF6-4CA5-873C-CEC21028E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Isi"/>
    <w:qFormat/>
    <w:rsid w:val="00F84E9A"/>
    <w:pPr>
      <w:spacing w:after="0" w:line="360" w:lineRule="auto"/>
      <w:jc w:val="both"/>
    </w:pPr>
    <w:rPr>
      <w:rFonts w:ascii="Times New Roman" w:hAnsi="Times New Roman"/>
      <w:noProof/>
      <w:sz w:val="24"/>
      <w:lang w:val="id-ID"/>
    </w:rPr>
  </w:style>
  <w:style w:type="paragraph" w:styleId="Heading1">
    <w:name w:val="heading 1"/>
    <w:aliases w:val="Judul Bab"/>
    <w:basedOn w:val="Normal"/>
    <w:next w:val="Normal"/>
    <w:link w:val="Heading1Char"/>
    <w:uiPriority w:val="9"/>
    <w:qFormat/>
    <w:rsid w:val="00B74229"/>
    <w:pPr>
      <w:keepNext/>
      <w:keepLines/>
      <w:jc w:val="center"/>
      <w:outlineLvl w:val="0"/>
    </w:pPr>
    <w:rPr>
      <w:rFonts w:eastAsiaTheme="majorEastAsia" w:cstheme="majorBidi"/>
      <w:b/>
      <w:sz w:val="28"/>
      <w:szCs w:val="32"/>
    </w:rPr>
  </w:style>
  <w:style w:type="paragraph" w:styleId="Heading2">
    <w:name w:val="heading 2"/>
    <w:aliases w:val="Judul Subbab"/>
    <w:basedOn w:val="Normal"/>
    <w:next w:val="Normal"/>
    <w:link w:val="Heading2Char"/>
    <w:uiPriority w:val="9"/>
    <w:unhideWhenUsed/>
    <w:qFormat/>
    <w:rsid w:val="00D111BA"/>
    <w:pPr>
      <w:keepNext/>
      <w:keepLines/>
      <w:outlineLvl w:val="1"/>
    </w:pPr>
    <w:rPr>
      <w:rFonts w:eastAsiaTheme="majorEastAsia" w:cstheme="majorBidi"/>
      <w:b/>
      <w:szCs w:val="26"/>
    </w:rPr>
  </w:style>
  <w:style w:type="paragraph" w:styleId="Heading3">
    <w:name w:val="heading 3"/>
    <w:aliases w:val="Caption tabel"/>
    <w:basedOn w:val="Caption"/>
    <w:next w:val="Normal"/>
    <w:link w:val="Heading3Char"/>
    <w:uiPriority w:val="9"/>
    <w:unhideWhenUsed/>
    <w:qFormat/>
    <w:rsid w:val="003516BC"/>
    <w:pPr>
      <w:numPr>
        <w:numId w:val="30"/>
      </w:numPr>
      <w:spacing w:after="0"/>
      <w:ind w:left="714" w:hanging="357"/>
      <w:outlineLvl w:val="2"/>
    </w:pPr>
  </w:style>
  <w:style w:type="paragraph" w:styleId="Heading4">
    <w:name w:val="heading 4"/>
    <w:basedOn w:val="Subtitle"/>
    <w:next w:val="Normal"/>
    <w:link w:val="Heading4Char"/>
    <w:uiPriority w:val="9"/>
    <w:unhideWhenUsed/>
    <w:qFormat/>
    <w:rsid w:val="00AC1703"/>
    <w:pPr>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Heading1"/>
    <w:next w:val="Normal"/>
    <w:link w:val="TitleChar"/>
    <w:uiPriority w:val="10"/>
    <w:qFormat/>
    <w:rsid w:val="008B1513"/>
  </w:style>
  <w:style w:type="character" w:customStyle="1" w:styleId="TitleChar">
    <w:name w:val="Title Char"/>
    <w:basedOn w:val="DefaultParagraphFont"/>
    <w:link w:val="Title"/>
    <w:uiPriority w:val="10"/>
    <w:rsid w:val="008B1513"/>
    <w:rPr>
      <w:rFonts w:ascii="Times New Roman" w:eastAsiaTheme="majorEastAsia" w:hAnsi="Times New Roman" w:cstheme="majorBidi"/>
      <w:sz w:val="28"/>
      <w:szCs w:val="32"/>
      <w:lang w:val="id-ID"/>
    </w:rPr>
  </w:style>
  <w:style w:type="character" w:customStyle="1" w:styleId="Heading1Char">
    <w:name w:val="Heading 1 Char"/>
    <w:aliases w:val="Judul Bab Char"/>
    <w:basedOn w:val="DefaultParagraphFont"/>
    <w:link w:val="Heading1"/>
    <w:uiPriority w:val="9"/>
    <w:rsid w:val="00B74229"/>
    <w:rPr>
      <w:rFonts w:ascii="Times New Roman" w:eastAsiaTheme="majorEastAsia" w:hAnsi="Times New Roman" w:cstheme="majorBidi"/>
      <w:b/>
      <w:sz w:val="28"/>
      <w:szCs w:val="32"/>
      <w:lang w:val="id-ID"/>
    </w:rPr>
  </w:style>
  <w:style w:type="character" w:customStyle="1" w:styleId="Heading2Char">
    <w:name w:val="Heading 2 Char"/>
    <w:aliases w:val="Judul Subbab Char"/>
    <w:basedOn w:val="DefaultParagraphFont"/>
    <w:link w:val="Heading2"/>
    <w:uiPriority w:val="9"/>
    <w:rsid w:val="00D111BA"/>
    <w:rPr>
      <w:rFonts w:ascii="Times New Roman" w:eastAsiaTheme="majorEastAsia" w:hAnsi="Times New Roman" w:cstheme="majorBidi"/>
      <w:b/>
      <w:sz w:val="24"/>
      <w:szCs w:val="26"/>
      <w:lang w:val="id-ID"/>
    </w:rPr>
  </w:style>
  <w:style w:type="paragraph" w:styleId="NoSpacing">
    <w:name w:val="No Spacing"/>
    <w:uiPriority w:val="1"/>
    <w:qFormat/>
    <w:rsid w:val="008B1513"/>
    <w:pPr>
      <w:spacing w:after="0" w:line="240" w:lineRule="auto"/>
    </w:pPr>
    <w:rPr>
      <w:rFonts w:ascii="Times New Roman" w:hAnsi="Times New Roman"/>
      <w:sz w:val="24"/>
      <w:lang w:val="id-ID"/>
    </w:rPr>
  </w:style>
  <w:style w:type="paragraph" w:styleId="Header">
    <w:name w:val="header"/>
    <w:basedOn w:val="Normal"/>
    <w:link w:val="HeaderChar"/>
    <w:uiPriority w:val="99"/>
    <w:unhideWhenUsed/>
    <w:rsid w:val="009C009B"/>
    <w:pPr>
      <w:tabs>
        <w:tab w:val="center" w:pos="4680"/>
        <w:tab w:val="right" w:pos="9360"/>
      </w:tabs>
      <w:spacing w:line="240" w:lineRule="auto"/>
    </w:pPr>
  </w:style>
  <w:style w:type="character" w:customStyle="1" w:styleId="HeaderChar">
    <w:name w:val="Header Char"/>
    <w:basedOn w:val="DefaultParagraphFont"/>
    <w:link w:val="Header"/>
    <w:uiPriority w:val="99"/>
    <w:rsid w:val="009C009B"/>
    <w:rPr>
      <w:rFonts w:ascii="Times New Roman" w:hAnsi="Times New Roman"/>
      <w:sz w:val="24"/>
      <w:lang w:val="id-ID"/>
    </w:rPr>
  </w:style>
  <w:style w:type="paragraph" w:styleId="Footer">
    <w:name w:val="footer"/>
    <w:basedOn w:val="Normal"/>
    <w:link w:val="FooterChar"/>
    <w:uiPriority w:val="99"/>
    <w:unhideWhenUsed/>
    <w:rsid w:val="009C009B"/>
    <w:pPr>
      <w:tabs>
        <w:tab w:val="center" w:pos="4680"/>
        <w:tab w:val="right" w:pos="9360"/>
      </w:tabs>
      <w:spacing w:line="240" w:lineRule="auto"/>
    </w:pPr>
  </w:style>
  <w:style w:type="character" w:customStyle="1" w:styleId="FooterChar">
    <w:name w:val="Footer Char"/>
    <w:basedOn w:val="DefaultParagraphFont"/>
    <w:link w:val="Footer"/>
    <w:uiPriority w:val="99"/>
    <w:rsid w:val="009C009B"/>
    <w:rPr>
      <w:rFonts w:ascii="Times New Roman" w:hAnsi="Times New Roman"/>
      <w:sz w:val="24"/>
      <w:lang w:val="id-ID"/>
    </w:rPr>
  </w:style>
  <w:style w:type="character" w:styleId="Hyperlink">
    <w:name w:val="Hyperlink"/>
    <w:basedOn w:val="DefaultParagraphFont"/>
    <w:uiPriority w:val="99"/>
    <w:unhideWhenUsed/>
    <w:rsid w:val="00F27803"/>
    <w:rPr>
      <w:color w:val="0000FF"/>
      <w:u w:val="single"/>
    </w:rPr>
  </w:style>
  <w:style w:type="paragraph" w:styleId="ListParagraph">
    <w:name w:val="List Paragraph"/>
    <w:basedOn w:val="Normal"/>
    <w:uiPriority w:val="34"/>
    <w:qFormat/>
    <w:rsid w:val="00814FD8"/>
    <w:pPr>
      <w:ind w:left="720"/>
      <w:contextualSpacing/>
    </w:pPr>
  </w:style>
  <w:style w:type="table" w:styleId="TableGrid">
    <w:name w:val="Table Grid"/>
    <w:basedOn w:val="TableNormal"/>
    <w:uiPriority w:val="39"/>
    <w:rsid w:val="00DA3D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rabic">
    <w:name w:val="arabic"/>
    <w:basedOn w:val="Normal"/>
    <w:rsid w:val="007A1FCC"/>
    <w:pPr>
      <w:spacing w:before="100" w:beforeAutospacing="1" w:after="100" w:afterAutospacing="1" w:line="240" w:lineRule="auto"/>
      <w:jc w:val="left"/>
    </w:pPr>
    <w:rPr>
      <w:rFonts w:eastAsia="Times New Roman" w:cs="Times New Roman"/>
      <w:noProof w:val="0"/>
      <w:szCs w:val="24"/>
      <w:lang w:val="en-US"/>
    </w:rPr>
  </w:style>
  <w:style w:type="paragraph" w:styleId="Subtitle">
    <w:name w:val="Subtitle"/>
    <w:aliases w:val="Subsubbab"/>
    <w:basedOn w:val="Normal"/>
    <w:next w:val="Normal"/>
    <w:link w:val="SubtitleChar"/>
    <w:uiPriority w:val="11"/>
    <w:qFormat/>
    <w:rsid w:val="00AC1703"/>
    <w:pPr>
      <w:numPr>
        <w:ilvl w:val="2"/>
        <w:numId w:val="4"/>
      </w:numPr>
      <w:ind w:left="1077"/>
      <w:outlineLvl w:val="1"/>
    </w:pPr>
    <w:rPr>
      <w:b/>
      <w:lang w:val="en-US"/>
    </w:rPr>
  </w:style>
  <w:style w:type="character" w:customStyle="1" w:styleId="SubtitleChar">
    <w:name w:val="Subtitle Char"/>
    <w:aliases w:val="Subsubbab Char"/>
    <w:basedOn w:val="DefaultParagraphFont"/>
    <w:link w:val="Subtitle"/>
    <w:uiPriority w:val="11"/>
    <w:rsid w:val="00AC1703"/>
    <w:rPr>
      <w:rFonts w:ascii="Times New Roman" w:hAnsi="Times New Roman"/>
      <w:b/>
      <w:noProof/>
      <w:sz w:val="24"/>
    </w:rPr>
  </w:style>
  <w:style w:type="paragraph" w:styleId="BalloonText">
    <w:name w:val="Balloon Text"/>
    <w:basedOn w:val="Normal"/>
    <w:link w:val="BalloonTextChar"/>
    <w:uiPriority w:val="99"/>
    <w:semiHidden/>
    <w:unhideWhenUsed/>
    <w:rsid w:val="00EE2DB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E2DBD"/>
    <w:rPr>
      <w:rFonts w:ascii="Segoe UI" w:hAnsi="Segoe UI" w:cs="Segoe UI"/>
      <w:noProof/>
      <w:sz w:val="18"/>
      <w:szCs w:val="18"/>
      <w:lang w:val="id-ID"/>
    </w:rPr>
  </w:style>
  <w:style w:type="table" w:customStyle="1" w:styleId="TableGrid0">
    <w:name w:val="TableGrid"/>
    <w:rsid w:val="000A2497"/>
    <w:pPr>
      <w:spacing w:after="0" w:line="240" w:lineRule="auto"/>
    </w:pPr>
    <w:rPr>
      <w:rFonts w:eastAsiaTheme="minorEastAsia"/>
    </w:rPr>
    <w:tblPr>
      <w:tblCellMar>
        <w:top w:w="0" w:type="dxa"/>
        <w:left w:w="0" w:type="dxa"/>
        <w:bottom w:w="0" w:type="dxa"/>
        <w:right w:w="0" w:type="dxa"/>
      </w:tblCellMar>
    </w:tblPr>
  </w:style>
  <w:style w:type="character" w:styleId="PlaceholderText">
    <w:name w:val="Placeholder Text"/>
    <w:basedOn w:val="DefaultParagraphFont"/>
    <w:uiPriority w:val="99"/>
    <w:semiHidden/>
    <w:rsid w:val="00023866"/>
    <w:rPr>
      <w:color w:val="808080"/>
    </w:rPr>
  </w:style>
  <w:style w:type="paragraph" w:customStyle="1" w:styleId="Default">
    <w:name w:val="Default"/>
    <w:rsid w:val="0052485F"/>
    <w:pPr>
      <w:autoSpaceDE w:val="0"/>
      <w:autoSpaceDN w:val="0"/>
      <w:adjustRightInd w:val="0"/>
      <w:spacing w:after="0" w:line="240" w:lineRule="auto"/>
    </w:pPr>
    <w:rPr>
      <w:rFonts w:ascii="Times New Roman" w:hAnsi="Times New Roman" w:cs="Times New Roman"/>
      <w:color w:val="000000"/>
      <w:sz w:val="24"/>
      <w:szCs w:val="24"/>
      <w:lang w:val="en-ID"/>
    </w:rPr>
  </w:style>
  <w:style w:type="paragraph" w:styleId="TOCHeading">
    <w:name w:val="TOC Heading"/>
    <w:basedOn w:val="Heading1"/>
    <w:next w:val="Normal"/>
    <w:uiPriority w:val="39"/>
    <w:unhideWhenUsed/>
    <w:qFormat/>
    <w:rsid w:val="007151FE"/>
    <w:pPr>
      <w:spacing w:before="240" w:line="259" w:lineRule="auto"/>
      <w:jc w:val="left"/>
      <w:outlineLvl w:val="9"/>
    </w:pPr>
    <w:rPr>
      <w:rFonts w:asciiTheme="majorHAnsi" w:hAnsiTheme="majorHAnsi"/>
      <w:b w:val="0"/>
      <w:noProof w:val="0"/>
      <w:color w:val="2F5496" w:themeColor="accent1" w:themeShade="BF"/>
      <w:sz w:val="32"/>
      <w:lang w:val="en-US"/>
    </w:rPr>
  </w:style>
  <w:style w:type="paragraph" w:styleId="TOC1">
    <w:name w:val="toc 1"/>
    <w:basedOn w:val="Normal"/>
    <w:next w:val="Normal"/>
    <w:autoRedefine/>
    <w:uiPriority w:val="39"/>
    <w:unhideWhenUsed/>
    <w:rsid w:val="007151FE"/>
    <w:pPr>
      <w:spacing w:after="100"/>
    </w:pPr>
  </w:style>
  <w:style w:type="paragraph" w:styleId="TOC2">
    <w:name w:val="toc 2"/>
    <w:basedOn w:val="Normal"/>
    <w:next w:val="Normal"/>
    <w:autoRedefine/>
    <w:uiPriority w:val="39"/>
    <w:unhideWhenUsed/>
    <w:rsid w:val="00782F19"/>
    <w:pPr>
      <w:tabs>
        <w:tab w:val="left" w:pos="851"/>
        <w:tab w:val="left" w:pos="1100"/>
        <w:tab w:val="right" w:leader="dot" w:pos="7927"/>
      </w:tabs>
      <w:spacing w:after="100" w:line="276" w:lineRule="auto"/>
      <w:ind w:left="240"/>
    </w:pPr>
  </w:style>
  <w:style w:type="character" w:customStyle="1" w:styleId="Heading3Char">
    <w:name w:val="Heading 3 Char"/>
    <w:aliases w:val="Caption tabel Char"/>
    <w:basedOn w:val="DefaultParagraphFont"/>
    <w:link w:val="Heading3"/>
    <w:uiPriority w:val="9"/>
    <w:rsid w:val="003516BC"/>
    <w:rPr>
      <w:rFonts w:ascii="Times New Roman" w:hAnsi="Times New Roman"/>
      <w:i/>
      <w:iCs/>
      <w:noProof/>
      <w:color w:val="000000" w:themeColor="text1"/>
      <w:sz w:val="24"/>
      <w:szCs w:val="18"/>
      <w:lang w:val="id-ID"/>
    </w:rPr>
  </w:style>
  <w:style w:type="character" w:customStyle="1" w:styleId="Heading4Char">
    <w:name w:val="Heading 4 Char"/>
    <w:basedOn w:val="DefaultParagraphFont"/>
    <w:link w:val="Heading4"/>
    <w:uiPriority w:val="9"/>
    <w:rsid w:val="00AC1703"/>
    <w:rPr>
      <w:rFonts w:ascii="Times New Roman" w:hAnsi="Times New Roman"/>
      <w:b/>
      <w:noProof/>
      <w:sz w:val="24"/>
    </w:rPr>
  </w:style>
  <w:style w:type="paragraph" w:styleId="TOC3">
    <w:name w:val="toc 3"/>
    <w:basedOn w:val="Normal"/>
    <w:next w:val="Normal"/>
    <w:autoRedefine/>
    <w:uiPriority w:val="39"/>
    <w:unhideWhenUsed/>
    <w:rsid w:val="00A774F4"/>
    <w:pPr>
      <w:spacing w:after="100"/>
      <w:ind w:left="480"/>
    </w:pPr>
  </w:style>
  <w:style w:type="paragraph" w:styleId="Caption">
    <w:name w:val="caption"/>
    <w:basedOn w:val="Normal"/>
    <w:next w:val="Normal"/>
    <w:uiPriority w:val="35"/>
    <w:unhideWhenUsed/>
    <w:qFormat/>
    <w:rsid w:val="00584493"/>
    <w:pPr>
      <w:spacing w:after="200" w:line="240" w:lineRule="auto"/>
      <w:jc w:val="center"/>
    </w:pPr>
    <w:rPr>
      <w:i/>
      <w:iCs/>
      <w:color w:val="000000" w:themeColor="text1"/>
      <w:szCs w:val="18"/>
    </w:rPr>
  </w:style>
  <w:style w:type="paragraph" w:styleId="TableofFigures">
    <w:name w:val="table of figures"/>
    <w:basedOn w:val="Normal"/>
    <w:next w:val="Normal"/>
    <w:uiPriority w:val="99"/>
    <w:unhideWhenUsed/>
    <w:rsid w:val="002542A9"/>
  </w:style>
  <w:style w:type="character" w:styleId="FollowedHyperlink">
    <w:name w:val="FollowedHyperlink"/>
    <w:basedOn w:val="DefaultParagraphFont"/>
    <w:uiPriority w:val="99"/>
    <w:semiHidden/>
    <w:unhideWhenUsed/>
    <w:rsid w:val="00844E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551412">
      <w:bodyDiv w:val="1"/>
      <w:marLeft w:val="0"/>
      <w:marRight w:val="0"/>
      <w:marTop w:val="0"/>
      <w:marBottom w:val="0"/>
      <w:divBdr>
        <w:top w:val="none" w:sz="0" w:space="0" w:color="auto"/>
        <w:left w:val="none" w:sz="0" w:space="0" w:color="auto"/>
        <w:bottom w:val="none" w:sz="0" w:space="0" w:color="auto"/>
        <w:right w:val="none" w:sz="0" w:space="0" w:color="auto"/>
      </w:divBdr>
    </w:div>
    <w:div w:id="262806012">
      <w:bodyDiv w:val="1"/>
      <w:marLeft w:val="0"/>
      <w:marRight w:val="0"/>
      <w:marTop w:val="0"/>
      <w:marBottom w:val="0"/>
      <w:divBdr>
        <w:top w:val="none" w:sz="0" w:space="0" w:color="auto"/>
        <w:left w:val="none" w:sz="0" w:space="0" w:color="auto"/>
        <w:bottom w:val="none" w:sz="0" w:space="0" w:color="auto"/>
        <w:right w:val="none" w:sz="0" w:space="0" w:color="auto"/>
      </w:divBdr>
    </w:div>
    <w:div w:id="464936530">
      <w:bodyDiv w:val="1"/>
      <w:marLeft w:val="0"/>
      <w:marRight w:val="0"/>
      <w:marTop w:val="0"/>
      <w:marBottom w:val="0"/>
      <w:divBdr>
        <w:top w:val="none" w:sz="0" w:space="0" w:color="auto"/>
        <w:left w:val="none" w:sz="0" w:space="0" w:color="auto"/>
        <w:bottom w:val="none" w:sz="0" w:space="0" w:color="auto"/>
        <w:right w:val="none" w:sz="0" w:space="0" w:color="auto"/>
      </w:divBdr>
    </w:div>
    <w:div w:id="974022109">
      <w:bodyDiv w:val="1"/>
      <w:marLeft w:val="0"/>
      <w:marRight w:val="0"/>
      <w:marTop w:val="0"/>
      <w:marBottom w:val="0"/>
      <w:divBdr>
        <w:top w:val="none" w:sz="0" w:space="0" w:color="auto"/>
        <w:left w:val="none" w:sz="0" w:space="0" w:color="auto"/>
        <w:bottom w:val="none" w:sz="0" w:space="0" w:color="auto"/>
        <w:right w:val="none" w:sz="0" w:space="0" w:color="auto"/>
      </w:divBdr>
    </w:div>
    <w:div w:id="1140805695">
      <w:bodyDiv w:val="1"/>
      <w:marLeft w:val="0"/>
      <w:marRight w:val="0"/>
      <w:marTop w:val="0"/>
      <w:marBottom w:val="0"/>
      <w:divBdr>
        <w:top w:val="none" w:sz="0" w:space="0" w:color="auto"/>
        <w:left w:val="none" w:sz="0" w:space="0" w:color="auto"/>
        <w:bottom w:val="none" w:sz="0" w:space="0" w:color="auto"/>
        <w:right w:val="none" w:sz="0" w:space="0" w:color="auto"/>
      </w:divBdr>
    </w:div>
    <w:div w:id="1626086201">
      <w:bodyDiv w:val="1"/>
      <w:marLeft w:val="0"/>
      <w:marRight w:val="0"/>
      <w:marTop w:val="0"/>
      <w:marBottom w:val="0"/>
      <w:divBdr>
        <w:top w:val="none" w:sz="0" w:space="0" w:color="auto"/>
        <w:left w:val="none" w:sz="0" w:space="0" w:color="auto"/>
        <w:bottom w:val="none" w:sz="0" w:space="0" w:color="auto"/>
        <w:right w:val="none" w:sz="0" w:space="0" w:color="auto"/>
      </w:divBdr>
    </w:div>
    <w:div w:id="1852720454">
      <w:bodyDiv w:val="1"/>
      <w:marLeft w:val="0"/>
      <w:marRight w:val="0"/>
      <w:marTop w:val="0"/>
      <w:marBottom w:val="0"/>
      <w:divBdr>
        <w:top w:val="none" w:sz="0" w:space="0" w:color="auto"/>
        <w:left w:val="none" w:sz="0" w:space="0" w:color="auto"/>
        <w:bottom w:val="none" w:sz="0" w:space="0" w:color="auto"/>
        <w:right w:val="none" w:sz="0" w:space="0" w:color="auto"/>
      </w:divBdr>
    </w:div>
    <w:div w:id="1940680653">
      <w:bodyDiv w:val="1"/>
      <w:marLeft w:val="0"/>
      <w:marRight w:val="0"/>
      <w:marTop w:val="0"/>
      <w:marBottom w:val="0"/>
      <w:divBdr>
        <w:top w:val="none" w:sz="0" w:space="0" w:color="auto"/>
        <w:left w:val="none" w:sz="0" w:space="0" w:color="auto"/>
        <w:bottom w:val="none" w:sz="0" w:space="0" w:color="auto"/>
        <w:right w:val="none" w:sz="0" w:space="0" w:color="auto"/>
      </w:divBdr>
    </w:div>
    <w:div w:id="1978993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16" Type="http://schemas.openxmlformats.org/officeDocument/2006/relationships/hyperlink" Target="file:///C:\Users\Silvester-PC\Documents\Tugas%20Kuliah\8%20-%20Skripsi\Dokumen%20Skripsi%20Revisi%20Final.docx" TargetMode="Externa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hyperlink" Target="file:///C:\Users\Silvester-PC\Documents\Tugas%20Kuliah\8%20-%20Skripsi\Dokumen%20Skripsi%20Revisi%20Final.docx" TargetMode="External"/><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2.jpe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g"/><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29"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D1774A-4764-4637-968A-6754E6459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98</Pages>
  <Words>30652</Words>
  <Characters>174720</Characters>
  <Application>Microsoft Office Word</Application>
  <DocSecurity>0</DocSecurity>
  <Lines>1456</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ka Fidihama</dc:creator>
  <cp:keywords>Final</cp:keywords>
  <dc:description/>
  <cp:lastModifiedBy>Taka Fidihama</cp:lastModifiedBy>
  <cp:revision>10</cp:revision>
  <cp:lastPrinted>2019-08-05T10:51:00Z</cp:lastPrinted>
  <dcterms:created xsi:type="dcterms:W3CDTF">2019-08-07T02:06:00Z</dcterms:created>
  <dcterms:modified xsi:type="dcterms:W3CDTF">2019-08-07T0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5f62165-b8c4-3471-b9d5-d6103d948fac</vt:lpwstr>
  </property>
  <property fmtid="{D5CDD505-2E9C-101B-9397-08002B2CF9AE}" pid="24" name="Mendeley Citation Style_1">
    <vt:lpwstr>http://www.zotero.org/styles/harvard-cite-them-right</vt:lpwstr>
  </property>
</Properties>
</file>